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EE4AA3" w:rsidRPr="00E3287E" w:rsidRDefault="00EE4AA3"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EE4AA3" w:rsidRDefault="00EE4AA3"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EE4AA3" w:rsidRPr="00E3287E" w:rsidRDefault="00EE4AA3"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EE4AA3" w:rsidRDefault="00EE4AA3"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F46ACA" w:rsidRPr="00F46ACA" w:rsidRDefault="00F46ACA" w:rsidP="00F46ACA">
      <w:pPr>
        <w:spacing w:after="0" w:line="240" w:lineRule="auto"/>
        <w:jc w:val="center"/>
        <w:rPr>
          <w:rFonts w:ascii="Times New Roman" w:hAnsi="Times New Roman"/>
          <w:bCs/>
          <w:sz w:val="28"/>
          <w:szCs w:val="28"/>
        </w:rPr>
      </w:pPr>
      <w:r w:rsidRPr="00F46ACA">
        <w:rPr>
          <w:rFonts w:ascii="Times New Roman" w:hAnsi="Times New Roman"/>
          <w:bCs/>
          <w:sz w:val="28"/>
          <w:szCs w:val="28"/>
        </w:rPr>
        <w:t>SYNTHESIS, CHARACTERIZATION AND CATALYTIC PERFORMANCE OF CERIA-SUPPORTED COBALT CATALYST FOR METHANE DRY REFORMING TO SYNGAS</w:t>
      </w:r>
    </w:p>
    <w:p w:rsidR="00F46ACA" w:rsidRPr="00F46ACA" w:rsidRDefault="00F46ACA" w:rsidP="00F46ACA">
      <w:pPr>
        <w:spacing w:after="0" w:line="240" w:lineRule="auto"/>
        <w:jc w:val="center"/>
        <w:rPr>
          <w:rFonts w:ascii="Times New Roman" w:hAnsi="Times New Roman"/>
          <w:bCs/>
          <w:sz w:val="24"/>
          <w:szCs w:val="24"/>
        </w:rPr>
      </w:pPr>
    </w:p>
    <w:p w:rsidR="00F46ACA" w:rsidRPr="004C5247" w:rsidRDefault="00F46ACA" w:rsidP="00F46ACA">
      <w:pPr>
        <w:spacing w:after="0" w:line="240" w:lineRule="auto"/>
        <w:jc w:val="center"/>
        <w:rPr>
          <w:rFonts w:ascii="Times New Roman" w:hAnsi="Times New Roman"/>
          <w:bCs/>
          <w:sz w:val="24"/>
          <w:szCs w:val="24"/>
        </w:rPr>
      </w:pPr>
      <w:r w:rsidRPr="004C5247">
        <w:rPr>
          <w:rFonts w:ascii="Times New Roman" w:hAnsi="Times New Roman"/>
          <w:bCs/>
          <w:sz w:val="24"/>
          <w:szCs w:val="24"/>
        </w:rPr>
        <w:t>(Sintesis, Pencirian dan Prestasi Mangkin Kobalt Sokongan Ceria untuk Penghasilan Semula Metana Kontang Kepada Gas Sintesis)</w:t>
      </w:r>
    </w:p>
    <w:p w:rsidR="00F46ACA" w:rsidRPr="00F46ACA" w:rsidRDefault="00F46ACA" w:rsidP="00F46ACA">
      <w:pPr>
        <w:spacing w:after="0" w:line="240" w:lineRule="auto"/>
        <w:jc w:val="center"/>
        <w:rPr>
          <w:rFonts w:ascii="Times New Roman" w:hAnsi="Times New Roman"/>
          <w:b/>
          <w:sz w:val="20"/>
          <w:szCs w:val="20"/>
        </w:rPr>
      </w:pPr>
    </w:p>
    <w:p w:rsidR="00F46ACA" w:rsidRPr="00F46ACA" w:rsidRDefault="00F46ACA" w:rsidP="00F46ACA">
      <w:pPr>
        <w:pStyle w:val="Fax-Email-URL"/>
        <w:outlineLvl w:val="0"/>
        <w:rPr>
          <w:rFonts w:ascii="Times New Roman" w:hAnsi="Times New Roman"/>
        </w:rPr>
      </w:pPr>
      <w:r w:rsidRPr="00F46ACA">
        <w:rPr>
          <w:rFonts w:ascii="Times New Roman" w:hAnsi="Times New Roman"/>
        </w:rPr>
        <w:t>Bamidele V. Ayodele</w:t>
      </w:r>
      <w:r w:rsidRPr="00F46ACA">
        <w:rPr>
          <w:rFonts w:ascii="Times New Roman" w:hAnsi="Times New Roman"/>
          <w:vertAlign w:val="superscript"/>
        </w:rPr>
        <w:t>1,2</w:t>
      </w:r>
      <w:r w:rsidRPr="00F46ACA">
        <w:rPr>
          <w:rFonts w:ascii="Times New Roman" w:hAnsi="Times New Roman"/>
        </w:rPr>
        <w:t>, Mohd Nasir Nor Shahirah</w:t>
      </w:r>
      <w:r w:rsidRPr="00F46ACA">
        <w:rPr>
          <w:rFonts w:ascii="Times New Roman" w:hAnsi="Times New Roman"/>
          <w:vertAlign w:val="superscript"/>
        </w:rPr>
        <w:t>1,2</w:t>
      </w:r>
      <w:r w:rsidRPr="00F46ACA">
        <w:rPr>
          <w:rFonts w:ascii="Times New Roman" w:hAnsi="Times New Roman"/>
        </w:rPr>
        <w:t xml:space="preserve"> , Maksudur R. Khan</w:t>
      </w:r>
      <w:r w:rsidRPr="00F46ACA">
        <w:rPr>
          <w:rFonts w:ascii="Times New Roman" w:hAnsi="Times New Roman"/>
          <w:vertAlign w:val="superscript"/>
        </w:rPr>
        <w:t>1</w:t>
      </w:r>
      <w:r w:rsidRPr="00F46ACA">
        <w:rPr>
          <w:rFonts w:ascii="Times New Roman" w:hAnsi="Times New Roman"/>
        </w:rPr>
        <w:t>, Chin Kui Cheng</w:t>
      </w:r>
      <w:r w:rsidRPr="00F46ACA">
        <w:rPr>
          <w:rFonts w:ascii="Times New Roman" w:hAnsi="Times New Roman"/>
          <w:vertAlign w:val="superscript"/>
        </w:rPr>
        <w:t>1,2</w:t>
      </w:r>
      <w:r w:rsidRPr="00F46ACA">
        <w:rPr>
          <w:rFonts w:ascii="Times New Roman" w:hAnsi="Times New Roman"/>
        </w:rPr>
        <w:t>*</w:t>
      </w:r>
    </w:p>
    <w:p w:rsidR="006768E9" w:rsidRPr="00F447A7" w:rsidRDefault="006768E9" w:rsidP="00F46ACA">
      <w:pPr>
        <w:spacing w:after="0" w:line="240" w:lineRule="auto"/>
        <w:jc w:val="center"/>
        <w:rPr>
          <w:rFonts w:ascii="Times New Roman" w:hAnsi="Times New Roman"/>
          <w:noProof/>
          <w:sz w:val="18"/>
          <w:szCs w:val="18"/>
          <w:lang w:bidi="ar-SA"/>
        </w:rPr>
      </w:pPr>
    </w:p>
    <w:p w:rsidR="00F46ACA" w:rsidRDefault="00F46ACA" w:rsidP="00F46ACA">
      <w:pPr>
        <w:pStyle w:val="Addresses"/>
        <w:rPr>
          <w:szCs w:val="18"/>
        </w:rPr>
      </w:pPr>
      <w:r w:rsidRPr="000953CA">
        <w:rPr>
          <w:szCs w:val="18"/>
          <w:vertAlign w:val="superscript"/>
        </w:rPr>
        <w:t>1</w:t>
      </w:r>
      <w:r w:rsidRPr="000953CA">
        <w:rPr>
          <w:szCs w:val="18"/>
        </w:rPr>
        <w:t xml:space="preserve">Faculty of Chemical </w:t>
      </w:r>
      <w:r>
        <w:rPr>
          <w:szCs w:val="18"/>
        </w:rPr>
        <w:t>&amp; Natural Resources Engineering</w:t>
      </w:r>
      <w:r w:rsidRPr="000953CA">
        <w:rPr>
          <w:szCs w:val="18"/>
        </w:rPr>
        <w:t xml:space="preserve"> </w:t>
      </w:r>
    </w:p>
    <w:p w:rsidR="00F46ACA" w:rsidRDefault="00F46ACA" w:rsidP="00F46ACA">
      <w:pPr>
        <w:pStyle w:val="Addresses"/>
        <w:rPr>
          <w:szCs w:val="18"/>
          <w:lang w:val="en-GB"/>
        </w:rPr>
      </w:pPr>
      <w:r w:rsidRPr="000953CA">
        <w:rPr>
          <w:szCs w:val="18"/>
          <w:vertAlign w:val="superscript"/>
          <w:lang w:val="en-GB"/>
        </w:rPr>
        <w:t>2</w:t>
      </w:r>
      <w:r w:rsidRPr="000953CA">
        <w:rPr>
          <w:szCs w:val="18"/>
          <w:lang w:val="en-GB"/>
        </w:rPr>
        <w:t>Centre of Excellence for Advanced Research in Fluid Flow (</w:t>
      </w:r>
      <w:r w:rsidRPr="000953CA">
        <w:rPr>
          <w:noProof/>
          <w:szCs w:val="18"/>
          <w:lang w:val="en-GB"/>
        </w:rPr>
        <w:t>CARIFF</w:t>
      </w:r>
      <w:r w:rsidRPr="000953CA">
        <w:rPr>
          <w:szCs w:val="18"/>
          <w:lang w:val="en-GB"/>
        </w:rPr>
        <w:t>)</w:t>
      </w:r>
    </w:p>
    <w:p w:rsidR="00F46ACA" w:rsidRDefault="00F46ACA" w:rsidP="00F46ACA">
      <w:pPr>
        <w:pStyle w:val="Addresses"/>
        <w:rPr>
          <w:szCs w:val="18"/>
        </w:rPr>
      </w:pPr>
      <w:r w:rsidRPr="000953CA">
        <w:rPr>
          <w:szCs w:val="18"/>
        </w:rPr>
        <w:t>Universiti Malaysia Pahang,</w:t>
      </w:r>
      <w:r>
        <w:rPr>
          <w:szCs w:val="18"/>
        </w:rPr>
        <w:t xml:space="preserve"> </w:t>
      </w:r>
      <w:r w:rsidRPr="000953CA">
        <w:rPr>
          <w:szCs w:val="18"/>
        </w:rPr>
        <w:t>Lebuhraya Tun Razak</w:t>
      </w:r>
      <w:r>
        <w:rPr>
          <w:szCs w:val="18"/>
        </w:rPr>
        <w:t xml:space="preserve">, 26300 Gambang Kuantan, </w:t>
      </w:r>
      <w:r w:rsidRPr="000953CA">
        <w:rPr>
          <w:szCs w:val="18"/>
        </w:rPr>
        <w:t>Malaysia</w:t>
      </w:r>
    </w:p>
    <w:p w:rsidR="006768E9" w:rsidRPr="00F447A7" w:rsidRDefault="006768E9" w:rsidP="00F46ACA">
      <w:pPr>
        <w:spacing w:after="0" w:line="240" w:lineRule="auto"/>
        <w:jc w:val="center"/>
        <w:rPr>
          <w:rFonts w:ascii="Times New Roman" w:hAnsi="Times New Roman"/>
          <w:noProof/>
          <w:sz w:val="18"/>
          <w:szCs w:val="18"/>
          <w:lang w:bidi="ar-SA"/>
        </w:rPr>
      </w:pPr>
    </w:p>
    <w:p w:rsidR="006768E9" w:rsidRPr="00F447A7" w:rsidRDefault="006768E9" w:rsidP="00F46ACA">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F46ACA" w:rsidRPr="0026292E">
        <w:rPr>
          <w:i/>
          <w:sz w:val="18"/>
          <w:szCs w:val="18"/>
        </w:rPr>
        <w:t>chinkui@ump.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20488">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A20488">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C5247" w:rsidRPr="004C5247" w:rsidRDefault="004C5247" w:rsidP="004C5247">
      <w:pPr>
        <w:spacing w:after="0" w:line="240" w:lineRule="auto"/>
        <w:jc w:val="both"/>
        <w:rPr>
          <w:rFonts w:ascii="Times New Roman" w:hAnsi="Times New Roman"/>
          <w:sz w:val="18"/>
          <w:szCs w:val="18"/>
        </w:rPr>
      </w:pPr>
      <w:r w:rsidRPr="004C5247">
        <w:rPr>
          <w:rFonts w:ascii="Times New Roman" w:hAnsi="Times New Roman"/>
          <w:sz w:val="18"/>
          <w:szCs w:val="18"/>
        </w:rPr>
        <w:t>In this study the synthesis, characterization and catalytic performance of CeO</w:t>
      </w:r>
      <w:r w:rsidRPr="004C5247">
        <w:rPr>
          <w:rFonts w:ascii="Times New Roman" w:hAnsi="Times New Roman"/>
          <w:sz w:val="18"/>
          <w:szCs w:val="18"/>
          <w:vertAlign w:val="subscript"/>
        </w:rPr>
        <w:t>2</w:t>
      </w:r>
      <w:r w:rsidRPr="004C5247">
        <w:rPr>
          <w:rFonts w:ascii="Times New Roman" w:hAnsi="Times New Roman"/>
          <w:sz w:val="18"/>
          <w:szCs w:val="18"/>
        </w:rPr>
        <w:t xml:space="preserve"> (Ceria) supported Co catalyst was investigated.  First, the ceria was synthesized by direct thermal decomposition of Ce(NO</w:t>
      </w:r>
      <w:r w:rsidRPr="004C5247">
        <w:rPr>
          <w:rFonts w:ascii="Times New Roman" w:hAnsi="Times New Roman"/>
          <w:sz w:val="18"/>
          <w:szCs w:val="18"/>
          <w:vertAlign w:val="subscript"/>
        </w:rPr>
        <w:t>3</w:t>
      </w:r>
      <w:r w:rsidRPr="004C5247">
        <w:rPr>
          <w:rFonts w:ascii="Times New Roman" w:hAnsi="Times New Roman"/>
          <w:sz w:val="18"/>
          <w:szCs w:val="18"/>
        </w:rPr>
        <w:t>)</w:t>
      </w:r>
      <w:r w:rsidRPr="004C5247">
        <w:rPr>
          <w:rFonts w:ascii="Times New Roman" w:hAnsi="Times New Roman"/>
          <w:sz w:val="18"/>
          <w:szCs w:val="18"/>
          <w:vertAlign w:val="subscript"/>
        </w:rPr>
        <w:t>3</w:t>
      </w:r>
      <w:r w:rsidRPr="004C5247">
        <w:rPr>
          <w:rFonts w:ascii="Times New Roman" w:hAnsi="Times New Roman"/>
          <w:sz w:val="18"/>
          <w:szCs w:val="18"/>
        </w:rPr>
        <w:t>.6H</w:t>
      </w:r>
      <w:r w:rsidRPr="004C5247">
        <w:rPr>
          <w:rFonts w:ascii="Times New Roman" w:hAnsi="Times New Roman"/>
          <w:sz w:val="18"/>
          <w:szCs w:val="18"/>
          <w:vertAlign w:val="subscript"/>
        </w:rPr>
        <w:t>2</w:t>
      </w:r>
      <w:r w:rsidRPr="004C5247">
        <w:rPr>
          <w:rFonts w:ascii="Times New Roman" w:hAnsi="Times New Roman"/>
          <w:sz w:val="18"/>
          <w:szCs w:val="18"/>
        </w:rPr>
        <w:t xml:space="preserve">O and subsequently impregnated with 20 </w:t>
      </w:r>
      <w:r w:rsidRPr="004C5247">
        <w:rPr>
          <w:rFonts w:ascii="Times New Roman" w:hAnsi="Times New Roman"/>
          <w:noProof/>
          <w:sz w:val="18"/>
          <w:szCs w:val="18"/>
        </w:rPr>
        <w:t>wt</w:t>
      </w:r>
      <w:r w:rsidRPr="004C5247">
        <w:rPr>
          <w:rFonts w:ascii="Times New Roman" w:hAnsi="Times New Roman"/>
          <w:sz w:val="18"/>
          <w:szCs w:val="18"/>
        </w:rPr>
        <w:t>.% Co using aqueous solution of Co(NO</w:t>
      </w:r>
      <w:r w:rsidRPr="004C5247">
        <w:rPr>
          <w:rFonts w:ascii="Times New Roman" w:hAnsi="Times New Roman"/>
          <w:sz w:val="18"/>
          <w:szCs w:val="18"/>
          <w:vertAlign w:val="subscript"/>
        </w:rPr>
        <w:t>3</w:t>
      </w:r>
      <w:r w:rsidRPr="004C5247">
        <w:rPr>
          <w:rFonts w:ascii="Times New Roman" w:hAnsi="Times New Roman"/>
          <w:sz w:val="18"/>
          <w:szCs w:val="18"/>
        </w:rPr>
        <w:t>)</w:t>
      </w:r>
      <w:r w:rsidRPr="004C5247">
        <w:rPr>
          <w:rFonts w:ascii="Times New Roman" w:hAnsi="Times New Roman"/>
          <w:sz w:val="18"/>
          <w:szCs w:val="18"/>
          <w:vertAlign w:val="subscript"/>
        </w:rPr>
        <w:t>2</w:t>
      </w:r>
      <w:r w:rsidRPr="004C5247">
        <w:rPr>
          <w:rFonts w:ascii="Times New Roman" w:hAnsi="Times New Roman"/>
          <w:sz w:val="18"/>
          <w:szCs w:val="18"/>
        </w:rPr>
        <w:t>.6H</w:t>
      </w:r>
      <w:r w:rsidRPr="004C5247">
        <w:rPr>
          <w:rFonts w:ascii="Times New Roman" w:hAnsi="Times New Roman"/>
          <w:sz w:val="18"/>
          <w:szCs w:val="18"/>
          <w:vertAlign w:val="subscript"/>
        </w:rPr>
        <w:t>2</w:t>
      </w:r>
      <w:r w:rsidRPr="004C5247">
        <w:rPr>
          <w:rFonts w:ascii="Times New Roman" w:hAnsi="Times New Roman"/>
          <w:sz w:val="18"/>
          <w:szCs w:val="18"/>
        </w:rPr>
        <w:t xml:space="preserve">O as a </w:t>
      </w:r>
      <w:r w:rsidRPr="004C5247">
        <w:rPr>
          <w:rFonts w:ascii="Times New Roman" w:hAnsi="Times New Roman"/>
          <w:noProof/>
          <w:sz w:val="18"/>
          <w:szCs w:val="18"/>
        </w:rPr>
        <w:t>precursor</w:t>
      </w:r>
      <w:r w:rsidRPr="004C5247">
        <w:rPr>
          <w:rFonts w:ascii="Times New Roman" w:hAnsi="Times New Roman"/>
          <w:sz w:val="18"/>
          <w:szCs w:val="18"/>
        </w:rPr>
        <w:t>. The synthesized catalyst was characterized using TGA, N</w:t>
      </w:r>
      <w:r w:rsidRPr="004C5247">
        <w:rPr>
          <w:rFonts w:ascii="Times New Roman" w:hAnsi="Times New Roman"/>
          <w:sz w:val="18"/>
          <w:szCs w:val="18"/>
          <w:vertAlign w:val="subscript"/>
        </w:rPr>
        <w:t>2</w:t>
      </w:r>
      <w:r w:rsidRPr="004C5247">
        <w:rPr>
          <w:rFonts w:ascii="Times New Roman" w:hAnsi="Times New Roman"/>
          <w:sz w:val="18"/>
          <w:szCs w:val="18"/>
        </w:rPr>
        <w:t>-adsorption-desorption, X-ray Diffractometry (XRD), Field Emission Scanning Electron Microscope (FESEM-EDX), and Fourier Transformation Infrared (FTIR). The catalytic property of the ceria-supported cobalt catalyst was tested in methane dry reforming using a stainless steel fixed bed reactor. The dry reforming reaction was performed at the temperature range of 923-1023 K under a controlled</w:t>
      </w:r>
      <w:r w:rsidRPr="004C5247">
        <w:rPr>
          <w:rFonts w:ascii="Times New Roman" w:eastAsiaTheme="minorEastAsia" w:hAnsi="Times New Roman"/>
          <w:sz w:val="18"/>
          <w:szCs w:val="18"/>
        </w:rPr>
        <w:t xml:space="preserve"> atmospheric pressure and constant gas hourly space velocity (GHSV) of 30000 h</w:t>
      </w:r>
      <w:r w:rsidRPr="004C5247">
        <w:rPr>
          <w:rFonts w:ascii="Times New Roman" w:eastAsiaTheme="minorEastAsia" w:hAnsi="Times New Roman"/>
          <w:sz w:val="18"/>
          <w:szCs w:val="18"/>
          <w:vertAlign w:val="superscript"/>
        </w:rPr>
        <w:t>-1</w:t>
      </w:r>
      <w:r w:rsidRPr="004C5247">
        <w:rPr>
          <w:rFonts w:ascii="Times New Roman" w:eastAsiaTheme="minorEastAsia" w:hAnsi="Times New Roman"/>
          <w:sz w:val="18"/>
          <w:szCs w:val="18"/>
        </w:rPr>
        <w:t>. The effects of reactant (CH</w:t>
      </w:r>
      <w:r w:rsidRPr="004C5247">
        <w:rPr>
          <w:rFonts w:ascii="Times New Roman" w:eastAsiaTheme="minorEastAsia" w:hAnsi="Times New Roman"/>
          <w:sz w:val="18"/>
          <w:szCs w:val="18"/>
          <w:vertAlign w:val="subscript"/>
        </w:rPr>
        <w:t>4</w:t>
      </w:r>
      <w:r w:rsidRPr="004C5247">
        <w:rPr>
          <w:rFonts w:ascii="Times New Roman" w:eastAsiaTheme="minorEastAsia" w:hAnsi="Times New Roman"/>
          <w:sz w:val="18"/>
          <w:szCs w:val="18"/>
        </w:rPr>
        <w:t xml:space="preserve"> and CO</w:t>
      </w:r>
      <w:r w:rsidRPr="004C5247">
        <w:rPr>
          <w:rFonts w:ascii="Times New Roman" w:eastAsiaTheme="minorEastAsia" w:hAnsi="Times New Roman"/>
          <w:sz w:val="18"/>
          <w:szCs w:val="18"/>
          <w:vertAlign w:val="subscript"/>
        </w:rPr>
        <w:t>2</w:t>
      </w:r>
      <w:r w:rsidRPr="004C5247">
        <w:rPr>
          <w:rFonts w:ascii="Times New Roman" w:eastAsiaTheme="minorEastAsia" w:hAnsi="Times New Roman"/>
          <w:sz w:val="18"/>
          <w:szCs w:val="18"/>
        </w:rPr>
        <w:t xml:space="preserve">) feed ratio was investigated on reactants conversion, product </w:t>
      </w:r>
      <w:r w:rsidRPr="004C5247">
        <w:rPr>
          <w:rFonts w:ascii="Times New Roman" w:eastAsiaTheme="minorEastAsia" w:hAnsi="Times New Roman"/>
          <w:noProof/>
          <w:sz w:val="18"/>
          <w:szCs w:val="18"/>
        </w:rPr>
        <w:t>yields,</w:t>
      </w:r>
      <w:r w:rsidRPr="004C5247">
        <w:rPr>
          <w:rFonts w:ascii="Times New Roman" w:eastAsiaTheme="minorEastAsia" w:hAnsi="Times New Roman"/>
          <w:sz w:val="18"/>
          <w:szCs w:val="18"/>
        </w:rPr>
        <w:t xml:space="preserve"> and selectivity. The ceria-supported cobalt catalyst recorded highest catalytic activity at a </w:t>
      </w:r>
      <w:r w:rsidRPr="004C5247">
        <w:rPr>
          <w:rFonts w:ascii="Times New Roman" w:eastAsiaTheme="minorEastAsia" w:hAnsi="Times New Roman"/>
          <w:noProof/>
          <w:sz w:val="18"/>
          <w:szCs w:val="18"/>
        </w:rPr>
        <w:t>CH</w:t>
      </w:r>
      <w:r w:rsidRPr="004C5247">
        <w:rPr>
          <w:rFonts w:ascii="Times New Roman" w:eastAsiaTheme="minorEastAsia" w:hAnsi="Times New Roman"/>
          <w:noProof/>
          <w:sz w:val="18"/>
          <w:szCs w:val="18"/>
          <w:vertAlign w:val="subscript"/>
        </w:rPr>
        <w:t>4</w:t>
      </w:r>
      <w:r w:rsidRPr="004C5247">
        <w:rPr>
          <w:rFonts w:ascii="Times New Roman" w:eastAsiaTheme="minorEastAsia" w:hAnsi="Times New Roman"/>
          <w:noProof/>
          <w:sz w:val="18"/>
          <w:szCs w:val="18"/>
        </w:rPr>
        <w:t>: CO</w:t>
      </w:r>
      <w:r w:rsidRPr="004C5247">
        <w:rPr>
          <w:rFonts w:ascii="Times New Roman" w:eastAsiaTheme="minorEastAsia" w:hAnsi="Times New Roman"/>
          <w:noProof/>
          <w:sz w:val="18"/>
          <w:szCs w:val="18"/>
          <w:vertAlign w:val="subscript"/>
        </w:rPr>
        <w:t>2</w:t>
      </w:r>
      <w:r w:rsidRPr="004C5247">
        <w:rPr>
          <w:rFonts w:ascii="Times New Roman" w:eastAsiaTheme="minorEastAsia" w:hAnsi="Times New Roman"/>
          <w:sz w:val="18"/>
          <w:szCs w:val="18"/>
        </w:rPr>
        <w:t xml:space="preserve"> ratio of 0.9 and temperature of 1023 K. The highest values of 79.5% and 87.6% were recorded for the CH</w:t>
      </w:r>
      <w:r w:rsidRPr="004C5247">
        <w:rPr>
          <w:rFonts w:ascii="Times New Roman" w:eastAsiaTheme="minorEastAsia" w:hAnsi="Times New Roman"/>
          <w:sz w:val="18"/>
          <w:szCs w:val="18"/>
          <w:vertAlign w:val="subscript"/>
        </w:rPr>
        <w:t>4</w:t>
      </w:r>
      <w:r w:rsidRPr="004C5247">
        <w:rPr>
          <w:rFonts w:ascii="Times New Roman" w:eastAsiaTheme="minorEastAsia" w:hAnsi="Times New Roman"/>
          <w:sz w:val="18"/>
          <w:szCs w:val="18"/>
        </w:rPr>
        <w:t xml:space="preserve"> and CO</w:t>
      </w:r>
      <w:r w:rsidRPr="004C5247">
        <w:rPr>
          <w:rFonts w:ascii="Times New Roman" w:eastAsiaTheme="minorEastAsia" w:hAnsi="Times New Roman"/>
          <w:sz w:val="18"/>
          <w:szCs w:val="18"/>
          <w:vertAlign w:val="subscript"/>
        </w:rPr>
        <w:t>2</w:t>
      </w:r>
      <w:r w:rsidRPr="004C5247">
        <w:rPr>
          <w:rFonts w:ascii="Times New Roman" w:eastAsiaTheme="minorEastAsia" w:hAnsi="Times New Roman"/>
          <w:sz w:val="18"/>
          <w:szCs w:val="18"/>
        </w:rPr>
        <w:t xml:space="preserve"> conversions respectively. Furthermore, highest yields of 41.98% and 39.76%, as well as selectivity of 19.56% and 20.72%, were obtained for H</w:t>
      </w:r>
      <w:r w:rsidRPr="004C5247">
        <w:rPr>
          <w:rFonts w:ascii="Times New Roman" w:eastAsiaTheme="minorEastAsia" w:hAnsi="Times New Roman"/>
          <w:sz w:val="18"/>
          <w:szCs w:val="18"/>
          <w:vertAlign w:val="subscript"/>
        </w:rPr>
        <w:t>2</w:t>
      </w:r>
      <w:r w:rsidRPr="004C5247">
        <w:rPr>
          <w:rFonts w:ascii="Times New Roman" w:eastAsiaTheme="minorEastAsia" w:hAnsi="Times New Roman"/>
          <w:sz w:val="18"/>
          <w:szCs w:val="18"/>
        </w:rPr>
        <w:t xml:space="preserve"> and CO respectively. Syngas ratio of 0.90 was obtained from the dry reforming of </w:t>
      </w:r>
      <w:r w:rsidRPr="004C5247">
        <w:rPr>
          <w:rFonts w:ascii="Times New Roman" w:eastAsiaTheme="minorEastAsia" w:hAnsi="Times New Roman"/>
          <w:noProof/>
          <w:sz w:val="18"/>
          <w:szCs w:val="18"/>
        </w:rPr>
        <w:t>methane, making</w:t>
      </w:r>
      <w:r w:rsidRPr="004C5247">
        <w:rPr>
          <w:rFonts w:ascii="Times New Roman" w:eastAsiaTheme="minorEastAsia" w:hAnsi="Times New Roman"/>
          <w:sz w:val="18"/>
          <w:szCs w:val="18"/>
        </w:rPr>
        <w:t xml:space="preserve"> it suitable as feedstock for Fischer-Tropsch synthesis (FTS). </w:t>
      </w:r>
    </w:p>
    <w:p w:rsidR="004C5247" w:rsidRPr="004C5247" w:rsidRDefault="004C5247" w:rsidP="004C5247">
      <w:pPr>
        <w:spacing w:after="0" w:line="240" w:lineRule="auto"/>
        <w:jc w:val="both"/>
        <w:rPr>
          <w:rFonts w:ascii="Times New Roman" w:hAnsi="Times New Roman"/>
          <w:shd w:val="clear" w:color="auto" w:fill="FFFFFF"/>
        </w:rPr>
      </w:pPr>
    </w:p>
    <w:p w:rsidR="004C5247" w:rsidRPr="004C5247" w:rsidRDefault="004C5247" w:rsidP="004C5247">
      <w:pPr>
        <w:spacing w:after="0" w:line="240" w:lineRule="auto"/>
        <w:jc w:val="both"/>
        <w:rPr>
          <w:rFonts w:ascii="Times New Roman" w:hAnsi="Times New Roman"/>
          <w:bCs/>
          <w:iCs/>
          <w:sz w:val="18"/>
          <w:szCs w:val="18"/>
        </w:rPr>
      </w:pPr>
      <w:r w:rsidRPr="004C5247">
        <w:rPr>
          <w:rFonts w:ascii="Times New Roman" w:hAnsi="Times New Roman"/>
          <w:b/>
          <w:iCs/>
          <w:sz w:val="18"/>
          <w:szCs w:val="18"/>
        </w:rPr>
        <w:t xml:space="preserve">Keywords: </w:t>
      </w:r>
      <w:r>
        <w:rPr>
          <w:rFonts w:ascii="Times New Roman" w:hAnsi="Times New Roman"/>
          <w:b/>
          <w:iCs/>
          <w:sz w:val="18"/>
          <w:szCs w:val="18"/>
        </w:rPr>
        <w:t xml:space="preserve"> </w:t>
      </w:r>
      <w:r>
        <w:rPr>
          <w:rFonts w:ascii="Times New Roman" w:hAnsi="Times New Roman"/>
          <w:bCs/>
          <w:iCs/>
          <w:sz w:val="18"/>
          <w:szCs w:val="18"/>
        </w:rPr>
        <w:t>c</w:t>
      </w:r>
      <w:r w:rsidRPr="004C5247">
        <w:rPr>
          <w:rFonts w:ascii="Times New Roman" w:hAnsi="Times New Roman"/>
          <w:bCs/>
          <w:iCs/>
          <w:sz w:val="18"/>
          <w:szCs w:val="18"/>
        </w:rPr>
        <w:t>eria, cobalt, Fischer-Trosch synthesis, methane dry reforming, syngas</w:t>
      </w:r>
    </w:p>
    <w:p w:rsidR="004C5247" w:rsidRPr="004C5247" w:rsidRDefault="004C5247" w:rsidP="004C5247">
      <w:pPr>
        <w:spacing w:after="0" w:line="240" w:lineRule="auto"/>
        <w:jc w:val="center"/>
        <w:rPr>
          <w:rFonts w:ascii="Times New Roman" w:hAnsi="Times New Roman"/>
          <w:b/>
          <w:iCs/>
          <w:sz w:val="18"/>
          <w:szCs w:val="18"/>
        </w:rPr>
      </w:pPr>
    </w:p>
    <w:p w:rsidR="004C5247" w:rsidRPr="004C5247" w:rsidRDefault="004C5247" w:rsidP="004C5247">
      <w:pPr>
        <w:pStyle w:val="Section"/>
        <w:spacing w:before="0" w:after="0"/>
        <w:jc w:val="center"/>
        <w:outlineLvl w:val="0"/>
        <w:rPr>
          <w:bCs/>
          <w:noProof/>
          <w:sz w:val="18"/>
          <w:szCs w:val="18"/>
          <w:lang w:val="ms-MY"/>
        </w:rPr>
      </w:pPr>
      <w:r w:rsidRPr="004C5247">
        <w:rPr>
          <w:bCs/>
          <w:noProof/>
          <w:sz w:val="18"/>
          <w:szCs w:val="18"/>
          <w:lang w:val="ms-MY"/>
        </w:rPr>
        <w:t>Abstrak</w:t>
      </w:r>
    </w:p>
    <w:p w:rsidR="004C5247" w:rsidRPr="004C5247" w:rsidRDefault="004C5247" w:rsidP="004C5247">
      <w:pPr>
        <w:spacing w:after="0" w:line="240" w:lineRule="auto"/>
        <w:jc w:val="both"/>
        <w:rPr>
          <w:rFonts w:ascii="Times New Roman" w:hAnsi="Times New Roman"/>
          <w:noProof/>
          <w:sz w:val="18"/>
          <w:szCs w:val="18"/>
          <w:lang w:val="ms-MY"/>
        </w:rPr>
      </w:pPr>
      <w:r w:rsidRPr="004C5247">
        <w:rPr>
          <w:rFonts w:ascii="Times New Roman" w:hAnsi="Times New Roman"/>
          <w:noProof/>
          <w:sz w:val="18"/>
          <w:szCs w:val="18"/>
          <w:lang w:val="ms-MY"/>
        </w:rPr>
        <w:t>Dalam kajian ini, sintesis, pencirian berserta prestasi tindakbalas pemangkin Co/CeO</w:t>
      </w:r>
      <w:r w:rsidRPr="004C5247">
        <w:rPr>
          <w:rFonts w:ascii="Times New Roman" w:hAnsi="Times New Roman"/>
          <w:noProof/>
          <w:sz w:val="18"/>
          <w:szCs w:val="18"/>
          <w:vertAlign w:val="subscript"/>
          <w:lang w:val="ms-MY"/>
        </w:rPr>
        <w:t>2</w:t>
      </w:r>
      <w:r w:rsidRPr="004C5247">
        <w:rPr>
          <w:rFonts w:ascii="Times New Roman" w:hAnsi="Times New Roman"/>
          <w:noProof/>
          <w:sz w:val="18"/>
          <w:szCs w:val="18"/>
          <w:lang w:val="ms-MY"/>
        </w:rPr>
        <w:t xml:space="preserve"> telah dijalankan. Terdahulu, ceria disintesis daripada penguraian terma secara langsung ke atas Ce(NO</w:t>
      </w:r>
      <w:r w:rsidRPr="004C5247">
        <w:rPr>
          <w:rFonts w:ascii="Times New Roman" w:hAnsi="Times New Roman"/>
          <w:noProof/>
          <w:sz w:val="18"/>
          <w:szCs w:val="18"/>
          <w:vertAlign w:val="subscript"/>
          <w:lang w:val="ms-MY"/>
        </w:rPr>
        <w:t>3</w:t>
      </w:r>
      <w:r w:rsidRPr="004C5247">
        <w:rPr>
          <w:rFonts w:ascii="Times New Roman" w:hAnsi="Times New Roman"/>
          <w:noProof/>
          <w:sz w:val="18"/>
          <w:szCs w:val="18"/>
          <w:lang w:val="ms-MY"/>
        </w:rPr>
        <w:t>)</w:t>
      </w:r>
      <w:r w:rsidRPr="004C5247">
        <w:rPr>
          <w:rFonts w:ascii="Times New Roman" w:hAnsi="Times New Roman"/>
          <w:noProof/>
          <w:sz w:val="18"/>
          <w:szCs w:val="18"/>
          <w:vertAlign w:val="subscript"/>
          <w:lang w:val="ms-MY"/>
        </w:rPr>
        <w:t>3</w:t>
      </w:r>
      <w:r w:rsidRPr="004C5247">
        <w:rPr>
          <w:rFonts w:ascii="Times New Roman" w:hAnsi="Times New Roman"/>
          <w:noProof/>
          <w:sz w:val="18"/>
          <w:szCs w:val="18"/>
          <w:lang w:val="ms-MY"/>
        </w:rPr>
        <w:t>.6H</w:t>
      </w:r>
      <w:r w:rsidRPr="004C5247">
        <w:rPr>
          <w:rFonts w:ascii="Times New Roman" w:hAnsi="Times New Roman"/>
          <w:noProof/>
          <w:sz w:val="18"/>
          <w:szCs w:val="18"/>
          <w:vertAlign w:val="subscript"/>
          <w:lang w:val="ms-MY"/>
        </w:rPr>
        <w:t>2</w:t>
      </w:r>
      <w:r w:rsidRPr="004C5247">
        <w:rPr>
          <w:rFonts w:ascii="Times New Roman" w:hAnsi="Times New Roman"/>
          <w:noProof/>
          <w:sz w:val="18"/>
          <w:szCs w:val="18"/>
          <w:lang w:val="ms-MY"/>
        </w:rPr>
        <w:t>O, diikuti oleh formulasi dengan 20% logam Co menggunakan larutan akueus Co(NO</w:t>
      </w:r>
      <w:r w:rsidRPr="004C5247">
        <w:rPr>
          <w:rFonts w:ascii="Times New Roman" w:hAnsi="Times New Roman"/>
          <w:noProof/>
          <w:sz w:val="18"/>
          <w:szCs w:val="18"/>
          <w:vertAlign w:val="subscript"/>
          <w:lang w:val="ms-MY"/>
        </w:rPr>
        <w:t>3</w:t>
      </w:r>
      <w:r w:rsidRPr="004C5247">
        <w:rPr>
          <w:rFonts w:ascii="Times New Roman" w:hAnsi="Times New Roman"/>
          <w:noProof/>
          <w:sz w:val="18"/>
          <w:szCs w:val="18"/>
          <w:lang w:val="ms-MY"/>
        </w:rPr>
        <w:t>)</w:t>
      </w:r>
      <w:r w:rsidRPr="004C5247">
        <w:rPr>
          <w:rFonts w:ascii="Times New Roman" w:hAnsi="Times New Roman"/>
          <w:noProof/>
          <w:sz w:val="18"/>
          <w:szCs w:val="18"/>
          <w:vertAlign w:val="subscript"/>
          <w:lang w:val="ms-MY"/>
        </w:rPr>
        <w:t>2</w:t>
      </w:r>
      <w:r w:rsidRPr="004C5247">
        <w:rPr>
          <w:rFonts w:ascii="Times New Roman" w:hAnsi="Times New Roman"/>
          <w:noProof/>
          <w:sz w:val="18"/>
          <w:szCs w:val="18"/>
          <w:lang w:val="ms-MY"/>
        </w:rPr>
        <w:t>.6H</w:t>
      </w:r>
      <w:r w:rsidRPr="004C5247">
        <w:rPr>
          <w:rFonts w:ascii="Times New Roman" w:hAnsi="Times New Roman"/>
          <w:noProof/>
          <w:sz w:val="18"/>
          <w:szCs w:val="18"/>
          <w:vertAlign w:val="subscript"/>
          <w:lang w:val="ms-MY"/>
        </w:rPr>
        <w:t>2</w:t>
      </w:r>
      <w:r w:rsidRPr="004C5247">
        <w:rPr>
          <w:rFonts w:ascii="Times New Roman" w:hAnsi="Times New Roman"/>
          <w:noProof/>
          <w:sz w:val="18"/>
          <w:szCs w:val="18"/>
          <w:lang w:val="ms-MY"/>
        </w:rPr>
        <w:t>O sebagai pelopor. Mangkin yang diperolehi dicirikan dengan menggunakan kaedah TGA, N</w:t>
      </w:r>
      <w:r w:rsidRPr="004C5247">
        <w:rPr>
          <w:rFonts w:ascii="Times New Roman" w:hAnsi="Times New Roman"/>
          <w:noProof/>
          <w:sz w:val="18"/>
          <w:szCs w:val="18"/>
          <w:vertAlign w:val="subscript"/>
          <w:lang w:val="ms-MY"/>
        </w:rPr>
        <w:t>2</w:t>
      </w:r>
      <w:r w:rsidRPr="004C5247">
        <w:rPr>
          <w:rFonts w:ascii="Times New Roman" w:hAnsi="Times New Roman"/>
          <w:noProof/>
          <w:sz w:val="18"/>
          <w:szCs w:val="18"/>
          <w:lang w:val="ms-MY"/>
        </w:rPr>
        <w:t>-penjerapan penyaherapan, pembelauan sinar X (XRD), Mikroskop Pengimbas Elektron Pancaran Medan – Sinar-X Serakan Tenagan (FESEM-EDX) dan Inframerah Tranformasi Fourier (FTIR). Prestasi pemangkin Co/CeO</w:t>
      </w:r>
      <w:r w:rsidRPr="004C5247">
        <w:rPr>
          <w:rFonts w:ascii="Times New Roman" w:hAnsi="Times New Roman"/>
          <w:noProof/>
          <w:sz w:val="18"/>
          <w:szCs w:val="18"/>
          <w:vertAlign w:val="subscript"/>
          <w:lang w:val="ms-MY"/>
        </w:rPr>
        <w:t>2</w:t>
      </w:r>
      <w:r w:rsidRPr="004C5247">
        <w:rPr>
          <w:rFonts w:ascii="Times New Roman" w:hAnsi="Times New Roman"/>
          <w:noProof/>
          <w:sz w:val="18"/>
          <w:szCs w:val="18"/>
          <w:lang w:val="ms-MY"/>
        </w:rPr>
        <w:t xml:space="preserve"> telah diuji untuk tindakbalas penghasilan metana kontang di dalam reaktor keluli tahan karat. Tindakbalas kimia tersebut telah dijalankan pada suhu berjulat daripada 923-1023 K, tekanan 1 atm serta GHSV bersamaan 30000 h</w:t>
      </w:r>
      <w:r w:rsidRPr="004C5247">
        <w:rPr>
          <w:rFonts w:ascii="Times New Roman" w:hAnsi="Times New Roman"/>
          <w:noProof/>
          <w:sz w:val="18"/>
          <w:szCs w:val="18"/>
          <w:vertAlign w:val="superscript"/>
          <w:lang w:val="ms-MY"/>
        </w:rPr>
        <w:t>-1</w:t>
      </w:r>
      <w:r w:rsidRPr="004C5247">
        <w:rPr>
          <w:rFonts w:ascii="Times New Roman" w:hAnsi="Times New Roman"/>
          <w:noProof/>
          <w:sz w:val="18"/>
          <w:szCs w:val="18"/>
          <w:lang w:val="ms-MY"/>
        </w:rPr>
        <w:t>. Kesan nisbah reaktan (</w:t>
      </w:r>
      <w:r w:rsidRPr="004C5247">
        <w:rPr>
          <w:rFonts w:ascii="Times New Roman" w:eastAsiaTheme="minorEastAsia" w:hAnsi="Times New Roman"/>
          <w:noProof/>
          <w:sz w:val="18"/>
          <w:szCs w:val="18"/>
          <w:lang w:val="ms-MY"/>
        </w:rPr>
        <w:t>CH</w:t>
      </w:r>
      <w:r w:rsidRPr="004C5247">
        <w:rPr>
          <w:rFonts w:ascii="Times New Roman" w:eastAsiaTheme="minorEastAsia" w:hAnsi="Times New Roman"/>
          <w:noProof/>
          <w:sz w:val="18"/>
          <w:szCs w:val="18"/>
          <w:vertAlign w:val="subscript"/>
          <w:lang w:val="ms-MY"/>
        </w:rPr>
        <w:t>4</w:t>
      </w:r>
      <w:r w:rsidRPr="004C5247">
        <w:rPr>
          <w:rFonts w:ascii="Times New Roman" w:eastAsiaTheme="minorEastAsia" w:hAnsi="Times New Roman"/>
          <w:noProof/>
          <w:sz w:val="18"/>
          <w:szCs w:val="18"/>
          <w:lang w:val="ms-MY"/>
        </w:rPr>
        <w:t xml:space="preserve"> and CO</w:t>
      </w:r>
      <w:r w:rsidRPr="004C5247">
        <w:rPr>
          <w:rFonts w:ascii="Times New Roman" w:eastAsiaTheme="minorEastAsia" w:hAnsi="Times New Roman"/>
          <w:noProof/>
          <w:sz w:val="18"/>
          <w:szCs w:val="18"/>
          <w:vertAlign w:val="subscript"/>
          <w:lang w:val="ms-MY"/>
        </w:rPr>
        <w:t>2</w:t>
      </w:r>
      <w:r w:rsidRPr="004C5247">
        <w:rPr>
          <w:rFonts w:ascii="Times New Roman" w:hAnsi="Times New Roman"/>
          <w:noProof/>
          <w:sz w:val="18"/>
          <w:szCs w:val="18"/>
          <w:lang w:val="ms-MY"/>
        </w:rPr>
        <w:t>) terhadap penukaran reaktan serta hasil dan pemilihan produk telah disiasat. Mangkin Co/CeO</w:t>
      </w:r>
      <w:r w:rsidRPr="004C5247">
        <w:rPr>
          <w:rFonts w:ascii="Times New Roman" w:hAnsi="Times New Roman"/>
          <w:noProof/>
          <w:sz w:val="18"/>
          <w:szCs w:val="18"/>
          <w:vertAlign w:val="subscript"/>
          <w:lang w:val="ms-MY"/>
        </w:rPr>
        <w:t>2</w:t>
      </w:r>
      <w:r w:rsidRPr="004C5247">
        <w:rPr>
          <w:rFonts w:ascii="Times New Roman" w:hAnsi="Times New Roman"/>
          <w:noProof/>
          <w:sz w:val="18"/>
          <w:szCs w:val="18"/>
          <w:lang w:val="ms-MY"/>
        </w:rPr>
        <w:t xml:space="preserve"> mencatatkan aktiviti pemangkin paling tinggi pada nisbah </w:t>
      </w:r>
      <w:r w:rsidRPr="004C5247">
        <w:rPr>
          <w:rFonts w:ascii="Times New Roman" w:eastAsiaTheme="minorEastAsia" w:hAnsi="Times New Roman"/>
          <w:noProof/>
          <w:sz w:val="18"/>
          <w:szCs w:val="18"/>
          <w:lang w:val="ms-MY"/>
        </w:rPr>
        <w:t>CH</w:t>
      </w:r>
      <w:r w:rsidRPr="004C5247">
        <w:rPr>
          <w:rFonts w:ascii="Times New Roman" w:eastAsiaTheme="minorEastAsia" w:hAnsi="Times New Roman"/>
          <w:noProof/>
          <w:sz w:val="18"/>
          <w:szCs w:val="18"/>
          <w:vertAlign w:val="subscript"/>
          <w:lang w:val="ms-MY"/>
        </w:rPr>
        <w:t>4</w:t>
      </w:r>
      <w:r w:rsidRPr="004C5247">
        <w:rPr>
          <w:rFonts w:ascii="Times New Roman" w:eastAsiaTheme="minorEastAsia" w:hAnsi="Times New Roman"/>
          <w:noProof/>
          <w:sz w:val="18"/>
          <w:szCs w:val="18"/>
          <w:lang w:val="ms-MY"/>
        </w:rPr>
        <w:t>/CO</w:t>
      </w:r>
      <w:r w:rsidRPr="004C5247">
        <w:rPr>
          <w:rFonts w:ascii="Times New Roman" w:eastAsiaTheme="minorEastAsia" w:hAnsi="Times New Roman"/>
          <w:noProof/>
          <w:sz w:val="18"/>
          <w:szCs w:val="18"/>
          <w:vertAlign w:val="subscript"/>
          <w:lang w:val="ms-MY"/>
        </w:rPr>
        <w:t>2</w:t>
      </w:r>
      <w:r w:rsidRPr="004C5247">
        <w:rPr>
          <w:rFonts w:ascii="Times New Roman" w:hAnsi="Times New Roman"/>
          <w:noProof/>
          <w:sz w:val="18"/>
          <w:szCs w:val="18"/>
          <w:lang w:val="ms-MY"/>
        </w:rPr>
        <w:t xml:space="preserve"> bersamaan 0.9 dan suhu 1023 K. Penukaran </w:t>
      </w:r>
      <w:r w:rsidRPr="004C5247">
        <w:rPr>
          <w:rFonts w:ascii="Times New Roman" w:eastAsiaTheme="minorEastAsia" w:hAnsi="Times New Roman"/>
          <w:noProof/>
          <w:sz w:val="18"/>
          <w:szCs w:val="18"/>
          <w:lang w:val="ms-MY"/>
        </w:rPr>
        <w:t>CH</w:t>
      </w:r>
      <w:r w:rsidRPr="004C5247">
        <w:rPr>
          <w:rFonts w:ascii="Times New Roman" w:eastAsiaTheme="minorEastAsia" w:hAnsi="Times New Roman"/>
          <w:noProof/>
          <w:sz w:val="18"/>
          <w:szCs w:val="18"/>
          <w:vertAlign w:val="subscript"/>
          <w:lang w:val="ms-MY"/>
        </w:rPr>
        <w:t>4</w:t>
      </w:r>
      <w:r w:rsidRPr="004C5247">
        <w:rPr>
          <w:rFonts w:ascii="Times New Roman" w:eastAsiaTheme="minorEastAsia" w:hAnsi="Times New Roman"/>
          <w:noProof/>
          <w:sz w:val="18"/>
          <w:szCs w:val="18"/>
          <w:lang w:val="ms-MY"/>
        </w:rPr>
        <w:t xml:space="preserve"> and CO</w:t>
      </w:r>
      <w:r w:rsidRPr="004C5247">
        <w:rPr>
          <w:rFonts w:ascii="Times New Roman" w:eastAsiaTheme="minorEastAsia" w:hAnsi="Times New Roman"/>
          <w:noProof/>
          <w:sz w:val="18"/>
          <w:szCs w:val="18"/>
          <w:vertAlign w:val="subscript"/>
          <w:lang w:val="ms-MY"/>
        </w:rPr>
        <w:t>2</w:t>
      </w:r>
      <w:r w:rsidRPr="004C5247">
        <w:rPr>
          <w:rFonts w:ascii="Times New Roman" w:hAnsi="Times New Roman"/>
          <w:noProof/>
          <w:sz w:val="18"/>
          <w:szCs w:val="18"/>
          <w:lang w:val="ms-MY"/>
        </w:rPr>
        <w:t xml:space="preserve"> mencatatkan nilai tertinggi bersamaan 79.5% dan 87.6%. Tambahan pula, hasil tertinggi bersamaan 37.6% dan 40% berserta sifat pemilihan bersamaan 19.56% dan 20.72% untuk H</w:t>
      </w:r>
      <w:r w:rsidRPr="004C5247">
        <w:rPr>
          <w:rFonts w:ascii="Times New Roman" w:hAnsi="Times New Roman"/>
          <w:noProof/>
          <w:sz w:val="18"/>
          <w:szCs w:val="18"/>
          <w:vertAlign w:val="subscript"/>
          <w:lang w:val="ms-MY"/>
        </w:rPr>
        <w:t>2</w:t>
      </w:r>
      <w:r w:rsidRPr="004C5247">
        <w:rPr>
          <w:rFonts w:ascii="Times New Roman" w:hAnsi="Times New Roman"/>
          <w:noProof/>
          <w:sz w:val="18"/>
          <w:szCs w:val="18"/>
          <w:lang w:val="ms-MY"/>
        </w:rPr>
        <w:t xml:space="preserve"> dan CO telah direkodkan. Nisbah gas sintesis bersamaan 0.9 telah diperolehi daripada penghasilan semula metana kontang bersesuaian untuk tindakbalas sintesis </w:t>
      </w:r>
      <w:r w:rsidRPr="004C5247">
        <w:rPr>
          <w:rFonts w:ascii="Times New Roman" w:hAnsi="Times New Roman"/>
          <w:bCs/>
          <w:iCs/>
          <w:sz w:val="18"/>
          <w:szCs w:val="18"/>
        </w:rPr>
        <w:t>Fischer-Trosch</w:t>
      </w:r>
      <w:r w:rsidRPr="004C5247">
        <w:rPr>
          <w:rFonts w:ascii="Times New Roman" w:hAnsi="Times New Roman"/>
          <w:noProof/>
          <w:sz w:val="18"/>
          <w:szCs w:val="18"/>
          <w:lang w:val="ms-MY"/>
        </w:rPr>
        <w:t>.</w:t>
      </w:r>
    </w:p>
    <w:p w:rsidR="004C5247" w:rsidRPr="004C5247" w:rsidRDefault="004C5247" w:rsidP="004C5247">
      <w:pPr>
        <w:spacing w:after="0" w:line="240" w:lineRule="auto"/>
        <w:jc w:val="both"/>
        <w:rPr>
          <w:rFonts w:ascii="Times New Roman" w:hAnsi="Times New Roman"/>
          <w:noProof/>
          <w:sz w:val="18"/>
          <w:szCs w:val="18"/>
          <w:shd w:val="clear" w:color="auto" w:fill="FFFFFF"/>
          <w:lang w:val="ms-MY"/>
        </w:rPr>
      </w:pPr>
    </w:p>
    <w:p w:rsidR="004C5247" w:rsidRPr="004C5247" w:rsidRDefault="004C5247" w:rsidP="004C5247">
      <w:pPr>
        <w:spacing w:after="0" w:line="240" w:lineRule="auto"/>
        <w:jc w:val="both"/>
        <w:rPr>
          <w:rFonts w:ascii="Times New Roman" w:hAnsi="Times New Roman"/>
          <w:noProof/>
          <w:sz w:val="18"/>
          <w:szCs w:val="18"/>
          <w:lang w:val="ms-MY"/>
        </w:rPr>
      </w:pPr>
      <w:r w:rsidRPr="004C5247">
        <w:rPr>
          <w:rFonts w:ascii="Times New Roman" w:hAnsi="Times New Roman"/>
          <w:b/>
          <w:bCs/>
          <w:noProof/>
          <w:sz w:val="18"/>
          <w:szCs w:val="18"/>
          <w:lang w:val="ms-MY"/>
        </w:rPr>
        <w:lastRenderedPageBreak/>
        <w:t xml:space="preserve">Kata kunci: </w:t>
      </w:r>
      <w:r>
        <w:rPr>
          <w:rFonts w:ascii="Times New Roman" w:hAnsi="Times New Roman"/>
          <w:b/>
          <w:bCs/>
          <w:noProof/>
          <w:sz w:val="18"/>
          <w:szCs w:val="18"/>
          <w:lang w:val="ms-MY"/>
        </w:rPr>
        <w:t xml:space="preserve"> </w:t>
      </w:r>
      <w:r w:rsidRPr="004C5247">
        <w:rPr>
          <w:rFonts w:ascii="Times New Roman" w:hAnsi="Times New Roman"/>
          <w:noProof/>
          <w:sz w:val="18"/>
          <w:szCs w:val="18"/>
          <w:lang w:val="ms-MY"/>
        </w:rPr>
        <w:t>ceria, kobalt, sintesis Fischer-Tropsch, penghasilan semula metana, gas sintesis</w:t>
      </w:r>
    </w:p>
    <w:p w:rsidR="006768E9" w:rsidRDefault="006768E9" w:rsidP="004C524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sz w:val="20"/>
          <w:szCs w:val="20"/>
        </w:rPr>
        <w:t xml:space="preserve">The utilization of energy derived from fossil sources as </w:t>
      </w:r>
      <w:r w:rsidRPr="004C5247">
        <w:rPr>
          <w:rFonts w:ascii="Times New Roman" w:hAnsi="Times New Roman"/>
          <w:noProof/>
          <w:sz w:val="20"/>
          <w:szCs w:val="20"/>
        </w:rPr>
        <w:t>transportation</w:t>
      </w:r>
      <w:r w:rsidRPr="004C5247">
        <w:rPr>
          <w:rFonts w:ascii="Times New Roman" w:hAnsi="Times New Roman"/>
          <w:sz w:val="20"/>
          <w:szCs w:val="20"/>
        </w:rPr>
        <w:t xml:space="preserve"> fuel has been one of the major concerns of researchers in the past five decades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16/j.ecoinf.2012.05.005", "ISSN" : "15749541", "author" : [ { "dropping-particle" : "", "family" : "Guo", "given" : "Shan", "non-dropping-particle" : "", "parse-names" : false, "suffix" : "" }, { "dropping-particle" : "", "family" : "Shao", "given" : "Ling", "non-dropping-particle" : "", "parse-names" : false, "suffix" : "" }, { "dropping-particle" : "", "family" : "Chen", "given" : "H.", "non-dropping-particle" : "", "parse-names" : false, "suffix" : "" }, { "dropping-particle" : "", "family" : "Li", "given" : "Z.", "non-dropping-particle" : "", "parse-names" : false, "suffix" : "" }, { "dropping-particle" : "", "family" : "Liu", "given" : "J.B.", "non-dropping-particle" : "", "parse-names" : false, "suffix" : "" }, { "dropping-particle" : "", "family" : "Xu", "given" : "F.X.", "non-dropping-particle" : "", "parse-names" : false, "suffix" : "" }, { "dropping-particle" : "", "family" : "Li", "given" : "J.S.", "non-dropping-particle" : "", "parse-names" : false, "suffix" : "" }, { "dropping-particle" : "", "family" : "Han", "given" : "M.Y.", "non-dropping-particle" : "", "parse-names" : false, "suffix" : "" }, { "dropping-particle" : "", "family" : "Meng", "given" : "J.", "non-dropping-particle" : "", "parse-names" : false, "suffix" : "" }, { "dropping-particle" : "", "family" : "Chen", "given" : "Zhan-Ming", "non-dropping-particle" : "", "parse-names" : false, "suffix" : "" }, { "dropping-particle" : "", "family" : "Li", "given" : "S.C.", "non-dropping-particle" : "", "parse-names" : false, "suffix" : "" } ], "container-title" : "Ecological Informatics", "id" : "ITEM-1", "issued" : { "date-parts" : [ [ "2012", "11" ] ] }, "page" : "93-100", "title" : "Inventory and input\u2013output analysis of CO2 emissions by fossil fuel consumption in Beijing 2007", "type" : "article-journal", "volume" : "12" }, "uris" : [ "http://www.mendeley.com/documents/?uuid=4f136a5c-2077-493b-94cb-6a5890fc5d0d" ] }, { "id" : "ITEM-2", "itemData" : { "DOI" : "10.1088/1748-9326/9/9/094008", "ISSN" : "1748-9326", "author" : [ { "dropping-particle" : "", "family" : "Shearer", "given" : "Christine", "non-dropping-particle" : "", "parse-names" : false, "suffix" : "" }, { "dropping-particle" : "", "family" : "Bistline", "given" : "John", "non-dropping-particle" : "", "parse-names" : false, "suffix" : "" }, { "dropping-particle" : "", "family" : "Inman", "given" : "Mason", "non-dropping-particle" : "", "parse-names" : false, "suffix" : "" }, { "dropping-particle" : "", "family" : "Davis", "given" : "Steven J", "non-dropping-particle" : "", "parse-names" : false, "suffix" : "" } ], "container-title" : "Environmental Research Letters", "id" : "ITEM-2", "issue" : "9", "issued" : { "date-parts" : [ [ "2014" ] ] }, "page" : "094008", "title" : "The effect of natural gas supply on US renewable energy and CO2 emissions", "type" : "article-journal", "volume" : "9" }, "uris" : [ "http://www.mendeley.com/documents/?uuid=982bfa76-9402-41e9-b077-772c74f24ab1" ] } ], "mendeley" : { "formattedCitation" : "[1,2]", "plainTextFormattedCitation" : "[1,2]", "previouslyFormattedCitation" : "[1,2]"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1,2]</w:t>
      </w:r>
      <w:r w:rsidRPr="004C5247">
        <w:rPr>
          <w:rFonts w:ascii="Times New Roman" w:hAnsi="Times New Roman"/>
          <w:sz w:val="20"/>
          <w:szCs w:val="20"/>
        </w:rPr>
        <w:fldChar w:fldCharType="end"/>
      </w:r>
      <w:r w:rsidRPr="004C5247">
        <w:rPr>
          <w:rFonts w:ascii="Times New Roman" w:hAnsi="Times New Roman"/>
          <w:sz w:val="20"/>
          <w:szCs w:val="20"/>
        </w:rPr>
        <w:t>. This is due to the emissions of greenhouse gases such as CO</w:t>
      </w:r>
      <w:r w:rsidRPr="004C5247">
        <w:rPr>
          <w:rFonts w:ascii="Times New Roman" w:hAnsi="Times New Roman"/>
          <w:sz w:val="20"/>
          <w:szCs w:val="20"/>
          <w:vertAlign w:val="subscript"/>
        </w:rPr>
        <w:t>2</w:t>
      </w:r>
      <w:r w:rsidRPr="004C5247">
        <w:rPr>
          <w:rFonts w:ascii="Times New Roman" w:hAnsi="Times New Roman"/>
          <w:sz w:val="20"/>
          <w:szCs w:val="20"/>
        </w:rPr>
        <w:t xml:space="preserve"> into the biosphere during the combustion of these fuels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author" : [ { "dropping-particle" : "", "family" : "Clarke", "given" : "L", "non-dropping-particle" : "", "parse-names" : false, "suffix" : "" }, { "dropping-particle" : "", "family" : "Wise", "given" : "M", "non-dropping-particle" : "", "parse-names" : false, "suffix" : "" }, { "dropping-particle" : "", "family" : "Edmonds", "given" : "J", "non-dropping-particle" : "", "parse-names" : false, "suffix" : "" }, { "dropping-particle" : "", "family" : "Placet", "given" : "M", "non-dropping-particle" : "", "parse-names" : false, "suffix" : "" }, { "dropping-particle" : "", "family" : "Kyle", "given" : "P", "non-dropping-particle" : "", "parse-names" : false, "suffix" : "" }, { "dropping-particle" : "", "family" : "Calvin", "given" : "K", "non-dropping-particle" : "", "parse-names" : false, "suffix" : "" }, { "dropping-particle" : "", "family" : "Kim", "given" : "S", "non-dropping-particle" : "", "parse-names" : false, "suffix" : "" }, { "dropping-particle" : "", "family" : "Smith", "given" : "S", "non-dropping-particle" : "", "parse-names" : false, "suffix" : "" } ], "id" : "ITEM-1", "issued" : { "date-parts" : [ [ "2009" ] ] }, "title" : "CO 2 Emissions Mitigation and Technological Advance : An Updated Analysis of Advanced Technology Scenarios ( Scenarios Updated January 2009 )", "type" : "article-journal" }, "uris" : [ "http://www.mendeley.com/documents/?uuid=63bebfab-3e11-4fd6-889d-ca80b869ef4f" ] }, { "id" : "ITEM-2", "itemData" : { "author" : [ { "dropping-particle" : "", "family" : "Ang", "given" : "Chai Tew", "non-dropping-particle" : "", "parse-names" : false, "suffix" : "" }, { "dropping-particle" : "", "family" : "Morad, Norhashimah Ismail, Mohd Tahir Ismail", "given" : "Norli", "non-dropping-particle" : "", "parse-names" : false, "suffix" : "" } ], "container-title" : "Journal of Energy Technologies and Policy", "id" : "ITEM-2", "issue" : "1", "issued" : { "date-parts" : [ [ "2013" ] ] }, "title" : "Projection of Carbon Dioxide Emissions by Energy Consumption and Transportation in Malaysia: A Time Series Approach", "type" : "article-journal", "volume" : "3" }, "uris" : [ "http://www.mendeley.com/documents/?uuid=93145aad-9fe0-4d75-9afc-7e796533b29d" ] } ], "mendeley" : { "formattedCitation" : "[3,4]", "plainTextFormattedCitation" : "[3,4]", "previouslyFormattedCitation" : "[3,4]"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3,4]</w:t>
      </w:r>
      <w:r w:rsidRPr="004C5247">
        <w:rPr>
          <w:rFonts w:ascii="Times New Roman" w:hAnsi="Times New Roman"/>
          <w:sz w:val="20"/>
          <w:szCs w:val="20"/>
        </w:rPr>
        <w:fldChar w:fldCharType="end"/>
      </w:r>
      <w:r w:rsidRPr="004C5247">
        <w:rPr>
          <w:rFonts w:ascii="Times New Roman" w:hAnsi="Times New Roman"/>
          <w:sz w:val="20"/>
          <w:szCs w:val="20"/>
        </w:rPr>
        <w:t xml:space="preserve">. Several reports have shown that these greenhouse gases are the main causes of global warming through “greenhouse effect”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16/j.ijggc.2009.08.005", "ISBN" : "1750-5836", "ISSN" : "17505836", "abstract" : "Due to its compatibility with the current energy infrastructures and the potential to reduce CO2 emissions significantly, CO2 capture and geological storage is recognised as one of the main options in the portfolio of greenhouse gas mitigation technologies being developed worldwide. The CO2 capture technologies offer a number of alternatives, which involve different energy consumption rates and subsequent environmental impacts. While the main objective of this technology is to minimise the atmospheric greenhouse gas emissions, it is also important to ensure that CO2 capture and storage does not aggravate other environmental concerns. This requires a holistic and system-wide environmental assessment rather than focusing on the greenhouse gases only. Life Cycle Assessment meets this criteria as it not only tracks energy and non-energy-related greenhouse gas releases but also tracks various other environmental releases, such as solid wastes, toxic substances and common air pollutants, as well as the consumption of other resources, such as water, minerals and land use. This paper presents the principles of the CO2 capture and storage LCA model developed at Imperial College and uses the pulverised coal post-combustion capture example to demonstrate the methodology in detail. At first, the LCA models developed for the coal combustion system and the chemical absorption CO2 capture system are presented together with examples of relevant model applications. Next, the two models are applied to a plant with post-combustion CO2 capture, in order to compare the life cycle environmental performance of systems with and without CO2 capture. The LCA results for the alternative post-combustion CO2 capture methods (including MEA, K+/PZ, and KS-1) have shown that, compared to plants without capture, the alternative CO2 capture methods can achieve approximately 80% reduction in global warming potential without a significant increase in other life cycle impact categories. The results have also shown that, of all the solvent options modelled, KS-1 performed the best in most impact categories. ?? 2009 Elsevier Ltd. All rights reserved.", "author" : [ { "dropping-particle" : "", "family" : "Korre", "given" : "Anna", "non-dropping-particle" : "", "parse-names" : false, "suffix" : "" }, { "dropping-particle" : "", "family" : "Nie", "given" : "Zhenggang", "non-dropping-particle" : "", "parse-names" : false, "suffix" : "" }, { "dropping-particle" : "", "family" : "Durucan", "given" : "Sevket", "non-dropping-particle" : "", "parse-names" : false, "suffix" : "" } ], "container-title" : "International Journal of Greenhouse Gas Control", "id" : "ITEM-1", "issued" : { "date-parts" : [ [ "2010" ] ] }, "page" : "289-300", "title" : "Life cycle modelling of fossil fuel power generation with post-combustion CO2 capture", "type" : "article-journal", "volume" : "4" }, "uris" : [ "http://www.mendeley.com/documents/?uuid=2d489463-26a2-48c8-84de-835dd6c17038" ] }, { "id" : "ITEM-2", "itemData" : { "author" : [ { "dropping-particle" : "", "family" : "Samimi, A and Zarinabadi", "given" : "S.", "non-dropping-particle" : "", "parse-names" : false, "suffix" : "" } ], "id" : "ITEM-2", "issue" : "8", "issued" : { "date-parts" : [ [ "2012" ] ] }, "page" : "1011-1015", "title" : "Reduction of Greenhouse gases emission and effect on environment", "type" : "article-journal", "volume" : "8" }, "uris" : [ "http://www.mendeley.com/documents/?uuid=6a10f6a1-f3ea-4abc-a17b-c85d6d0ff284" ] }, { "id" : "ITEM-3", "itemData" : { "DOI" : "10.1016/j.apenergy.2010.03.001", "ISBN" : "0306-2619", "ISSN" : "03062619", "abstract" : "Greenhouse gas mitigation strategies are generally considered costly with world leaders often engaging in debate concerning the costs of mitigation and the distribution of these costs between different countries. In this paper, the analyses and results of the design of a 100% renewable energy system by the year 2050 are presented for a complete energy system including transport. Two short-term transition target years in the process towards this goal are analysed for 2015 and 2030. The energy systems are analysed and designed with hour-by-hour energy system analyses. The analyses reveal that implementing energy savings, renewable energy and more efficient conversion technologies can have positive socio-economic effects, create employment and potentially lead to large earnings on exports. If externalities such as health effects are included, even more benefits can be expected. 100% Renewable energy systems will be technically possible in the future, and may even be economically beneficial compared to the business-as-usual energy system. Hence, the current debate between leaders should reflect a combination of these two main challenges. ?? 2010 Elsevier Ltd.", "author" : [ { "dropping-particle" : "", "family" : "Mathiesen", "given" : "Brian Vad", "non-dropping-particle" : "", "parse-names" : false, "suffix" : "" }, { "dropping-particle" : "", "family" : "Lund", "given" : "Henrik", "non-dropping-particle" : "", "parse-names" : false, "suffix" : "" }, { "dropping-particle" : "", "family" : "Karlsson", "given" : "Kenneth", "non-dropping-particle" : "", "parse-names" : false, "suffix" : "" } ], "container-title" : "Applied Energy", "id" : "ITEM-3", "issue" : "2", "issued" : { "date-parts" : [ [ "2011" ] ] }, "page" : "488-501", "title" : "100% Renewable energy systems, climate mitigation and economic growth", "type" : "article-journal", "volume" : "88" }, "uris" : [ "http://www.mendeley.com/documents/?uuid=9e3cb830-d624-4eb8-bd4d-4ce3185b3921" ] } ], "mendeley" : { "formattedCitation" : "[5\u20137]", "plainTextFormattedCitation" : "[5\u20137]", "previouslyFormattedCitation" : "[5\u20137]"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5–7]</w:t>
      </w:r>
      <w:r w:rsidRPr="004C5247">
        <w:rPr>
          <w:rFonts w:ascii="Times New Roman" w:hAnsi="Times New Roman"/>
          <w:sz w:val="20"/>
          <w:szCs w:val="20"/>
        </w:rPr>
        <w:fldChar w:fldCharType="end"/>
      </w:r>
      <w:r w:rsidRPr="004C5247">
        <w:rPr>
          <w:rFonts w:ascii="Times New Roman" w:hAnsi="Times New Roman"/>
          <w:sz w:val="20"/>
          <w:szCs w:val="20"/>
        </w:rPr>
        <w:t xml:space="preserve">. Efforts of researchers have been concentrated on how to mitigate the emissions of these greenhouse gases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author" : [ { "dropping-particle" : "", "family" : "Clarke", "given" : "L", "non-dropping-particle" : "", "parse-names" : false, "suffix" : "" }, { "dropping-particle" : "", "family" : "Wise", "given" : "M", "non-dropping-particle" : "", "parse-names" : false, "suffix" : "" }, { "dropping-particle" : "", "family" : "Edmonds", "given" : "J", "non-dropping-particle" : "", "parse-names" : false, "suffix" : "" }, { "dropping-particle" : "", "family" : "Placet", "given" : "M", "non-dropping-particle" : "", "parse-names" : false, "suffix" : "" }, { "dropping-particle" : "", "family" : "Kyle", "given" : "P", "non-dropping-particle" : "", "parse-names" : false, "suffix" : "" }, { "dropping-particle" : "", "family" : "Calvin", "given" : "K", "non-dropping-particle" : "", "parse-names" : false, "suffix" : "" }, { "dropping-particle" : "", "family" : "Kim", "given" : "S", "non-dropping-particle" : "", "parse-names" : false, "suffix" : "" }, { "dropping-particle" : "", "family" : "Smith", "given" : "S", "non-dropping-particle" : "", "parse-names" : false, "suffix" : "" } ], "id" : "ITEM-1", "issued" : { "date-parts" : [ [ "2009" ] ] }, "title" : "CO 2 Emissions Mitigation and Technological Advance : An Updated Analysis of Advanced Technology Scenarios ( Scenarios Updated January 2009 )", "type" : "article-journal" }, "uris" : [ "http://www.mendeley.com/documents/?uuid=63bebfab-3e11-4fd6-889d-ca80b869ef4f" ] }, { "id" : "ITEM-2", "itemData" : { "DOI" : "10.1016/j.cattod.2005.03.044", "ISBN" : "09205861", "ISSN" : "09205861", "abstract" : "This brief review of work from the author's laboratories summarises work on the steam reforming and CO2 reforming reactions, discussing some catalysts developed for these reactions. It then presents some work on the use of Mo and W carbides, with and without supports, for the CO2 reforming reaction, showing that zirconia-supported Mo2C has some potential for use in the reaction. Finally, the all-over CO2 balances of a number of reaction sequences for the utilisation of CO 2 are presented, these showing that the production of carbon by a sequence involving CO2 reforming of methane followed by reduction of CO might be used to remove CO2 under certain circumstances; the C so produced could either be used as an energy carrier or disposed of. \u00a9 2005 Elsevier B.V. All rights reserved.", "author" : [ { "dropping-particle" : "", "family" : "Ross", "given" : "Julian R H", "non-dropping-particle" : "", "parse-names" : false, "suffix" : "" } ], "container-title" : "Catalysis Today", "id" : "ITEM-2", "issue" : "1-2", "issued" : { "date-parts" : [ [ "2005" ] ] }, "page" : "151-158", "title" : "Natural gas reforming and CO2 mitigation", "type" : "article-journal", "volume" : "100" }, "uris" : [ "http://www.mendeley.com/documents/?uuid=1d9fa778-dcce-4f98-bee5-0fe3a48c8a23" ] }, { "id" : "ITEM-3", "itemData" : { "DOI" : "10.1016/S1872-2067(14)60018-8", "ISSN" : "18722067", "author" : [ { "dropping-particle" : "", "family" : "Braga, T. P., Santos, R. C., Sales, B. M., da Silva, B. R., Pinheiro, A. N., Leite, E. R., &amp; Valentini", "given" : "A.", "non-dropping-particle" : "", "parse-names" : false, "suffix" : "" } ], "container-title" : "Chinese Journal of Catalysis", "id" : "ITEM-3", "issue" : "4", "issued" : { "date-parts" : [ [ "2014", "4" ] ] }, "page" : "514-523", "title" : "CO2 mitigation by carbon nanotube formation during dry reforming of methane analyzed by factorial design combined with response surface methodology", "type" : "article-journal", "volume" : "35" }, "uris" : [ "http://www.mendeley.com/documents/?uuid=198a0ea4-8d6d-4d38-aff5-03de42a82801" ] } ], "mendeley" : { "formattedCitation" : "[3,8,9]", "plainTextFormattedCitation" : "[3,8,9]", "previouslyFormattedCitation" : "[3,8,9]"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3,8,9]</w:t>
      </w:r>
      <w:r w:rsidRPr="004C5247">
        <w:rPr>
          <w:rFonts w:ascii="Times New Roman" w:hAnsi="Times New Roman"/>
          <w:sz w:val="20"/>
          <w:szCs w:val="20"/>
        </w:rPr>
        <w:fldChar w:fldCharType="end"/>
      </w:r>
      <w:r w:rsidRPr="004C5247">
        <w:rPr>
          <w:rFonts w:ascii="Times New Roman" w:hAnsi="Times New Roman"/>
          <w:sz w:val="20"/>
          <w:szCs w:val="20"/>
        </w:rPr>
        <w:t>.  Methane (CH</w:t>
      </w:r>
      <w:r w:rsidRPr="004C5247">
        <w:rPr>
          <w:rFonts w:ascii="Times New Roman" w:hAnsi="Times New Roman"/>
          <w:sz w:val="20"/>
          <w:szCs w:val="20"/>
          <w:vertAlign w:val="subscript"/>
        </w:rPr>
        <w:t>4</w:t>
      </w:r>
      <w:r w:rsidRPr="004C5247">
        <w:rPr>
          <w:rFonts w:ascii="Times New Roman" w:hAnsi="Times New Roman"/>
          <w:sz w:val="20"/>
          <w:szCs w:val="20"/>
        </w:rPr>
        <w:t xml:space="preserve">) is one of the key components of greenhouse gases as well as a major source of fossil fuel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16/j.jngse.2011.03.004", "ISBN" : "1875-5100", "ISSN" : "18755100", "abstract" : "Natural gas is a dominating feedstock for the production of several bulk chemicals such as ammonia, methanol, and dimethyl ether (DME), and for the increasingly important production of synthetic liquid fuels by Fischer-Tropsch synthesis (FT synthesis) and similar processes.A major step in the conversion of natural gas to products is the production of synthesis gas with the desired composition - ranging from the 3:1 mixture of hydrogen and nitrogen used for production of ammonia to the 1:1 mixture of hydrogen and carbon monoxide preferred for production of DME.Catalysts and catalytic processes are important in the production of synthesis gas from natural gas. As an example, production of ammonia synthesis gas may in modern plants involve up to 8 separate catalytic process steps.In the article, relevant catalytic technologies are reviewed with emphasis on the present status and possible future developments. The relevant technologies are:. \u2022Final feed gas purification\u2022Adiabatic prereforming\u2022Fired tubular reforming\u2022Heat exchange steam reforming\u2022Adiabatic, oxidative reforming, mainly autothermal reforming (ATR) and secondary reforming\u2022Other reforming technologies such as Catalytic Partial Oxidation (CPO) and Ceramic Membrane Reforming (CMR).\u2022Conversion of carbon monoxide to carbon dioxide by the shift reaction\u2022Final purification of synthesis gas, mainly removal of nitrogen compounds and removal of carbon oxides by methanation.After the discussion of the individual catalysts and catalytic process steps, applications are illustrated by summary descriptions of complete process concepts for production of ammonia, methanol, and hydrocarbons by low temperature FT synthesis (GTL). In a final section, future trends in the area are briefly discussed. \u00a9 2011.", "author" : [ { "dropping-particle" : "", "family" : "Aasberg-Petersen", "given" : "K.", "non-dropping-particle" : "", "parse-names" : false, "suffix" : "" }, { "dropping-particle" : "", "family" : "Dybkj\u00e6r", "given" : "I.", "non-dropping-particle" : "", "parse-names" : false, "suffix" : "" }, { "dropping-particle" : "V.", "family" : "Ovesen", "given" : "C.", "non-dropping-particle" : "", "parse-names" : false, "suffix" : "" }, { "dropping-particle" : "", "family" : "Schj\u00f8dt", "given" : "N. C.", "non-dropping-particle" : "", "parse-names" : false, "suffix" : "" }, { "dropping-particle" : "", "family" : "Sehested", "given" : "J.", "non-dropping-particle" : "", "parse-names" : false, "suffix" : "" }, { "dropping-particle" : "", "family" : "Thomsen", "given" : "S. G.", "non-dropping-particle" : "", "parse-names" : false, "suffix" : "" } ], "container-title" : "Journal of Natural Gas Science and Engineering", "id" : "ITEM-1", "issue" : "2", "issued" : { "date-parts" : [ [ "2011" ] ] }, "page" : "423-459", "title" : "Natural gas to synthesis gas - Catalysts and catalytic processes", "type" : "article-journal", "volume" : "3" }, "uris" : [ "http://www.mendeley.com/documents/?uuid=70694f37-abf4-414e-9341-9ce3ff286208" ] } ], "mendeley" : { "formattedCitation" : "[10]", "plainTextFormattedCitation" : "[10]", "previouslyFormattedCitation" : "[10]"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10]</w:t>
      </w:r>
      <w:r w:rsidRPr="004C5247">
        <w:rPr>
          <w:rFonts w:ascii="Times New Roman" w:hAnsi="Times New Roman"/>
          <w:sz w:val="20"/>
          <w:szCs w:val="20"/>
        </w:rPr>
        <w:fldChar w:fldCharType="end"/>
      </w:r>
      <w:r w:rsidRPr="004C5247">
        <w:rPr>
          <w:rFonts w:ascii="Times New Roman" w:hAnsi="Times New Roman"/>
          <w:sz w:val="20"/>
          <w:szCs w:val="20"/>
        </w:rPr>
        <w:t>. It is inexpensive and abundance in nature, hence a good building block for C</w:t>
      </w:r>
      <w:r w:rsidRPr="004C5247">
        <w:rPr>
          <w:rFonts w:ascii="Times New Roman" w:hAnsi="Times New Roman"/>
          <w:sz w:val="20"/>
          <w:szCs w:val="20"/>
          <w:vertAlign w:val="subscript"/>
        </w:rPr>
        <w:t>1</w:t>
      </w:r>
      <w:r w:rsidRPr="004C5247">
        <w:rPr>
          <w:rFonts w:ascii="Times New Roman" w:hAnsi="Times New Roman"/>
          <w:sz w:val="20"/>
          <w:szCs w:val="20"/>
        </w:rPr>
        <w:t xml:space="preserve"> chemistry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16/S0360-3199(02)00215-X", "ISSN" : "03603199", "abstract" : "Carbon dioxide reforming of methane to synthesis gas was studied over Ni-based catalysts. It is shown that, in contrast to other Ni-based catalysts which exhibit continuous deactivation with time-on-stream, the rate over the Ni/La2O3 catalyst increases during the initial 2-3 h of reaction and then tends to be essentially invariable, displaying very good stability. X-ray diffraction, hydrogen and CO uptake studies, as well as high-resolution TEM indicate that, under reaction conditions, the Ni particles are partially covered by La2O2CO3 species which are formed by interaction of La2O3 with CO2. Catalytic activity occurs at the Ni-La2O2CO3 interface, while the oxycarbonate species participate directly by reacting with deposited carbon, thus restoring the activity of the Ni sites at the interface. XPS and FTIR studies provide evidence in support of this mechanistic scheme. It was also found that methane cracking on Ni sites and surface reaction between deposited carbon and oxycarbonate species are the rate determining steps in the reaction sequence. A kinetic model is developed based on this mechanistic scheme, which is found to predict satisfactorily the kinetic measurements. ?? 2003 International Association for Hydrogen Energy. Published by Elsevier Science Ltd. All rights reserved.", "author" : [ { "dropping-particle" : "", "family" : "Verykios", "given" : "Xenophon E.", "non-dropping-particle" : "", "parse-names" : false, "suffix" : "" } ], "container-title" : "International Journal of Hydrogen Energy", "id" : "ITEM-1", "issue" : "10", "issued" : { "date-parts" : [ [ "2003" ] ] }, "page" : "1045-1063", "title" : "Catalytic dry reforming of natural gas for the production of chemicals and hydrogen", "type" : "article-journal", "volume" : "28" }, "uris" : [ "http://www.mendeley.com/documents/?uuid=e9896079-9675-4514-99fa-465ea80b6956" ] } ], "mendeley" : { "formattedCitation" : "[11]", "plainTextFormattedCitation" : "[11]", "previouslyFormattedCitation" : "[11]"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11]</w:t>
      </w:r>
      <w:r w:rsidRPr="004C5247">
        <w:rPr>
          <w:rFonts w:ascii="Times New Roman" w:hAnsi="Times New Roman"/>
          <w:sz w:val="20"/>
          <w:szCs w:val="20"/>
        </w:rPr>
        <w:fldChar w:fldCharType="end"/>
      </w:r>
      <w:r w:rsidRPr="004C5247">
        <w:rPr>
          <w:rFonts w:ascii="Times New Roman" w:hAnsi="Times New Roman"/>
          <w:sz w:val="20"/>
          <w:szCs w:val="20"/>
        </w:rPr>
        <w:t xml:space="preserve">. One way to mitigate the emissions of the greenhouse </w:t>
      </w:r>
      <w:r w:rsidRPr="004C5247">
        <w:rPr>
          <w:rFonts w:ascii="Times New Roman" w:hAnsi="Times New Roman"/>
          <w:noProof/>
          <w:sz w:val="20"/>
          <w:szCs w:val="20"/>
        </w:rPr>
        <w:t xml:space="preserve">gases, as well as increasing energy output </w:t>
      </w:r>
      <w:r w:rsidRPr="004C5247">
        <w:rPr>
          <w:rFonts w:ascii="Times New Roman" w:hAnsi="Times New Roman"/>
          <w:sz w:val="20"/>
          <w:szCs w:val="20"/>
        </w:rPr>
        <w:t xml:space="preserve">via dry reforming process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16/S1872-2067(14)60018-8", "ISSN" : "18722067", "author" : [ { "dropping-particle" : "", "family" : "Braga, T. P., Santos, R. C., Sales, B. M., da Silva, B. R., Pinheiro, A. N., Leite, E. R., &amp; Valentini", "given" : "A.", "non-dropping-particle" : "", "parse-names" : false, "suffix" : "" } ], "container-title" : "Chinese Journal of Catalysis", "id" : "ITEM-1", "issue" : "4", "issued" : { "date-parts" : [ [ "2014", "4" ] ] }, "page" : "514-523", "title" : "CO2 mitigation by carbon nanotube formation during dry reforming of methane analyzed by factorial design combined with response surface methodology", "type" : "article-journal", "volume" : "35" }, "uris" : [ "http://www.mendeley.com/documents/?uuid=198a0ea4-8d6d-4d38-aff5-03de42a82801" ] } ], "mendeley" : { "formattedCitation" : "[9]", "plainTextFormattedCitation" : "[9]", "previouslyFormattedCitation" : "[9]"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9]</w:t>
      </w:r>
      <w:r w:rsidRPr="004C5247">
        <w:rPr>
          <w:rFonts w:ascii="Times New Roman" w:hAnsi="Times New Roman"/>
          <w:sz w:val="20"/>
          <w:szCs w:val="20"/>
        </w:rPr>
        <w:fldChar w:fldCharType="end"/>
      </w:r>
      <w:r w:rsidRPr="004C5247">
        <w:rPr>
          <w:rFonts w:ascii="Times New Roman" w:hAnsi="Times New Roman"/>
          <w:sz w:val="20"/>
          <w:szCs w:val="20"/>
        </w:rPr>
        <w:t>.</w: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sz w:val="20"/>
          <w:szCs w:val="20"/>
        </w:rPr>
        <w:t>Dry reforming of methane depicted in Equation (1) has received wide research attention due to its advantage to utilize both CO</w:t>
      </w:r>
      <w:r w:rsidRPr="004C5247">
        <w:rPr>
          <w:rFonts w:ascii="Times New Roman" w:hAnsi="Times New Roman"/>
          <w:sz w:val="20"/>
          <w:szCs w:val="20"/>
          <w:vertAlign w:val="subscript"/>
        </w:rPr>
        <w:t>2</w:t>
      </w:r>
      <w:r w:rsidRPr="004C5247">
        <w:rPr>
          <w:rFonts w:ascii="Times New Roman" w:hAnsi="Times New Roman"/>
          <w:sz w:val="20"/>
          <w:szCs w:val="20"/>
        </w:rPr>
        <w:t xml:space="preserve"> and CH</w:t>
      </w:r>
      <w:r w:rsidRPr="004C5247">
        <w:rPr>
          <w:rFonts w:ascii="Times New Roman" w:hAnsi="Times New Roman"/>
          <w:sz w:val="20"/>
          <w:szCs w:val="20"/>
          <w:vertAlign w:val="subscript"/>
        </w:rPr>
        <w:t>4</w:t>
      </w:r>
      <w:r w:rsidRPr="004C5247">
        <w:rPr>
          <w:rFonts w:ascii="Times New Roman" w:hAnsi="Times New Roman"/>
          <w:sz w:val="20"/>
          <w:szCs w:val="20"/>
        </w:rPr>
        <w:t>, the two principal components of greenhouse gases for production of synthesis gas (a mixture of H</w:t>
      </w:r>
      <w:r w:rsidRPr="004C5247">
        <w:rPr>
          <w:rFonts w:ascii="Times New Roman" w:hAnsi="Times New Roman"/>
          <w:sz w:val="20"/>
          <w:szCs w:val="20"/>
          <w:vertAlign w:val="subscript"/>
        </w:rPr>
        <w:t>2</w:t>
      </w:r>
      <w:r w:rsidRPr="004C5247">
        <w:rPr>
          <w:rFonts w:ascii="Times New Roman" w:hAnsi="Times New Roman"/>
          <w:sz w:val="20"/>
          <w:szCs w:val="20"/>
        </w:rPr>
        <w:t xml:space="preserve"> and CO)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16/j.jngse.2014.10.030", "ISSN" : "18755100", "author" : [ { "dropping-particle" : "", "family" : "Sharifi", "given" : "Mahdi", "non-dropping-particle" : "", "parse-names" : false, "suffix" : "" }, { "dropping-particle" : "", "family" : "Haghighi", "given" : "Mohammad", "non-dropping-particle" : "", "parse-names" : false, "suffix" : "" }, { "dropping-particle" : "", "family" : "Rahmani", "given" : "Farhad", "non-dropping-particle" : "", "parse-names" : false, "suffix" : "" }, { "dropping-particle" : "", "family" : "Karimipour", "given" : "Samira", "non-dropping-particle" : "", "parse-names" : false, "suffix" : "" } ], "container-title" : "Journal of Natural Gas Science and Engineering", "id" : "ITEM-1", "issued" : { "date-parts" : [ [ "2014", "11" ] ] }, "page" : "993-1004", "title" : "Syngas production via dry reforming of CH4 over Co- and Cu-promoted Ni/Al2O3\u2013ZrO2 nanocatalysts synthesized via sequential impregnation and sol\u2013gel methods", "type" : "article-journal", "volume" : "21" }, "uris" : [ "http://www.mendeley.com/documents/?uuid=65a88cb0-7000-4e4f-9298-28aed95dff86" ] }, { "id" : "ITEM-2", "itemData" : { "author" : [ { "dropping-particle" : "", "family" : "Ba", "given" : "K", "non-dropping-particle" : "", "parse-names" : false, "suffix" : "" }, { "dropping-particle" : "", "family" : "Oszk", "given" : "A", "non-dropping-particle" : "", "parse-names" : false, "suffix" : "" }, { "dropping-particle" : "", "family" : "Kecsk", "given" : "T", "non-dropping-particle" : "", "parse-names" : false, "suffix" : "" }, { "dropping-particle" : "", "family" : "Erd", "given" : "A", "non-dropping-particle" : "", "parse-names" : false, "suffix" : "" } ], "id" : "ITEM-2", "issued" : { "date-parts" : [ [ "2014" ] ] }, "page" : "123-130", "title" : "Dry reforming of CH 4 on Rh doped Co / Al 2 O 3 catalysts", "type" : "article-journal", "volume" : "228" }, "uris" : [ "http://www.mendeley.com/documents/?uuid=9a2327de-e80a-4e28-b7ad-7b7b597ceaef" ] }, { "id" : "ITEM-3", "itemData" : { "DOI" : "10.1016/j.ijhydene.2016.01.091", "ISSN" : "03603199", "abstract" : "In this study, the production of CO-rich hydrogen from methane dry reforming over lanthania-supported Co catalyst was investigated. The Co/La2O3 catalyst was synthesized via wet-impregnation method and characterized using instrument techniques such as TGA, FTIR, XRD, FESEM-EDX and N2 adsorption-desorption analysis. The catalytic activity of the Co/La2O3 catalyst tested in a fixed bed stainless steel reactor yielded highest CH4 and CO2 conversion of 50% and 60% respectively at 1023\u00a0K and feed ratio of 1.0. The methane dry reforming reaction gave highest H2 and CO yield of 45% and 58% respectively. Furthermore, kinetics and mechanistic behavior of the La2O3 supported Co catalyst in methane dry reforming reaction was investigated as a function of temperature and partial pressure of reactants (CH4 and CO2). The experimental data obtained from the kinetics measurements were fitted using the empirical power-law rate expression, as well as six different Langmuir\u2013Hinshelwood kinetics models. The six models were then statistically and thermodynamically discriminated. Consequently, the Langmuir\u2013Hinshelwood kinetics model (dual-site associative adsorption of both CH4 and CO2 with bimolecular surface reaction) was adjudged the best representative model. Activation energy values of 96.44 and 98.11\u00a0kJ\u00a0mol\u22121 were obtained for the CH4 consumptions from the power-law and Langmuir\u2013Hinshelwood models, respectively. A lower activation energy of circa 72\u00a0kJ\u00a0mol\u22121 obtained for CO2 consumption showed that the rate of consumption of CO2 consumption was speedier than CH4.", "author" : [ { "dropping-particle" : "V.", "family" : "Ayodele", "given" : "Bamidele", "non-dropping-particle" : "", "parse-names" : false, "suffix" : "" }, { "dropping-particle" : "", "family" : "Khan", "given" : "Maksudur R.", "non-dropping-particle" : "", "parse-names" : false, "suffix" : "" }, { "dropping-particle" : "", "family" : "Lam", "given" : "Su Shiung", "non-dropping-particle" : "", "parse-names" : false, "suffix" : "" }, { "dropping-particle" : "", "family" : "Cheng", "given" : "Chin Kui", "non-dropping-particle" : "", "parse-names" : false, "suffix" : "" } ], "container-title" : "International Journal of Hydrogen Energy", "id" : "ITEM-3", "issued" : { "date-parts" : [ [ "2016", "2" ] ] }, "title" : "Production of CO-rich hydrogen from methane dry reforming over lanthania-supported cobalt catalyst: Kinetic and mechanistic studies", "type" : "article-journal" }, "uris" : [ "http://www.mendeley.com/documents/?uuid=c5ceaae5-c2b0-4fa3-a8f8-b264642e69af" ] } ], "mendeley" : { "formattedCitation" : "[12\u201314]", "plainTextFormattedCitation" : "[12\u201314]", "previouslyFormattedCitation" : "[12\u201314]"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12–14]</w:t>
      </w:r>
      <w:r w:rsidRPr="004C5247">
        <w:rPr>
          <w:rFonts w:ascii="Times New Roman" w:hAnsi="Times New Roman"/>
          <w:sz w:val="20"/>
          <w:szCs w:val="20"/>
        </w:rPr>
        <w:fldChar w:fldCharType="end"/>
      </w:r>
      <w:r w:rsidRPr="004C5247">
        <w:rPr>
          <w:rFonts w:ascii="Times New Roman" w:hAnsi="Times New Roman"/>
          <w:sz w:val="20"/>
          <w:szCs w:val="20"/>
        </w:rPr>
        <w:t xml:space="preserve">. This syngas can be used as chemical intermediates for the production of synthetic fuel via Fischer-Tropsch synthesis (FTS)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21/cr050972v", "author" : [ { "dropping-particle" : "", "family" : "Khodakov", "given" : "Andrei Y", "non-dropping-particle" : "", "parse-names" : false, "suffix" : "" }, { "dropping-particle" : "", "family" : "Chu", "given" : "Wei", "non-dropping-particle" : "", "parse-names" : false, "suffix" : "" }, { "dropping-particle" : "", "family" : "Fongarland", "given" : "Pascal", "non-dropping-particle" : "", "parse-names" : false, "suffix" : "" } ], "id" : "ITEM-1", "issued" : { "date-parts" : [ [ "2007" ] ] }, "page" : "1692-1744", "title" : "Advances in the Development of Novel Cobalt Fischer \u2212 Tropsch Catalysts for Synthesis of Long-Chain Hydrocarbons and Clean Fuels Advances in the Development of Novel Cobalt Fischer \u2212 Tropsch Catalysts for Synthesis of Long-Chain Hydrocarbons and Clean Fue", "type" : "article-journal", "volume" : "107" }, "uris" : [ "http://www.mendeley.com/documents/?uuid=229ce1ca-a7bf-4741-917e-b45f6734b43e" ] }, { "id" : "ITEM-2", "itemData" : { "author" : [ { "dropping-particle" : "", "family" : "Yao", "given" : "Yali", "non-dropping-particle" : "", "parse-names" : false, "suffix" : "" }, { "dropping-particle" : "", "family" : "Liu", "given" : "Xinying", "non-dropping-particle" : "", "parse-names" : false, "suffix" : "" }, { "dropping-particle" : "", "family" : "Hildebrandt", "given" : "Diane", "non-dropping-particle" : "", "parse-names" : false, "suffix" : "" }, { "dropping-particle" : "", "family" : "Glasser", "given" : "David", "non-dropping-particle" : "", "parse-names" : false, "suffix" : "" } ], "container-title" : "Industrial &amp; Engineering Chemistry Research and Engineering Chenistry Research", "id" : "ITEM-2", "issued" : { "date-parts" : [ [ "2011" ] ] }, "page" : "11002-11012", "title" : "Fischer-Tropsch Synthesis Using H 2 / CO / CO 2 Syngas Mixtures over an Iron Catalyst", "type" : "article-journal", "volume" : "50" }, "uris" : [ "http://www.mendeley.com/documents/?uuid=4100cea9-24a4-4f7e-a2ce-2c7f3adcbe63" ] } ], "mendeley" : { "formattedCitation" : "[15,16]", "plainTextFormattedCitation" : "[15,16]", "previouslyFormattedCitation" : "[15,16]"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15,16]</w:t>
      </w:r>
      <w:r w:rsidRPr="004C5247">
        <w:rPr>
          <w:rFonts w:ascii="Times New Roman" w:hAnsi="Times New Roman"/>
          <w:sz w:val="20"/>
          <w:szCs w:val="20"/>
        </w:rPr>
        <w:fldChar w:fldCharType="end"/>
      </w:r>
      <w:r w:rsidRPr="004C5247">
        <w:rPr>
          <w:rFonts w:ascii="Times New Roman" w:hAnsi="Times New Roman"/>
          <w:sz w:val="20"/>
          <w:szCs w:val="20"/>
        </w:rPr>
        <w:t xml:space="preserve">. </w: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9703BB" w:rsidP="004C5247">
      <w:pPr>
        <w:tabs>
          <w:tab w:val="left" w:pos="0"/>
        </w:tabs>
        <w:spacing w:after="0" w:line="240" w:lineRule="auto"/>
        <w:ind w:firstLine="851"/>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CO</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H</m:t>
            </m:r>
          </m:e>
          <m:sub>
            <m:r>
              <w:rPr>
                <w:rFonts w:ascii="Cambria Math" w:hAnsi="Cambria Math"/>
                <w:sz w:val="20"/>
                <w:szCs w:val="20"/>
              </w:rPr>
              <m:t>4</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m:t>
            </m:r>
          </m:sub>
        </m:sSub>
        <m:r>
          <w:rPr>
            <w:rFonts w:ascii="Cambria Math" w:hAnsi="Cambria Math"/>
            <w:sz w:val="20"/>
            <w:szCs w:val="20"/>
          </w:rPr>
          <m:t>+CO</m:t>
        </m:r>
      </m:oMath>
      <w:r w:rsidR="004C5247" w:rsidRPr="004C5247">
        <w:rPr>
          <w:rFonts w:ascii="Times New Roman" w:hAnsi="Times New Roman"/>
          <w:sz w:val="20"/>
          <w:szCs w:val="20"/>
        </w:rPr>
        <w:tab/>
        <w:t>∆</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023K</m:t>
            </m:r>
          </m:sub>
        </m:sSub>
      </m:oMath>
      <w:r w:rsidR="004C5247" w:rsidRPr="004C5247">
        <w:rPr>
          <w:rFonts w:ascii="Times New Roman" w:hAnsi="Times New Roman"/>
          <w:sz w:val="20"/>
          <w:szCs w:val="20"/>
        </w:rPr>
        <w:tab/>
        <w:t>=261kJ</w:t>
      </w:r>
      <m:oMath>
        <m:sSup>
          <m:sSupPr>
            <m:ctrlPr>
              <w:rPr>
                <w:rFonts w:ascii="Cambria Math" w:hAnsi="Cambria Math"/>
                <w:i/>
                <w:sz w:val="20"/>
                <w:szCs w:val="20"/>
              </w:rPr>
            </m:ctrlPr>
          </m:sSupPr>
          <m:e>
            <m:r>
              <w:rPr>
                <w:rFonts w:ascii="Cambria Math" w:hAnsi="Cambria Math"/>
                <w:sz w:val="20"/>
                <w:szCs w:val="20"/>
              </w:rPr>
              <m:t>mol</m:t>
            </m:r>
          </m:e>
          <m:sup>
            <m:r>
              <w:rPr>
                <w:rFonts w:ascii="Cambria Math" w:hAnsi="Cambria Math"/>
                <w:sz w:val="20"/>
                <w:szCs w:val="20"/>
              </w:rPr>
              <m:t>-1</m:t>
            </m:r>
          </m:sup>
        </m:sSup>
      </m:oMath>
      <w:r w:rsidR="004C5247" w:rsidRPr="004C5247">
        <w:rPr>
          <w:rFonts w:ascii="Times New Roman" w:hAnsi="Times New Roman"/>
          <w:sz w:val="20"/>
          <w:szCs w:val="20"/>
        </w:rPr>
        <w:tab/>
        <w:t xml:space="preserve">      </w:t>
      </w:r>
      <w:r w:rsidR="004C5247" w:rsidRPr="004C5247">
        <w:rPr>
          <w:rFonts w:ascii="Times New Roman" w:hAnsi="Times New Roman"/>
          <w:sz w:val="20"/>
          <w:szCs w:val="20"/>
        </w:rPr>
        <w:tab/>
      </w:r>
      <w:r w:rsidR="004C5247" w:rsidRPr="004C5247">
        <w:rPr>
          <w:rFonts w:ascii="Times New Roman" w:hAnsi="Times New Roman"/>
          <w:sz w:val="20"/>
          <w:szCs w:val="20"/>
        </w:rPr>
        <w:tab/>
      </w:r>
      <w:r w:rsidR="004C5247" w:rsidRPr="004C5247">
        <w:rPr>
          <w:rFonts w:ascii="Times New Roman" w:hAnsi="Times New Roman"/>
          <w:sz w:val="20"/>
          <w:szCs w:val="20"/>
        </w:rPr>
        <w:tab/>
      </w:r>
      <w:r w:rsidR="004C5247" w:rsidRPr="004C5247">
        <w:rPr>
          <w:rFonts w:ascii="Times New Roman" w:hAnsi="Times New Roman"/>
          <w:sz w:val="20"/>
          <w:szCs w:val="20"/>
        </w:rPr>
        <w:tab/>
        <w:t xml:space="preserve">   </w:t>
      </w:r>
      <w:r w:rsidR="004C5247">
        <w:rPr>
          <w:rFonts w:ascii="Times New Roman" w:hAnsi="Times New Roman"/>
          <w:sz w:val="20"/>
          <w:szCs w:val="20"/>
        </w:rPr>
        <w:t xml:space="preserve">      </w:t>
      </w:r>
      <w:r w:rsidR="004C5247" w:rsidRPr="004C5247">
        <w:rPr>
          <w:rFonts w:ascii="Times New Roman" w:hAnsi="Times New Roman"/>
          <w:sz w:val="20"/>
          <w:szCs w:val="20"/>
        </w:rPr>
        <w:t>(1)</w: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sz w:val="20"/>
          <w:szCs w:val="20"/>
        </w:rPr>
        <w:t xml:space="preserve">Dry reforming of methane as a highly endothermic </w:t>
      </w:r>
      <w:r w:rsidRPr="004C5247">
        <w:rPr>
          <w:rFonts w:ascii="Times New Roman" w:hAnsi="Times New Roman"/>
          <w:noProof/>
          <w:sz w:val="20"/>
          <w:szCs w:val="20"/>
        </w:rPr>
        <w:t>process</w:t>
      </w:r>
      <w:r w:rsidRPr="004C5247">
        <w:rPr>
          <w:rFonts w:ascii="Times New Roman" w:hAnsi="Times New Roman"/>
          <w:sz w:val="20"/>
          <w:szCs w:val="20"/>
        </w:rPr>
        <w:t xml:space="preserve"> is </w:t>
      </w:r>
      <w:r w:rsidRPr="004C5247">
        <w:rPr>
          <w:rFonts w:ascii="Times New Roman" w:hAnsi="Times New Roman"/>
          <w:noProof/>
          <w:sz w:val="20"/>
          <w:szCs w:val="20"/>
        </w:rPr>
        <w:t>majorly</w:t>
      </w:r>
      <w:r w:rsidRPr="004C5247">
        <w:rPr>
          <w:rFonts w:ascii="Times New Roman" w:hAnsi="Times New Roman"/>
          <w:sz w:val="20"/>
          <w:szCs w:val="20"/>
        </w:rPr>
        <w:t xml:space="preserve"> constraint with catalyst deactivation from sintering and carbon deposition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16/j.jiec.2013.03.036", "ISSN" : "1226086X", "author" : [ { "dropping-particle" : "", "family" : "Lee", "given" : "Ji-Hye", "non-dropping-particle" : "", "parse-names" : false, "suffix" : "" }, { "dropping-particle" : "", "family" : "You", "given" : "Young-Woo", "non-dropping-particle" : "", "parse-names" : false, "suffix" : "" }, { "dropping-particle" : "", "family" : "Ahn", "given" : "Hong-Chan", "non-dropping-particle" : "", "parse-names" : false, "suffix" : "" }, { "dropping-particle" : "", "family" : "Hong", "given" : "Ji-Sook", "non-dropping-particle" : "", "parse-names" : false, "suffix" : "" }, { "dropping-particle" : "", "family" : "Kim", "given" : "Seong-Bo", "non-dropping-particle" : "", "parse-names" : false, "suffix" : "" }, { "dropping-particle" : "", "family" : "Chang", "given" : "Tae-Sun", "non-dropping-particle" : "", "parse-names" : false, "suffix" : "" }, { "dropping-particle" : "", "family" : "Suh", "given" : "Jeong-Kwon", "non-dropping-particle" : "", "parse-names" : false, "suffix" : "" } ], "container-title" : "Journal of Industrial and Engineering Chemistry", "id" : "ITEM-1", "issue" : "1", "issued" : { "date-parts" : [ [ "2014", "1" ] ] }, "page" : "284-289", "publisher" : "The Korean Society of Industrial and Engineering Chemistry", "title" : "The deactivation study of Co\u2013Ru\u2013Zr catalyst depending on supports in the dry reforming of carbon dioxide", "type" : "article-journal", "volume" : "20" }, "uris" : [ "http://www.mendeley.com/documents/?uuid=31c3727b-4de5-4590-9d3d-2a94d40f44b3" ] }, { "id" : "ITEM-2", "itemData" : { "DOI" : "10.1006/jcat.2001.3458", "ISSN" : "00219517", "author" : [ { "dropping-particle" : "", "family" : "Ruckenstein", "given" : "E.", "non-dropping-particle" : "", "parse-names" : false, "suffix" : "" }, { "dropping-particle" : "", "family" : "Wang", "given" : "H.Y.", "non-dropping-particle" : "", "parse-names" : false, "suffix" : "" } ], "container-title" : "Journal of Catalysis", "id" : "ITEM-2", "issue" : "2", "issued" : { "date-parts" : [ [ "2002", "1" ] ] }, "page" : "289-293", "title" : "Carbon Deposition and Catalytic Deactivation during CO2 Reforming of CH4 over Co/\u03b3-Al2O3 Catalysts", "type" : "article-journal", "volume" : "205" }, "uris" : [ "http://www.mendeley.com/documents/?uuid=a18c2785-503c-41fc-82a9-9a8ddb91a913" ] } ], "mendeley" : { "formattedCitation" : "[17,18]", "plainTextFormattedCitation" : "[17,18]", "previouslyFormattedCitation" : "[17,18]"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17,18]</w:t>
      </w:r>
      <w:r w:rsidRPr="004C5247">
        <w:rPr>
          <w:rFonts w:ascii="Times New Roman" w:hAnsi="Times New Roman"/>
          <w:sz w:val="20"/>
          <w:szCs w:val="20"/>
        </w:rPr>
        <w:fldChar w:fldCharType="end"/>
      </w:r>
      <w:r w:rsidRPr="004C5247">
        <w:rPr>
          <w:rFonts w:ascii="Times New Roman" w:hAnsi="Times New Roman"/>
          <w:sz w:val="20"/>
          <w:szCs w:val="20"/>
        </w:rPr>
        <w:t xml:space="preserve">. There have been concerted efforts by researchers in the field of catalysis in designing and developing catalysts with high activity and stability to overcome challenges of sintering and carbon depositions </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16/j.jcat.2007.05.004", "ISSN" : "00219517", "author" : [ { "dropping-particle" : "", "family" : "Zhang", "given" : "J", "non-dropping-particle" : "", "parse-names" : false, "suffix" : "" }, { "dropping-particle" : "", "family" : "Wang", "given" : "H", "non-dropping-particle" : "", "parse-names" : false, "suffix" : "" }, { "dropping-particle" : "", "family" : "Dalai", "given" : "a", "non-dropping-particle" : "", "parse-names" : false, "suffix" : "" } ], "container-title" : "Journal of Catalysis", "id" : "ITEM-1", "issue" : "2", "issued" : { "date-parts" : [ [ "2007", "7", "25" ] ] }, "page" : "300-310", "title" : "Development of stable bimetallic catalysts for carbon dioxide reforming of methane", "type" : "article-journal", "volume" : "249" }, "uris" : [ "http://www.mendeley.com/documents/?uuid=8de41b02-4dd7-4df5-b98a-d44d9ce806f0" ] }, { "id" : "ITEM-2", "itemData" : { "DOI" : "10.1016/j.cattod.2010.06.021", "ISSN" : "09205861", "author" : [ { "dropping-particle" : "", "family" : "Corthals", "given" : "Steven", "non-dropping-particle" : "", "parse-names" : false, "suffix" : "" }, { "dropping-particle" : "", "family" : "Witvrouwen", "given" : "Toon", "non-dropping-particle" : "", "parse-names" : false, "suffix" : "" }, { "dropping-particle" : "", "family" : "Jacobs", "given" : "Pierre", "non-dropping-particle" : "", "parse-names" : false, "suffix" : "" }, { "dropping-particle" : "", "family" : "Sels", "given" : "Bert", "non-dropping-particle" : "", "parse-names" : false, "suffix" : "" } ], "container-title" : "Catalysis Today", "id" : "ITEM-2", "issue" : "1", "issued" : { "date-parts" : [ [ "2011", "1" ] ] }, "page" : "12-24", "publisher" : "Elsevier B.V.", "title" : "Development of dry reforming catalysts at elevated pressure: D-optimal vs. full factorial design", "type" : "article-journal", "volume" : "159" }, "uris" : [ "http://www.mendeley.com/documents/?uuid=5412d822-ecbb-48e7-a144-3dd7edf1c17f" ] } ], "mendeley" : { "formattedCitation" : "[19,20]", "plainTextFormattedCitation" : "[19,20]", "previouslyFormattedCitation" : "[19,20]"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19,20]</w:t>
      </w:r>
      <w:r w:rsidRPr="004C5247">
        <w:rPr>
          <w:rFonts w:ascii="Times New Roman" w:hAnsi="Times New Roman"/>
          <w:sz w:val="20"/>
          <w:szCs w:val="20"/>
        </w:rPr>
        <w:fldChar w:fldCharType="end"/>
      </w:r>
      <w:r w:rsidRPr="004C5247">
        <w:rPr>
          <w:rFonts w:ascii="Times New Roman" w:hAnsi="Times New Roman"/>
          <w:sz w:val="20"/>
          <w:szCs w:val="20"/>
        </w:rPr>
        <w:t>.</w: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eastAsia="Arial Unicode MS" w:hAnsi="Times New Roman"/>
          <w:color w:val="000000"/>
          <w:sz w:val="20"/>
          <w:szCs w:val="20"/>
        </w:rPr>
      </w:pPr>
      <w:r w:rsidRPr="004C5247">
        <w:rPr>
          <w:rFonts w:ascii="Times New Roman" w:eastAsia="Arial Unicode MS" w:hAnsi="Times New Roman"/>
          <w:color w:val="000000"/>
          <w:sz w:val="20"/>
          <w:szCs w:val="20"/>
        </w:rPr>
        <w:t xml:space="preserve">Up to date, the activity and stability of supported metal-based catalysts such as Pt, Pd, Ru, Rh, Ir, Ni and Co, have been investigated for dry reforming of methane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16/j.apcata.2011.09.018", "ISBN" : "0926-860X", "ISSN" : "0926860X", "abstract" : "Nickel is an effective component for the steam reforming of methane in terms of the catalytic activity and the catalyst cost. When Ni catalysts are applied to dry reforming, oxidative reforming, and catalytic partial oxidation, it is necessary to add the properties of high resistance to oxidation, hot spot formation, and coke deposition, to the Ni catalysts. An efficient method for giving these properties while considering the catalyst cost is the modification of Ni metal particles with small amounts of noble metals. An important point is that preparation methods can affect the structure of noble metal-Ni bimetallic particles, which is connected to the catalytic performances. The additive effects of noble metals on the catalytic performances are summarized in terms of activity, suppression of Ni oxidation, carbon formation, self-activation, and sustainability in the daily startup and shutdown operations. \u00a9 2011 Elsevier B.V.", "author" : [ { "dropping-particle" : "", "family" : "Li", "given" : "Dalin", "non-dropping-particle" : "", "parse-names" : false, "suffix" : "" }, { "dropping-particle" : "", "family" : "Nakagawa", "given" : "Yoshinao", "non-dropping-particle" : "", "parse-names" : false, "suffix" : "" }, { "dropping-particle" : "", "family" : "Tomishige", "given" : "Keiichi", "non-dropping-particle" : "", "parse-names" : false, "suffix" : "" } ], "container-title" : "Applied Catalysis A: General", "id" : "ITEM-1", "issue" : "1-2", "issued" : { "date-parts" : [ [ "2011" ] ] }, "page" : "1-24", "publisher" : "Elsevier B.V.", "title" : "Methane reforming to synthesis gas over Ni catalysts modified with noble metals", "type" : "article-journal", "volume" : "408" }, "uris" : [ "http://www.mendeley.com/documents/?uuid=3fd5d68b-bc76-4758-b321-93aca36910e6" ] } ], "mendeley" : { "formattedCitation" : "[21]", "plainTextFormattedCitation" : "[21]", "previouslyFormattedCitation" : "[21]"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21]</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Reports have shown that supported </w:t>
      </w:r>
      <w:r w:rsidRPr="004C5247">
        <w:rPr>
          <w:rFonts w:ascii="Times New Roman" w:eastAsia="Arial Unicode MS" w:hAnsi="Times New Roman"/>
          <w:noProof/>
          <w:color w:val="000000"/>
          <w:sz w:val="20"/>
          <w:szCs w:val="20"/>
        </w:rPr>
        <w:t>noble metals</w:t>
      </w:r>
      <w:r w:rsidRPr="004C5247">
        <w:rPr>
          <w:rFonts w:ascii="Times New Roman" w:eastAsia="Arial Unicode MS" w:hAnsi="Times New Roman"/>
          <w:color w:val="000000"/>
          <w:sz w:val="20"/>
          <w:szCs w:val="20"/>
        </w:rPr>
        <w:t xml:space="preserve"> catalysts such as Pt, Pd, Ru, </w:t>
      </w:r>
      <w:r w:rsidRPr="004C5247">
        <w:rPr>
          <w:rFonts w:ascii="Times New Roman" w:eastAsia="Arial Unicode MS" w:hAnsi="Times New Roman"/>
          <w:noProof/>
          <w:color w:val="000000"/>
          <w:sz w:val="20"/>
          <w:szCs w:val="20"/>
        </w:rPr>
        <w:t>Rh,</w:t>
      </w:r>
      <w:r w:rsidRPr="004C5247">
        <w:rPr>
          <w:rFonts w:ascii="Times New Roman" w:eastAsia="Arial Unicode MS" w:hAnsi="Times New Roman"/>
          <w:color w:val="000000"/>
          <w:sz w:val="20"/>
          <w:szCs w:val="20"/>
        </w:rPr>
        <w:t xml:space="preserve"> and Ir are very active and highly stable during dry reforming of methane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16/j.ijhydene.2010.11.080", "ISSN" : "03603199", "author" : [ { "dropping-particle" : "", "family" : "\u00d6zkara-Ayd\u0131no\u011flu", "given" : "\u015eeyma", "non-dropping-particle" : "", "parse-names" : false, "suffix" : "" }, { "dropping-particle" : "", "family" : "Aksoylu", "given" : "a. Erhan", "non-dropping-particle" : "", "parse-names" : false, "suffix" : "" } ], "container-title" : "International Journal of Hydrogen Energy", "id" : "ITEM-1", "issue" : "4", "issued" : { "date-parts" : [ [ "2011", "2" ] ] }, "page" : "2950-2959", "title" : "CO2 reforming of methane over Pt\u2013Ni/Al2O3 catalysts: Effects of catalyst composition, and water and oxygen addition to the feed", "type" : "article-journal", "volume" : "36" }, "uris" : [ "http://www.mendeley.com/documents/?uuid=6a7de10e-9d37-4208-b63a-dc25921aabd4" ] }, { "id" : "ITEM-2", "itemData" : { "DOI" : "10.1016/j.catcom.2005.05.008", "ISSN" : "15667367", "abstract" : "CO2 reforming of methane over It loaded Ce0.9Gd0.1O2-x (Ir/CGO) has been studied between 600 and 800 degrees C and for CH4/CO2 ratios between 2 and 0.66 in order to evaluate its potential use as an anode material for direct conversion of biogas at moderate temperatures in solid oxide fuel cells. The catalyst exhibited a superior catalytic activity compared to the support alone and other Ir based catalysts. High CH4/CO2 ratios and temperatures were required to obtain the maximum H-2/CO ratio, which could never exceed unity. Long-term experiments were carried out, showing the excellent stability of the catalyst with time on stream. Carbon formation was totally inhibited (in most experimental conditions) or very limited in the most severe conditions of the study (800 degrees C, CH4/CO2 = 2). This carbon was found to be highly reactive towards O-2 upon TPO experiments. (c) 2005 Elsevier B.V. All rights reserved", "author" : [ { "dropping-particle" : "", "family" : "Wisniewski", "given" : "M.", "non-dropping-particle" : "", "parse-names" : false, "suffix" : "" }, { "dropping-particle" : "", "family" : "Bor\u00e9ave", "given" : "a.", "non-dropping-particle" : "", "parse-names" : false, "suffix" : "" }, { "dropping-particle" : "", "family" : "G\u00e9lin", "given" : "P.", "non-dropping-particle" : "", "parse-names" : false, "suffix" : "" } ], "container-title" : "Catalysis Communications", "id" : "ITEM-2", "issued" : { "date-parts" : [ [ "2005" ] ] }, "page" : "596-600", "title" : "Catalytic CO2 reforming of methane over Ir/Ce0.9Gd0.1O2\u2212x", "type" : "article-journal", "volume" : "6" }, "uris" : [ "http://www.mendeley.com/documents/?uuid=85bea395-2a3e-4493-b241-47a3607dbc16" ] }, { "id" : "ITEM-3", "itemData" : { "DOI" : "10.1016/j.cattod.2011.09.024", "ISSN" : "09205861", "abstract" : "Recent studies suggest that surface oxides on transition metal nanoparticles play an important role in determining the catalytic activity of CO oxidation. In this work, we investigated the influence of surface modification of Rh and Ru nanoparticles on the catalytic activity of CO oxidation using UV-ozone surface treatment. Monodisperse Rh and Ru nanoparticles were synthesized by polyol reduction using poly(vinylpyrrolidone) (PVP) as a capping agent. The size of the nanoparticles was controlled by varying the concentration of the Rh and Ru precursors or using the seeded-growth method. The changes that occurred during UV-ozone surface treatment were characterized with X-ray photoelectron spectroscopy, which showed that the oxidation state increased after surface treatment. The catalytic activity and activation energy of Rh and Ru nanoparticle arrays were measured before and after the chemical modification. Our reaction studies indicate that the turnover rate of CO oxidation on Rh nanoparticles increases by a factor of three after UV-ozone treatment due to the formation of catalytically active Rh oxide. In contrast, the catalytic activity of Ru nanoparticles decreases after UV-ozone treatment, suggesting that the Ru bulk oxide formed during UV-ozone treatment is catalytically inactive. The results suggest an intriguing way to tune catalytic activity via engineering of the nanoscale surface oxide. ?? 2011 Elsevier B.V. All rights reserved. All rights reserved.", "author" : [ { "dropping-particle" : "", "family" : "Kim", "given" : "Sunmi", "non-dropping-particle" : "", "parse-names" : false, "suffix" : "" }, { "dropping-particle" : "", "family" : "Qadir", "given" : "Kamran", "non-dropping-particle" : "", "parse-names" : false, "suffix" : "" }, { "dropping-particle" : "", "family" : "Jin", "given" : "Sookyoung", "non-dropping-particle" : "", "parse-names" : false, "suffix" : "" }, { "dropping-particle" : "", "family" : "Satyanarayana Reddy", "given" : "a.", "non-dropping-particle" : "", "parse-names" : false, "suffix" : "" }, { "dropping-particle" : "", "family" : "Seo", "given" : "Bora", "non-dropping-particle" : "", "parse-names" : false, "suffix" : "" }, { "dropping-particle" : "", "family" : "Mun", "given" : "B. S.", "non-dropping-particle" : "", "parse-names" : false, "suffix" : "" }, { "dropping-particle" : "", "family" : "Joo", "given" : "Sang Hoon", "non-dropping-particle" : "", "parse-names" : false, "suffix" : "" }, { "dropping-particle" : "", "family" : "Park", "given" : "Jeong Young", "non-dropping-particle" : "", "parse-names" : false, "suffix" : "" } ], "container-title" : "Catalysis Today", "id" : "ITEM-3", "issue" : "1", "issued" : { "date-parts" : [ [ "2012" ] ] }, "page" : "131-137", "title" : "Trend of catalytic activity of CO oxidation on Rh and Ru nanoparticles: Role of surface oxide", "type" : "article-journal", "volume" : "185" }, "uris" : [ "http://www.mendeley.com/documents/?uuid=6ccc7133-6ada-4808-ba78-399762065ea5" ] } ], "mendeley" : { "formattedCitation" : "[22\u201324]", "plainTextFormattedCitation" : "[22\u201324]", "previouslyFormattedCitation" : "[22\u201324]"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22–24]</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However, these noble-metal catalysts are not readily available and very expensive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07/s10563-012-9143-2", "ISSN" : "1571-1013", "author" : [ { "dropping-particle" : "", "family" : "Budiman", "given" : "Anatta Wahyu", "non-dropping-particle" : "", "parse-names" : false, "suffix" : "" }, { "dropping-particle" : "", "family" : "Song", "given" : "Sang-Hoon", "non-dropping-particle" : "", "parse-names" : false, "suffix" : "" }, { "dropping-particle" : "", "family" : "Chang", "given" : "Tae-Sun", "non-dropping-particle" : "", "parse-names" : false, "suffix" : "" }, { "dropping-particle" : "", "family" : "Shin", "given" : "Chae-Ho", "non-dropping-particle" : "", "parse-names" : false, "suffix" : "" }, { "dropping-particle" : "", "family" : "Choi", "given" : "Myoung-Jae", "non-dropping-particle" : "", "parse-names" : false, "suffix" : "" } ], "container-title" : "Catalysis Surveys from Asia", "id" : "ITEM-1", "issue" : "4", "issued" : { "date-parts" : [ [ "2012", "9", "9" ] ] }, "page" : "183-197", "title" : "Dry Reforming of Methane Over Cobalt Catalysts: A Literature Review of Catalyst Development", "type" : "article-journal", "volume" : "16" }, "uris" : [ "http://www.mendeley.com/documents/?uuid=92eb9667-48b4-47c1-b212-ee3f7cf7881f" ] } ], "mendeley" : { "formattedCitation" : "[25]", "plainTextFormattedCitation" : "[25]", "previouslyFormattedCitation" : "[25]"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25]</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Hence, the application of these noble metals to catalyze dry reforming of methane will not be economical in the event of scale up. Supported Ni-based catalysts have high activity and are inexpensive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16/S1003-9953(11)60355-1", "ISSN" : "10039953", "author" : [ { "dropping-particle" : "", "family" : "Hadian", "given" : "Narges", "non-dropping-particle" : "", "parse-names" : false, "suffix" : "" }, { "dropping-particle" : "", "family" : "Rezaei", "given" : "Mehran", "non-dropping-particle" : "", "parse-names" : false, "suffix" : "" }, { "dropping-particle" : "", "family" : "Mosayebi", "given" : "Zeinab", "non-dropping-particle" : "", "parse-names" : false, "suffix" : "" }, { "dropping-particle" : "", "family" : "Meshkani", "given" : "Fereshteh", "non-dropping-particle" : "", "parse-names" : false, "suffix" : "" } ], "container-title" : "Journal of Natural Gas Chemistry", "id" : "ITEM-1", "issue" : "2", "issued" : { "date-parts" : [ [ "2012", "3" ] ] }, "page" : "200-206", "publisher" : "CAS/DICP", "title" : "CO2 reforming of methane over nickel catalysts supported on nanocrystalline MgAl2O4 with high surface area", "type" : "article-journal", "volume" : "21" }, "uris" : [ "http://www.mendeley.com/documents/?uuid=fc937c07-86ea-4ab3-a05c-0e6ae870662e" ] } ], "mendeley" : { "formattedCitation" : "[26]", "plainTextFormattedCitation" : "[26]", "previouslyFormattedCitation" : "[26]"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26]</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Nevertheless, the usage of Ni-based catalysts in dry reforming of methane has been constraint by their susceptibility to catalyst deactivation via sintering and carbon depositions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16/j.cattod.2005.10.002", "ISSN" : "09205861", "author" : [ { "dropping-particle" : "", "family" : "Sehested", "given" : "Jens", "non-dropping-particle" : "", "parse-names" : false, "suffix" : "" } ], "container-title" : "Catalysis Today", "id" : "ITEM-1", "issue" : "1-2", "issued" : { "date-parts" : [ [ "2006", "1" ] ] }, "page" : "103-110", "title" : "Four challenges for nickel steam-reforming catalysts", "type" : "article-journal", "volume" : "111" }, "uris" : [ "http://www.mendeley.com/documents/?uuid=e7670706-05b1-490e-8491-8929bf73b307" ] } ], "mendeley" : { "formattedCitation" : "[27]", "plainTextFormattedCitation" : "[27]", "previouslyFormattedCitation" : "[27]"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27]</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Supported Co-catalyst which is less expensive compared to noble-metal catalysts has been reported as a good alternative to Ni-based catalysts in terms of stability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author" : [ { "dropping-particle" : "", "family" : "Oliveira", "given" : "HA", "non-dropping-particle" : "", "parse-names" : false, "suffix" : "" }, { "dropping-particle" : "", "family" : "Franceschinib", "given" : "DF", "non-dropping-particle" : "", "parse-names" : false, "suffix" : "" }, { "dropping-particle" : "", "family" : "Passos", "given" : "FB", "non-dropping-particle" : "", "parse-names" : false, "suffix" : "" } ], "container-title" : "Journal of Brazilian Chemical Society", "id" : "ITEM-1", "issue" : "12", "issued" : { "date-parts" : [ [ "2014" ] ] }, "page" : "2339-2349", "title" : "Cobalt Catalyst Characterization for Methane Decomposition and Carbon Nanotube Growth", "type" : "article-journal", "volume" : "25" }, "uris" : [ "http://www.mendeley.com/documents/?uuid=fbcc06a5-ae00-4eae-80da-4692b8ac8bc0" ] } ], "mendeley" : { "formattedCitation" : "[28]", "plainTextFormattedCitation" : "[28]", "previouslyFormattedCitation" : "[28]"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28]</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w:t>
      </w:r>
    </w:p>
    <w:p w:rsidR="004C5247" w:rsidRPr="004C5247" w:rsidRDefault="004C5247" w:rsidP="004C5247">
      <w:pPr>
        <w:tabs>
          <w:tab w:val="left" w:pos="0"/>
        </w:tabs>
        <w:spacing w:after="0" w:line="240" w:lineRule="auto"/>
        <w:jc w:val="both"/>
        <w:rPr>
          <w:rFonts w:ascii="Times New Roman" w:eastAsia="Arial Unicode MS" w:hAnsi="Times New Roman"/>
          <w:color w:val="000000"/>
          <w:sz w:val="20"/>
          <w:szCs w:val="20"/>
        </w:rPr>
      </w:pPr>
    </w:p>
    <w:p w:rsidR="004C5247" w:rsidRPr="004C5247" w:rsidRDefault="004C5247" w:rsidP="004C5247">
      <w:pPr>
        <w:tabs>
          <w:tab w:val="left" w:pos="0"/>
        </w:tabs>
        <w:spacing w:after="0" w:line="240" w:lineRule="auto"/>
        <w:jc w:val="both"/>
        <w:rPr>
          <w:rFonts w:ascii="Times New Roman" w:eastAsia="Arial Unicode MS" w:hAnsi="Times New Roman"/>
          <w:color w:val="000000"/>
          <w:sz w:val="20"/>
          <w:szCs w:val="20"/>
        </w:rPr>
      </w:pPr>
      <w:r w:rsidRPr="004C5247">
        <w:rPr>
          <w:rFonts w:ascii="Times New Roman" w:eastAsia="Arial Unicode MS" w:hAnsi="Times New Roman"/>
          <w:color w:val="000000"/>
          <w:sz w:val="20"/>
          <w:szCs w:val="20"/>
        </w:rPr>
        <w:t xml:space="preserve">In addition to using good metal-based catalysts, its play a </w:t>
      </w:r>
      <w:r w:rsidRPr="004C5247">
        <w:rPr>
          <w:rFonts w:ascii="Times New Roman" w:eastAsia="Arial Unicode MS" w:hAnsi="Times New Roman"/>
          <w:noProof/>
          <w:color w:val="000000"/>
          <w:sz w:val="20"/>
          <w:szCs w:val="20"/>
        </w:rPr>
        <w:t>significant</w:t>
      </w:r>
      <w:r w:rsidRPr="004C5247">
        <w:rPr>
          <w:rFonts w:ascii="Times New Roman" w:eastAsia="Arial Unicode MS" w:hAnsi="Times New Roman"/>
          <w:color w:val="000000"/>
          <w:sz w:val="20"/>
          <w:szCs w:val="20"/>
        </w:rPr>
        <w:t xml:space="preserve"> role in enhancing the thermal stability of catalysts during dry reforming of methane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16/j.cattod.2013.04.029", "ISSN" : "09205861", "abstract" : "Present investigation shows the different catalytic behavior of Ni-supported catalysts in the dry-reforming of methane. Highly ordered Silicalite-1, highly defective pure silica MCM-41 and pure silica delaminated zeolite ITQ-6 have been prepared and used as support for nickel deposition. The heterogeneity of the support surface strongly affects the nickel particles deposition. Delaminated surface of ITQ-6 material permits to obtain high nickel particles dispersion and high metal sintering resistance. The particles of Ni remain free from coke formation since they are very well dispersed and strongly linked to the support. Good overall catalytic performances was achieved by Ni-ITQ-6 catalyst, after 30 h of reaction: \u224580% of CH4 conversion, \u224590% of CO2 conversion, H2/CO molar ratio &gt;1.3 and very low coke deposition, &lt;4 wt.%. \u00a9 2013 Elsevier B.V. All rights reserved.", "author" : [ { "dropping-particle" : "", "family" : "Frontera", "given" : "P.", "non-dropping-particle" : "", "parse-names" : false, "suffix" : "" }, { "dropping-particle" : "", "family" : "Macario", "given" : "a.", "non-dropping-particle" : "", "parse-names" : false, "suffix" : "" }, { "dropping-particle" : "", "family" : "Aloise", "given" : "a.", "non-dropping-particle" : "", "parse-names" : false, "suffix" : "" }, { "dropping-particle" : "", "family" : "Antonucci", "given" : "P. L.", "non-dropping-particle" : "", "parse-names" : false, "suffix" : "" }, { "dropping-particle" : "", "family" : "Giordano", "given" : "G.", "non-dropping-particle" : "", "parse-names" : false, "suffix" : "" }, { "dropping-particle" : "", "family" : "Nagy", "given" : "J. B.", "non-dropping-particle" : "", "parse-names" : false, "suffix" : "" } ], "container-title" : "Catalysis Today", "id" : "ITEM-1", "issued" : { "date-parts" : [ [ "2013" ] ] }, "page" : "18-29", "publisher" : "Elsevier B.V.", "title" : "Effect of support surface on methane dry-reforming catalyst preparation", "type" : "article-journal", "volume" : "218-219" }, "uris" : [ "http://www.mendeley.com/documents/?uuid=eace8f0e-c014-4ec8-8d6a-a8291f344d05" ] } ], "mendeley" : { "formattedCitation" : "[29]", "plainTextFormattedCitation" : "[29]", "previouslyFormattedCitation" : "[29]"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29]</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Reports have shown that efficient dispersion of active metals on </w:t>
      </w:r>
      <w:r w:rsidRPr="004C5247">
        <w:rPr>
          <w:rFonts w:ascii="Times New Roman" w:eastAsia="Arial Unicode MS" w:hAnsi="Times New Roman"/>
          <w:noProof/>
          <w:color w:val="000000"/>
          <w:sz w:val="20"/>
          <w:szCs w:val="20"/>
        </w:rPr>
        <w:t>supports</w:t>
      </w:r>
      <w:r w:rsidRPr="004C5247">
        <w:rPr>
          <w:rFonts w:ascii="Times New Roman" w:eastAsia="Arial Unicode MS" w:hAnsi="Times New Roman"/>
          <w:color w:val="000000"/>
          <w:sz w:val="20"/>
          <w:szCs w:val="20"/>
        </w:rPr>
        <w:t xml:space="preserve"> such as SiO</w:t>
      </w:r>
      <w:r w:rsidRPr="004C5247">
        <w:rPr>
          <w:rFonts w:ascii="Times New Roman" w:eastAsia="Arial Unicode MS" w:hAnsi="Times New Roman"/>
          <w:color w:val="000000"/>
          <w:sz w:val="20"/>
          <w:szCs w:val="20"/>
          <w:vertAlign w:val="subscript"/>
        </w:rPr>
        <w:t>2</w:t>
      </w:r>
      <w:r w:rsidRPr="004C5247">
        <w:rPr>
          <w:rFonts w:ascii="Times New Roman" w:eastAsia="Arial Unicode MS" w:hAnsi="Times New Roman"/>
          <w:color w:val="000000"/>
          <w:sz w:val="20"/>
          <w:szCs w:val="20"/>
        </w:rPr>
        <w:t>, α-Al</w:t>
      </w:r>
      <w:r w:rsidRPr="004C5247">
        <w:rPr>
          <w:rFonts w:ascii="Times New Roman" w:eastAsia="Arial Unicode MS" w:hAnsi="Times New Roman"/>
          <w:color w:val="000000"/>
          <w:sz w:val="20"/>
          <w:szCs w:val="20"/>
          <w:vertAlign w:val="subscript"/>
        </w:rPr>
        <w:t>2</w:t>
      </w:r>
      <w:r w:rsidRPr="004C5247">
        <w:rPr>
          <w:rFonts w:ascii="Times New Roman" w:eastAsia="Arial Unicode MS" w:hAnsi="Times New Roman"/>
          <w:color w:val="000000"/>
          <w:sz w:val="20"/>
          <w:szCs w:val="20"/>
        </w:rPr>
        <w:t>O</w:t>
      </w:r>
      <w:r w:rsidRPr="004C5247">
        <w:rPr>
          <w:rFonts w:ascii="Times New Roman" w:eastAsia="Arial Unicode MS" w:hAnsi="Times New Roman"/>
          <w:color w:val="000000"/>
          <w:sz w:val="20"/>
          <w:szCs w:val="20"/>
          <w:vertAlign w:val="subscript"/>
        </w:rPr>
        <w:t>3</w:t>
      </w:r>
      <w:r w:rsidRPr="004C5247">
        <w:rPr>
          <w:rFonts w:ascii="Times New Roman" w:eastAsia="Arial Unicode MS" w:hAnsi="Times New Roman"/>
          <w:color w:val="000000"/>
          <w:sz w:val="20"/>
          <w:szCs w:val="20"/>
        </w:rPr>
        <w:t xml:space="preserve"> </w:t>
      </w:r>
      <w:r w:rsidRPr="004C5247">
        <w:rPr>
          <w:rFonts w:ascii="Times New Roman" w:eastAsia="Arial Unicode MS" w:hAnsi="Times New Roman"/>
          <w:noProof/>
          <w:color w:val="000000"/>
          <w:sz w:val="20"/>
          <w:szCs w:val="20"/>
        </w:rPr>
        <w:t>CeO</w:t>
      </w:r>
      <w:r w:rsidRPr="004C5247">
        <w:rPr>
          <w:rFonts w:ascii="Times New Roman" w:eastAsia="Arial Unicode MS" w:hAnsi="Times New Roman"/>
          <w:noProof/>
          <w:color w:val="000000"/>
          <w:sz w:val="20"/>
          <w:szCs w:val="20"/>
          <w:vertAlign w:val="subscript"/>
        </w:rPr>
        <w:t>2,</w:t>
      </w:r>
      <w:r w:rsidRPr="004C5247">
        <w:rPr>
          <w:rFonts w:ascii="Times New Roman" w:eastAsia="Arial Unicode MS" w:hAnsi="Times New Roman"/>
          <w:noProof/>
          <w:color w:val="000000"/>
          <w:sz w:val="20"/>
          <w:szCs w:val="20"/>
        </w:rPr>
        <w:t xml:space="preserve"> La</w:t>
      </w:r>
      <w:r w:rsidRPr="004C5247">
        <w:rPr>
          <w:rFonts w:ascii="Times New Roman" w:eastAsia="Arial Unicode MS" w:hAnsi="Times New Roman"/>
          <w:noProof/>
          <w:color w:val="000000"/>
          <w:sz w:val="20"/>
          <w:szCs w:val="20"/>
          <w:vertAlign w:val="subscript"/>
        </w:rPr>
        <w:t>2</w:t>
      </w:r>
      <w:r w:rsidRPr="004C5247">
        <w:rPr>
          <w:rFonts w:ascii="Times New Roman" w:eastAsia="Arial Unicode MS" w:hAnsi="Times New Roman"/>
          <w:noProof/>
          <w:color w:val="000000"/>
          <w:sz w:val="20"/>
          <w:szCs w:val="20"/>
        </w:rPr>
        <w:t>O</w:t>
      </w:r>
      <w:r w:rsidRPr="004C5247">
        <w:rPr>
          <w:rFonts w:ascii="Times New Roman" w:eastAsia="Arial Unicode MS" w:hAnsi="Times New Roman"/>
          <w:noProof/>
          <w:color w:val="000000"/>
          <w:sz w:val="20"/>
          <w:szCs w:val="20"/>
          <w:vertAlign w:val="subscript"/>
        </w:rPr>
        <w:t>3</w:t>
      </w:r>
      <w:r w:rsidRPr="004C5247">
        <w:rPr>
          <w:rFonts w:ascii="Times New Roman" w:eastAsia="Arial Unicode MS" w:hAnsi="Times New Roman"/>
          <w:color w:val="000000"/>
          <w:sz w:val="20"/>
          <w:szCs w:val="20"/>
        </w:rPr>
        <w:t xml:space="preserve"> and ZrO</w:t>
      </w:r>
      <w:r w:rsidRPr="004C5247">
        <w:rPr>
          <w:rFonts w:ascii="Times New Roman" w:eastAsia="Arial Unicode MS" w:hAnsi="Times New Roman"/>
          <w:color w:val="000000"/>
          <w:sz w:val="20"/>
          <w:szCs w:val="20"/>
          <w:vertAlign w:val="subscript"/>
        </w:rPr>
        <w:t>2</w:t>
      </w:r>
      <w:r w:rsidRPr="004C5247">
        <w:rPr>
          <w:rFonts w:ascii="Times New Roman" w:eastAsia="Arial Unicode MS" w:hAnsi="Times New Roman"/>
          <w:color w:val="000000"/>
          <w:sz w:val="20"/>
          <w:szCs w:val="20"/>
        </w:rPr>
        <w:t xml:space="preserve"> to a large extent affect the pore morphology, confinement and chemical effect of the catalysts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author" : [ { "dropping-particle" : "", "family" : "Shi", "given" : "L E I", "non-dropping-particle" : "", "parse-names" : false, "suffix" : "" }, { "dropping-particle" : "", "family" : "Yang", "given" : "Guohui", "non-dropping-particle" : "", "parse-names" : false, "suffix" : "" }, { "dropping-particle" : "", "family" : "Tao, K a I Yoneyama, Yoshiharu Tan, Yisheng Tsubaki", "given" : "Noritatsu", "non-dropping-particle" : "", "parse-names" : false, "suffix" : "" } ], "container-title" : "Accounts of Chemical Research", "id" : "ITEM-1", "issue" : "8", "issued" : { "date-parts" : [ [ "2013" ] ] }, "page" : "1838-1847", "title" : "An Introduction of CO2 conversion by Dry Reforming with Methane and New Route of Low-Temperature Methanol Synthesis", "type" : "article-journal", "volume" : "46" }, "uris" : [ "http://www.mendeley.com/documents/?uuid=bfea73a8-e8a4-4f04-8d6c-558a7965c99c" ] } ], "mendeley" : { "formattedCitation" : "[30]", "plainTextFormattedCitation" : "[30]", "previouslyFormattedCitation" : "[30]"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30]</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16/j.ijhydene.2016.01.091", "ISSN" : "03603199", "abstract" : "In this study, the production of CO-rich hydrogen from methane dry reforming over lanthania-supported Co catalyst was investigated. The Co/La2O3 catalyst was synthesized via wet-impregnation method and characterized using instrument techniques such as TGA, FTIR, XRD, FESEM-EDX and N2 adsorption-desorption analysis. The catalytic activity of the Co/La2O3 catalyst tested in a fixed bed stainless steel reactor yielded highest CH4 and CO2 conversion of 50% and 60% respectively at 1023\u00a0K and feed ratio of 1.0. The methane dry reforming reaction gave highest H2 and CO yield of 45% and 58% respectively. Furthermore, kinetics and mechanistic behavior of the La2O3 supported Co catalyst in methane dry reforming reaction was investigated as a function of temperature and partial pressure of reactants (CH4 and CO2). The experimental data obtained from the kinetics measurements were fitted using the empirical power-law rate expression, as well as six different Langmuir\u2013Hinshelwood kinetics models. The six models were then statistically and thermodynamically discriminated. Consequently, the Langmuir\u2013Hinshelwood kinetics model (dual-site associative adsorption of both CH4 and CO2 with bimolecular surface reaction) was adjudged the best representative model. Activation energy values of 96.44 and 98.11\u00a0kJ\u00a0mol\u22121 were obtained for the CH4 consumptions from the power-law and Langmuir\u2013Hinshelwood models, respectively. A lower activation energy of circa 72\u00a0kJ\u00a0mol\u22121 obtained for CO2 consumption showed that the rate of consumption of CO2 consumption was speedier than CH4.", "author" : [ { "dropping-particle" : "V.", "family" : "Ayodele", "given" : "Bamidele", "non-dropping-particle" : "", "parse-names" : false, "suffix" : "" }, { "dropping-particle" : "", "family" : "Khan", "given" : "Maksudur R.", "non-dropping-particle" : "", "parse-names" : false, "suffix" : "" }, { "dropping-particle" : "", "family" : "Lam", "given" : "Su Shiung", "non-dropping-particle" : "", "parse-names" : false, "suffix" : "" }, { "dropping-particle" : "", "family" : "Cheng", "given" : "Chin Kui", "non-dropping-particle" : "", "parse-names" : false, "suffix" : "" } ], "container-title" : "International Journal of Hydrogen Energy", "id" : "ITEM-1", "issued" : { "date-parts" : [ [ "2016", "2" ] ] }, "title" : "Production of CO-rich hydrogen from methane dry reforming over lanthania-supported cobalt catalyst: Kinetic and mechanistic studies", "type" : "article-journal" }, "uris" : [ "http://www.mendeley.com/documents/?uuid=c5ceaae5-c2b0-4fa3-a8f8-b264642e69af" ] } ], "mendeley" : { "formattedCitation" : "[14]", "plainTextFormattedCitation" : "[14]", "previouslyFormattedCitation" : "[14]"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14]</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This will invariably retard coke formation as well as reduce the tendency of the active metal to sinter. The use of ceria (CeO</w:t>
      </w:r>
      <w:r w:rsidRPr="004C5247">
        <w:rPr>
          <w:rFonts w:ascii="Times New Roman" w:eastAsia="Arial Unicode MS" w:hAnsi="Times New Roman"/>
          <w:color w:val="000000"/>
          <w:sz w:val="20"/>
          <w:szCs w:val="20"/>
          <w:vertAlign w:val="subscript"/>
        </w:rPr>
        <w:t>2</w:t>
      </w:r>
      <w:r w:rsidRPr="004C5247">
        <w:rPr>
          <w:rFonts w:ascii="Times New Roman" w:eastAsia="Arial Unicode MS" w:hAnsi="Times New Roman"/>
          <w:color w:val="000000"/>
          <w:sz w:val="20"/>
          <w:szCs w:val="20"/>
        </w:rPr>
        <w:t xml:space="preserve">)-supported Co catalyst has been extensively studied for ethanol steam reforming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16/j.ijhydene.2008.05.022", "ISBN" : "0360-3199", "ISSN" : "03603199", "abstract" : "Steam reforming of ethanol over an Ir/CeO2 catalyst has been studied with regard to the reaction mechanism and the stability of the catalyst. It was found that ethanol dehydrogenation to acetaldehyde was the primary reaction, and acetaldehyde was then decomposed to methane and CO and/or converted to acetone at low temperatures. Methane was further reformed to H2 and CO, and acetone was directly converted into H2 and CO2. Addition of CO, CO2, and CH4 to the water/ethanol mixture proved that steam reforming of methane and the water gas shift were the major reactions at high temperatures. The Ir/CeO2 catalyst displayed rather stable performance in the steam reforming of ethanol at 650 ??C even with a stoichiometric feed composition of water/ethanol, and the effluent gas composition remained constant for 300 h on-stream. The CeO2 in the catalyst prevented the highly dispersed Ir particles from sintering and facilitated coke gasification through strong Ir-CeO2 interaction. ?? 2008 International Association for Hydrogen Energy.", "author" : [ { "dropping-particle" : "", "family" : "Zhang, B., Cai, W., Li, Y., Xu, Y., &amp; Shen", "given" : "W.", "non-dropping-particle" : "", "parse-names" : false, "suffix" : "" } ], "container-title" : "International Journal of Hydrogen Energy", "id" : "ITEM-1", "issued" : { "date-parts" : [ [ "2008" ] ] }, "page" : "4377-4386", "title" : "Hydrogen production by steam reforming of ethanol over an Ir/CeO2 catalyst: Reaction mechanism and stability of the catalyst", "type" : "article-journal", "volume" : "33" }, "uris" : [ "http://www.mendeley.com/documents/?uuid=f83c7244-005a-4801-98e1-3d747b8902b2" ] }, { "id" : "ITEM-2", "itemData" : { "DOI" : "10.1016/j.catcom.2005.12.014", "ISSN" : "15667367", "abstract" : "Ceria-supported Co, Ir and Ni catalysts were investigated for steam reforming of ethanol in the temperature range of 300-700 \u00b0C with respect to the nature of the active metals and the catalytic stability. At low temperatures, ethanol dehydrogenation to acetaldehyde and ethanol decomposition to methane and carbon monoxide were the primary reactions, depending on the active metals. At higher temperatures where all the ethanol and the intermediate compounds, like acetaldehyde and acetone, were completely converted into hydrogen, carbon oxides and methane, steam reforming of methane and reverse water gas shift were the major reactions, which determined the outlet gas composition. More importantly, long-term stability test revealed that the Ir/CeO2 catalyst showed rather stable catalytic performance for 300 h time-on-stream without any deactivation. The improvement was attributed to the effective prevention of the sintering of the highly dispersed Ir particles through the strong interaction between Ir and CeO2 and to the significant resistance to coke deposition of ceria based on its higher oxygen storage-release capacity. \u00a9 2005 Elsevier B.V. All rights reserved.", "author" : [ { "dropping-particle" : "", "family" : "Zhang", "given" : "Baocai", "non-dropping-particle" : "", "parse-names" : false, "suffix" : "" }, { "dropping-particle" : "", "family" : "Tang", "given" : "Xiaolan", "non-dropping-particle" : "", "parse-names" : false, "suffix" : "" }, { "dropping-particle" : "", "family" : "Li", "given" : "Yong", "non-dropping-particle" : "", "parse-names" : false, "suffix" : "" }, { "dropping-particle" : "", "family" : "Cai", "given" : "Weijie", "non-dropping-particle" : "", "parse-names" : false, "suffix" : "" }, { "dropping-particle" : "", "family" : "Xu", "given" : "Yide", "non-dropping-particle" : "", "parse-names" : false, "suffix" : "" }, { "dropping-particle" : "", "family" : "Shen", "given" : "Wenjie", "non-dropping-particle" : "", "parse-names" : false, "suffix" : "" } ], "container-title" : "Catalysis Communications", "id" : "ITEM-2", "issued" : { "date-parts" : [ [ "2006" ] ] }, "page" : "367-372", "title" : "Steam reforming of bio-ethanol for the production of hydrogen over ceria-supported Co, Ir and Ni catalysts", "type" : "article-journal", "volume" : "7" }, "uris" : [ "http://www.mendeley.com/documents/?uuid=99cf5dfa-ae07-42bc-b252-8d1145e790e9" ] }, { "id" : "ITEM-3", "itemData" : { "DOI" : "10.1016/j.cattod.2010.10.033", "ISSN" : "09205861", "abstract" : "Ceria plays an active catalytic role in removing carbon from the catalyst by a support-mediated cleaning mechanism. Increasing the support surface area using a novel preparation method led to improved catalyst stability and a lower coking rate. DRIFTS of adsorbed ethanol shows that oxygen from the support facilitates the formation of acetate intermediate species, thus demonstrating the ability of the support to donate oxygen. This oxygen may come from either O adatoms by adsorption of O2 at vacancies, whereby the cerium atoms involved are Ce4+. Or, it may come from vacancy-associated Type II bridging OH groups, where the cerium atoms involved are Ce3+. The higher oxygen/OH group mobility of high ceria surface area promotes the mechanism of carbon removal, which in turn contributes to the high stability of Co/CeO2 catalyst. \u00a9 2010 Elsevier B.V. All rights reserved.", "author" : [ { "dropping-particle" : "", "family" : "Silva, A. M., de Souza, K. R., Mattos, L. V., Jacobs, G., Davis, B. H., &amp; Noronha", "given" : "F. B.", "non-dropping-particle" : "da", "parse-names" : false, "suffix" : "" } ], "container-title" : "Catalysis Today", "id" : "ITEM-3", "issued" : { "date-parts" : [ [ "2011" ] ] }, "page" : "234-239", "title" : "The effect of support reducibility on the stability of Co/CeO2 for the oxidative steam reforming of ethanol", "type" : "article-journal", "volume" : "164" }, "uris" : [ "http://www.mendeley.com/documents/?uuid=f29ee5ec-50fa-4125-9e2b-a6dd27ed18d8" ] } ], "mendeley" : { "formattedCitation" : "[31\u201333]", "plainTextFormattedCitation" : "[31\u201333]", "previouslyFormattedCitation" : "[31\u201333]"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31–33]</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However, there are limited studies on the dry reforming of methane over ceria supported Co catalyst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16/j.ijhydene.2012.08.006", "ISSN" : "03603199", "abstract" : "Co/CeO2 (Co 7.5 wt.%), Ni/CeO2 (Ni 7.5 wt.%) and Co-Ni/CeO2 (Co 3.75 wt.%, Ni 3.75 wt.%) catalysts were prepared by surfactant assisted co-precipitation method. Samples were characterized by X-Ray diffraction, BET surface areas measurements, temperature programmed reduction and tested for the dry reforming of methane CH4 + CO2 ??? 2CO + 2H2 in the temperature range 600-800 ??C with a CH4:CO2:Ar 20:20:60 vol.% feed mixture and a total flow rate of 50 cm3 min-1 (GHSW = 30,000 mL g-1 h-1). The bimetallic Co-Ni/CeO2 catalyst showed higher CH4 conversion in comparison with monometallic systems in the whole temperature range, being 50% at 600 ??C and 97% at 800 ??C. H 2/CO selectivity decreased in the following order: Co-Ni/CeO 2 &gt; Ni/CeO2 &gt; Co/CeO2. Carbon deposition on spent catalysts was analyzed by thermal analysis (TG-DTA). After 20 h under stream at 750 ??C, cobalt-containing catalysts, Co/CeO2 and Co-Ni/CeO2, showed a stable operation in presence of a deposited amorphous carbon of 6 wt.%, whereas Ni/CeO2 showed an 8% decrease of catalytic activity due to a massive presence of amorphous and graphitic carbon (25 wt.%). Copyright ?? 2012, Hydrogen Energy Publications, LLC. Published by Elsevier Ltd. All rights reserved.", "author" : [ { "dropping-particle" : "", "family" : "Luisetto", "given" : "Igor", "non-dropping-particle" : "", "parse-names" : false, "suffix" : "" }, { "dropping-particle" : "", "family" : "Tuti", "given" : "Simonetta", "non-dropping-particle" : "", "parse-names" : false, "suffix" : "" }, { "dropping-particle" : "", "family" : "Bartolomeo", "given" : "Elisabetta", "non-dropping-particle" : "Di", "parse-names" : false, "suffix" : "" } ], "container-title" : "International Journal of Hydrogen Energy", "id" : "ITEM-1", "issued" : { "date-parts" : [ [ "2012" ] ] }, "page" : "15992-15999", "title" : "Co and Ni supported on CeO2 as selective bimetallic catalyst for dry reforming of methane", "type" : "article-journal", "volume" : "37" }, "uris" : [ "http://www.mendeley.com/documents/?uuid=54dcdbfe-28b1-4ae2-95b5-890f635e6e86" ] } ], "mendeley" : { "formattedCitation" : "[34]", "manualFormatting" : "[34", "plainTextFormattedCitation" : "[34]", "previouslyFormattedCitation" : "[34]"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34</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http://dx.doi.org/10.1016/j.ijhydene.2015.03.152", "author" : [ { "dropping-particle" : "", "family" : "Abasaeed", "given" : "Ahmed Elhag", "non-dropping-particle" : "", "parse-names" : false, "suffix" : "" }, { "dropping-particle" : "", "family" : "Al-fatesh", "given" : "Ahmed Sadeq", "non-dropping-particle" : "", "parse-names" : false, "suffix" : "" }, { "dropping-particle" : "", "family" : "Naeem", "given" : "Muhammad Awais", "non-dropping-particle" : "", "parse-names" : false, "suffix" : "" }, { "dropping-particle" : "", "family" : "Ibrahim", "given" : "Ahmed Aidid", "non-dropping-particle" : "", "parse-names" : false, "suffix" : "" }, { "dropping-particle" : "", "family" : "Fakeeha", "given" : "Anis Hamza", "non-dropping-particle" : "", "parse-names" : false, "suffix" : "" } ], "container-title" : "International of Hydrogen Energy", "id" : "ITEM-1", "issue" : "40", "issued" : { "date-parts" : [ [ "2015" ] ] }, "page" : "6818-6826", "title" : "Catalytic performance of CeO2 and ZrO2 supported Co catalysts for hydrogen production via dry reforming of methane", "type" : "article-journal" }, "uris" : [ "http://www.mendeley.com/documents/?uuid=ac225209-0821-4347-a068-f1b9d97807fb" ] } ], "mendeley" : { "formattedCitation" : "[35]", "manualFormatting" : "35]", "plainTextFormattedCitation" : "[35]", "previouslyFormattedCitation" : "[35]"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35]</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w:t>
      </w:r>
    </w:p>
    <w:p w:rsidR="004C5247" w:rsidRPr="004C5247" w:rsidRDefault="004C5247" w:rsidP="004C5247">
      <w:pPr>
        <w:tabs>
          <w:tab w:val="left" w:pos="0"/>
        </w:tabs>
        <w:spacing w:after="0" w:line="240" w:lineRule="auto"/>
        <w:jc w:val="both"/>
        <w:rPr>
          <w:rFonts w:ascii="Times New Roman" w:eastAsia="Arial Unicode MS" w:hAnsi="Times New Roman"/>
          <w:color w:val="000000"/>
          <w:sz w:val="20"/>
          <w:szCs w:val="20"/>
        </w:rPr>
      </w:pPr>
    </w:p>
    <w:p w:rsidR="004C5247" w:rsidRPr="004C5247" w:rsidRDefault="004C5247" w:rsidP="004C5247">
      <w:pPr>
        <w:tabs>
          <w:tab w:val="left" w:pos="0"/>
        </w:tabs>
        <w:spacing w:after="0" w:line="240" w:lineRule="auto"/>
        <w:jc w:val="both"/>
        <w:rPr>
          <w:rFonts w:ascii="Times New Roman" w:eastAsia="Arial Unicode MS" w:hAnsi="Times New Roman"/>
          <w:color w:val="000000"/>
          <w:sz w:val="20"/>
          <w:szCs w:val="20"/>
        </w:rPr>
      </w:pPr>
      <w:r w:rsidRPr="004C5247">
        <w:rPr>
          <w:rFonts w:ascii="Times New Roman" w:eastAsia="Arial Unicode MS" w:hAnsi="Times New Roman"/>
          <w:color w:val="000000"/>
          <w:sz w:val="20"/>
          <w:szCs w:val="20"/>
        </w:rPr>
        <w:t>This present study focuses on the synthesis, characterization and catalytic performance of ceria supported Co catalyst for dry reforming of methane. The ceria support was prepared by thermal decomposition of cerium (III) nitrate hexahydrate and subsequently used for the synthesis of the Co/CeO</w:t>
      </w:r>
      <w:r w:rsidRPr="004C5247">
        <w:rPr>
          <w:rFonts w:ascii="Times New Roman" w:eastAsia="Arial Unicode MS" w:hAnsi="Times New Roman"/>
          <w:color w:val="000000"/>
          <w:sz w:val="20"/>
          <w:szCs w:val="20"/>
          <w:vertAlign w:val="subscript"/>
        </w:rPr>
        <w:t>2</w:t>
      </w:r>
      <w:r w:rsidRPr="004C5247">
        <w:rPr>
          <w:rFonts w:ascii="Times New Roman" w:eastAsia="Arial Unicode MS" w:hAnsi="Times New Roman"/>
          <w:color w:val="000000"/>
          <w:sz w:val="20"/>
          <w:szCs w:val="20"/>
        </w:rPr>
        <w:t xml:space="preserve"> catalyst via wet impregnation method </w:t>
      </w:r>
      <w:r w:rsidRPr="004C5247">
        <w:rPr>
          <w:rFonts w:ascii="Times New Roman" w:eastAsia="Arial Unicode MS" w:hAnsi="Times New Roman"/>
          <w:color w:val="000000"/>
          <w:sz w:val="20"/>
          <w:szCs w:val="20"/>
        </w:rPr>
        <w:fldChar w:fldCharType="begin" w:fldLock="1"/>
      </w:r>
      <w:r w:rsidRPr="004C5247">
        <w:rPr>
          <w:rFonts w:ascii="Times New Roman" w:eastAsia="Arial Unicode MS" w:hAnsi="Times New Roman"/>
          <w:color w:val="000000"/>
          <w:sz w:val="20"/>
          <w:szCs w:val="20"/>
        </w:rPr>
        <w:instrText>ADDIN CSL_CITATION { "citationItems" : [ { "id" : "ITEM-1", "itemData" : { "DOI" : "10.1007/s10973-016-5450-6", "ISSN" : "1388-6150", "author" : [ { "dropping-particle" : "V.", "family" : "Ayodele", "given" : "Bamidele", "non-dropping-particle" : "", "parse-names" : false, "suffix" : "" }, { "dropping-particle" : "", "family" : "Hossain", "given" : "Mohammed Anwar", "non-dropping-particle" : "", "parse-names" : false, "suffix" : "" }, { "dropping-particle" : "", "family" : "Chong", "given" : "Soo Ling", "non-dropping-particle" : "", "parse-names" : false, "suffix" : "" }, { "dropping-particle" : "", "family" : "Soh", "given" : "Jiah Chee", "non-dropping-particle" : "", "parse-names" : false, "suffix" : "" }, { "dropping-particle" : "", "family" : "Abdullah", "given" : "Sureena", "non-dropping-particle" : "", "parse-names" : false, "suffix" : "" }, { "dropping-particle" : "", "family" : "Khan", "given" : "Maksudur R.", "non-dropping-particle" : "", "parse-names" : false, "suffix" : "" }, { "dropping-particle" : "", "family" : "Cheng", "given" : "Chin Kui", "non-dropping-particle" : "", "parse-names" : false, "suffix" : "" } ], "container-title" : "Journal of Thermal Analysis and Calorimetry", "id" : "ITEM-1", "issued" : { "date-parts" : [ [ "2016" ] ] }, "publisher" : "Springer Netherlands", "title" : "Non-isothermal kinetics and mechanistic study of thermal decomposition of light rare earth metal nitrate hydrates using thermogravimetric analysis", "type" : "article-journal" }, "uris" : [ "http://www.mendeley.com/documents/?uuid=6b0a543b-0581-4c44-8f31-774f13ef88a1" ] } ], "mendeley" : { "formattedCitation" : "[36]", "plainTextFormattedCitation" : "[36]", "previouslyFormattedCitation" : "[36]" }, "properties" : { "noteIndex" : 0 }, "schema" : "https://github.com/citation-style-language/schema/raw/master/csl-citation.json" }</w:instrText>
      </w:r>
      <w:r w:rsidRPr="004C5247">
        <w:rPr>
          <w:rFonts w:ascii="Times New Roman" w:eastAsia="Arial Unicode MS" w:hAnsi="Times New Roman"/>
          <w:color w:val="000000"/>
          <w:sz w:val="20"/>
          <w:szCs w:val="20"/>
        </w:rPr>
        <w:fldChar w:fldCharType="separate"/>
      </w:r>
      <w:r w:rsidRPr="004C5247">
        <w:rPr>
          <w:rFonts w:ascii="Times New Roman" w:eastAsia="Arial Unicode MS" w:hAnsi="Times New Roman"/>
          <w:noProof/>
          <w:color w:val="000000"/>
          <w:sz w:val="20"/>
          <w:szCs w:val="20"/>
        </w:rPr>
        <w:t>[36]</w:t>
      </w:r>
      <w:r w:rsidRPr="004C5247">
        <w:rPr>
          <w:rFonts w:ascii="Times New Roman" w:eastAsia="Arial Unicode MS" w:hAnsi="Times New Roman"/>
          <w:color w:val="000000"/>
          <w:sz w:val="20"/>
          <w:szCs w:val="20"/>
        </w:rPr>
        <w:fldChar w:fldCharType="end"/>
      </w:r>
      <w:r w:rsidRPr="004C5247">
        <w:rPr>
          <w:rFonts w:ascii="Times New Roman" w:eastAsia="Arial Unicode MS" w:hAnsi="Times New Roman"/>
          <w:color w:val="000000"/>
          <w:sz w:val="20"/>
          <w:szCs w:val="20"/>
        </w:rPr>
        <w:t xml:space="preserve">. </w:t>
      </w:r>
    </w:p>
    <w:p w:rsidR="004C5247" w:rsidRPr="004C5247" w:rsidRDefault="004C5247" w:rsidP="004C5247">
      <w:pPr>
        <w:spacing w:after="0" w:line="240" w:lineRule="auto"/>
        <w:jc w:val="center"/>
        <w:outlineLvl w:val="0"/>
        <w:rPr>
          <w:rFonts w:ascii="Times New Roman" w:hAnsi="Times New Roman"/>
          <w:b/>
          <w:sz w:val="20"/>
          <w:szCs w:val="20"/>
        </w:rPr>
      </w:pPr>
    </w:p>
    <w:p w:rsidR="004C5247" w:rsidRPr="004C5247" w:rsidRDefault="004C5247" w:rsidP="004C5247">
      <w:pPr>
        <w:spacing w:after="0" w:line="240" w:lineRule="auto"/>
        <w:jc w:val="center"/>
        <w:outlineLvl w:val="0"/>
        <w:rPr>
          <w:rFonts w:ascii="Times New Roman" w:hAnsi="Times New Roman"/>
          <w:b/>
          <w:sz w:val="20"/>
          <w:szCs w:val="20"/>
        </w:rPr>
      </w:pPr>
      <w:r w:rsidRPr="004C5247">
        <w:rPr>
          <w:rFonts w:ascii="Times New Roman" w:hAnsi="Times New Roman"/>
          <w:b/>
          <w:sz w:val="20"/>
          <w:szCs w:val="20"/>
        </w:rPr>
        <w:t>Materials and Methods</w:t>
      </w:r>
    </w:p>
    <w:p w:rsidR="004C5247" w:rsidRPr="004C5247" w:rsidRDefault="004C5247" w:rsidP="004C5247">
      <w:pPr>
        <w:spacing w:after="0" w:line="240" w:lineRule="auto"/>
        <w:jc w:val="both"/>
        <w:rPr>
          <w:rFonts w:ascii="Times New Roman" w:hAnsi="Times New Roman"/>
          <w:b/>
          <w:sz w:val="20"/>
          <w:szCs w:val="20"/>
        </w:rPr>
      </w:pPr>
      <w:r w:rsidRPr="004C5247">
        <w:rPr>
          <w:rFonts w:ascii="Times New Roman" w:hAnsi="Times New Roman"/>
          <w:b/>
          <w:sz w:val="20"/>
          <w:szCs w:val="20"/>
        </w:rPr>
        <w:t xml:space="preserve">Catalyst synthesis </w:t>
      </w: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sz w:val="20"/>
          <w:szCs w:val="20"/>
        </w:rPr>
        <w:t>The schematic diagram depicting the steps involved in the catalyst synthesis is shown in Figure 1. First, the ceria support used for the catalyst synthesis was prepared by thermal decomposition of Ce(NO</w:t>
      </w:r>
      <w:r w:rsidRPr="004C5247">
        <w:rPr>
          <w:rFonts w:ascii="Times New Roman" w:hAnsi="Times New Roman"/>
          <w:sz w:val="20"/>
          <w:szCs w:val="20"/>
          <w:vertAlign w:val="subscript"/>
        </w:rPr>
        <w:t>3</w:t>
      </w:r>
      <w:r w:rsidRPr="004C5247">
        <w:rPr>
          <w:rFonts w:ascii="Times New Roman" w:hAnsi="Times New Roman"/>
          <w:sz w:val="20"/>
          <w:szCs w:val="20"/>
        </w:rPr>
        <w:t>)</w:t>
      </w:r>
      <w:r w:rsidRPr="004C5247">
        <w:rPr>
          <w:rFonts w:ascii="Times New Roman" w:hAnsi="Times New Roman"/>
          <w:sz w:val="20"/>
          <w:szCs w:val="20"/>
          <w:vertAlign w:val="subscript"/>
        </w:rPr>
        <w:t>3</w:t>
      </w:r>
      <w:r w:rsidRPr="004C5247">
        <w:rPr>
          <w:rFonts w:ascii="Times New Roman" w:hAnsi="Times New Roman"/>
          <w:sz w:val="20"/>
          <w:szCs w:val="20"/>
        </w:rPr>
        <w:t>.6H</w:t>
      </w:r>
      <w:r w:rsidRPr="004C5247">
        <w:rPr>
          <w:rFonts w:ascii="Times New Roman" w:hAnsi="Times New Roman"/>
          <w:sz w:val="20"/>
          <w:szCs w:val="20"/>
          <w:vertAlign w:val="subscript"/>
        </w:rPr>
        <w:t>2</w:t>
      </w:r>
      <w:r w:rsidRPr="004C5247">
        <w:rPr>
          <w:rFonts w:ascii="Times New Roman" w:hAnsi="Times New Roman"/>
          <w:sz w:val="20"/>
          <w:szCs w:val="20"/>
        </w:rPr>
        <w:t>O (99.99% trace metal basis, Sigma-Aldrich) at 773 K for 2 hours to obtained CeO</w:t>
      </w:r>
      <w:r w:rsidRPr="004C5247">
        <w:rPr>
          <w:rFonts w:ascii="Times New Roman" w:hAnsi="Times New Roman"/>
          <w:sz w:val="20"/>
          <w:szCs w:val="20"/>
          <w:vertAlign w:val="subscript"/>
        </w:rPr>
        <w:t>2</w:t>
      </w:r>
      <w:r w:rsidRPr="004C5247">
        <w:rPr>
          <w:rFonts w:ascii="Times New Roman" w:hAnsi="Times New Roman"/>
          <w:sz w:val="20"/>
          <w:szCs w:val="20"/>
        </w:rPr>
        <w:t xml:space="preserve"> powder [36,</w:t>
      </w:r>
      <w:r w:rsidRPr="004C5247">
        <w:rPr>
          <w:rFonts w:ascii="Times New Roman" w:hAnsi="Times New Roman"/>
          <w:sz w:val="20"/>
          <w:szCs w:val="20"/>
        </w:rPr>
        <w:fldChar w:fldCharType="begin" w:fldLock="1"/>
      </w:r>
      <w:r w:rsidRPr="004C5247">
        <w:rPr>
          <w:rFonts w:ascii="Times New Roman" w:hAnsi="Times New Roman"/>
          <w:sz w:val="20"/>
          <w:szCs w:val="20"/>
        </w:rPr>
        <w:instrText>ADDIN CSL_CITATION { "citationItems" : [ { "id" : "ITEM-1", "itemData" : { "DOI" : "10.1007/s10973-016-5450-6", "ISSN" : "1388-6150", "author" : [ { "dropping-particle" : "V.", "family" : "Ayodele", "given" : "Bamidele", "non-dropping-particle" : "", "parse-names" : false, "suffix" : "" }, { "dropping-particle" : "", "family" : "Hossain", "given" : "Mohammed Anwar", "non-dropping-particle" : "", "parse-names" : false, "suffix" : "" }, { "dropping-particle" : "", "family" : "Chong", "given" : "Soo Ling", "non-dropping-particle" : "", "parse-names" : false, "suffix" : "" }, { "dropping-particle" : "", "family" : "Soh", "given" : "Jiah Chee", "non-dropping-particle" : "", "parse-names" : false, "suffix" : "" }, { "dropping-particle" : "", "family" : "Abdullah", "given" : "Sureena", "non-dropping-particle" : "", "parse-names" : false, "suffix" : "" }, { "dropping-particle" : "", "family" : "Khan", "given" : "Maksudur R.", "non-dropping-particle" : "", "parse-names" : false, "suffix" : "" }, { "dropping-particle" : "", "family" : "Cheng", "given" : "Chin Kui", "non-dropping-particle" : "", "parse-names" : false, "suffix" : "" } ], "container-title" : "Journal of Thermal Analysis and Calorimetry", "id" : "ITEM-1", "issued" : { "date-parts" : [ [ "2016" ] ] }, "publisher" : "Springer Netherlands", "title" : "Non-isothermal kinetics and mechanistic study of thermal decomposition of light rare earth metal nitrate hydrates using thermogravimetric analysis", "type" : "article-journal" }, "uris" : [ "http://www.mendeley.com/documents/?uuid=6b0a543b-0581-4c44-8f31-774f13ef88a1" ] } ], "mendeley" : { "formattedCitation" : "[36]", "manualFormatting" : "36]", "plainTextFormattedCitation" : "[36]", "previouslyFormattedCitation" : "[36]" }, "properties" : { "noteIndex" : 0 }, "schema" : "https://github.com/citation-style-language/schema/raw/master/csl-citation.json" }</w:instrText>
      </w:r>
      <w:r w:rsidRPr="004C5247">
        <w:rPr>
          <w:rFonts w:ascii="Times New Roman" w:hAnsi="Times New Roman"/>
          <w:sz w:val="20"/>
          <w:szCs w:val="20"/>
        </w:rPr>
        <w:fldChar w:fldCharType="separate"/>
      </w:r>
      <w:r w:rsidRPr="004C5247">
        <w:rPr>
          <w:rFonts w:ascii="Times New Roman" w:hAnsi="Times New Roman"/>
          <w:noProof/>
          <w:sz w:val="20"/>
          <w:szCs w:val="20"/>
        </w:rPr>
        <w:t>37]</w:t>
      </w:r>
      <w:r w:rsidRPr="004C5247">
        <w:rPr>
          <w:rFonts w:ascii="Times New Roman" w:hAnsi="Times New Roman"/>
          <w:sz w:val="20"/>
          <w:szCs w:val="20"/>
        </w:rPr>
        <w:fldChar w:fldCharType="end"/>
      </w:r>
      <w:r w:rsidRPr="004C5247">
        <w:rPr>
          <w:rFonts w:ascii="Times New Roman" w:hAnsi="Times New Roman"/>
          <w:sz w:val="20"/>
          <w:szCs w:val="20"/>
        </w:rPr>
        <w:t>. The CeO</w:t>
      </w:r>
      <w:r w:rsidRPr="004C5247">
        <w:rPr>
          <w:rFonts w:ascii="Times New Roman" w:hAnsi="Times New Roman"/>
          <w:sz w:val="20"/>
          <w:szCs w:val="20"/>
          <w:vertAlign w:val="subscript"/>
        </w:rPr>
        <w:t>2</w:t>
      </w:r>
      <w:r w:rsidRPr="004C5247">
        <w:rPr>
          <w:rFonts w:ascii="Times New Roman" w:hAnsi="Times New Roman"/>
          <w:sz w:val="20"/>
          <w:szCs w:val="20"/>
        </w:rPr>
        <w:t xml:space="preserve"> powder was </w:t>
      </w:r>
      <w:r w:rsidRPr="004C5247">
        <w:rPr>
          <w:rFonts w:ascii="Times New Roman" w:hAnsi="Times New Roman"/>
          <w:sz w:val="20"/>
          <w:szCs w:val="20"/>
        </w:rPr>
        <w:lastRenderedPageBreak/>
        <w:t>subsequently impregnated with aqueous solution of Co(NO</w:t>
      </w:r>
      <w:r w:rsidRPr="004C5247">
        <w:rPr>
          <w:rFonts w:ascii="Times New Roman" w:hAnsi="Times New Roman"/>
          <w:sz w:val="20"/>
          <w:szCs w:val="20"/>
          <w:vertAlign w:val="subscript"/>
        </w:rPr>
        <w:t>3</w:t>
      </w:r>
      <w:r w:rsidRPr="004C5247">
        <w:rPr>
          <w:rFonts w:ascii="Times New Roman" w:hAnsi="Times New Roman"/>
          <w:sz w:val="20"/>
          <w:szCs w:val="20"/>
        </w:rPr>
        <w:t>)</w:t>
      </w:r>
      <w:r w:rsidRPr="004C5247">
        <w:rPr>
          <w:rFonts w:ascii="Times New Roman" w:hAnsi="Times New Roman"/>
          <w:sz w:val="20"/>
          <w:szCs w:val="20"/>
          <w:vertAlign w:val="subscript"/>
        </w:rPr>
        <w:t>2</w:t>
      </w:r>
      <w:r w:rsidRPr="004C5247">
        <w:rPr>
          <w:rFonts w:ascii="Times New Roman" w:hAnsi="Times New Roman"/>
          <w:sz w:val="20"/>
          <w:szCs w:val="20"/>
        </w:rPr>
        <w:t>.6H</w:t>
      </w:r>
      <w:r w:rsidRPr="004C5247">
        <w:rPr>
          <w:rFonts w:ascii="Times New Roman" w:hAnsi="Times New Roman"/>
          <w:sz w:val="20"/>
          <w:szCs w:val="20"/>
          <w:vertAlign w:val="subscript"/>
        </w:rPr>
        <w:t>2</w:t>
      </w:r>
      <w:r w:rsidRPr="004C5247">
        <w:rPr>
          <w:rFonts w:ascii="Times New Roman" w:hAnsi="Times New Roman"/>
          <w:sz w:val="20"/>
          <w:szCs w:val="20"/>
        </w:rPr>
        <w:t xml:space="preserve">O (20 wt% Co loading) by wet impregnation method and then stirred continuously for 3 hours at room temperature. Thereafter, the mixture containing the catalyst precursor and the support was dried at 393 K for 24 hours and then calcinate at 873 K for 5 hours. </w: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b/>
          <w:sz w:val="20"/>
          <w:szCs w:val="20"/>
        </w:rPr>
        <w:t xml:space="preserve">Catalyst characterization </w:t>
      </w: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sz w:val="20"/>
          <w:szCs w:val="20"/>
        </w:rPr>
        <w:t>The physicochemical properties of the fresh 20 wt% Co/CeO</w:t>
      </w:r>
      <w:r w:rsidRPr="004C5247">
        <w:rPr>
          <w:rFonts w:ascii="Times New Roman" w:hAnsi="Times New Roman"/>
          <w:sz w:val="20"/>
          <w:szCs w:val="20"/>
          <w:vertAlign w:val="subscript"/>
        </w:rPr>
        <w:t>2</w:t>
      </w:r>
      <w:r w:rsidRPr="004C5247">
        <w:rPr>
          <w:rFonts w:ascii="Times New Roman" w:hAnsi="Times New Roman"/>
          <w:sz w:val="20"/>
          <w:szCs w:val="20"/>
        </w:rPr>
        <w:t xml:space="preserve"> catalyst </w:t>
      </w:r>
      <w:r w:rsidRPr="004C5247">
        <w:rPr>
          <w:rFonts w:ascii="Times New Roman" w:hAnsi="Times New Roman"/>
          <w:noProof/>
          <w:sz w:val="20"/>
          <w:szCs w:val="20"/>
        </w:rPr>
        <w:t>were</w:t>
      </w:r>
      <w:r w:rsidRPr="004C5247">
        <w:rPr>
          <w:rFonts w:ascii="Times New Roman" w:hAnsi="Times New Roman"/>
          <w:sz w:val="20"/>
          <w:szCs w:val="20"/>
        </w:rPr>
        <w:t xml:space="preserve"> determined by temperature programmed calcination using thermogravimetric analyzer (TA instrument, Q 500). The catalyst sample was heated from 298 to 1173 K at heating rates of 10, 15 and 20 K/min. The specific surface area, pore volume and average pore diameter of the catalyst were measured by N</w:t>
      </w:r>
      <w:r w:rsidRPr="004C5247">
        <w:rPr>
          <w:rFonts w:ascii="Times New Roman" w:hAnsi="Times New Roman"/>
          <w:sz w:val="20"/>
          <w:szCs w:val="20"/>
          <w:vertAlign w:val="subscript"/>
        </w:rPr>
        <w:t>2</w:t>
      </w:r>
      <w:r w:rsidRPr="004C5247">
        <w:rPr>
          <w:rFonts w:ascii="Times New Roman" w:hAnsi="Times New Roman"/>
          <w:sz w:val="20"/>
          <w:szCs w:val="20"/>
        </w:rPr>
        <w:t xml:space="preserve"> adsorption-desorption isotherm at 77 K using Thermo Scientific Surfer Analyzer. Prior to the N</w:t>
      </w:r>
      <w:r w:rsidRPr="004C5247">
        <w:rPr>
          <w:rFonts w:ascii="Times New Roman" w:hAnsi="Times New Roman"/>
          <w:sz w:val="20"/>
          <w:szCs w:val="20"/>
          <w:vertAlign w:val="subscript"/>
        </w:rPr>
        <w:t>2</w:t>
      </w:r>
      <w:r w:rsidRPr="004C5247">
        <w:rPr>
          <w:rFonts w:ascii="Times New Roman" w:hAnsi="Times New Roman"/>
          <w:sz w:val="20"/>
          <w:szCs w:val="20"/>
        </w:rPr>
        <w:t xml:space="preserve"> adsorption-desorption experiment, the catalyst was degassed at 573 K for 3 hours. Phase </w:t>
      </w:r>
      <w:r w:rsidRPr="004C5247">
        <w:rPr>
          <w:rFonts w:ascii="Times New Roman" w:hAnsi="Times New Roman"/>
          <w:noProof/>
          <w:sz w:val="20"/>
          <w:szCs w:val="20"/>
        </w:rPr>
        <w:t>identification, as well as the crystallinity of the 20 wt% Co/CeO</w:t>
      </w:r>
      <w:r w:rsidRPr="004C5247">
        <w:rPr>
          <w:rFonts w:ascii="Times New Roman" w:hAnsi="Times New Roman"/>
          <w:noProof/>
          <w:sz w:val="20"/>
          <w:szCs w:val="20"/>
          <w:vertAlign w:val="subscript"/>
        </w:rPr>
        <w:t>2</w:t>
      </w:r>
      <w:r w:rsidRPr="004C5247">
        <w:rPr>
          <w:rFonts w:ascii="Times New Roman" w:hAnsi="Times New Roman"/>
          <w:noProof/>
          <w:sz w:val="20"/>
          <w:szCs w:val="20"/>
        </w:rPr>
        <w:t xml:space="preserve"> catalyst,</w:t>
      </w:r>
      <w:r w:rsidRPr="004C5247">
        <w:rPr>
          <w:rFonts w:ascii="Times New Roman" w:hAnsi="Times New Roman"/>
          <w:sz w:val="20"/>
          <w:szCs w:val="20"/>
        </w:rPr>
        <w:t xml:space="preserve"> was determined by Rigaku X-ray powder diffraction analysis (XRD) (Miniflex II) with Cu Kα (45kV, 0.154 nm) radiation.</w: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sz w:val="20"/>
          <w:szCs w:val="20"/>
        </w:rPr>
        <w:t xml:space="preserve">The morphology and elemental composition of the catalyst sample </w:t>
      </w:r>
      <w:r w:rsidRPr="004C5247">
        <w:rPr>
          <w:rFonts w:ascii="Times New Roman" w:hAnsi="Times New Roman"/>
          <w:noProof/>
          <w:sz w:val="20"/>
          <w:szCs w:val="20"/>
        </w:rPr>
        <w:t>were</w:t>
      </w:r>
      <w:r w:rsidRPr="004C5247">
        <w:rPr>
          <w:rFonts w:ascii="Times New Roman" w:hAnsi="Times New Roman"/>
          <w:sz w:val="20"/>
          <w:szCs w:val="20"/>
        </w:rPr>
        <w:t xml:space="preserve"> carried out using JEOL FESEM (</w:t>
      </w:r>
      <w:r w:rsidRPr="004C5247">
        <w:rPr>
          <w:rFonts w:ascii="Times New Roman" w:eastAsiaTheme="minorEastAsia" w:hAnsi="Times New Roman"/>
          <w:sz w:val="20"/>
          <w:szCs w:val="20"/>
        </w:rPr>
        <w:t>JSM-7800F)</w:t>
      </w:r>
      <w:r w:rsidRPr="004C5247">
        <w:rPr>
          <w:rFonts w:ascii="Times New Roman" w:hAnsi="Times New Roman"/>
          <w:sz w:val="20"/>
          <w:szCs w:val="20"/>
        </w:rPr>
        <w:t xml:space="preserve"> equipped with EDX. Temperature-programmed reduction (TPR) of the fresh catalyst was performed in a fixed bed reactor.  The catalyst weighing 200 mg was heated from 373 – 1073 K in a flow of 60 ml/min of H</w:t>
      </w:r>
      <w:r w:rsidRPr="004C5247">
        <w:rPr>
          <w:rFonts w:ascii="Times New Roman" w:hAnsi="Times New Roman"/>
          <w:sz w:val="20"/>
          <w:szCs w:val="20"/>
          <w:vertAlign w:val="subscript"/>
        </w:rPr>
        <w:t>2</w:t>
      </w:r>
      <w:r w:rsidRPr="004C5247">
        <w:rPr>
          <w:rFonts w:ascii="Times New Roman" w:hAnsi="Times New Roman"/>
          <w:sz w:val="20"/>
          <w:szCs w:val="20"/>
        </w:rPr>
        <w:t>/N</w:t>
      </w:r>
      <w:r w:rsidRPr="004C5247">
        <w:rPr>
          <w:rFonts w:ascii="Times New Roman" w:hAnsi="Times New Roman"/>
          <w:sz w:val="20"/>
          <w:szCs w:val="20"/>
          <w:vertAlign w:val="subscript"/>
        </w:rPr>
        <w:t>2</w:t>
      </w:r>
      <w:r w:rsidRPr="004C5247">
        <w:rPr>
          <w:rFonts w:ascii="Times New Roman" w:hAnsi="Times New Roman"/>
          <w:sz w:val="20"/>
          <w:szCs w:val="20"/>
        </w:rPr>
        <w:t xml:space="preserve"> (1:5). The amount of hydrogen consumed was measured using gas chromatography (GC) equipped with thermal conductivity detector (TCD). The GC </w:t>
      </w:r>
      <w:r w:rsidRPr="004C5247">
        <w:rPr>
          <w:rFonts w:ascii="Times New Roman" w:hAnsi="Times New Roman"/>
          <w:color w:val="000000"/>
          <w:sz w:val="20"/>
          <w:szCs w:val="20"/>
          <w:shd w:val="clear" w:color="auto" w:fill="FFFFFF"/>
        </w:rPr>
        <w:t xml:space="preserve">consists of two packed columns namely Supelco Molecular Sieve 13x (10 ft × 1/8 in OD × 2 mm ID, 60/80 mesh, Stainless Steel) and Agilent </w:t>
      </w:r>
      <w:r w:rsidRPr="004C5247">
        <w:rPr>
          <w:rFonts w:ascii="Times New Roman" w:hAnsi="Times New Roman"/>
          <w:noProof/>
          <w:color w:val="000000"/>
          <w:sz w:val="20"/>
          <w:szCs w:val="20"/>
          <w:shd w:val="clear" w:color="auto" w:fill="FFFFFF"/>
        </w:rPr>
        <w:t>Hayesep</w:t>
      </w:r>
      <w:r w:rsidRPr="004C5247">
        <w:rPr>
          <w:rFonts w:ascii="Times New Roman" w:hAnsi="Times New Roman"/>
          <w:color w:val="000000"/>
          <w:sz w:val="20"/>
          <w:szCs w:val="20"/>
          <w:shd w:val="clear" w:color="auto" w:fill="FFFFFF"/>
        </w:rPr>
        <w:t xml:space="preserve"> DB (30 ft × 1/8 in OD × 2 mm ID, 100/120 mesh, Stainless Steel). </w:t>
      </w:r>
      <w:r w:rsidRPr="004C5247">
        <w:rPr>
          <w:rFonts w:ascii="Times New Roman" w:hAnsi="Times New Roman"/>
          <w:sz w:val="20"/>
          <w:szCs w:val="20"/>
          <w:lang w:eastAsia="zh-TW"/>
        </w:rPr>
        <w:t xml:space="preserve">Helium gas with </w:t>
      </w:r>
      <w:r w:rsidRPr="004C5247">
        <w:rPr>
          <w:rFonts w:ascii="Times New Roman" w:hAnsi="Times New Roman"/>
          <w:noProof/>
          <w:sz w:val="20"/>
          <w:szCs w:val="20"/>
          <w:lang w:eastAsia="zh-TW"/>
        </w:rPr>
        <w:t>flow rate</w:t>
      </w:r>
      <w:r w:rsidRPr="004C5247">
        <w:rPr>
          <w:rFonts w:ascii="Times New Roman" w:hAnsi="Times New Roman"/>
          <w:sz w:val="20"/>
          <w:szCs w:val="20"/>
          <w:lang w:eastAsia="zh-TW"/>
        </w:rPr>
        <w:t xml:space="preserve"> of 20 ml min</w:t>
      </w:r>
      <w:r w:rsidRPr="004C5247">
        <w:rPr>
          <w:rFonts w:ascii="Times New Roman" w:hAnsi="Times New Roman"/>
          <w:sz w:val="20"/>
          <w:szCs w:val="20"/>
          <w:vertAlign w:val="superscript"/>
          <w:lang w:eastAsia="zh-TW"/>
        </w:rPr>
        <w:t>-1</w:t>
      </w:r>
      <w:r w:rsidRPr="004C5247">
        <w:rPr>
          <w:rFonts w:ascii="Times New Roman" w:hAnsi="Times New Roman"/>
          <w:sz w:val="20"/>
          <w:szCs w:val="20"/>
          <w:lang w:eastAsia="zh-TW"/>
        </w:rPr>
        <w:t xml:space="preserve"> was used as the carrier at operating column temperature of 393</w:t>
      </w:r>
      <w:r w:rsidRPr="004C5247">
        <w:rPr>
          <w:rFonts w:ascii="Times New Roman" w:hAnsi="Times New Roman"/>
          <w:sz w:val="20"/>
          <w:szCs w:val="20"/>
          <w:vertAlign w:val="superscript"/>
          <w:lang w:eastAsia="zh-TW"/>
        </w:rPr>
        <w:t xml:space="preserve"> </w:t>
      </w:r>
      <w:r w:rsidRPr="004C5247">
        <w:rPr>
          <w:rFonts w:ascii="Times New Roman" w:hAnsi="Times New Roman"/>
          <w:sz w:val="20"/>
          <w:szCs w:val="20"/>
          <w:lang w:eastAsia="zh-TW"/>
        </w:rPr>
        <w:t>K.</w:t>
      </w: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sz w:val="20"/>
          <w:szCs w:val="20"/>
        </w:rPr>
        <w:t xml:space="preserve">The nature of chemical bond of the catalyst was </w:t>
      </w:r>
      <w:r w:rsidRPr="004C5247">
        <w:rPr>
          <w:rFonts w:ascii="Times New Roman" w:hAnsi="Times New Roman"/>
          <w:noProof/>
          <w:sz w:val="20"/>
          <w:szCs w:val="20"/>
        </w:rPr>
        <w:t>measured</w:t>
      </w:r>
      <w:r w:rsidRPr="004C5247">
        <w:rPr>
          <w:rFonts w:ascii="Times New Roman" w:hAnsi="Times New Roman"/>
          <w:sz w:val="20"/>
          <w:szCs w:val="20"/>
        </w:rPr>
        <w:t xml:space="preserve"> using </w:t>
      </w:r>
      <w:r w:rsidRPr="004C5247">
        <w:rPr>
          <w:rFonts w:ascii="Times New Roman" w:hAnsi="Times New Roman"/>
          <w:noProof/>
          <w:sz w:val="20"/>
          <w:szCs w:val="20"/>
        </w:rPr>
        <w:t>Perkin Elmer</w:t>
      </w:r>
      <w:r w:rsidRPr="004C5247">
        <w:rPr>
          <w:rFonts w:ascii="Times New Roman" w:hAnsi="Times New Roman"/>
          <w:sz w:val="20"/>
          <w:szCs w:val="20"/>
        </w:rPr>
        <w:t xml:space="preserve"> Fourier transform infrared (FTIR) (</w:t>
      </w:r>
      <w:r w:rsidRPr="004C5247">
        <w:rPr>
          <w:rFonts w:ascii="Times New Roman" w:eastAsiaTheme="minorEastAsia" w:hAnsi="Times New Roman"/>
          <w:sz w:val="20"/>
          <w:szCs w:val="20"/>
        </w:rPr>
        <w:t>Nicolet iS-50)</w:t>
      </w:r>
      <w:r w:rsidRPr="004C5247">
        <w:rPr>
          <w:rFonts w:ascii="Times New Roman" w:hAnsi="Times New Roman"/>
          <w:sz w:val="20"/>
          <w:szCs w:val="20"/>
        </w:rPr>
        <w:t xml:space="preserve"> spectrometer. The sample was analysed using an </w:t>
      </w:r>
      <w:r w:rsidRPr="004C5247">
        <w:rPr>
          <w:rFonts w:ascii="Times New Roman" w:hAnsi="Times New Roman"/>
          <w:noProof/>
          <w:sz w:val="20"/>
          <w:szCs w:val="20"/>
        </w:rPr>
        <w:t>attenuated</w:t>
      </w:r>
      <w:r w:rsidRPr="004C5247">
        <w:rPr>
          <w:rFonts w:ascii="Times New Roman" w:hAnsi="Times New Roman"/>
          <w:sz w:val="20"/>
          <w:szCs w:val="20"/>
        </w:rPr>
        <w:t xml:space="preserve"> total reflectance (ATR) method within 4000-400 cm</w:t>
      </w:r>
      <w:r w:rsidRPr="004C5247">
        <w:rPr>
          <w:rFonts w:ascii="Times New Roman" w:hAnsi="Times New Roman"/>
          <w:sz w:val="20"/>
          <w:szCs w:val="20"/>
          <w:vertAlign w:val="superscript"/>
        </w:rPr>
        <w:t>-1</w:t>
      </w:r>
      <w:r w:rsidRPr="004C5247">
        <w:rPr>
          <w:rFonts w:ascii="Times New Roman" w:hAnsi="Times New Roman"/>
          <w:sz w:val="20"/>
          <w:szCs w:val="20"/>
        </w:rPr>
        <w:t xml:space="preserve">. </w: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b/>
          <w:noProof/>
          <w:sz w:val="20"/>
          <w:szCs w:val="20"/>
          <w:lang w:bidi="ar-SA"/>
        </w:rPr>
        <mc:AlternateContent>
          <mc:Choice Requires="wpg">
            <w:drawing>
              <wp:anchor distT="0" distB="0" distL="114300" distR="114300" simplePos="0" relativeHeight="251660800" behindDoc="0" locked="0" layoutInCell="1" allowOverlap="1" wp14:anchorId="729381D5" wp14:editId="1FE8BFD1">
                <wp:simplePos x="0" y="0"/>
                <wp:positionH relativeFrom="column">
                  <wp:posOffset>1076325</wp:posOffset>
                </wp:positionH>
                <wp:positionV relativeFrom="paragraph">
                  <wp:posOffset>63500</wp:posOffset>
                </wp:positionV>
                <wp:extent cx="3486150" cy="3771900"/>
                <wp:effectExtent l="0" t="0" r="19050" b="19050"/>
                <wp:wrapNone/>
                <wp:docPr id="45" name="Group 45"/>
                <wp:cNvGraphicFramePr/>
                <a:graphic xmlns:a="http://schemas.openxmlformats.org/drawingml/2006/main">
                  <a:graphicData uri="http://schemas.microsoft.com/office/word/2010/wordprocessingGroup">
                    <wpg:wgp>
                      <wpg:cNvGrpSpPr/>
                      <wpg:grpSpPr>
                        <a:xfrm>
                          <a:off x="0" y="0"/>
                          <a:ext cx="3486150" cy="3771900"/>
                          <a:chOff x="-883438" y="-386892"/>
                          <a:chExt cx="4399429" cy="4014199"/>
                        </a:xfrm>
                      </wpg:grpSpPr>
                      <wpg:grpSp>
                        <wpg:cNvPr id="44" name="Group 44"/>
                        <wpg:cNvGrpSpPr/>
                        <wpg:grpSpPr>
                          <a:xfrm>
                            <a:off x="-883438" y="804331"/>
                            <a:ext cx="2727743" cy="805394"/>
                            <a:chOff x="-883438" y="-291044"/>
                            <a:chExt cx="2727743" cy="805394"/>
                          </a:xfrm>
                        </wpg:grpSpPr>
                        <wps:wsp>
                          <wps:cNvPr id="30" name="Text Box 30"/>
                          <wps:cNvSpPr txBox="1"/>
                          <wps:spPr>
                            <a:xfrm>
                              <a:off x="-883438" y="-291044"/>
                              <a:ext cx="1955302" cy="643472"/>
                            </a:xfrm>
                            <a:prstGeom prst="rect">
                              <a:avLst/>
                            </a:prstGeom>
                            <a:ln w="9525"/>
                          </wps:spPr>
                          <wps:style>
                            <a:lnRef idx="2">
                              <a:schemeClr val="dk1"/>
                            </a:lnRef>
                            <a:fillRef idx="1">
                              <a:schemeClr val="lt1"/>
                            </a:fillRef>
                            <a:effectRef idx="0">
                              <a:schemeClr val="dk1"/>
                            </a:effectRef>
                            <a:fontRef idx="minor">
                              <a:schemeClr val="dk1"/>
                            </a:fontRef>
                          </wps:style>
                          <wps:txbx>
                            <w:txbxContent>
                              <w:p w:rsidR="00EE4AA3" w:rsidRPr="004514D9" w:rsidRDefault="00EE4AA3" w:rsidP="004514D9">
                                <w:pPr>
                                  <w:spacing w:after="0" w:line="240" w:lineRule="auto"/>
                                  <w:jc w:val="center"/>
                                  <w:rPr>
                                    <w:rFonts w:ascii="Times New Roman" w:hAnsi="Times New Roman"/>
                                    <w:sz w:val="20"/>
                                    <w:szCs w:val="20"/>
                                  </w:rPr>
                                </w:pPr>
                                <w:r w:rsidRPr="004514D9">
                                  <w:rPr>
                                    <w:rFonts w:ascii="Times New Roman" w:hAnsi="Times New Roman"/>
                                    <w:sz w:val="20"/>
                                    <w:szCs w:val="20"/>
                                  </w:rPr>
                                  <w:t>Aqueous solution of Co(NO</w:t>
                                </w:r>
                                <w:r w:rsidRPr="004514D9">
                                  <w:rPr>
                                    <w:rFonts w:ascii="Times New Roman" w:hAnsi="Times New Roman"/>
                                    <w:sz w:val="20"/>
                                    <w:szCs w:val="20"/>
                                    <w:vertAlign w:val="subscript"/>
                                  </w:rPr>
                                  <w:t>3</w:t>
                                </w:r>
                                <w:r w:rsidRPr="004514D9">
                                  <w:rPr>
                                    <w:rFonts w:ascii="Times New Roman" w:hAnsi="Times New Roman"/>
                                    <w:sz w:val="20"/>
                                    <w:szCs w:val="20"/>
                                  </w:rPr>
                                  <w:t>)</w:t>
                                </w:r>
                                <w:r w:rsidRPr="004514D9">
                                  <w:rPr>
                                    <w:rFonts w:ascii="Times New Roman" w:hAnsi="Times New Roman"/>
                                    <w:sz w:val="20"/>
                                    <w:szCs w:val="20"/>
                                    <w:vertAlign w:val="subscript"/>
                                  </w:rPr>
                                  <w:t>2</w:t>
                                </w:r>
                                <w:r w:rsidRPr="004514D9">
                                  <w:rPr>
                                    <w:rFonts w:ascii="Times New Roman" w:hAnsi="Times New Roman"/>
                                    <w:sz w:val="20"/>
                                    <w:szCs w:val="20"/>
                                  </w:rPr>
                                  <w:t>.6H</w:t>
                                </w:r>
                                <w:r w:rsidRPr="004514D9">
                                  <w:rPr>
                                    <w:rFonts w:ascii="Times New Roman" w:hAnsi="Times New Roman"/>
                                    <w:sz w:val="20"/>
                                    <w:szCs w:val="20"/>
                                    <w:vertAlign w:val="subscript"/>
                                  </w:rPr>
                                  <w:t>2</w:t>
                                </w:r>
                                <w:r w:rsidRPr="004514D9">
                                  <w:rPr>
                                    <w:rFonts w:ascii="Times New Roman" w:hAnsi="Times New Roman"/>
                                    <w:sz w:val="20"/>
                                    <w:szCs w:val="20"/>
                                  </w:rPr>
                                  <w:t>O</w:t>
                                </w:r>
                              </w:p>
                              <w:p w:rsidR="00EE4AA3" w:rsidRPr="004514D9" w:rsidRDefault="00EE4AA3" w:rsidP="004514D9">
                                <w:pPr>
                                  <w:jc w:val="center"/>
                                  <w:rPr>
                                    <w:rFonts w:ascii="Times New Roman" w:hAnsi="Times New Roman"/>
                                    <w:sz w:val="20"/>
                                    <w:szCs w:val="20"/>
                                  </w:rPr>
                                </w:pPr>
                                <w:r w:rsidRPr="004514D9">
                                  <w:rPr>
                                    <w:rFonts w:ascii="Times New Roman" w:hAnsi="Times New Roman"/>
                                    <w:sz w:val="20"/>
                                    <w:szCs w:val="20"/>
                                  </w:rPr>
                                  <w:t>(20 wt% Co lo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Group 39"/>
                          <wpg:cNvGrpSpPr/>
                          <wpg:grpSpPr>
                            <a:xfrm>
                              <a:off x="863230" y="342900"/>
                              <a:ext cx="981075" cy="171450"/>
                              <a:chOff x="-13070" y="0"/>
                              <a:chExt cx="981075" cy="171450"/>
                            </a:xfrm>
                          </wpg:grpSpPr>
                          <wps:wsp>
                            <wps:cNvPr id="29" name="Straight Arrow Connector 29"/>
                            <wps:cNvCnPr/>
                            <wps:spPr>
                              <a:xfrm>
                                <a:off x="-13070" y="171450"/>
                                <a:ext cx="981075" cy="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31" name="Straight Connector 31"/>
                            <wps:cNvCnPr/>
                            <wps:spPr>
                              <a:xfrm>
                                <a:off x="0" y="0"/>
                                <a:ext cx="0" cy="171450"/>
                              </a:xfrm>
                              <a:prstGeom prst="line">
                                <a:avLst/>
                              </a:prstGeom>
                              <a:ln w="9525"/>
                            </wps:spPr>
                            <wps:style>
                              <a:lnRef idx="2">
                                <a:schemeClr val="dk1"/>
                              </a:lnRef>
                              <a:fillRef idx="0">
                                <a:schemeClr val="dk1"/>
                              </a:fillRef>
                              <a:effectRef idx="1">
                                <a:schemeClr val="dk1"/>
                              </a:effectRef>
                              <a:fontRef idx="minor">
                                <a:schemeClr val="tx1"/>
                              </a:fontRef>
                            </wps:style>
                            <wps:bodyPr/>
                          </wps:wsp>
                        </wpg:grpSp>
                      </wpg:grpSp>
                      <wpg:grpSp>
                        <wpg:cNvPr id="37" name="Group 37"/>
                        <wpg:cNvGrpSpPr/>
                        <wpg:grpSpPr>
                          <a:xfrm>
                            <a:off x="1161293" y="-386892"/>
                            <a:ext cx="2354698" cy="4014199"/>
                            <a:chOff x="-757" y="-386892"/>
                            <a:chExt cx="2354698" cy="4014199"/>
                          </a:xfrm>
                        </wpg:grpSpPr>
                        <wps:wsp>
                          <wps:cNvPr id="9" name="Rectangle 9"/>
                          <wps:cNvSpPr/>
                          <wps:spPr>
                            <a:xfrm>
                              <a:off x="-308" y="278373"/>
                              <a:ext cx="2189565" cy="748616"/>
                            </a:xfrm>
                            <a:prstGeom prst="rect">
                              <a:avLst/>
                            </a:prstGeom>
                            <a:ln w="9525"/>
                          </wps:spPr>
                          <wps:style>
                            <a:lnRef idx="2">
                              <a:schemeClr val="dk1"/>
                            </a:lnRef>
                            <a:fillRef idx="1">
                              <a:schemeClr val="lt1"/>
                            </a:fillRef>
                            <a:effectRef idx="0">
                              <a:schemeClr val="dk1"/>
                            </a:effectRef>
                            <a:fontRef idx="minor">
                              <a:schemeClr val="dk1"/>
                            </a:fontRef>
                          </wps:style>
                          <wps:txbx>
                            <w:txbxContent>
                              <w:p w:rsidR="00EE4AA3" w:rsidRPr="004514D9" w:rsidRDefault="00885438" w:rsidP="004514D9">
                                <w:pPr>
                                  <w:spacing w:after="0" w:line="240" w:lineRule="auto"/>
                                  <w:jc w:val="center"/>
                                  <w:rPr>
                                    <w:rFonts w:ascii="Times New Roman" w:hAnsi="Times New Roman"/>
                                    <w:bCs/>
                                    <w:sz w:val="20"/>
                                    <w:szCs w:val="20"/>
                                  </w:rPr>
                                </w:pPr>
                                <w:r>
                                  <w:rPr>
                                    <w:rFonts w:ascii="Times New Roman" w:hAnsi="Times New Roman"/>
                                    <w:bCs/>
                                    <w:sz w:val="20"/>
                                    <w:szCs w:val="20"/>
                                  </w:rPr>
                                  <w:t>Therm</w:t>
                                </w:r>
                                <w:r w:rsidR="00EE4AA3" w:rsidRPr="004514D9">
                                  <w:rPr>
                                    <w:rFonts w:ascii="Times New Roman" w:hAnsi="Times New Roman"/>
                                    <w:bCs/>
                                    <w:sz w:val="20"/>
                                    <w:szCs w:val="20"/>
                                  </w:rPr>
                                  <w:t>al decomposition of Ce(NO</w:t>
                                </w:r>
                                <w:r w:rsidR="00EE4AA3" w:rsidRPr="004514D9">
                                  <w:rPr>
                                    <w:rFonts w:ascii="Times New Roman" w:hAnsi="Times New Roman"/>
                                    <w:bCs/>
                                    <w:sz w:val="20"/>
                                    <w:szCs w:val="20"/>
                                    <w:vertAlign w:val="subscript"/>
                                  </w:rPr>
                                  <w:t>3</w:t>
                                </w:r>
                                <w:r w:rsidR="00EE4AA3" w:rsidRPr="004514D9">
                                  <w:rPr>
                                    <w:rFonts w:ascii="Times New Roman" w:hAnsi="Times New Roman"/>
                                    <w:bCs/>
                                    <w:sz w:val="20"/>
                                    <w:szCs w:val="20"/>
                                  </w:rPr>
                                  <w:t>)</w:t>
                                </w:r>
                                <w:r w:rsidR="00EE4AA3" w:rsidRPr="004514D9">
                                  <w:rPr>
                                    <w:rFonts w:ascii="Times New Roman" w:hAnsi="Times New Roman"/>
                                    <w:bCs/>
                                    <w:sz w:val="20"/>
                                    <w:szCs w:val="20"/>
                                    <w:vertAlign w:val="subscript"/>
                                  </w:rPr>
                                  <w:t>3</w:t>
                                </w:r>
                                <w:r w:rsidR="00EE4AA3" w:rsidRPr="004514D9">
                                  <w:rPr>
                                    <w:rFonts w:ascii="Times New Roman" w:hAnsi="Times New Roman"/>
                                    <w:bCs/>
                                    <w:sz w:val="20"/>
                                    <w:szCs w:val="20"/>
                                  </w:rPr>
                                  <w:t>.6H</w:t>
                                </w:r>
                                <w:r w:rsidR="00EE4AA3" w:rsidRPr="004514D9">
                                  <w:rPr>
                                    <w:rFonts w:ascii="Times New Roman" w:hAnsi="Times New Roman"/>
                                    <w:bCs/>
                                    <w:sz w:val="20"/>
                                    <w:szCs w:val="20"/>
                                    <w:vertAlign w:val="subscript"/>
                                  </w:rPr>
                                  <w:t>2</w:t>
                                </w:r>
                                <w:r w:rsidR="00EE4AA3" w:rsidRPr="004514D9">
                                  <w:rPr>
                                    <w:rFonts w:ascii="Times New Roman" w:hAnsi="Times New Roman"/>
                                    <w:bCs/>
                                    <w:sz w:val="20"/>
                                    <w:szCs w:val="20"/>
                                  </w:rPr>
                                  <w:t>O at 773 K for 2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1047750" y="-55002"/>
                              <a:ext cx="0" cy="333375"/>
                            </a:xfrm>
                            <a:prstGeom prst="straightConnector1">
                              <a:avLst/>
                            </a:prstGeom>
                            <a:ln w="9525">
                              <a:tailEnd type="triangle"/>
                            </a:ln>
                          </wps:spPr>
                          <wps:style>
                            <a:lnRef idx="2">
                              <a:schemeClr val="dk1"/>
                            </a:lnRef>
                            <a:fillRef idx="1">
                              <a:schemeClr val="lt1"/>
                            </a:fillRef>
                            <a:effectRef idx="0">
                              <a:schemeClr val="dk1"/>
                            </a:effectRef>
                            <a:fontRef idx="minor">
                              <a:schemeClr val="dk1"/>
                            </a:fontRef>
                          </wps:style>
                          <wps:bodyPr/>
                        </wps:wsp>
                        <wps:wsp>
                          <wps:cNvPr id="26" name="Text Box 26"/>
                          <wps:cNvSpPr txBox="1"/>
                          <wps:spPr>
                            <a:xfrm>
                              <a:off x="185916" y="-386892"/>
                              <a:ext cx="1734028" cy="33189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EE4AA3" w:rsidRPr="00787885" w:rsidRDefault="00EE4AA3" w:rsidP="00CC15AF">
                                <w:pPr>
                                  <w:jc w:val="center"/>
                                  <w:rPr>
                                    <w:rFonts w:ascii="Times New Roman" w:hAnsi="Times New Roman"/>
                                    <w:sz w:val="20"/>
                                    <w:szCs w:val="20"/>
                                    <w14:textOutline w14:w="6350" w14:cap="rnd" w14:cmpd="sng" w14:algn="ctr">
                                      <w14:solidFill>
                                        <w14:srgbClr w14:val="000000"/>
                                      </w14:solidFill>
                                      <w14:prstDash w14:val="solid"/>
                                      <w14:bevel/>
                                    </w14:textOutline>
                                  </w:rPr>
                                </w:pPr>
                                <w:r w:rsidRPr="004514D9">
                                  <w:rPr>
                                    <w:rFonts w:ascii="Times New Roman" w:hAnsi="Times New Roman"/>
                                    <w:sz w:val="20"/>
                                    <w:szCs w:val="20"/>
                                  </w:rPr>
                                  <w:t>Synthesis of sup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a:stCxn id="9" idx="2"/>
                          </wps:cNvCnPr>
                          <wps:spPr>
                            <a:xfrm>
                              <a:off x="1094475" y="1026989"/>
                              <a:ext cx="0" cy="411287"/>
                            </a:xfrm>
                            <a:prstGeom prst="straightConnector1">
                              <a:avLst/>
                            </a:prstGeom>
                            <a:ln w="9525">
                              <a:tailEnd type="triangle"/>
                            </a:ln>
                          </wps:spPr>
                          <wps:style>
                            <a:lnRef idx="2">
                              <a:schemeClr val="dk1"/>
                            </a:lnRef>
                            <a:fillRef idx="1">
                              <a:schemeClr val="lt1"/>
                            </a:fillRef>
                            <a:effectRef idx="0">
                              <a:schemeClr val="dk1"/>
                            </a:effectRef>
                            <a:fontRef idx="minor">
                              <a:schemeClr val="dk1"/>
                            </a:fontRef>
                          </wps:style>
                          <wps:bodyPr/>
                        </wps:wsp>
                        <wps:wsp>
                          <wps:cNvPr id="28" name="Rectangle 28"/>
                          <wps:cNvSpPr/>
                          <wps:spPr>
                            <a:xfrm>
                              <a:off x="646884" y="1447587"/>
                              <a:ext cx="1542372" cy="395633"/>
                            </a:xfrm>
                            <a:prstGeom prst="rect">
                              <a:avLst/>
                            </a:prstGeom>
                            <a:ln w="9525"/>
                          </wps:spPr>
                          <wps:style>
                            <a:lnRef idx="2">
                              <a:schemeClr val="dk1"/>
                            </a:lnRef>
                            <a:fillRef idx="1">
                              <a:schemeClr val="lt1"/>
                            </a:fillRef>
                            <a:effectRef idx="0">
                              <a:schemeClr val="dk1"/>
                            </a:effectRef>
                            <a:fontRef idx="minor">
                              <a:schemeClr val="dk1"/>
                            </a:fontRef>
                          </wps:style>
                          <wps:txbx>
                            <w:txbxContent>
                              <w:p w:rsidR="00EE4AA3" w:rsidRPr="004514D9" w:rsidRDefault="00EE4AA3" w:rsidP="004514D9">
                                <w:pPr>
                                  <w:spacing w:after="0" w:line="240" w:lineRule="auto"/>
                                  <w:jc w:val="center"/>
                                  <w:rPr>
                                    <w:rFonts w:ascii="Times New Roman" w:hAnsi="Times New Roman"/>
                                    <w:bCs/>
                                    <w:sz w:val="20"/>
                                    <w:szCs w:val="20"/>
                                  </w:rPr>
                                </w:pPr>
                                <w:r w:rsidRPr="004514D9">
                                  <w:rPr>
                                    <w:rFonts w:ascii="Times New Roman" w:hAnsi="Times New Roman"/>
                                    <w:bCs/>
                                    <w:sz w:val="20"/>
                                    <w:szCs w:val="20"/>
                                  </w:rPr>
                                  <w:t>CeO</w:t>
                                </w:r>
                                <w:r w:rsidRPr="004514D9">
                                  <w:rPr>
                                    <w:rFonts w:ascii="Times New Roman" w:hAnsi="Times New Roman"/>
                                    <w:bCs/>
                                    <w:sz w:val="20"/>
                                    <w:szCs w:val="20"/>
                                    <w:vertAlign w:val="subscript"/>
                                  </w:rPr>
                                  <w:t xml:space="preserve">2 </w:t>
                                </w:r>
                                <w:r w:rsidRPr="004514D9">
                                  <w:rPr>
                                    <w:rFonts w:ascii="Times New Roman" w:hAnsi="Times New Roman"/>
                                    <w:bCs/>
                                    <w:sz w:val="20"/>
                                    <w:szCs w:val="20"/>
                                  </w:rPr>
                                  <w:t>(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H="1">
                              <a:off x="1093151" y="1843220"/>
                              <a:ext cx="1324" cy="324091"/>
                            </a:xfrm>
                            <a:prstGeom prst="straightConnector1">
                              <a:avLst/>
                            </a:prstGeom>
                            <a:ln w="9525">
                              <a:tailEnd type="triangle"/>
                            </a:ln>
                          </wps:spPr>
                          <wps:style>
                            <a:lnRef idx="2">
                              <a:schemeClr val="dk1"/>
                            </a:lnRef>
                            <a:fillRef idx="1">
                              <a:schemeClr val="lt1"/>
                            </a:fillRef>
                            <a:effectRef idx="0">
                              <a:schemeClr val="dk1"/>
                            </a:effectRef>
                            <a:fontRef idx="minor">
                              <a:schemeClr val="dk1"/>
                            </a:fontRef>
                          </wps:style>
                          <wps:bodyPr/>
                        </wps:wsp>
                        <wps:wsp>
                          <wps:cNvPr id="34" name="Rectangle 34"/>
                          <wps:cNvSpPr/>
                          <wps:spPr>
                            <a:xfrm>
                              <a:off x="-757" y="2162175"/>
                              <a:ext cx="2354698" cy="583225"/>
                            </a:xfrm>
                            <a:prstGeom prst="rect">
                              <a:avLst/>
                            </a:prstGeom>
                            <a:ln w="9525"/>
                          </wps:spPr>
                          <wps:style>
                            <a:lnRef idx="2">
                              <a:schemeClr val="dk1"/>
                            </a:lnRef>
                            <a:fillRef idx="1">
                              <a:schemeClr val="lt1"/>
                            </a:fillRef>
                            <a:effectRef idx="0">
                              <a:schemeClr val="dk1"/>
                            </a:effectRef>
                            <a:fontRef idx="minor">
                              <a:schemeClr val="dk1"/>
                            </a:fontRef>
                          </wps:style>
                          <wps:txbx>
                            <w:txbxContent>
                              <w:p w:rsidR="00EE4AA3" w:rsidRPr="004514D9" w:rsidRDefault="00EE4AA3" w:rsidP="004514D9">
                                <w:pPr>
                                  <w:spacing w:after="0" w:line="240" w:lineRule="auto"/>
                                  <w:jc w:val="center"/>
                                  <w:rPr>
                                    <w:rFonts w:ascii="Times New Roman" w:hAnsi="Times New Roman"/>
                                    <w:bCs/>
                                    <w:sz w:val="20"/>
                                    <w:szCs w:val="20"/>
                                  </w:rPr>
                                </w:pPr>
                                <w:r w:rsidRPr="004514D9">
                                  <w:rPr>
                                    <w:rFonts w:ascii="Times New Roman" w:hAnsi="Times New Roman"/>
                                    <w:bCs/>
                                    <w:sz w:val="20"/>
                                    <w:szCs w:val="20"/>
                                  </w:rPr>
                                  <w:t>Drying (393 K for 24 h)</w:t>
                                </w:r>
                              </w:p>
                              <w:p w:rsidR="00EE4AA3" w:rsidRPr="004514D9" w:rsidRDefault="00EE4AA3" w:rsidP="004514D9">
                                <w:pPr>
                                  <w:spacing w:after="0" w:line="240" w:lineRule="auto"/>
                                  <w:jc w:val="center"/>
                                  <w:rPr>
                                    <w:rFonts w:ascii="Times New Roman" w:hAnsi="Times New Roman"/>
                                    <w:b/>
                                    <w:sz w:val="20"/>
                                    <w:szCs w:val="20"/>
                                  </w:rPr>
                                </w:pPr>
                                <w:r w:rsidRPr="004514D9">
                                  <w:rPr>
                                    <w:rFonts w:ascii="Times New Roman" w:hAnsi="Times New Roman"/>
                                    <w:bCs/>
                                    <w:sz w:val="20"/>
                                    <w:szCs w:val="20"/>
                                  </w:rPr>
                                  <w:t>Calcination (873 K for 5 h</w:t>
                                </w:r>
                                <w:r w:rsidRPr="004514D9">
                                  <w:rPr>
                                    <w:rFonts w:ascii="Times New Roman" w:hAnsi="Times New Roman"/>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05393" y="3009690"/>
                              <a:ext cx="1887939" cy="617617"/>
                            </a:xfrm>
                            <a:prstGeom prst="rect">
                              <a:avLst/>
                            </a:prstGeom>
                            <a:ln w="9525"/>
                          </wps:spPr>
                          <wps:style>
                            <a:lnRef idx="2">
                              <a:schemeClr val="dk1"/>
                            </a:lnRef>
                            <a:fillRef idx="1">
                              <a:schemeClr val="lt1"/>
                            </a:fillRef>
                            <a:effectRef idx="0">
                              <a:schemeClr val="dk1"/>
                            </a:effectRef>
                            <a:fontRef idx="minor">
                              <a:schemeClr val="dk1"/>
                            </a:fontRef>
                          </wps:style>
                          <wps:txbx>
                            <w:txbxContent>
                              <w:p w:rsidR="00EE4AA3" w:rsidRPr="00885438" w:rsidRDefault="00EE4AA3" w:rsidP="00885438">
                                <w:pPr>
                                  <w:spacing w:after="0" w:line="240" w:lineRule="auto"/>
                                  <w:jc w:val="center"/>
                                  <w:rPr>
                                    <w:rFonts w:ascii="Times New Roman" w:hAnsi="Times New Roman"/>
                                    <w:bCs/>
                                    <w:sz w:val="20"/>
                                    <w:szCs w:val="20"/>
                                  </w:rPr>
                                </w:pPr>
                                <w:r w:rsidRPr="00885438">
                                  <w:rPr>
                                    <w:rFonts w:ascii="Times New Roman" w:hAnsi="Times New Roman"/>
                                    <w:bCs/>
                                    <w:sz w:val="20"/>
                                    <w:szCs w:val="20"/>
                                  </w:rPr>
                                  <w:t xml:space="preserve">As-synthesized </w:t>
                                </w:r>
                              </w:p>
                              <w:p w:rsidR="00EE4AA3" w:rsidRPr="00885438" w:rsidRDefault="00EE4AA3" w:rsidP="00885438">
                                <w:pPr>
                                  <w:spacing w:after="0" w:line="240" w:lineRule="auto"/>
                                  <w:jc w:val="center"/>
                                  <w:rPr>
                                    <w:rFonts w:ascii="Times New Roman" w:hAnsi="Times New Roman"/>
                                    <w:sz w:val="20"/>
                                    <w:szCs w:val="20"/>
                                  </w:rPr>
                                </w:pPr>
                                <w:r w:rsidRPr="00885438">
                                  <w:rPr>
                                    <w:rFonts w:ascii="Times New Roman" w:hAnsi="Times New Roman"/>
                                    <w:bCs/>
                                    <w:sz w:val="20"/>
                                    <w:szCs w:val="20"/>
                                  </w:rPr>
                                  <w:t>20 wt.% Co/CeO</w:t>
                                </w:r>
                                <w:r w:rsidRPr="00885438">
                                  <w:rPr>
                                    <w:rFonts w:ascii="Times New Roman" w:hAnsi="Times New Roman"/>
                                    <w:bCs/>
                                    <w:sz w:val="20"/>
                                    <w:szCs w:val="20"/>
                                    <w:vertAlign w:val="subscript"/>
                                  </w:rPr>
                                  <w:t>2</w:t>
                                </w:r>
                                <w:r w:rsidRPr="00D27744">
                                  <w:rPr>
                                    <w:b/>
                                  </w:rPr>
                                  <w:t xml:space="preserve"> </w:t>
                                </w:r>
                                <w:r w:rsidRPr="00885438">
                                  <w:rPr>
                                    <w:rFonts w:ascii="Times New Roman" w:hAnsi="Times New Roman"/>
                                    <w:sz w:val="20"/>
                                    <w:szCs w:val="20"/>
                                  </w:rPr>
                                  <w:t>cataly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45" o:spid="_x0000_s1027" style="position:absolute;left:0;text-align:left;margin-left:84.75pt;margin-top:5pt;width:274.5pt;height:297pt;z-index:251660800;mso-width-relative:margin;mso-height-relative:margin" coordorigin="-8834,-3868" coordsize="43994,40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">
                <v:group id="Group 44" o:spid="_x0000_s1028" style="position:absolute;left:-8834;top:8043;width:27277;height:8054" coordorigin="-8834,-2910" coordsize="27277,80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type id="_x0000_t202" coordsize="21600,21600" o:spt="202" path="m,l,21600r21600,l21600,xe">
                    <v:stroke joinstyle="miter"/>
                    <v:path gradientshapeok="t" o:connecttype="rect"/>
                  </v:shapetype>
                  <v:shape id="Text Box 30" o:spid="_x0000_s1029" type="#_x0000_t202" style="position:absolute;left:-8834;top:-2910;width:19552;height:6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DqTcMA&#10;AADbAAAADwAAAGRycy9kb3ducmV2LnhtbERPTWvCQBC9F/wPywheim60UCR1FRFESQ+tJqU9Dtkx&#10;CWZnY3ZN0n/fPRQ8Pt73ajOYWnTUusqygvksAkGcW11xoSBL99MlCOeRNdaWScEvOdisR08rjLXt&#10;+UTd2RcihLCLUUHpfRNL6fKSDLqZbYgDd7GtQR9gW0jdYh/CTS0XUfQqDVYcGkpsaFdSfj3fjYJT&#10;8n1/vhzk+0+Xbz+PyddHdkulUpPxsH0D4WnwD/G/+6gVvIT14Uv4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DqTcMAAADbAAAADwAAAAAAAAAAAAAAAACYAgAAZHJzL2Rv&#10;d25yZXYueG1sUEsFBgAAAAAEAAQA9QAAAIgDAAAAAA==&#10;" fillcolor="white [3201]" strokecolor="black [3200]">
                    <v:textbox>
                      <w:txbxContent>
                        <w:p w:rsidR="00EE4AA3" w:rsidRPr="004514D9" w:rsidRDefault="00EE4AA3" w:rsidP="004514D9">
                          <w:pPr>
                            <w:spacing w:after="0" w:line="240" w:lineRule="auto"/>
                            <w:jc w:val="center"/>
                            <w:rPr>
                              <w:rFonts w:ascii="Times New Roman" w:hAnsi="Times New Roman"/>
                              <w:sz w:val="20"/>
                              <w:szCs w:val="20"/>
                            </w:rPr>
                          </w:pPr>
                          <w:r w:rsidRPr="004514D9">
                            <w:rPr>
                              <w:rFonts w:ascii="Times New Roman" w:hAnsi="Times New Roman"/>
                              <w:sz w:val="20"/>
                              <w:szCs w:val="20"/>
                            </w:rPr>
                            <w:t>Aqueous solution of Co(NO</w:t>
                          </w:r>
                          <w:r w:rsidRPr="004514D9">
                            <w:rPr>
                              <w:rFonts w:ascii="Times New Roman" w:hAnsi="Times New Roman"/>
                              <w:sz w:val="20"/>
                              <w:szCs w:val="20"/>
                              <w:vertAlign w:val="subscript"/>
                            </w:rPr>
                            <w:t>3</w:t>
                          </w:r>
                          <w:r w:rsidRPr="004514D9">
                            <w:rPr>
                              <w:rFonts w:ascii="Times New Roman" w:hAnsi="Times New Roman"/>
                              <w:sz w:val="20"/>
                              <w:szCs w:val="20"/>
                            </w:rPr>
                            <w:t>)</w:t>
                          </w:r>
                          <w:r w:rsidRPr="004514D9">
                            <w:rPr>
                              <w:rFonts w:ascii="Times New Roman" w:hAnsi="Times New Roman"/>
                              <w:sz w:val="20"/>
                              <w:szCs w:val="20"/>
                              <w:vertAlign w:val="subscript"/>
                            </w:rPr>
                            <w:t>2</w:t>
                          </w:r>
                          <w:r w:rsidRPr="004514D9">
                            <w:rPr>
                              <w:rFonts w:ascii="Times New Roman" w:hAnsi="Times New Roman"/>
                              <w:sz w:val="20"/>
                              <w:szCs w:val="20"/>
                            </w:rPr>
                            <w:t>.6H</w:t>
                          </w:r>
                          <w:r w:rsidRPr="004514D9">
                            <w:rPr>
                              <w:rFonts w:ascii="Times New Roman" w:hAnsi="Times New Roman"/>
                              <w:sz w:val="20"/>
                              <w:szCs w:val="20"/>
                              <w:vertAlign w:val="subscript"/>
                            </w:rPr>
                            <w:t>2</w:t>
                          </w:r>
                          <w:r w:rsidRPr="004514D9">
                            <w:rPr>
                              <w:rFonts w:ascii="Times New Roman" w:hAnsi="Times New Roman"/>
                              <w:sz w:val="20"/>
                              <w:szCs w:val="20"/>
                            </w:rPr>
                            <w:t>O</w:t>
                          </w:r>
                        </w:p>
                        <w:p w:rsidR="00EE4AA3" w:rsidRPr="004514D9" w:rsidRDefault="00EE4AA3" w:rsidP="004514D9">
                          <w:pPr>
                            <w:jc w:val="center"/>
                            <w:rPr>
                              <w:rFonts w:ascii="Times New Roman" w:hAnsi="Times New Roman"/>
                              <w:sz w:val="20"/>
                              <w:szCs w:val="20"/>
                            </w:rPr>
                          </w:pPr>
                          <w:r w:rsidRPr="004514D9">
                            <w:rPr>
                              <w:rFonts w:ascii="Times New Roman" w:hAnsi="Times New Roman"/>
                              <w:sz w:val="20"/>
                              <w:szCs w:val="20"/>
                            </w:rPr>
                            <w:t>(20 wt% Co loading)</w:t>
                          </w:r>
                        </w:p>
                      </w:txbxContent>
                    </v:textbox>
                  </v:shape>
                  <v:group id="Group 39" o:spid="_x0000_s1030" style="position:absolute;left:8632;top:3429;width:9811;height:1714" coordorigin="-130" coordsize="9810,1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29" o:spid="_x0000_s1031" type="#_x0000_t32" style="position:absolute;left:-130;top:1714;width:98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bk5MUAAADbAAAADwAAAGRycy9kb3ducmV2LnhtbESPW2sCMRSE3wX/QzhCX0Sz2lbsulHs&#10;RbDoi7b0+bA5e8HNyZJE3f77Rij4OMzMN0y26kwjLuR8bVnBZJyAIM6trrlU8P21Gc1B+ICssbFM&#10;Cn7Jw2rZ72WYanvlA12OoRQRwj5FBVUIbSqlzysy6Me2JY5eYZ3BEKUrpXZ4jXDTyGmSzKTBmuNC&#10;hS29VZSfjmejYPj0/rPfzc/F4Xn4ah69+zD6M1HqYdCtFyACdeEe/m9vtYLpC9y+xB8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Dbk5MUAAADbAAAADwAAAAAAAAAA&#10;AAAAAAChAgAAZHJzL2Rvd25yZXYueG1sUEsFBgAAAAAEAAQA+QAAAJMDAAAAAA==&#10;" strokecolor="black [3200]">
                      <v:stroke endarrow="block"/>
                      <v:shadow on="t" color="black" opacity="24903f" origin=",.5" offset="0,.55556mm"/>
                    </v:shape>
                    <v:line id="Straight Connector 31" o:spid="_x0000_s1032" style="position:absolute;visibility:visible;mso-wrap-style:square" from="0,0" to="0,17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yGwL8AAADbAAAADwAAAGRycy9kb3ducmV2LnhtbESPzQrCMBCE74LvEFbwpqmKP1SjiCgU&#10;T/49wNKsbbHZlCZq9emNIHgcZuYbZrFqTCkeVLvCsoJBPwJBnFpdcKbgct71ZiCcR9ZYWiYFL3Kw&#10;WrZbC4y1ffKRHiefiQBhF6OC3PsqltKlORl0fVsRB+9qa4M+yDqTusZngJtSDqNoIg0WHBZyrGiT&#10;U3o73Y2C2x7teJ28Ex5N99PtMcXDJUOlup1mPQfhqfH/8K+daAWjAXy/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JyGwL8AAADbAAAADwAAAAAAAAAAAAAAAACh&#10;AgAAZHJzL2Rvd25yZXYueG1sUEsFBgAAAAAEAAQA+QAAAI0DAAAAAA==&#10;" strokecolor="black [3200]">
                      <v:shadow on="t" color="black" opacity="24903f" origin=",.5" offset="0,.55556mm"/>
                    </v:line>
                  </v:group>
                </v:group>
                <v:group id="Group 37" o:spid="_x0000_s1033" style="position:absolute;left:11612;top:-3868;width:23547;height:40141" coordorigin="-7,-3868" coordsize="23546,40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9" o:spid="_x0000_s1034" style="position:absolute;left:-3;top:2783;width:21895;height:7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0298MA&#10;AADaAAAADwAAAGRycy9kb3ducmV2LnhtbESPQWvCQBSE7wX/w/KE3szGHFqbZhURxF48NErt8ZF9&#10;JtHs25hdk/TfdwtCj8PMfMNkq9E0oqfO1ZYVzKMYBHFhdc2lguNhO1uAcB5ZY2OZFPyQg9Vy8pRh&#10;qu3An9TnvhQBwi5FBZX3bSqlKyoy6CLbEgfvbDuDPsiulLrDIcBNI5M4fpEGaw4LFba0qai45ncT&#10;KJdb7vx9d9p/m720r1/mlMwTpZ6n4/odhKfR/4cf7Q+t4A3+roQb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0298MAAADaAAAADwAAAAAAAAAAAAAAAACYAgAAZHJzL2Rv&#10;d25yZXYueG1sUEsFBgAAAAAEAAQA9QAAAIgDAAAAAA==&#10;" fillcolor="white [3201]" strokecolor="black [3200]">
                    <v:textbox>
                      <w:txbxContent>
                        <w:p w:rsidR="00EE4AA3" w:rsidRPr="004514D9" w:rsidRDefault="00885438" w:rsidP="004514D9">
                          <w:pPr>
                            <w:spacing w:after="0" w:line="240" w:lineRule="auto"/>
                            <w:jc w:val="center"/>
                            <w:rPr>
                              <w:rFonts w:ascii="Times New Roman" w:hAnsi="Times New Roman"/>
                              <w:bCs/>
                              <w:sz w:val="20"/>
                              <w:szCs w:val="20"/>
                            </w:rPr>
                          </w:pPr>
                          <w:r>
                            <w:rPr>
                              <w:rFonts w:ascii="Times New Roman" w:hAnsi="Times New Roman"/>
                              <w:bCs/>
                              <w:sz w:val="20"/>
                              <w:szCs w:val="20"/>
                            </w:rPr>
                            <w:t>Therm</w:t>
                          </w:r>
                          <w:r w:rsidR="00EE4AA3" w:rsidRPr="004514D9">
                            <w:rPr>
                              <w:rFonts w:ascii="Times New Roman" w:hAnsi="Times New Roman"/>
                              <w:bCs/>
                              <w:sz w:val="20"/>
                              <w:szCs w:val="20"/>
                            </w:rPr>
                            <w:t>al decomposition of Ce(NO</w:t>
                          </w:r>
                          <w:r w:rsidR="00EE4AA3" w:rsidRPr="004514D9">
                            <w:rPr>
                              <w:rFonts w:ascii="Times New Roman" w:hAnsi="Times New Roman"/>
                              <w:bCs/>
                              <w:sz w:val="20"/>
                              <w:szCs w:val="20"/>
                              <w:vertAlign w:val="subscript"/>
                            </w:rPr>
                            <w:t>3</w:t>
                          </w:r>
                          <w:r w:rsidR="00EE4AA3" w:rsidRPr="004514D9">
                            <w:rPr>
                              <w:rFonts w:ascii="Times New Roman" w:hAnsi="Times New Roman"/>
                              <w:bCs/>
                              <w:sz w:val="20"/>
                              <w:szCs w:val="20"/>
                            </w:rPr>
                            <w:t>)</w:t>
                          </w:r>
                          <w:r w:rsidR="00EE4AA3" w:rsidRPr="004514D9">
                            <w:rPr>
                              <w:rFonts w:ascii="Times New Roman" w:hAnsi="Times New Roman"/>
                              <w:bCs/>
                              <w:sz w:val="20"/>
                              <w:szCs w:val="20"/>
                              <w:vertAlign w:val="subscript"/>
                            </w:rPr>
                            <w:t>3</w:t>
                          </w:r>
                          <w:r w:rsidR="00EE4AA3" w:rsidRPr="004514D9">
                            <w:rPr>
                              <w:rFonts w:ascii="Times New Roman" w:hAnsi="Times New Roman"/>
                              <w:bCs/>
                              <w:sz w:val="20"/>
                              <w:szCs w:val="20"/>
                            </w:rPr>
                            <w:t>.6H</w:t>
                          </w:r>
                          <w:r w:rsidR="00EE4AA3" w:rsidRPr="004514D9">
                            <w:rPr>
                              <w:rFonts w:ascii="Times New Roman" w:hAnsi="Times New Roman"/>
                              <w:bCs/>
                              <w:sz w:val="20"/>
                              <w:szCs w:val="20"/>
                              <w:vertAlign w:val="subscript"/>
                            </w:rPr>
                            <w:t>2</w:t>
                          </w:r>
                          <w:r w:rsidR="00EE4AA3" w:rsidRPr="004514D9">
                            <w:rPr>
                              <w:rFonts w:ascii="Times New Roman" w:hAnsi="Times New Roman"/>
                              <w:bCs/>
                              <w:sz w:val="20"/>
                              <w:szCs w:val="20"/>
                            </w:rPr>
                            <w:t>O at 773 K for 2h</w:t>
                          </w:r>
                        </w:p>
                      </w:txbxContent>
                    </v:textbox>
                  </v:rect>
                  <v:shape id="Straight Arrow Connector 23" o:spid="_x0000_s1035" type="#_x0000_t32" style="position:absolute;left:10477;top:-550;width:0;height:33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Z/9sMAAADbAAAADwAAAGRycy9kb3ducmV2LnhtbESPT2sCMRDF7wW/QxjBW826osjWKCIt&#10;eiv+Qept2Ew3SzeTsIm6fvtGEDw+3rzfmzdfdrYRV2pD7VjBaJiBIC6drrlScDx8vc9AhIissXFM&#10;Cu4UYLnovc2x0O7GO7ruYyUShEOBCkyMvpAylIYshqHzxMn7da3FmGRbSd3iLcFtI/Msm0qLNacG&#10;g57Whsq//cWmNzY/2/HuPDnT9+jTeX+amLzzSg363eoDRKQuvo6f6a1WkI/hsSUB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Wf/bDAAAA2wAAAA8AAAAAAAAAAAAA&#10;AAAAoQIAAGRycy9kb3ducmV2LnhtbFBLBQYAAAAABAAEAPkAAACRAwAAAAA=&#10;" filled="t" fillcolor="white [3201]" strokecolor="black [3200]">
                    <v:stroke endarrow="block"/>
                  </v:shape>
                  <v:shape id="Text Box 26" o:spid="_x0000_s1036" type="#_x0000_t202" style="position:absolute;left:1859;top:-3868;width:17340;height:3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xBf8YA&#10;AADbAAAADwAAAGRycy9kb3ducmV2LnhtbESPT2vCQBTE70K/w/IKvUiz0YNI6ipSKBV7aDUpenxk&#10;n0lo9m3Mbv7023cFocdhZn7DrDajqUVPrassK5hFMQji3OqKCwVZ+va8BOE8ssbaMin4JQeb9cNk&#10;hYm2Ax+oP/pCBAi7BBWU3jeJlC4vyaCLbEMcvIttDfog20LqFocAN7Wcx/FCGqw4LJTY0GtJ+c+x&#10;MwoO+1M3vbzLj3Ofb792++/P7JpKpZ4ex+0LCE+j/w/f2zutYL6A25fwA+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xBf8YAAADbAAAADwAAAAAAAAAAAAAAAACYAgAAZHJz&#10;L2Rvd25yZXYueG1sUEsFBgAAAAAEAAQA9QAAAIsDAAAAAA==&#10;" fillcolor="white [3201]" strokecolor="black [3200]">
                    <v:textbox>
                      <w:txbxContent>
                        <w:p w:rsidR="00EE4AA3" w:rsidRPr="00787885" w:rsidRDefault="00EE4AA3" w:rsidP="00CC15AF">
                          <w:pPr>
                            <w:jc w:val="center"/>
                            <w:rPr>
                              <w:rFonts w:ascii="Times New Roman" w:hAnsi="Times New Roman"/>
                              <w:sz w:val="20"/>
                              <w:szCs w:val="20"/>
                              <w14:textOutline w14:w="6350" w14:cap="rnd" w14:cmpd="sng" w14:algn="ctr">
                                <w14:solidFill>
                                  <w14:srgbClr w14:val="000000"/>
                                </w14:solidFill>
                                <w14:prstDash w14:val="solid"/>
                                <w14:bevel/>
                              </w14:textOutline>
                            </w:rPr>
                          </w:pPr>
                          <w:r w:rsidRPr="004514D9">
                            <w:rPr>
                              <w:rFonts w:ascii="Times New Roman" w:hAnsi="Times New Roman"/>
                              <w:sz w:val="20"/>
                              <w:szCs w:val="20"/>
                            </w:rPr>
                            <w:t>Synthesis of support</w:t>
                          </w:r>
                        </w:p>
                      </w:txbxContent>
                    </v:textbox>
                  </v:shape>
                  <v:shape id="Straight Arrow Connector 27" o:spid="_x0000_s1037" type="#_x0000_t32" style="position:absolute;left:10944;top:10269;width:0;height:41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159cQAAADbAAAADwAAAGRycy9kb3ducmV2LnhtbESPQWsCMRCF70L/Q5hCb5p1i7ZsN0op&#10;lnoTtZR6GzbTzdLNJGziuv57IwgeH2/e9+aVy8G2oqcuNI4VTCcZCOLK6YZrBd/7z/EriBCRNbaO&#10;ScGZAiwXD6MSC+1OvKV+F2uRIBwKVGBi9IWUoTJkMUycJ07en+ssxiS7WuoOTwluW5ln2VxabDg1&#10;GPT0Yaj63x1teuPrd/28PcwOtJmunPc/M5MPXqmnx+H9DUSkId6Pb+m1VpC/wHVLAoBcX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rXn1xAAAANsAAAAPAAAAAAAAAAAA&#10;AAAAAKECAABkcnMvZG93bnJldi54bWxQSwUGAAAAAAQABAD5AAAAkgMAAAAA&#10;" filled="t" fillcolor="white [3201]" strokecolor="black [3200]">
                    <v:stroke endarrow="block"/>
                  </v:shape>
                  <v:rect id="Rectangle 28" o:spid="_x0000_s1038" style="position:absolute;left:6468;top:14475;width:15424;height:3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JhNMMA&#10;AADbAAAADwAAAGRycy9kb3ducmV2LnhtbESPsW7CQAyGdyTe4WQkNriQoUWBS1QhoXZhIEXAaOXc&#10;JG3Ol+YOSN++Hip1tH7/n/1ti9F16k5DaD0bWC0TUMSVty3XBk7v+8UaVIjIFjvPZOCHAhT5dLLF&#10;zPoHH+lexloJhEOGBpoY+0zrUDXkMCx9TyzZhx8cRhmHWtsBHwJ3nU6T5Ek7bFkuNNjTrqHqq7w5&#10;oXx+lyHeXi+Hqzto/3x2l3SVGjOfjS8bUJHG+L/8136zBlJ5VlzEA3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JhNMMAAADbAAAADwAAAAAAAAAAAAAAAACYAgAAZHJzL2Rv&#10;d25yZXYueG1sUEsFBgAAAAAEAAQA9QAAAIgDAAAAAA==&#10;" fillcolor="white [3201]" strokecolor="black [3200]">
                    <v:textbox>
                      <w:txbxContent>
                        <w:p w:rsidR="00EE4AA3" w:rsidRPr="004514D9" w:rsidRDefault="00EE4AA3" w:rsidP="004514D9">
                          <w:pPr>
                            <w:spacing w:after="0" w:line="240" w:lineRule="auto"/>
                            <w:jc w:val="center"/>
                            <w:rPr>
                              <w:rFonts w:ascii="Times New Roman" w:hAnsi="Times New Roman"/>
                              <w:bCs/>
                              <w:sz w:val="20"/>
                              <w:szCs w:val="20"/>
                            </w:rPr>
                          </w:pPr>
                          <w:r w:rsidRPr="004514D9">
                            <w:rPr>
                              <w:rFonts w:ascii="Times New Roman" w:hAnsi="Times New Roman"/>
                              <w:bCs/>
                              <w:sz w:val="20"/>
                              <w:szCs w:val="20"/>
                            </w:rPr>
                            <w:t>CeO</w:t>
                          </w:r>
                          <w:r w:rsidRPr="004514D9">
                            <w:rPr>
                              <w:rFonts w:ascii="Times New Roman" w:hAnsi="Times New Roman"/>
                              <w:bCs/>
                              <w:sz w:val="20"/>
                              <w:szCs w:val="20"/>
                              <w:vertAlign w:val="subscript"/>
                            </w:rPr>
                            <w:t xml:space="preserve">2 </w:t>
                          </w:r>
                          <w:r w:rsidRPr="004514D9">
                            <w:rPr>
                              <w:rFonts w:ascii="Times New Roman" w:hAnsi="Times New Roman"/>
                              <w:bCs/>
                              <w:sz w:val="20"/>
                              <w:szCs w:val="20"/>
                            </w:rPr>
                            <w:t>(support)</w:t>
                          </w:r>
                        </w:p>
                      </w:txbxContent>
                    </v:textbox>
                  </v:rect>
                  <v:shape id="Straight Arrow Connector 33" o:spid="_x0000_s1039" type="#_x0000_t32" style="position:absolute;left:10931;top:18432;width:13;height:32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5VecMAAADbAAAADwAAAGRycy9kb3ducmV2LnhtbESPzarCMBSE94LvEI5wN6KpV9BSjSKC&#10;cBdu/AFxd2yObW1zUpqo9e1vBMHlMDPfMPNlayrxoMYVlhWMhhEI4tTqgjMFx8NmEINwHlljZZkU&#10;vMjBctHtzDHR9sk7eux9JgKEXYIKcu/rREqX5mTQDW1NHLyrbQz6IJtM6gafAW4q+RtFE2mw4LCQ&#10;Y03rnNJyfzcKtrfV7bSV5yJycf+S8vS1Kcu1Uj+9djUD4an13/Cn/acVjMfw/h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uVXnDAAAA2wAAAA8AAAAAAAAAAAAA&#10;AAAAoQIAAGRycy9kb3ducmV2LnhtbFBLBQYAAAAABAAEAPkAAACRAwAAAAA=&#10;" filled="t" fillcolor="white [3201]" strokecolor="black [3200]">
                    <v:stroke endarrow="block"/>
                  </v:shape>
                  <v:rect id="Rectangle 34" o:spid="_x0000_s1040" style="position:absolute;left:-7;top:21621;width:23546;height:58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b97MQA&#10;AADbAAAADwAAAGRycy9kb3ducmV2LnhtbESPQWvCQBSE74L/YXlCb83GtNgSXUWE0l48GKXp8ZF9&#10;Jmmzb9PsJqb/3hUKHoeZ+YZZbUbTiIE6V1tWMI9iEMSF1TWXCk7Ht8dXEM4ja2wsk4I/crBZTycr&#10;TLW98IGGzJciQNilqKDyvk2ldEVFBl1kW+LgnW1n0AfZlVJ3eAlw08gkjhfSYM1hocKWdhUVP1lv&#10;AuX7N3O+f8/3X2Yv7cunyZN5otTDbNwuQXga/T383/7QCp6e4fYl/AC5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G/ezEAAAA2wAAAA8AAAAAAAAAAAAAAAAAmAIAAGRycy9k&#10;b3ducmV2LnhtbFBLBQYAAAAABAAEAPUAAACJAwAAAAA=&#10;" fillcolor="white [3201]" strokecolor="black [3200]">
                    <v:textbox>
                      <w:txbxContent>
                        <w:p w:rsidR="00EE4AA3" w:rsidRPr="004514D9" w:rsidRDefault="00EE4AA3" w:rsidP="004514D9">
                          <w:pPr>
                            <w:spacing w:after="0" w:line="240" w:lineRule="auto"/>
                            <w:jc w:val="center"/>
                            <w:rPr>
                              <w:rFonts w:ascii="Times New Roman" w:hAnsi="Times New Roman"/>
                              <w:bCs/>
                              <w:sz w:val="20"/>
                              <w:szCs w:val="20"/>
                            </w:rPr>
                          </w:pPr>
                          <w:r w:rsidRPr="004514D9">
                            <w:rPr>
                              <w:rFonts w:ascii="Times New Roman" w:hAnsi="Times New Roman"/>
                              <w:bCs/>
                              <w:sz w:val="20"/>
                              <w:szCs w:val="20"/>
                            </w:rPr>
                            <w:t>Drying (393 K for 24 h)</w:t>
                          </w:r>
                        </w:p>
                        <w:p w:rsidR="00EE4AA3" w:rsidRPr="004514D9" w:rsidRDefault="00EE4AA3" w:rsidP="004514D9">
                          <w:pPr>
                            <w:spacing w:after="0" w:line="240" w:lineRule="auto"/>
                            <w:jc w:val="center"/>
                            <w:rPr>
                              <w:rFonts w:ascii="Times New Roman" w:hAnsi="Times New Roman"/>
                              <w:b/>
                              <w:sz w:val="20"/>
                              <w:szCs w:val="20"/>
                            </w:rPr>
                          </w:pPr>
                          <w:r w:rsidRPr="004514D9">
                            <w:rPr>
                              <w:rFonts w:ascii="Times New Roman" w:hAnsi="Times New Roman"/>
                              <w:bCs/>
                              <w:sz w:val="20"/>
                              <w:szCs w:val="20"/>
                            </w:rPr>
                            <w:t>Calcination (873 K for 5 h</w:t>
                          </w:r>
                          <w:r w:rsidRPr="004514D9">
                            <w:rPr>
                              <w:rFonts w:ascii="Times New Roman" w:hAnsi="Times New Roman"/>
                              <w:sz w:val="20"/>
                              <w:szCs w:val="20"/>
                            </w:rPr>
                            <w:t xml:space="preserve"> )</w:t>
                          </w:r>
                        </w:p>
                      </w:txbxContent>
                    </v:textbox>
                  </v:rect>
                  <v:rect id="Rectangle 36" o:spid="_x0000_s1041" style="position:absolute;left:1053;top:30096;width:18880;height:61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jGAMQA&#10;AADbAAAADwAAAGRycy9kb3ducmV2LnhtbESPQWvCQBSE74X+h+UJvekmKcSSuooUpL3k0Cja4yP7&#10;mkSzb2N2o+m/dwWhx2FmvmEWq9G04kK9aywriGcRCOLS6oYrBbvtZvoGwnlkja1lUvBHDlbL56cF&#10;Ztpe+Zsuha9EgLDLUEHtfZdJ6cqaDLqZ7YiD92t7gz7IvpK6x2uAm1YmUZRKgw2HhRo7+qipPBWD&#10;CZTjuXB++DzkPyaXdr43hyROlHqZjOt3EJ5G/x9+tL+0gtcU7l/C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YxgDEAAAA2wAAAA8AAAAAAAAAAAAAAAAAmAIAAGRycy9k&#10;b3ducmV2LnhtbFBLBQYAAAAABAAEAPUAAACJAwAAAAA=&#10;" fillcolor="white [3201]" strokecolor="black [3200]">
                    <v:textbox>
                      <w:txbxContent>
                        <w:p w:rsidR="00EE4AA3" w:rsidRPr="00885438" w:rsidRDefault="00EE4AA3" w:rsidP="00885438">
                          <w:pPr>
                            <w:spacing w:after="0" w:line="240" w:lineRule="auto"/>
                            <w:jc w:val="center"/>
                            <w:rPr>
                              <w:rFonts w:ascii="Times New Roman" w:hAnsi="Times New Roman"/>
                              <w:bCs/>
                              <w:sz w:val="20"/>
                              <w:szCs w:val="20"/>
                            </w:rPr>
                          </w:pPr>
                          <w:r w:rsidRPr="00885438">
                            <w:rPr>
                              <w:rFonts w:ascii="Times New Roman" w:hAnsi="Times New Roman"/>
                              <w:bCs/>
                              <w:sz w:val="20"/>
                              <w:szCs w:val="20"/>
                            </w:rPr>
                            <w:t xml:space="preserve">As-synthesized </w:t>
                          </w:r>
                        </w:p>
                        <w:p w:rsidR="00EE4AA3" w:rsidRPr="00885438" w:rsidRDefault="00EE4AA3" w:rsidP="00885438">
                          <w:pPr>
                            <w:spacing w:after="0" w:line="240" w:lineRule="auto"/>
                            <w:jc w:val="center"/>
                            <w:rPr>
                              <w:rFonts w:ascii="Times New Roman" w:hAnsi="Times New Roman"/>
                              <w:sz w:val="20"/>
                              <w:szCs w:val="20"/>
                            </w:rPr>
                          </w:pPr>
                          <w:r w:rsidRPr="00885438">
                            <w:rPr>
                              <w:rFonts w:ascii="Times New Roman" w:hAnsi="Times New Roman"/>
                              <w:bCs/>
                              <w:sz w:val="20"/>
                              <w:szCs w:val="20"/>
                            </w:rPr>
                            <w:t>20 wt.% Co/CeO</w:t>
                          </w:r>
                          <w:r w:rsidRPr="00885438">
                            <w:rPr>
                              <w:rFonts w:ascii="Times New Roman" w:hAnsi="Times New Roman"/>
                              <w:bCs/>
                              <w:sz w:val="20"/>
                              <w:szCs w:val="20"/>
                              <w:vertAlign w:val="subscript"/>
                            </w:rPr>
                            <w:t>2</w:t>
                          </w:r>
                          <w:r w:rsidRPr="00D27744">
                            <w:rPr>
                              <w:b/>
                            </w:rPr>
                            <w:t xml:space="preserve"> </w:t>
                          </w:r>
                          <w:r w:rsidRPr="00885438">
                            <w:rPr>
                              <w:rFonts w:ascii="Times New Roman" w:hAnsi="Times New Roman"/>
                              <w:sz w:val="20"/>
                              <w:szCs w:val="20"/>
                            </w:rPr>
                            <w:t>catalyst</w:t>
                          </w:r>
                        </w:p>
                      </w:txbxContent>
                    </v:textbox>
                  </v:rect>
                </v:group>
              </v:group>
            </w:pict>
          </mc:Fallback>
        </mc:AlternateConten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E20E41" w:rsidP="004C5247">
      <w:pPr>
        <w:spacing w:after="0" w:line="240" w:lineRule="auto"/>
        <w:jc w:val="both"/>
        <w:rPr>
          <w:rFonts w:ascii="Times New Roman" w:hAnsi="Times New Roman"/>
          <w:sz w:val="20"/>
          <w:szCs w:val="20"/>
        </w:rPr>
      </w:pPr>
      <w:r>
        <w:rPr>
          <w:noProof/>
          <w:lang w:bidi="ar-SA"/>
        </w:rPr>
        <mc:AlternateContent>
          <mc:Choice Requires="wps">
            <w:drawing>
              <wp:anchor distT="0" distB="0" distL="114300" distR="114300" simplePos="0" relativeHeight="251667968" behindDoc="0" locked="0" layoutInCell="1" allowOverlap="1" wp14:anchorId="3F137CEF" wp14:editId="69ACA5A7">
                <wp:simplePos x="0" y="0"/>
                <wp:positionH relativeFrom="column">
                  <wp:posOffset>1742440</wp:posOffset>
                </wp:positionH>
                <wp:positionV relativeFrom="paragraph">
                  <wp:posOffset>41275</wp:posOffset>
                </wp:positionV>
                <wp:extent cx="1466850" cy="25082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466850" cy="2508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787885" w:rsidRPr="00787885" w:rsidRDefault="00787885" w:rsidP="00E20E41">
                            <w:pPr>
                              <w:jc w:val="center"/>
                              <w:rPr>
                                <w:rFonts w:ascii="Times New Roman" w:hAnsi="Times New Roman"/>
                                <w:sz w:val="20"/>
                                <w:szCs w:val="20"/>
                              </w:rPr>
                            </w:pPr>
                            <w:r w:rsidRPr="00787885">
                              <w:rPr>
                                <w:rFonts w:ascii="Times New Roman" w:hAnsi="Times New Roman"/>
                                <w:sz w:val="20"/>
                                <w:szCs w:val="20"/>
                              </w:rPr>
                              <w:t>Wet impreg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2" o:spid="_x0000_s1042" type="#_x0000_t202" style="position:absolute;left:0;text-align:left;margin-left:137.2pt;margin-top:3.25pt;width:115.5pt;height:19.75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" filled="f" stroked="f" strokeweight="2pt">
                <v:textbox>
                  <w:txbxContent>
                    <w:p w:rsidR="00787885" w:rsidRPr="00787885" w:rsidRDefault="00787885" w:rsidP="00E20E41">
                      <w:pPr>
                        <w:jc w:val="center"/>
                        <w:rPr>
                          <w:rFonts w:ascii="Times New Roman" w:hAnsi="Times New Roman"/>
                          <w:sz w:val="20"/>
                          <w:szCs w:val="20"/>
                        </w:rPr>
                      </w:pPr>
                      <w:r w:rsidRPr="00787885">
                        <w:rPr>
                          <w:rFonts w:ascii="Times New Roman" w:hAnsi="Times New Roman"/>
                          <w:sz w:val="20"/>
                          <w:szCs w:val="20"/>
                        </w:rPr>
                        <w:t>Wet impregnation</w:t>
                      </w:r>
                    </w:p>
                  </w:txbxContent>
                </v:textbox>
              </v:shape>
            </w:pict>
          </mc:Fallback>
        </mc:AlternateConten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C5247" w:rsidRPr="004C5247" w:rsidRDefault="005E67DD" w:rsidP="004C5247">
      <w:pPr>
        <w:spacing w:after="0" w:line="240" w:lineRule="auto"/>
        <w:jc w:val="both"/>
        <w:rPr>
          <w:rFonts w:ascii="Times New Roman" w:hAnsi="Times New Roman"/>
          <w:sz w:val="20"/>
          <w:szCs w:val="20"/>
        </w:rPr>
      </w:pPr>
      <w:r>
        <w:rPr>
          <w:noProof/>
          <w:lang w:bidi="ar-SA"/>
        </w:rPr>
        <mc:AlternateContent>
          <mc:Choice Requires="wps">
            <w:drawing>
              <wp:anchor distT="0" distB="0" distL="114300" distR="114300" simplePos="0" relativeHeight="251670016" behindDoc="0" locked="0" layoutInCell="1" allowOverlap="1" wp14:anchorId="3FDADEAA" wp14:editId="4A9CEBE2">
                <wp:simplePos x="0" y="0"/>
                <wp:positionH relativeFrom="column">
                  <wp:posOffset>3562350</wp:posOffset>
                </wp:positionH>
                <wp:positionV relativeFrom="paragraph">
                  <wp:posOffset>86360</wp:posOffset>
                </wp:positionV>
                <wp:extent cx="1" cy="247015"/>
                <wp:effectExtent l="76200" t="0" r="57150" b="57785"/>
                <wp:wrapNone/>
                <wp:docPr id="19" name="Straight Arrow Connector 19"/>
                <wp:cNvGraphicFramePr/>
                <a:graphic xmlns:a="http://schemas.openxmlformats.org/drawingml/2006/main">
                  <a:graphicData uri="http://schemas.microsoft.com/office/word/2010/wordprocessingShape">
                    <wps:wsp>
                      <wps:cNvCnPr/>
                      <wps:spPr>
                        <a:xfrm>
                          <a:off x="0" y="0"/>
                          <a:ext cx="1" cy="247015"/>
                        </a:xfrm>
                        <a:prstGeom prst="straightConnector1">
                          <a:avLst/>
                        </a:prstGeom>
                        <a:ln w="9525">
                          <a:tailEnd type="triangle"/>
                        </a:ln>
                      </wps:spPr>
                      <wps:style>
                        <a:lnRef idx="2">
                          <a:schemeClr val="dk1"/>
                        </a:lnRef>
                        <a:fillRef idx="1">
                          <a:schemeClr val="lt1"/>
                        </a:fillRef>
                        <a:effectRef idx="0">
                          <a:schemeClr val="dk1"/>
                        </a:effectRef>
                        <a:fontRef idx="minor">
                          <a:schemeClr val="dk1"/>
                        </a:fontRef>
                      </wps:style>
                      <wps:bodyPr/>
                    </wps:wsp>
                  </a:graphicData>
                </a:graphic>
                <wp14:sizeRelV relativeFrom="margin">
                  <wp14:pctHeight>0</wp14:pctHeight>
                </wp14:sizeRelV>
              </wp:anchor>
            </w:drawing>
          </mc:Choice>
          <mc:Fallback>
            <w:pict>
              <v:shape id="Straight Arrow Connector 19" o:spid="_x0000_s1026" type="#_x0000_t32" style="position:absolute;margin-left:280.5pt;margin-top:6.8pt;width:0;height:19.45pt;z-index:2516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" filled="t" fillcolor="white [3201]" strokecolor="black [3200]">
                <v:stroke endarrow="block"/>
              </v:shape>
            </w:pict>
          </mc:Fallback>
        </mc:AlternateConten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4C5247" w:rsidP="004C5247">
      <w:pPr>
        <w:spacing w:after="120" w:line="240" w:lineRule="auto"/>
        <w:jc w:val="both"/>
        <w:rPr>
          <w:rFonts w:ascii="Times New Roman" w:hAnsi="Times New Roman"/>
          <w:sz w:val="20"/>
          <w:szCs w:val="20"/>
        </w:rPr>
      </w:pPr>
    </w:p>
    <w:p w:rsidR="004C5247" w:rsidRPr="004C5247" w:rsidRDefault="004C5247" w:rsidP="004C5247">
      <w:pPr>
        <w:spacing w:after="0" w:line="240" w:lineRule="auto"/>
        <w:jc w:val="both"/>
        <w:rPr>
          <w:rFonts w:ascii="Times New Roman" w:hAnsi="Times New Roman"/>
          <w:sz w:val="20"/>
          <w:szCs w:val="20"/>
        </w:rPr>
      </w:pPr>
    </w:p>
    <w:p w:rsidR="004514D9" w:rsidRDefault="004514D9" w:rsidP="004C5247">
      <w:pPr>
        <w:spacing w:after="0" w:line="240" w:lineRule="auto"/>
        <w:jc w:val="center"/>
        <w:rPr>
          <w:rFonts w:ascii="Times New Roman" w:hAnsi="Times New Roman"/>
          <w:sz w:val="20"/>
          <w:szCs w:val="20"/>
        </w:rPr>
      </w:pPr>
    </w:p>
    <w:p w:rsidR="004514D9" w:rsidRDefault="004514D9" w:rsidP="004C5247">
      <w:pPr>
        <w:spacing w:after="0" w:line="240" w:lineRule="auto"/>
        <w:jc w:val="center"/>
        <w:rPr>
          <w:rFonts w:ascii="Times New Roman" w:hAnsi="Times New Roman"/>
          <w:sz w:val="20"/>
          <w:szCs w:val="20"/>
        </w:rPr>
      </w:pPr>
    </w:p>
    <w:p w:rsidR="00885438" w:rsidRDefault="00885438" w:rsidP="004C5247">
      <w:pPr>
        <w:spacing w:after="0" w:line="240" w:lineRule="auto"/>
        <w:jc w:val="center"/>
        <w:rPr>
          <w:rFonts w:ascii="Times New Roman" w:hAnsi="Times New Roman"/>
          <w:sz w:val="20"/>
          <w:szCs w:val="20"/>
        </w:rPr>
      </w:pPr>
    </w:p>
    <w:p w:rsidR="004C5247" w:rsidRPr="004C5247" w:rsidRDefault="004C5247" w:rsidP="00985E42">
      <w:pPr>
        <w:spacing w:after="0" w:line="240" w:lineRule="auto"/>
        <w:jc w:val="center"/>
        <w:rPr>
          <w:rFonts w:ascii="Times New Roman" w:hAnsi="Times New Roman"/>
          <w:sz w:val="20"/>
          <w:szCs w:val="20"/>
        </w:rPr>
      </w:pPr>
      <w:r w:rsidRPr="004C5247">
        <w:rPr>
          <w:rFonts w:ascii="Times New Roman" w:hAnsi="Times New Roman"/>
          <w:sz w:val="20"/>
          <w:szCs w:val="20"/>
        </w:rPr>
        <w:t xml:space="preserve">Figure 1. </w:t>
      </w:r>
      <w:r>
        <w:rPr>
          <w:rFonts w:ascii="Times New Roman" w:hAnsi="Times New Roman"/>
          <w:sz w:val="20"/>
          <w:szCs w:val="20"/>
        </w:rPr>
        <w:t xml:space="preserve"> </w:t>
      </w:r>
      <w:r w:rsidRPr="004C5247">
        <w:rPr>
          <w:rFonts w:ascii="Times New Roman" w:hAnsi="Times New Roman"/>
          <w:sz w:val="20"/>
          <w:szCs w:val="20"/>
        </w:rPr>
        <w:t>Schematic diagram of steps involved in the synthesis of the 20 wt% Co/CeO</w:t>
      </w:r>
      <w:r w:rsidRPr="004C5247">
        <w:rPr>
          <w:rFonts w:ascii="Times New Roman" w:hAnsi="Times New Roman"/>
          <w:sz w:val="20"/>
          <w:szCs w:val="20"/>
          <w:vertAlign w:val="subscript"/>
        </w:rPr>
        <w:t xml:space="preserve">2 </w:t>
      </w:r>
      <w:r w:rsidRPr="004C5247">
        <w:rPr>
          <w:rFonts w:ascii="Times New Roman" w:hAnsi="Times New Roman"/>
          <w:sz w:val="20"/>
          <w:szCs w:val="20"/>
        </w:rPr>
        <w:t>catalyst</w:t>
      </w:r>
    </w:p>
    <w:p w:rsidR="004C5247" w:rsidRPr="004C5247" w:rsidRDefault="004C5247" w:rsidP="004C5247">
      <w:pPr>
        <w:spacing w:after="0" w:line="240" w:lineRule="auto"/>
        <w:jc w:val="both"/>
        <w:rPr>
          <w:rFonts w:ascii="Times New Roman" w:hAnsi="Times New Roman"/>
          <w:b/>
          <w:sz w:val="20"/>
          <w:szCs w:val="20"/>
        </w:rPr>
      </w:pPr>
      <w:r w:rsidRPr="004C5247">
        <w:rPr>
          <w:rFonts w:ascii="Times New Roman" w:hAnsi="Times New Roman"/>
          <w:b/>
          <w:sz w:val="20"/>
          <w:szCs w:val="20"/>
        </w:rPr>
        <w:lastRenderedPageBreak/>
        <w:t>Catalyst activity test</w:t>
      </w:r>
    </w:p>
    <w:p w:rsidR="004C5247" w:rsidRPr="004C5247" w:rsidRDefault="004C5247" w:rsidP="004C5247">
      <w:pPr>
        <w:spacing w:after="0" w:line="240" w:lineRule="auto"/>
        <w:jc w:val="both"/>
        <w:rPr>
          <w:rFonts w:ascii="Times New Roman" w:hAnsi="Times New Roman"/>
          <w:sz w:val="20"/>
          <w:szCs w:val="20"/>
        </w:rPr>
      </w:pPr>
      <w:r w:rsidRPr="004C5247">
        <w:rPr>
          <w:rFonts w:ascii="Times New Roman" w:hAnsi="Times New Roman"/>
          <w:sz w:val="20"/>
          <w:szCs w:val="20"/>
        </w:rPr>
        <w:t xml:space="preserve">The catalyst activity test was performed in a stainless steel fixed bed reactor under controlled atmospheric pressure. The stainless steel tubular reactor was loaded with 200 mg catalyst sample supported with quartz wool. The fixed bed reactor was positioned in a furnace equipped with a </w:t>
      </w:r>
      <w:r w:rsidRPr="004C5247">
        <w:rPr>
          <w:rFonts w:ascii="Times New Roman" w:hAnsi="Times New Roman"/>
          <w:noProof/>
          <w:sz w:val="20"/>
          <w:szCs w:val="20"/>
        </w:rPr>
        <w:t>Type-K</w:t>
      </w:r>
      <w:r w:rsidRPr="004C5247">
        <w:rPr>
          <w:rFonts w:ascii="Times New Roman" w:hAnsi="Times New Roman"/>
          <w:sz w:val="20"/>
          <w:szCs w:val="20"/>
        </w:rPr>
        <w:t xml:space="preserve"> thermocouple to monitor the temperature of the catalytic bed. Prior to the commencement of the activity test, the catalyst was reduced </w:t>
      </w:r>
      <w:r w:rsidRPr="004C5247">
        <w:rPr>
          <w:rFonts w:ascii="Times New Roman" w:hAnsi="Times New Roman"/>
          <w:i/>
          <w:sz w:val="20"/>
          <w:szCs w:val="20"/>
        </w:rPr>
        <w:t>in situ</w:t>
      </w:r>
      <w:r w:rsidRPr="004C5247">
        <w:rPr>
          <w:rFonts w:ascii="Times New Roman" w:hAnsi="Times New Roman"/>
          <w:sz w:val="20"/>
          <w:szCs w:val="20"/>
        </w:rPr>
        <w:t xml:space="preserve"> in a flow of 60 ml/min of H</w:t>
      </w:r>
      <w:r w:rsidRPr="004C5247">
        <w:rPr>
          <w:rFonts w:ascii="Times New Roman" w:hAnsi="Times New Roman"/>
          <w:sz w:val="20"/>
          <w:szCs w:val="20"/>
          <w:vertAlign w:val="subscript"/>
        </w:rPr>
        <w:t>2</w:t>
      </w:r>
      <w:r w:rsidRPr="004C5247">
        <w:rPr>
          <w:rFonts w:ascii="Times New Roman" w:hAnsi="Times New Roman"/>
          <w:sz w:val="20"/>
          <w:szCs w:val="20"/>
        </w:rPr>
        <w:t>/N</w:t>
      </w:r>
      <w:r w:rsidRPr="004C5247">
        <w:rPr>
          <w:rFonts w:ascii="Times New Roman" w:hAnsi="Times New Roman"/>
          <w:sz w:val="20"/>
          <w:szCs w:val="20"/>
          <w:vertAlign w:val="subscript"/>
        </w:rPr>
        <w:t>2</w:t>
      </w:r>
      <w:r w:rsidRPr="004C5247">
        <w:rPr>
          <w:rFonts w:ascii="Times New Roman" w:hAnsi="Times New Roman"/>
          <w:sz w:val="20"/>
          <w:szCs w:val="20"/>
        </w:rPr>
        <w:t xml:space="preserve"> (1:5) at 873 K for 1 h. The flow of the reactant gases (CH</w:t>
      </w:r>
      <w:r w:rsidRPr="004C5247">
        <w:rPr>
          <w:rFonts w:ascii="Times New Roman" w:hAnsi="Times New Roman"/>
          <w:sz w:val="20"/>
          <w:szCs w:val="20"/>
          <w:vertAlign w:val="subscript"/>
        </w:rPr>
        <w:t xml:space="preserve">4 </w:t>
      </w:r>
      <w:r w:rsidRPr="004C5247">
        <w:rPr>
          <w:rFonts w:ascii="Times New Roman" w:hAnsi="Times New Roman"/>
          <w:sz w:val="20"/>
          <w:szCs w:val="20"/>
        </w:rPr>
        <w:t>and</w:t>
      </w:r>
      <w:r w:rsidRPr="004C5247">
        <w:rPr>
          <w:rFonts w:ascii="Times New Roman" w:hAnsi="Times New Roman"/>
          <w:sz w:val="20"/>
          <w:szCs w:val="20"/>
          <w:vertAlign w:val="subscript"/>
        </w:rPr>
        <w:t xml:space="preserve"> </w:t>
      </w:r>
      <w:r w:rsidRPr="004C5247">
        <w:rPr>
          <w:rFonts w:ascii="Times New Roman" w:hAnsi="Times New Roman"/>
          <w:sz w:val="20"/>
          <w:szCs w:val="20"/>
        </w:rPr>
        <w:t>CO</w:t>
      </w:r>
      <w:r w:rsidRPr="004C5247">
        <w:rPr>
          <w:rFonts w:ascii="Times New Roman" w:hAnsi="Times New Roman"/>
          <w:sz w:val="20"/>
          <w:szCs w:val="20"/>
          <w:vertAlign w:val="subscript"/>
        </w:rPr>
        <w:t>2</w:t>
      </w:r>
      <w:r w:rsidRPr="004C5247">
        <w:rPr>
          <w:rFonts w:ascii="Times New Roman" w:hAnsi="Times New Roman"/>
          <w:sz w:val="20"/>
          <w:szCs w:val="20"/>
        </w:rPr>
        <w:t>) into the reactor was monitored using Alicat digital mass flow controller. The dry reforming of methane was performed at varying feed ratios ranged 0.1-1.0 and reaction temperature ranged 923 – 1023 K. The compositions of the reactant gases as well as the products (H</w:t>
      </w:r>
      <w:r w:rsidRPr="004C5247">
        <w:rPr>
          <w:rFonts w:ascii="Times New Roman" w:hAnsi="Times New Roman"/>
          <w:sz w:val="20"/>
          <w:szCs w:val="20"/>
          <w:vertAlign w:val="subscript"/>
        </w:rPr>
        <w:t>2</w:t>
      </w:r>
      <w:r w:rsidRPr="004C5247">
        <w:rPr>
          <w:rFonts w:ascii="Times New Roman" w:hAnsi="Times New Roman"/>
          <w:sz w:val="20"/>
          <w:szCs w:val="20"/>
        </w:rPr>
        <w:t xml:space="preserve"> and CO) were monitored using GC-TCD. The activity of the catalyst was measured based on the conversions of the reactants, the </w:t>
      </w:r>
      <w:r w:rsidRPr="004C5247">
        <w:rPr>
          <w:rFonts w:ascii="Times New Roman" w:hAnsi="Times New Roman"/>
          <w:noProof/>
          <w:sz w:val="20"/>
          <w:szCs w:val="20"/>
        </w:rPr>
        <w:t>yield,</w:t>
      </w:r>
      <w:r w:rsidRPr="004C5247">
        <w:rPr>
          <w:rFonts w:ascii="Times New Roman" w:hAnsi="Times New Roman"/>
          <w:sz w:val="20"/>
          <w:szCs w:val="20"/>
        </w:rPr>
        <w:t xml:space="preserve"> and selectivity of the products formed as shown in equations (2) – (7). </w:t>
      </w:r>
    </w:p>
    <w:p w:rsidR="004C5247" w:rsidRPr="004C5247" w:rsidRDefault="004C5247" w:rsidP="004C5247">
      <w:pPr>
        <w:spacing w:after="0" w:line="240" w:lineRule="auto"/>
        <w:jc w:val="both"/>
        <w:rPr>
          <w:rFonts w:ascii="Times New Roman" w:hAnsi="Times New Roman"/>
          <w:sz w:val="20"/>
          <w:szCs w:val="20"/>
        </w:rPr>
      </w:pPr>
    </w:p>
    <w:p w:rsidR="004C5247" w:rsidRPr="004C5247" w:rsidRDefault="009703BB" w:rsidP="00EE4AA3">
      <w:pPr>
        <w:spacing w:after="0" w:line="240" w:lineRule="auto"/>
        <w:ind w:firstLine="720"/>
        <w:jc w:val="both"/>
        <w:rPr>
          <w:rFonts w:ascii="Times New Roman" w:eastAsiaTheme="minorEastAsia" w:hAnsi="Times New Roman"/>
          <w:sz w:val="20"/>
          <w:szCs w:val="20"/>
        </w:rPr>
      </w:pP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4</m:t>
            </m:r>
          </m:sub>
        </m:sSub>
        <m:r>
          <m:rPr>
            <m:sty m:val="p"/>
          </m:rPr>
          <w:rPr>
            <w:rFonts w:ascii="Cambria Math" w:eastAsiaTheme="minorEastAsia" w:hAnsi="Cambria Math"/>
            <w:sz w:val="20"/>
            <w:szCs w:val="20"/>
          </w:rPr>
          <m:t xml:space="preserve"> conversion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t>
            </m:r>
          </m:e>
        </m:d>
        <m:r>
          <m:rPr>
            <m:sty m:val="p"/>
          </m:rPr>
          <w:rPr>
            <w:rFonts w:ascii="Cambria Math" w:eastAsiaTheme="minorEastAsia" w:hAnsi="Cambria Math"/>
            <w:sz w:val="20"/>
            <w:szCs w:val="20"/>
          </w:rPr>
          <m:t xml:space="preserve">= </m:t>
        </m:r>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4in</m:t>
                    </m:r>
                  </m:sub>
                </m:sSub>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4out</m:t>
                    </m:r>
                  </m:sub>
                </m:sSub>
                <m:r>
                  <m:rPr>
                    <m:sty m:val="p"/>
                  </m:rPr>
                  <w:rPr>
                    <w:rFonts w:ascii="Cambria Math" w:eastAsiaTheme="minorEastAsia" w:hAnsi="Cambria Math"/>
                    <w:sz w:val="20"/>
                    <w:szCs w:val="20"/>
                  </w:rPr>
                  <m:t xml:space="preserve"> </m:t>
                </m:r>
              </m:sub>
            </m:sSub>
          </m:num>
          <m:den>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4in</m:t>
                    </m:r>
                  </m:sub>
                </m:sSub>
              </m:sub>
            </m:sSub>
          </m:den>
        </m:f>
        <m:r>
          <m:rPr>
            <m:sty m:val="p"/>
          </m:rPr>
          <w:rPr>
            <w:rFonts w:ascii="Cambria Math" w:eastAsiaTheme="minorEastAsia" w:hAnsi="Cambria Math"/>
            <w:sz w:val="20"/>
            <w:szCs w:val="20"/>
          </w:rPr>
          <m:t>×100</m:t>
        </m:r>
      </m:oMath>
      <w:r w:rsidR="004C5247" w:rsidRPr="004C5247">
        <w:rPr>
          <w:rFonts w:ascii="Times New Roman" w:eastAsiaTheme="minorEastAsia" w:hAnsi="Times New Roman"/>
          <w:sz w:val="20"/>
          <w:szCs w:val="20"/>
        </w:rPr>
        <w:t xml:space="preserve">     </w:t>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t xml:space="preserve">   </w:t>
      </w:r>
      <w:r w:rsidR="00EE4AA3">
        <w:rPr>
          <w:rFonts w:ascii="Times New Roman" w:eastAsiaTheme="minorEastAsia" w:hAnsi="Times New Roman"/>
          <w:sz w:val="20"/>
          <w:szCs w:val="20"/>
        </w:rPr>
        <w:t xml:space="preserve">                                  </w:t>
      </w:r>
      <w:r w:rsidR="004C5247" w:rsidRPr="004C5247">
        <w:rPr>
          <w:rFonts w:ascii="Times New Roman" w:eastAsiaTheme="minorEastAsia" w:hAnsi="Times New Roman"/>
          <w:sz w:val="20"/>
          <w:szCs w:val="20"/>
        </w:rPr>
        <w:t>(2)</w:t>
      </w:r>
    </w:p>
    <w:p w:rsidR="004C5247" w:rsidRPr="004C5247" w:rsidRDefault="009703BB" w:rsidP="00EE4AA3">
      <w:pPr>
        <w:spacing w:after="0" w:line="240" w:lineRule="auto"/>
        <w:ind w:firstLine="720"/>
        <w:jc w:val="both"/>
        <w:rPr>
          <w:rFonts w:ascii="Times New Roman" w:eastAsiaTheme="minorEastAsia" w:hAnsi="Times New Roman"/>
          <w:sz w:val="20"/>
          <w:szCs w:val="20"/>
        </w:rPr>
      </w:pP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2</m:t>
            </m:r>
          </m:sub>
        </m:sSub>
        <m:r>
          <m:rPr>
            <m:sty m:val="p"/>
          </m:rPr>
          <w:rPr>
            <w:rFonts w:ascii="Cambria Math" w:eastAsiaTheme="minorEastAsia" w:hAnsi="Cambria Math"/>
            <w:sz w:val="20"/>
            <w:szCs w:val="20"/>
          </w:rPr>
          <m:t xml:space="preserve"> conversion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t>
            </m:r>
          </m:e>
        </m:d>
        <m:r>
          <m:rPr>
            <m:sty m:val="p"/>
          </m:rPr>
          <w:rPr>
            <w:rFonts w:ascii="Cambria Math" w:eastAsiaTheme="minorEastAsia" w:hAnsi="Cambria Math"/>
            <w:sz w:val="20"/>
            <w:szCs w:val="20"/>
          </w:rPr>
          <m:t xml:space="preserve">= </m:t>
        </m:r>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2in</m:t>
                    </m:r>
                  </m:sub>
                </m:sSub>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2out</m:t>
                    </m:r>
                  </m:sub>
                </m:sSub>
                <m:r>
                  <m:rPr>
                    <m:sty m:val="p"/>
                  </m:rPr>
                  <w:rPr>
                    <w:rFonts w:ascii="Cambria Math" w:eastAsiaTheme="minorEastAsia" w:hAnsi="Cambria Math"/>
                    <w:sz w:val="20"/>
                    <w:szCs w:val="20"/>
                  </w:rPr>
                  <m:t xml:space="preserve"> </m:t>
                </m:r>
              </m:sub>
            </m:sSub>
          </m:num>
          <m:den>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2in</m:t>
                    </m:r>
                  </m:sub>
                </m:sSub>
              </m:sub>
            </m:sSub>
          </m:den>
        </m:f>
        <m:r>
          <m:rPr>
            <m:sty m:val="p"/>
          </m:rPr>
          <w:rPr>
            <w:rFonts w:ascii="Cambria Math" w:eastAsiaTheme="minorEastAsia" w:hAnsi="Cambria Math"/>
            <w:sz w:val="20"/>
            <w:szCs w:val="20"/>
          </w:rPr>
          <m:t>×10</m:t>
        </m:r>
      </m:oMath>
      <w:r w:rsidR="004C5247" w:rsidRPr="004C5247">
        <w:rPr>
          <w:rFonts w:ascii="Times New Roman" w:eastAsiaTheme="minorEastAsia" w:hAnsi="Times New Roman"/>
          <w:sz w:val="20"/>
          <w:szCs w:val="20"/>
        </w:rPr>
        <w:t>0</w:t>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t xml:space="preserve">   </w:t>
      </w:r>
      <w:r w:rsidR="004C5247">
        <w:rPr>
          <w:rFonts w:ascii="Times New Roman" w:eastAsiaTheme="minorEastAsia" w:hAnsi="Times New Roman"/>
          <w:sz w:val="20"/>
          <w:szCs w:val="20"/>
        </w:rPr>
        <w:t xml:space="preserve">                    </w:t>
      </w:r>
      <w:r w:rsidR="004C5247" w:rsidRPr="004C5247">
        <w:rPr>
          <w:rFonts w:ascii="Times New Roman" w:eastAsiaTheme="minorEastAsia" w:hAnsi="Times New Roman"/>
          <w:sz w:val="20"/>
          <w:szCs w:val="20"/>
        </w:rPr>
        <w:t>(3)</w:t>
      </w:r>
    </w:p>
    <w:p w:rsidR="004C5247" w:rsidRPr="004C5247" w:rsidRDefault="009703BB" w:rsidP="00EE4AA3">
      <w:pPr>
        <w:spacing w:after="0" w:line="240" w:lineRule="auto"/>
        <w:ind w:firstLine="720"/>
        <w:jc w:val="both"/>
        <w:rPr>
          <w:rFonts w:ascii="Times New Roman" w:eastAsiaTheme="minorEastAsia" w:hAnsi="Times New Roman"/>
          <w:sz w:val="20"/>
          <w:szCs w:val="20"/>
        </w:rPr>
      </w:pP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H</m:t>
            </m:r>
          </m:e>
          <m:sub>
            <m:r>
              <m:rPr>
                <m:sty m:val="p"/>
              </m:rPr>
              <w:rPr>
                <w:rFonts w:ascii="Cambria Math" w:eastAsiaTheme="minorEastAsia" w:hAnsi="Cambria Math"/>
                <w:sz w:val="20"/>
                <w:szCs w:val="20"/>
              </w:rPr>
              <m:t>2</m:t>
            </m:r>
          </m:sub>
        </m:sSub>
        <m:r>
          <m:rPr>
            <m:sty m:val="p"/>
          </m:rPr>
          <w:rPr>
            <w:rFonts w:ascii="Cambria Math" w:eastAsiaTheme="minorEastAsia" w:hAnsi="Cambria Math"/>
            <w:sz w:val="20"/>
            <w:szCs w:val="20"/>
          </w:rPr>
          <m:t xml:space="preserve"> yield= </m:t>
        </m:r>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H</m:t>
                    </m:r>
                  </m:e>
                  <m:sub>
                    <m:r>
                      <m:rPr>
                        <m:sty m:val="p"/>
                      </m:rPr>
                      <w:rPr>
                        <w:rFonts w:ascii="Cambria Math" w:eastAsiaTheme="minorEastAsia" w:hAnsi="Cambria Math"/>
                        <w:sz w:val="20"/>
                        <w:szCs w:val="20"/>
                      </w:rPr>
                      <m:t>2out</m:t>
                    </m:r>
                  </m:sub>
                </m:sSub>
                <m:r>
                  <m:rPr>
                    <m:sty m:val="p"/>
                  </m:rPr>
                  <w:rPr>
                    <w:rFonts w:ascii="Cambria Math" w:eastAsiaTheme="minorEastAsia" w:hAnsi="Cambria Math"/>
                    <w:sz w:val="20"/>
                    <w:szCs w:val="20"/>
                  </w:rPr>
                  <m:t xml:space="preserve"> </m:t>
                </m:r>
              </m:sub>
            </m:sSub>
          </m:num>
          <m:den>
            <m:r>
              <w:rPr>
                <w:rFonts w:ascii="Cambria Math" w:eastAsiaTheme="minorEastAsia" w:hAnsi="Cambria Math"/>
                <w:sz w:val="20"/>
                <w:szCs w:val="20"/>
              </w:rPr>
              <m:t>2×</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4in</m:t>
                    </m:r>
                  </m:sub>
                </m:sSub>
              </m:sub>
            </m:sSub>
          </m:den>
        </m:f>
        <m:r>
          <m:rPr>
            <m:sty m:val="p"/>
          </m:rPr>
          <w:rPr>
            <w:rFonts w:ascii="Cambria Math" w:eastAsiaTheme="minorEastAsia" w:hAnsi="Cambria Math"/>
            <w:sz w:val="20"/>
            <w:szCs w:val="20"/>
          </w:rPr>
          <m:t>×</m:t>
        </m:r>
      </m:oMath>
      <w:r w:rsidR="004C5247" w:rsidRPr="004C5247">
        <w:rPr>
          <w:rFonts w:ascii="Times New Roman" w:eastAsiaTheme="minorEastAsia" w:hAnsi="Times New Roman"/>
          <w:sz w:val="20"/>
          <w:szCs w:val="20"/>
        </w:rPr>
        <w:t xml:space="preserve"> 100</w:t>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r>
      <w:r w:rsidR="004C5247" w:rsidRPr="004C5247">
        <w:rPr>
          <w:rFonts w:ascii="Times New Roman" w:eastAsiaTheme="minorEastAsia" w:hAnsi="Times New Roman"/>
          <w:sz w:val="20"/>
          <w:szCs w:val="20"/>
        </w:rPr>
        <w:tab/>
        <w:t xml:space="preserve">  </w:t>
      </w:r>
      <w:r w:rsidR="004C5247">
        <w:rPr>
          <w:rFonts w:ascii="Times New Roman" w:eastAsiaTheme="minorEastAsia" w:hAnsi="Times New Roman"/>
          <w:sz w:val="20"/>
          <w:szCs w:val="20"/>
        </w:rPr>
        <w:t xml:space="preserve">                    </w:t>
      </w:r>
      <w:r w:rsidR="004C5247" w:rsidRPr="004C5247">
        <w:rPr>
          <w:rFonts w:ascii="Times New Roman" w:eastAsiaTheme="minorEastAsia" w:hAnsi="Times New Roman"/>
          <w:sz w:val="20"/>
          <w:szCs w:val="20"/>
        </w:rPr>
        <w:t xml:space="preserve"> </w:t>
      </w:r>
      <w:r w:rsidR="00EE4AA3">
        <w:rPr>
          <w:rFonts w:ascii="Times New Roman" w:eastAsiaTheme="minorEastAsia" w:hAnsi="Times New Roman"/>
          <w:sz w:val="20"/>
          <w:szCs w:val="20"/>
        </w:rPr>
        <w:t xml:space="preserve">              </w:t>
      </w:r>
      <w:r w:rsidR="004C5247" w:rsidRPr="004C5247">
        <w:rPr>
          <w:rFonts w:ascii="Times New Roman" w:eastAsiaTheme="minorEastAsia" w:hAnsi="Times New Roman"/>
          <w:sz w:val="20"/>
          <w:szCs w:val="20"/>
        </w:rPr>
        <w:t>(4)</w:t>
      </w:r>
    </w:p>
    <w:p w:rsidR="004C5247" w:rsidRPr="004C5247" w:rsidRDefault="004C5247" w:rsidP="00EE4AA3">
      <w:pPr>
        <w:spacing w:after="0" w:line="240" w:lineRule="auto"/>
        <w:ind w:firstLine="720"/>
        <w:jc w:val="both"/>
        <w:rPr>
          <w:rFonts w:ascii="Times New Roman" w:eastAsiaTheme="minorEastAsia" w:hAnsi="Times New Roman"/>
          <w:sz w:val="20"/>
          <w:szCs w:val="20"/>
        </w:rPr>
      </w:pPr>
      <m:oMath>
        <m:r>
          <m:rPr>
            <m:sty m:val="p"/>
          </m:rPr>
          <w:rPr>
            <w:rFonts w:ascii="Cambria Math" w:eastAsiaTheme="minorEastAsia" w:hAnsi="Cambria Math"/>
            <w:sz w:val="20"/>
            <w:szCs w:val="20"/>
          </w:rPr>
          <m:t xml:space="preserve">CO yield= </m:t>
        </m:r>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out</m:t>
                    </m:r>
                  </m:sub>
                </m:sSub>
                <m:r>
                  <m:rPr>
                    <m:sty m:val="p"/>
                  </m:rPr>
                  <w:rPr>
                    <w:rFonts w:ascii="Cambria Math" w:eastAsiaTheme="minorEastAsia" w:hAnsi="Cambria Math"/>
                    <w:sz w:val="20"/>
                    <w:szCs w:val="20"/>
                  </w:rPr>
                  <m:t xml:space="preserve"> </m:t>
                </m:r>
              </m:sub>
            </m:sSub>
          </m:num>
          <m:den>
            <m:sSub>
              <m:sSubPr>
                <m:ctrlPr>
                  <w:rPr>
                    <w:rFonts w:ascii="Cambria Math" w:eastAsiaTheme="minorEastAsia" w:hAnsi="Cambria Math"/>
                    <w:sz w:val="20"/>
                    <w:szCs w:val="20"/>
                  </w:rPr>
                </m:ctrlPr>
              </m:sSub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4in</m:t>
                        </m:r>
                      </m:sub>
                    </m:sSub>
                  </m:sub>
                </m:sSub>
                <m:r>
                  <m:rPr>
                    <m:sty m:val="p"/>
                  </m:rPr>
                  <w:rPr>
                    <w:rFonts w:ascii="Cambria Math" w:eastAsiaTheme="minorEastAsia" w:hAnsi="Cambria Math"/>
                    <w:sz w:val="20"/>
                    <w:szCs w:val="20"/>
                  </w:rPr>
                  <m:t>+ 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2in</m:t>
                    </m:r>
                  </m:sub>
                </m:sSub>
              </m:sub>
            </m:sSub>
          </m:den>
        </m:f>
        <m:r>
          <m:rPr>
            <m:sty m:val="p"/>
          </m:rPr>
          <w:rPr>
            <w:rFonts w:ascii="Cambria Math" w:eastAsiaTheme="minorEastAsia" w:hAnsi="Cambria Math"/>
            <w:sz w:val="20"/>
            <w:szCs w:val="20"/>
          </w:rPr>
          <m:t>×</m:t>
        </m:r>
      </m:oMath>
      <w:r w:rsidRPr="004C5247">
        <w:rPr>
          <w:rFonts w:ascii="Times New Roman" w:eastAsiaTheme="minorEastAsia" w:hAnsi="Times New Roman"/>
          <w:sz w:val="20"/>
          <w:szCs w:val="20"/>
        </w:rPr>
        <w:t xml:space="preserve"> 100</w:t>
      </w:r>
      <w:r w:rsidRPr="004C5247">
        <w:rPr>
          <w:rFonts w:ascii="Times New Roman" w:eastAsiaTheme="minorEastAsia" w:hAnsi="Times New Roman"/>
          <w:sz w:val="20"/>
          <w:szCs w:val="20"/>
        </w:rPr>
        <w:tab/>
      </w:r>
      <w:r w:rsidRPr="004C5247">
        <w:rPr>
          <w:rFonts w:ascii="Times New Roman" w:eastAsiaTheme="minorEastAsia" w:hAnsi="Times New Roman"/>
          <w:sz w:val="20"/>
          <w:szCs w:val="20"/>
        </w:rPr>
        <w:tab/>
      </w:r>
      <w:r w:rsidRPr="004C5247">
        <w:rPr>
          <w:rFonts w:ascii="Times New Roman" w:eastAsiaTheme="minorEastAsia" w:hAnsi="Times New Roman"/>
          <w:sz w:val="20"/>
          <w:szCs w:val="20"/>
        </w:rPr>
        <w:tab/>
      </w:r>
      <w:r w:rsidRPr="004C5247">
        <w:rPr>
          <w:rFonts w:ascii="Times New Roman" w:eastAsiaTheme="minorEastAsia" w:hAnsi="Times New Roman"/>
          <w:sz w:val="20"/>
          <w:szCs w:val="20"/>
        </w:rPr>
        <w:tab/>
      </w:r>
      <w:r w:rsidRPr="004C5247">
        <w:rPr>
          <w:rFonts w:ascii="Times New Roman" w:eastAsiaTheme="minorEastAsia" w:hAnsi="Times New Roman"/>
          <w:sz w:val="20"/>
          <w:szCs w:val="20"/>
        </w:rPr>
        <w:tab/>
      </w:r>
      <w:r w:rsidRPr="004C5247">
        <w:rPr>
          <w:rFonts w:ascii="Times New Roman" w:eastAsiaTheme="minorEastAsia" w:hAnsi="Times New Roman"/>
          <w:sz w:val="20"/>
          <w:szCs w:val="20"/>
        </w:rPr>
        <w:tab/>
      </w:r>
      <w:r w:rsidRPr="004C5247">
        <w:rPr>
          <w:rFonts w:ascii="Times New Roman" w:eastAsiaTheme="minorEastAsia" w:hAnsi="Times New Roman"/>
          <w:sz w:val="20"/>
          <w:szCs w:val="20"/>
        </w:rPr>
        <w:tab/>
        <w:t xml:space="preserve">   </w:t>
      </w:r>
      <w:r>
        <w:rPr>
          <w:rFonts w:ascii="Times New Roman" w:eastAsiaTheme="minorEastAsia" w:hAnsi="Times New Roman"/>
          <w:sz w:val="20"/>
          <w:szCs w:val="20"/>
        </w:rPr>
        <w:t xml:space="preserve">                    </w:t>
      </w:r>
      <w:r w:rsidRPr="004C5247">
        <w:rPr>
          <w:rFonts w:ascii="Times New Roman" w:eastAsiaTheme="minorEastAsia" w:hAnsi="Times New Roman"/>
          <w:sz w:val="20"/>
          <w:szCs w:val="20"/>
        </w:rPr>
        <w:t>(5)</w:t>
      </w:r>
    </w:p>
    <w:p w:rsidR="004C5247" w:rsidRPr="004C5247" w:rsidRDefault="009703BB" w:rsidP="00EE4AA3">
      <w:pPr>
        <w:spacing w:after="0" w:line="240" w:lineRule="auto"/>
        <w:ind w:firstLine="720"/>
        <w:jc w:val="both"/>
        <w:rPr>
          <w:rFonts w:ascii="Times New Roman" w:eastAsiaTheme="minorEastAsia" w:hAnsi="Times New Roman"/>
          <w:sz w:val="20"/>
          <w:szCs w:val="20"/>
        </w:rPr>
      </w:pP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H</m:t>
            </m:r>
          </m:e>
          <m:sub>
            <m:r>
              <m:rPr>
                <m:sty m:val="p"/>
              </m:rPr>
              <w:rPr>
                <w:rFonts w:ascii="Cambria Math" w:eastAsiaTheme="minorEastAsia" w:hAnsi="Cambria Math"/>
                <w:sz w:val="20"/>
                <w:szCs w:val="20"/>
              </w:rPr>
              <m:t>2</m:t>
            </m:r>
          </m:sub>
        </m:sSub>
        <m:r>
          <m:rPr>
            <m:sty m:val="p"/>
          </m:rPr>
          <w:rPr>
            <w:rFonts w:ascii="Cambria Math" w:eastAsiaTheme="minorEastAsia" w:hAnsi="Cambria Math"/>
            <w:sz w:val="20"/>
            <w:szCs w:val="20"/>
          </w:rPr>
          <m:t xml:space="preserve"> Selectivity= </m:t>
        </m:r>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H</m:t>
                    </m:r>
                  </m:e>
                  <m:sub>
                    <m:r>
                      <m:rPr>
                        <m:sty m:val="p"/>
                      </m:rPr>
                      <w:rPr>
                        <w:rFonts w:ascii="Cambria Math" w:eastAsiaTheme="minorEastAsia" w:hAnsi="Cambria Math"/>
                        <w:sz w:val="20"/>
                        <w:szCs w:val="20"/>
                      </w:rPr>
                      <m:t>2out</m:t>
                    </m:r>
                  </m:sub>
                </m:sSub>
                <m:r>
                  <m:rPr>
                    <m:sty m:val="p"/>
                  </m:rPr>
                  <w:rPr>
                    <w:rFonts w:ascii="Cambria Math" w:eastAsiaTheme="minorEastAsia" w:hAnsi="Cambria Math"/>
                    <w:sz w:val="20"/>
                    <w:szCs w:val="20"/>
                  </w:rPr>
                  <m:t xml:space="preserve"> </m:t>
                </m:r>
              </m:sub>
            </m:sSub>
          </m:num>
          <m:den>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H</m:t>
                    </m:r>
                  </m:e>
                  <m:sub>
                    <m:r>
                      <m:rPr>
                        <m:sty m:val="p"/>
                      </m:rPr>
                      <w:rPr>
                        <w:rFonts w:ascii="Cambria Math" w:eastAsiaTheme="minorEastAsia" w:hAnsi="Cambria Math"/>
                        <w:sz w:val="20"/>
                        <w:szCs w:val="20"/>
                      </w:rPr>
                      <m:t>2out</m:t>
                    </m:r>
                  </m:sub>
                </m:sSub>
                <m:r>
                  <m:rPr>
                    <m:sty m:val="p"/>
                  </m:rPr>
                  <w:rPr>
                    <w:rFonts w:ascii="Cambria Math" w:eastAsiaTheme="minorEastAsia" w:hAnsi="Cambria Math"/>
                    <w:sz w:val="20"/>
                    <w:szCs w:val="20"/>
                  </w:rPr>
                  <m:t xml:space="preserve"> </m:t>
                </m:r>
              </m:sub>
            </m:sSub>
            <m:r>
              <w:rPr>
                <w:rFonts w:ascii="Cambria Math" w:eastAsiaTheme="minorEastAsia" w:hAnsi="Cambria Math"/>
                <w:sz w:val="20"/>
                <w:szCs w:val="20"/>
              </w:rPr>
              <m:t xml:space="preserve">+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4out</m:t>
                    </m:r>
                  </m:sub>
                </m:sSub>
              </m:sub>
            </m:sSub>
            <m:r>
              <w:rPr>
                <w:rFonts w:ascii="Cambria Math" w:eastAsiaTheme="minorEastAsia" w:hAnsi="Cambria Math"/>
                <w:sz w:val="20"/>
                <w:szCs w:val="20"/>
              </w:rPr>
              <m:t xml:space="preserve">+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2out</m:t>
                    </m:r>
                  </m:sub>
                </m:sSub>
                <m:r>
                  <m:rPr>
                    <m:sty m:val="p"/>
                  </m:rPr>
                  <w:rPr>
                    <w:rFonts w:ascii="Cambria Math" w:eastAsiaTheme="minorEastAsia" w:hAnsi="Cambria Math"/>
                    <w:sz w:val="20"/>
                    <w:szCs w:val="20"/>
                  </w:rPr>
                  <m:t xml:space="preserve"> </m:t>
                </m:r>
              </m:sub>
            </m:sSub>
            <m:r>
              <w:rPr>
                <w:rFonts w:ascii="Cambria Math" w:eastAsiaTheme="minorEastAsia" w:hAnsi="Cambria Math"/>
                <w:sz w:val="20"/>
                <w:szCs w:val="20"/>
              </w:rPr>
              <m:t xml:space="preserve">+ </m:t>
            </m:r>
            <m:sSub>
              <m:sSubPr>
                <m:ctrlPr>
                  <w:rPr>
                    <w:rFonts w:ascii="Cambria Math" w:eastAsiaTheme="minorEastAsia" w:hAnsi="Cambria Math"/>
                    <w:sz w:val="20"/>
                    <w:szCs w:val="20"/>
                  </w:rPr>
                </m:ctrlPr>
              </m:sSub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r>
                      <w:rPr>
                        <w:rFonts w:ascii="Cambria Math" w:eastAsiaTheme="minorEastAsia" w:hAnsi="Cambria Math"/>
                        <w:sz w:val="20"/>
                        <w:szCs w:val="20"/>
                      </w:rPr>
                      <m:t>CO</m:t>
                    </m:r>
                  </m:sub>
                </m:sSub>
              </m:e>
              <m:sub>
                <m:r>
                  <m:rPr>
                    <m:sty m:val="p"/>
                  </m:rPr>
                  <w:rPr>
                    <w:rFonts w:ascii="Cambria Math" w:eastAsiaTheme="minorEastAsia" w:hAnsi="Cambria Math"/>
                    <w:sz w:val="20"/>
                    <w:szCs w:val="20"/>
                  </w:rPr>
                  <m:t xml:space="preserve"> </m:t>
                </m:r>
              </m:sub>
            </m:sSub>
          </m:den>
        </m:f>
        <m:r>
          <m:rPr>
            <m:sty m:val="p"/>
          </m:rPr>
          <w:rPr>
            <w:rFonts w:ascii="Cambria Math" w:eastAsiaTheme="minorEastAsia" w:hAnsi="Cambria Math"/>
            <w:sz w:val="20"/>
            <w:szCs w:val="20"/>
          </w:rPr>
          <m:t>×</m:t>
        </m:r>
      </m:oMath>
      <w:r w:rsidR="004C5247" w:rsidRPr="004C5247">
        <w:rPr>
          <w:rFonts w:ascii="Times New Roman" w:eastAsiaTheme="minorEastAsia" w:hAnsi="Times New Roman"/>
          <w:sz w:val="20"/>
          <w:szCs w:val="20"/>
        </w:rPr>
        <w:t xml:space="preserve"> 100</w:t>
      </w:r>
      <w:r w:rsidR="00EE4AA3">
        <w:rPr>
          <w:rFonts w:ascii="Times New Roman" w:eastAsiaTheme="minorEastAsia" w:hAnsi="Times New Roman"/>
          <w:sz w:val="20"/>
          <w:szCs w:val="20"/>
        </w:rPr>
        <w:t xml:space="preserve">           </w:t>
      </w:r>
      <w:r w:rsidR="004C5247" w:rsidRPr="004C5247">
        <w:rPr>
          <w:rFonts w:ascii="Times New Roman" w:eastAsiaTheme="minorEastAsia" w:hAnsi="Times New Roman"/>
          <w:sz w:val="20"/>
          <w:szCs w:val="20"/>
        </w:rPr>
        <w:tab/>
        <w:t xml:space="preserve">   </w:t>
      </w:r>
      <w:r w:rsidR="004C5247">
        <w:rPr>
          <w:rFonts w:ascii="Times New Roman" w:eastAsiaTheme="minorEastAsia" w:hAnsi="Times New Roman"/>
          <w:sz w:val="20"/>
          <w:szCs w:val="20"/>
        </w:rPr>
        <w:t xml:space="preserve">                   </w:t>
      </w:r>
      <w:r w:rsidR="00EE4AA3">
        <w:rPr>
          <w:rFonts w:ascii="Times New Roman" w:eastAsiaTheme="minorEastAsia" w:hAnsi="Times New Roman"/>
          <w:sz w:val="20"/>
          <w:szCs w:val="20"/>
        </w:rPr>
        <w:t xml:space="preserve">                                           </w:t>
      </w:r>
      <w:r w:rsidR="004C5247">
        <w:rPr>
          <w:rFonts w:ascii="Times New Roman" w:eastAsiaTheme="minorEastAsia" w:hAnsi="Times New Roman"/>
          <w:sz w:val="20"/>
          <w:szCs w:val="20"/>
        </w:rPr>
        <w:t xml:space="preserve"> </w:t>
      </w:r>
      <w:r w:rsidR="004C5247" w:rsidRPr="004C5247">
        <w:rPr>
          <w:rFonts w:ascii="Times New Roman" w:eastAsiaTheme="minorEastAsia" w:hAnsi="Times New Roman"/>
          <w:sz w:val="20"/>
          <w:szCs w:val="20"/>
        </w:rPr>
        <w:t>(6)</w:t>
      </w:r>
    </w:p>
    <w:p w:rsidR="004C5247" w:rsidRDefault="004C5247" w:rsidP="00EE4AA3">
      <w:pPr>
        <w:spacing w:after="0" w:line="240" w:lineRule="auto"/>
        <w:ind w:firstLine="720"/>
        <w:jc w:val="both"/>
        <w:rPr>
          <w:rFonts w:ascii="Times New Roman" w:eastAsiaTheme="minorEastAsia" w:hAnsi="Times New Roman"/>
          <w:sz w:val="20"/>
          <w:szCs w:val="20"/>
        </w:rPr>
      </w:pPr>
      <m:oMath>
        <m:r>
          <m:rPr>
            <m:sty m:val="p"/>
          </m:rPr>
          <w:rPr>
            <w:rFonts w:ascii="Cambria Math" w:eastAsiaTheme="minorEastAsia" w:hAnsi="Cambria Math"/>
            <w:sz w:val="20"/>
            <w:szCs w:val="20"/>
          </w:rPr>
          <m:t xml:space="preserve">CO  Selectivity= </m:t>
        </m:r>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H</m:t>
                    </m:r>
                  </m:e>
                  <m:sub>
                    <m:r>
                      <m:rPr>
                        <m:sty m:val="p"/>
                      </m:rPr>
                      <w:rPr>
                        <w:rFonts w:ascii="Cambria Math" w:eastAsiaTheme="minorEastAsia" w:hAnsi="Cambria Math"/>
                        <w:sz w:val="20"/>
                        <w:szCs w:val="20"/>
                      </w:rPr>
                      <m:t>2out</m:t>
                    </m:r>
                  </m:sub>
                </m:sSub>
                <m:r>
                  <m:rPr>
                    <m:sty m:val="p"/>
                  </m:rPr>
                  <w:rPr>
                    <w:rFonts w:ascii="Cambria Math" w:eastAsiaTheme="minorEastAsia" w:hAnsi="Cambria Math"/>
                    <w:sz w:val="20"/>
                    <w:szCs w:val="20"/>
                  </w:rPr>
                  <m:t xml:space="preserve"> </m:t>
                </m:r>
              </m:sub>
            </m:sSub>
          </m:num>
          <m:den>
            <m:r>
              <w:rPr>
                <w:rFonts w:ascii="Cambria Math" w:eastAsiaTheme="minorEastAsia" w:hAnsi="Cambria Math"/>
                <w:sz w:val="20"/>
                <w:szCs w:val="20"/>
              </w:rPr>
              <m:t xml:space="preserve">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4out</m:t>
                    </m:r>
                  </m:sub>
                </m:sSub>
              </m:sub>
            </m:sSub>
            <m:r>
              <w:rPr>
                <w:rFonts w:ascii="Cambria Math" w:eastAsiaTheme="minorEastAsia" w:hAnsi="Cambria Math"/>
                <w:sz w:val="20"/>
                <w:szCs w:val="20"/>
              </w:rPr>
              <m:t xml:space="preserve">+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2out</m:t>
                    </m:r>
                  </m:sub>
                </m:sSub>
                <m:r>
                  <m:rPr>
                    <m:sty m:val="p"/>
                  </m:rPr>
                  <w:rPr>
                    <w:rFonts w:ascii="Cambria Math" w:eastAsiaTheme="minorEastAsia" w:hAnsi="Cambria Math"/>
                    <w:sz w:val="20"/>
                    <w:szCs w:val="20"/>
                  </w:rPr>
                  <m:t xml:space="preserve"> </m:t>
                </m:r>
              </m:sub>
            </m:sSub>
            <m:r>
              <w:rPr>
                <w:rFonts w:ascii="Cambria Math" w:eastAsiaTheme="minorEastAsia" w:hAnsi="Cambria Math"/>
                <w:sz w:val="20"/>
                <w:szCs w:val="20"/>
              </w:rPr>
              <m:t xml:space="preserve">+ </m:t>
            </m:r>
            <m:sSub>
              <m:sSubPr>
                <m:ctrlPr>
                  <w:rPr>
                    <w:rFonts w:ascii="Cambria Math" w:eastAsiaTheme="minorEastAsia" w:hAnsi="Cambria Math"/>
                    <w:sz w:val="20"/>
                    <w:szCs w:val="20"/>
                  </w:rPr>
                </m:ctrlPr>
              </m:sSub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r>
                      <w:rPr>
                        <w:rFonts w:ascii="Cambria Math" w:eastAsiaTheme="minorEastAsia" w:hAnsi="Cambria Math"/>
                        <w:sz w:val="20"/>
                        <w:szCs w:val="20"/>
                      </w:rPr>
                      <m:t>COout</m:t>
                    </m:r>
                  </m:sub>
                </m:sSub>
              </m:e>
              <m:sub>
                <m:r>
                  <m:rPr>
                    <m:sty m:val="p"/>
                  </m:rPr>
                  <w:rPr>
                    <w:rFonts w:ascii="Cambria Math" w:eastAsiaTheme="minorEastAsia" w:hAnsi="Cambria Math"/>
                    <w:sz w:val="20"/>
                    <w:szCs w:val="20"/>
                  </w:rPr>
                  <m:t xml:space="preserve"> </m:t>
                </m:r>
              </m:sub>
            </m:sSub>
          </m:den>
        </m:f>
        <m:r>
          <m:rPr>
            <m:sty m:val="p"/>
          </m:rPr>
          <w:rPr>
            <w:rFonts w:ascii="Cambria Math" w:eastAsiaTheme="minorEastAsia" w:hAnsi="Cambria Math"/>
            <w:sz w:val="20"/>
            <w:szCs w:val="20"/>
          </w:rPr>
          <m:t>×</m:t>
        </m:r>
      </m:oMath>
      <w:r w:rsidRPr="004C5247">
        <w:rPr>
          <w:rFonts w:ascii="Times New Roman" w:eastAsiaTheme="minorEastAsia" w:hAnsi="Times New Roman"/>
          <w:sz w:val="20"/>
          <w:szCs w:val="20"/>
        </w:rPr>
        <w:t xml:space="preserve"> 100</w:t>
      </w:r>
      <w:r w:rsidRPr="004C5247">
        <w:rPr>
          <w:rFonts w:ascii="Times New Roman" w:eastAsiaTheme="minorEastAsia" w:hAnsi="Times New Roman"/>
          <w:sz w:val="20"/>
          <w:szCs w:val="20"/>
        </w:rPr>
        <w:tab/>
        <w:t xml:space="preserve"> </w:t>
      </w:r>
      <w:r w:rsidRPr="004C5247">
        <w:rPr>
          <w:rFonts w:ascii="Times New Roman" w:eastAsiaTheme="minorEastAsia" w:hAnsi="Times New Roman"/>
          <w:sz w:val="20"/>
          <w:szCs w:val="20"/>
        </w:rPr>
        <w:tab/>
      </w:r>
      <w:r w:rsidRPr="004C5247">
        <w:rPr>
          <w:rFonts w:ascii="Times New Roman" w:eastAsiaTheme="minorEastAsia" w:hAnsi="Times New Roman"/>
          <w:sz w:val="20"/>
          <w:szCs w:val="20"/>
        </w:rPr>
        <w:tab/>
      </w:r>
      <w:r w:rsidRPr="004C5247">
        <w:rPr>
          <w:rFonts w:ascii="Times New Roman" w:eastAsiaTheme="minorEastAsia" w:hAnsi="Times New Roman"/>
          <w:sz w:val="20"/>
          <w:szCs w:val="20"/>
        </w:rPr>
        <w:tab/>
      </w:r>
      <w:r w:rsidRPr="004C5247">
        <w:rPr>
          <w:rFonts w:ascii="Times New Roman" w:eastAsiaTheme="minorEastAsia" w:hAnsi="Times New Roman"/>
          <w:sz w:val="20"/>
          <w:szCs w:val="20"/>
        </w:rPr>
        <w:tab/>
        <w:t xml:space="preserve">   </w:t>
      </w:r>
      <w:r>
        <w:rPr>
          <w:rFonts w:ascii="Times New Roman" w:eastAsiaTheme="minorEastAsia" w:hAnsi="Times New Roman"/>
          <w:sz w:val="20"/>
          <w:szCs w:val="20"/>
        </w:rPr>
        <w:t xml:space="preserve">                    </w:t>
      </w:r>
      <w:r w:rsidRPr="004C5247">
        <w:rPr>
          <w:rFonts w:ascii="Times New Roman" w:eastAsiaTheme="minorEastAsia" w:hAnsi="Times New Roman"/>
          <w:sz w:val="20"/>
          <w:szCs w:val="20"/>
        </w:rPr>
        <w:t>(7)</w:t>
      </w:r>
    </w:p>
    <w:p w:rsidR="004C5247" w:rsidRPr="004C5247" w:rsidRDefault="004C5247" w:rsidP="004C5247">
      <w:pPr>
        <w:spacing w:after="0" w:line="240" w:lineRule="auto"/>
        <w:jc w:val="both"/>
        <w:rPr>
          <w:rFonts w:ascii="Times New Roman" w:eastAsiaTheme="minorEastAsia" w:hAnsi="Times New Roman"/>
          <w:sz w:val="20"/>
          <w:szCs w:val="20"/>
        </w:rPr>
      </w:pPr>
    </w:p>
    <w:p w:rsidR="004C5247" w:rsidRPr="004C5247" w:rsidRDefault="009703BB" w:rsidP="004C5247">
      <w:pPr>
        <w:spacing w:after="0" w:line="240" w:lineRule="auto"/>
        <w:jc w:val="both"/>
        <w:rPr>
          <w:rFonts w:ascii="Times New Roman" w:eastAsiaTheme="minorEastAsia" w:hAnsi="Times New Roman"/>
          <w:sz w:val="20"/>
          <w:szCs w:val="20"/>
        </w:rPr>
      </w:pP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2in</m:t>
                </m:r>
              </m:sub>
            </m:sSub>
            <m:r>
              <m:rPr>
                <m:sty m:val="p"/>
              </m:rPr>
              <w:rPr>
                <w:rFonts w:ascii="Cambria Math" w:eastAsiaTheme="minorEastAsia" w:hAnsi="Cambria Math"/>
                <w:sz w:val="20"/>
                <w:szCs w:val="20"/>
              </w:rPr>
              <m:t xml:space="preserve">,   </m:t>
            </m:r>
          </m:sub>
        </m:sSub>
      </m:oMath>
      <w:r w:rsidR="004C5247" w:rsidRPr="004C5247">
        <w:rPr>
          <w:rFonts w:ascii="Times New Roman" w:eastAsiaTheme="minorEastAsia" w:hAnsi="Times New Roman"/>
          <w:sz w:val="20"/>
          <w:szCs w:val="20"/>
        </w:rPr>
        <w:t>= inlet molar flow of CO</w:t>
      </w:r>
      <w:r w:rsidR="004C5247" w:rsidRPr="004C5247">
        <w:rPr>
          <w:rFonts w:ascii="Times New Roman" w:eastAsiaTheme="minorEastAsia" w:hAnsi="Times New Roman"/>
          <w:sz w:val="20"/>
          <w:szCs w:val="20"/>
          <w:vertAlign w:val="subscript"/>
        </w:rPr>
        <w:t>2</w:t>
      </w:r>
      <w:r w:rsidR="004C5247" w:rsidRPr="004C5247">
        <w:rPr>
          <w:rFonts w:ascii="Times New Roman" w:eastAsiaTheme="minorEastAsia" w:hAnsi="Times New Roman"/>
          <w:sz w:val="20"/>
          <w:szCs w:val="20"/>
        </w:rPr>
        <w:t>;</w:t>
      </w:r>
      <m:oMath>
        <m:r>
          <m:rPr>
            <m:sty m:val="p"/>
          </m:rPr>
          <w:rPr>
            <w:rFonts w:ascii="Cambria Math" w:eastAsiaTheme="minorEastAsia" w:hAnsi="Cambria Math"/>
            <w:sz w:val="20"/>
            <w:szCs w:val="20"/>
          </w:rPr>
          <m:t xml:space="preserve">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O</m:t>
                </m:r>
              </m:e>
              <m:sub>
                <m:r>
                  <m:rPr>
                    <m:sty m:val="p"/>
                  </m:rPr>
                  <w:rPr>
                    <w:rFonts w:ascii="Cambria Math" w:eastAsiaTheme="minorEastAsia" w:hAnsi="Cambria Math"/>
                    <w:sz w:val="20"/>
                    <w:szCs w:val="20"/>
                  </w:rPr>
                  <m:t>2out</m:t>
                </m:r>
              </m:sub>
            </m:sSub>
            <m:r>
              <m:rPr>
                <m:sty m:val="p"/>
              </m:rPr>
              <w:rPr>
                <w:rFonts w:ascii="Cambria Math" w:eastAsiaTheme="minorEastAsia" w:hAnsi="Cambria Math"/>
                <w:sz w:val="20"/>
                <w:szCs w:val="20"/>
              </w:rPr>
              <m:t xml:space="preserve"> </m:t>
            </m:r>
          </m:sub>
        </m:sSub>
      </m:oMath>
      <w:r w:rsidR="004C5247" w:rsidRPr="004C5247">
        <w:rPr>
          <w:rFonts w:ascii="Times New Roman" w:eastAsiaTheme="minorEastAsia" w:hAnsi="Times New Roman"/>
          <w:sz w:val="20"/>
          <w:szCs w:val="20"/>
        </w:rPr>
        <w:t>= outlet molar flow of CO</w:t>
      </w:r>
      <w:r w:rsidR="004C5247" w:rsidRPr="004C5247">
        <w:rPr>
          <w:rFonts w:ascii="Times New Roman" w:eastAsiaTheme="minorEastAsia" w:hAnsi="Times New Roman"/>
          <w:sz w:val="20"/>
          <w:szCs w:val="20"/>
          <w:vertAlign w:val="subscript"/>
        </w:rPr>
        <w:t>2</w:t>
      </w:r>
      <w:r w:rsidR="004C5247" w:rsidRPr="004C5247">
        <w:rPr>
          <w:rFonts w:ascii="Times New Roman" w:eastAsiaTheme="minorEastAsia" w:hAnsi="Times New Roman"/>
          <w:sz w:val="20"/>
          <w:szCs w:val="20"/>
        </w:rPr>
        <w:t xml:space="preserve">;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 xml:space="preserve">4in, </m:t>
                </m:r>
              </m:sub>
            </m:sSub>
          </m:sub>
        </m:sSub>
      </m:oMath>
      <w:r w:rsidR="004C5247" w:rsidRPr="004C5247">
        <w:rPr>
          <w:rFonts w:ascii="Times New Roman" w:eastAsiaTheme="minorEastAsia" w:hAnsi="Times New Roman"/>
          <w:sz w:val="20"/>
          <w:szCs w:val="20"/>
        </w:rPr>
        <w:t>= inlet molar flow of CH</w:t>
      </w:r>
      <w:r w:rsidR="004C5247" w:rsidRPr="004C5247">
        <w:rPr>
          <w:rFonts w:ascii="Times New Roman" w:eastAsiaTheme="minorEastAsia" w:hAnsi="Times New Roman"/>
          <w:sz w:val="20"/>
          <w:szCs w:val="20"/>
          <w:vertAlign w:val="subscript"/>
        </w:rPr>
        <w:t>4</w:t>
      </w:r>
      <w:r w:rsidR="004C5247" w:rsidRPr="004C5247">
        <w:rPr>
          <w:rFonts w:ascii="Times New Roman" w:eastAsiaTheme="minorEastAsia" w:hAnsi="Times New Roman"/>
          <w:sz w:val="20"/>
          <w:szCs w:val="20"/>
        </w:rPr>
        <w:t xml:space="preserve">;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H</m:t>
                </m:r>
              </m:e>
              <m:sub>
                <m:r>
                  <m:rPr>
                    <m:sty m:val="p"/>
                  </m:rPr>
                  <w:rPr>
                    <w:rFonts w:ascii="Cambria Math" w:eastAsiaTheme="minorEastAsia" w:hAnsi="Cambria Math"/>
                    <w:sz w:val="20"/>
                    <w:szCs w:val="20"/>
                  </w:rPr>
                  <m:t>4out</m:t>
                </m:r>
              </m:sub>
            </m:sSub>
            <m:r>
              <m:rPr>
                <m:sty m:val="p"/>
              </m:rPr>
              <w:rPr>
                <w:rFonts w:ascii="Cambria Math" w:eastAsiaTheme="minorEastAsia" w:hAnsi="Cambria Math"/>
                <w:sz w:val="20"/>
                <w:szCs w:val="20"/>
              </w:rPr>
              <m:t xml:space="preserve"> </m:t>
            </m:r>
          </m:sub>
        </m:sSub>
      </m:oMath>
      <w:r w:rsidR="004C5247" w:rsidRPr="004C5247">
        <w:rPr>
          <w:rFonts w:ascii="Times New Roman" w:eastAsiaTheme="minorEastAsia" w:hAnsi="Times New Roman"/>
          <w:sz w:val="20"/>
          <w:szCs w:val="20"/>
        </w:rPr>
        <w:t xml:space="preserve">= </w:t>
      </w:r>
      <w:r w:rsidR="004C5247">
        <w:rPr>
          <w:rFonts w:ascii="Times New Roman" w:eastAsiaTheme="minorEastAsia" w:hAnsi="Times New Roman"/>
          <w:sz w:val="20"/>
          <w:szCs w:val="20"/>
        </w:rPr>
        <w:t xml:space="preserve">           </w:t>
      </w:r>
      <w:r w:rsidR="004C5247" w:rsidRPr="004C5247">
        <w:rPr>
          <w:rFonts w:ascii="Times New Roman" w:eastAsiaTheme="minorEastAsia" w:hAnsi="Times New Roman"/>
          <w:sz w:val="20"/>
          <w:szCs w:val="20"/>
        </w:rPr>
        <w:t>outlet molar flow of CH</w:t>
      </w:r>
      <w:r w:rsidR="004C5247" w:rsidRPr="004C5247">
        <w:rPr>
          <w:rFonts w:ascii="Times New Roman" w:eastAsiaTheme="minorEastAsia" w:hAnsi="Times New Roman"/>
          <w:sz w:val="20"/>
          <w:szCs w:val="20"/>
          <w:vertAlign w:val="subscript"/>
        </w:rPr>
        <w:t>4</w:t>
      </w:r>
      <w:r w:rsidR="004C5247" w:rsidRPr="004C5247">
        <w:rPr>
          <w:rFonts w:ascii="Times New Roman" w:eastAsiaTheme="minorEastAsia" w:hAnsi="Times New Roman"/>
          <w:sz w:val="20"/>
          <w:szCs w:val="20"/>
        </w:rPr>
        <w:t xml:space="preserve">;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H</m:t>
                </m:r>
              </m:e>
              <m:sub>
                <m:r>
                  <m:rPr>
                    <m:sty m:val="p"/>
                  </m:rPr>
                  <w:rPr>
                    <w:rFonts w:ascii="Cambria Math" w:eastAsiaTheme="minorEastAsia" w:hAnsi="Cambria Math"/>
                    <w:sz w:val="20"/>
                    <w:szCs w:val="20"/>
                  </w:rPr>
                  <m:t xml:space="preserve">2out, </m:t>
                </m:r>
              </m:sub>
            </m:sSub>
          </m:sub>
        </m:sSub>
      </m:oMath>
      <w:r w:rsidR="004C5247" w:rsidRPr="004C5247">
        <w:rPr>
          <w:rFonts w:ascii="Times New Roman" w:eastAsiaTheme="minorEastAsia" w:hAnsi="Times New Roman"/>
          <w:sz w:val="20"/>
          <w:szCs w:val="20"/>
        </w:rPr>
        <w:t>=  outlet molar flow of H</w:t>
      </w:r>
      <w:r w:rsidR="004C5247" w:rsidRPr="004C5247">
        <w:rPr>
          <w:rFonts w:ascii="Times New Roman" w:eastAsiaTheme="minorEastAsia" w:hAnsi="Times New Roman"/>
          <w:sz w:val="20"/>
          <w:szCs w:val="20"/>
          <w:vertAlign w:val="subscript"/>
        </w:rPr>
        <w:t>2</w:t>
      </w:r>
      <w:r w:rsidR="004C5247" w:rsidRPr="004C5247">
        <w:rPr>
          <w:rFonts w:ascii="Times New Roman" w:eastAsiaTheme="minorEastAsia" w:hAnsi="Times New Roman"/>
          <w:sz w:val="20"/>
          <w:szCs w:val="20"/>
        </w:rPr>
        <w:t xml:space="preserve">;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r>
              <m:rPr>
                <m:sty m:val="p"/>
              </m:rPr>
              <w:rPr>
                <w:rFonts w:ascii="Cambria Math" w:eastAsiaTheme="minorEastAsia" w:hAnsi="Cambria Math"/>
                <w:sz w:val="20"/>
                <w:szCs w:val="20"/>
              </w:rPr>
              <m:t>COout</m:t>
            </m:r>
          </m:sub>
        </m:sSub>
      </m:oMath>
      <w:r w:rsidR="004C5247" w:rsidRPr="004C5247">
        <w:rPr>
          <w:rFonts w:ascii="Times New Roman" w:eastAsiaTheme="minorEastAsia" w:hAnsi="Times New Roman"/>
          <w:sz w:val="20"/>
          <w:szCs w:val="20"/>
        </w:rPr>
        <w:t>=  outlet molar flow of CO.</w:t>
      </w:r>
    </w:p>
    <w:p w:rsidR="006768E9" w:rsidRDefault="006768E9" w:rsidP="004C5247">
      <w:pPr>
        <w:spacing w:after="0" w:line="240" w:lineRule="auto"/>
        <w:jc w:val="center"/>
        <w:rPr>
          <w:rFonts w:ascii="Times New Roman" w:hAnsi="Times New Roman"/>
          <w:noProof/>
          <w:sz w:val="20"/>
          <w:szCs w:val="20"/>
          <w:lang w:bidi="ar-SA"/>
        </w:rPr>
      </w:pPr>
    </w:p>
    <w:p w:rsidR="00EE4AA3" w:rsidRPr="00F447A7" w:rsidRDefault="00EE4AA3" w:rsidP="004C524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E4AA3" w:rsidRPr="00EE4AA3" w:rsidRDefault="00EE4AA3" w:rsidP="00EE4AA3">
      <w:pPr>
        <w:spacing w:after="0" w:line="240" w:lineRule="auto"/>
        <w:jc w:val="both"/>
        <w:rPr>
          <w:rFonts w:ascii="Times New Roman" w:hAnsi="Times New Roman"/>
          <w:b/>
          <w:sz w:val="20"/>
          <w:szCs w:val="20"/>
        </w:rPr>
      </w:pPr>
      <w:r w:rsidRPr="00EE4AA3">
        <w:rPr>
          <w:rFonts w:ascii="Times New Roman" w:hAnsi="Times New Roman"/>
          <w:b/>
          <w:sz w:val="20"/>
          <w:szCs w:val="20"/>
        </w:rPr>
        <w:t>Catalyst characterization</w:t>
      </w:r>
    </w:p>
    <w:p w:rsidR="00EE4AA3" w:rsidRPr="00EE4AA3" w:rsidRDefault="00EE4AA3" w:rsidP="00EE4AA3">
      <w:pPr>
        <w:spacing w:after="0" w:line="240" w:lineRule="auto"/>
        <w:jc w:val="both"/>
        <w:rPr>
          <w:rFonts w:ascii="Times New Roman" w:hAnsi="Times New Roman"/>
          <w:sz w:val="20"/>
          <w:szCs w:val="20"/>
        </w:rPr>
      </w:pPr>
      <w:r w:rsidRPr="00EE4AA3">
        <w:rPr>
          <w:rFonts w:ascii="Times New Roman" w:hAnsi="Times New Roman"/>
          <w:sz w:val="20"/>
          <w:szCs w:val="20"/>
        </w:rPr>
        <w:t xml:space="preserve">The temperature programmed calcination of the fresh catalyst is shown in Figure 2. Four distinct peaks (I to IV) can be identified from the TGA curve. Peaks I-III can be attributed to </w:t>
      </w:r>
      <w:r w:rsidRPr="00EE4AA3">
        <w:rPr>
          <w:rFonts w:ascii="Times New Roman" w:hAnsi="Times New Roman"/>
          <w:noProof/>
          <w:sz w:val="20"/>
          <w:szCs w:val="20"/>
        </w:rPr>
        <w:t>sequential</w:t>
      </w:r>
      <w:r w:rsidRPr="00EE4AA3">
        <w:rPr>
          <w:rFonts w:ascii="Times New Roman" w:hAnsi="Times New Roman"/>
          <w:sz w:val="20"/>
          <w:szCs w:val="20"/>
        </w:rPr>
        <w:t xml:space="preserve"> loss of physical and hydrated water while peak IV depicts decomposition of the cobalt nitrate to obtain Co</w:t>
      </w:r>
      <w:r w:rsidRPr="00EE4AA3">
        <w:rPr>
          <w:rFonts w:ascii="Times New Roman" w:hAnsi="Times New Roman"/>
          <w:sz w:val="20"/>
          <w:szCs w:val="20"/>
          <w:vertAlign w:val="subscript"/>
        </w:rPr>
        <w:t>3</w:t>
      </w:r>
      <w:r w:rsidRPr="00EE4AA3">
        <w:rPr>
          <w:rFonts w:ascii="Times New Roman" w:hAnsi="Times New Roman"/>
          <w:sz w:val="20"/>
          <w:szCs w:val="20"/>
        </w:rPr>
        <w:t>O</w:t>
      </w:r>
      <w:r w:rsidRPr="00EE4AA3">
        <w:rPr>
          <w:rFonts w:ascii="Times New Roman" w:hAnsi="Times New Roman"/>
          <w:sz w:val="20"/>
          <w:szCs w:val="20"/>
          <w:vertAlign w:val="subscript"/>
        </w:rPr>
        <w:t>4</w:t>
      </w:r>
      <w:r w:rsidRPr="00EE4AA3">
        <w:rPr>
          <w:rFonts w:ascii="Times New Roman" w:hAnsi="Times New Roman"/>
          <w:sz w:val="20"/>
          <w:szCs w:val="20"/>
        </w:rPr>
        <w:t xml:space="preserve">.  This trend is consistent with the findings of </w:t>
      </w:r>
      <w:r w:rsidRPr="00EE4AA3">
        <w:rPr>
          <w:rFonts w:ascii="Times New Roman" w:hAnsi="Times New Roman"/>
          <w:sz w:val="20"/>
          <w:szCs w:val="20"/>
        </w:rPr>
        <w:fldChar w:fldCharType="begin" w:fldLock="1"/>
      </w:r>
      <w:r w:rsidRPr="00EE4AA3">
        <w:rPr>
          <w:rFonts w:ascii="Times New Roman" w:hAnsi="Times New Roman"/>
          <w:sz w:val="20"/>
          <w:szCs w:val="20"/>
        </w:rPr>
        <w:instrText>ADDIN CSL_CITATION { "citationItems" : [ { "id" : "ITEM-1", "itemData" : { "author" : [ { "dropping-particle" : "", "family" : "Foo", "given" : "Say Yei", "non-dropping-particle" : "", "parse-names" : false, "suffix" : "" } ], "id" : "ITEM-1", "issue" : "November", "issued" : { "date-parts" : [ [ "2012" ] ] }, "title" : "Oxidative Dry Reforming of Methane over Alumina-Supported Co-Ni Catalyst Systems Doctor of Philosophy", "type" : "article-journal" }, "uris" : [ "http://www.mendeley.com/documents/?uuid=6a61e187-1a25-4efe-8296-ef8cdbc8408a" ] } ], "mendeley" : { "formattedCitation" : "[38]", "plainTextFormattedCitation" : "[38]", "previouslyFormattedCitation" : "[38]" }, "properties" : { "noteIndex" : 0 }, "schema" : "https://github.com/citation-style-language/schema/raw/master/csl-citation.json" }</w:instrText>
      </w:r>
      <w:r w:rsidRPr="00EE4AA3">
        <w:rPr>
          <w:rFonts w:ascii="Times New Roman" w:hAnsi="Times New Roman"/>
          <w:sz w:val="20"/>
          <w:szCs w:val="20"/>
        </w:rPr>
        <w:fldChar w:fldCharType="separate"/>
      </w:r>
      <w:r w:rsidRPr="00EE4AA3">
        <w:rPr>
          <w:rFonts w:ascii="Times New Roman" w:hAnsi="Times New Roman"/>
          <w:noProof/>
          <w:sz w:val="20"/>
          <w:szCs w:val="20"/>
        </w:rPr>
        <w:t>[38]</w:t>
      </w:r>
      <w:r w:rsidRPr="00EE4AA3">
        <w:rPr>
          <w:rFonts w:ascii="Times New Roman" w:hAnsi="Times New Roman"/>
          <w:sz w:val="20"/>
          <w:szCs w:val="20"/>
        </w:rPr>
        <w:fldChar w:fldCharType="end"/>
      </w:r>
      <w:r w:rsidRPr="00EE4AA3">
        <w:rPr>
          <w:rFonts w:ascii="Times New Roman" w:hAnsi="Times New Roman"/>
          <w:sz w:val="20"/>
          <w:szCs w:val="20"/>
        </w:rPr>
        <w:t xml:space="preserve"> in their study on dry reforming of methane over alumina supported cobalt catalyst. </w:t>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r w:rsidRPr="00EE4AA3">
        <w:rPr>
          <w:rFonts w:ascii="Times New Roman" w:hAnsi="Times New Roman"/>
          <w:noProof/>
          <w:sz w:val="20"/>
          <w:szCs w:val="20"/>
          <w:lang w:bidi="ar-SA"/>
        </w:rPr>
        <w:drawing>
          <wp:anchor distT="0" distB="0" distL="114300" distR="114300" simplePos="0" relativeHeight="251662848" behindDoc="0" locked="0" layoutInCell="1" allowOverlap="1" wp14:anchorId="0D6BFA30" wp14:editId="0269A888">
            <wp:simplePos x="0" y="0"/>
            <wp:positionH relativeFrom="column">
              <wp:posOffset>1303020</wp:posOffset>
            </wp:positionH>
            <wp:positionV relativeFrom="paragraph">
              <wp:posOffset>2540</wp:posOffset>
            </wp:positionV>
            <wp:extent cx="3406140" cy="2247900"/>
            <wp:effectExtent l="0" t="0" r="3810" b="0"/>
            <wp:wrapSquare wrapText="bothSides"/>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12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985E42">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2. </w:t>
      </w:r>
      <w:r>
        <w:rPr>
          <w:rFonts w:ascii="Times New Roman" w:hAnsi="Times New Roman"/>
          <w:sz w:val="20"/>
          <w:szCs w:val="20"/>
        </w:rPr>
        <w:t xml:space="preserve"> </w:t>
      </w:r>
      <w:r w:rsidRPr="00EE4AA3">
        <w:rPr>
          <w:rFonts w:ascii="Times New Roman" w:hAnsi="Times New Roman"/>
          <w:sz w:val="20"/>
          <w:szCs w:val="20"/>
        </w:rPr>
        <w:t>Temperature Programmed Calcination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w:t>
      </w:r>
    </w:p>
    <w:p w:rsidR="00EE4AA3" w:rsidRPr="00EE4AA3" w:rsidRDefault="00EE4AA3" w:rsidP="00EE4AA3">
      <w:pPr>
        <w:spacing w:after="0" w:line="240" w:lineRule="auto"/>
        <w:jc w:val="both"/>
        <w:rPr>
          <w:rFonts w:ascii="Times New Roman" w:hAnsi="Times New Roman"/>
          <w:sz w:val="20"/>
          <w:szCs w:val="20"/>
        </w:rPr>
      </w:pPr>
      <w:r w:rsidRPr="00EE4AA3">
        <w:rPr>
          <w:rFonts w:ascii="Times New Roman" w:hAnsi="Times New Roman"/>
          <w:sz w:val="20"/>
          <w:szCs w:val="20"/>
        </w:rPr>
        <w:lastRenderedPageBreak/>
        <w:t>The determination of the mesoporous structure and specific surface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 from N</w:t>
      </w:r>
      <w:r w:rsidRPr="00EE4AA3">
        <w:rPr>
          <w:rFonts w:ascii="Times New Roman" w:hAnsi="Times New Roman"/>
          <w:sz w:val="20"/>
          <w:szCs w:val="20"/>
          <w:vertAlign w:val="subscript"/>
        </w:rPr>
        <w:t>2</w:t>
      </w:r>
      <w:r w:rsidRPr="00EE4AA3">
        <w:rPr>
          <w:rFonts w:ascii="Times New Roman" w:hAnsi="Times New Roman"/>
          <w:sz w:val="20"/>
          <w:szCs w:val="20"/>
        </w:rPr>
        <w:t xml:space="preserve"> adsorption-desorption isotherm is depicted in Figure 3. The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 isotherm has a characteristic of Type IV isotherm curve with H3 hysteresis loop. Since the relative pressure (P/P</w:t>
      </w:r>
      <m:oMath>
        <m:r>
          <w:rPr>
            <w:rFonts w:ascii="Cambria Math" w:hAnsi="Cambria Math"/>
            <w:sz w:val="20"/>
            <w:szCs w:val="20"/>
          </w:rPr>
          <m:t>°</m:t>
        </m:r>
      </m:oMath>
      <w:r w:rsidRPr="00EE4AA3">
        <w:rPr>
          <w:rFonts w:ascii="Times New Roman" w:hAnsi="Times New Roman"/>
          <w:sz w:val="20"/>
          <w:szCs w:val="20"/>
        </w:rPr>
        <w:t xml:space="preserve">) is &gt; 0.55, the catalyst exhibited uniform mesoporous structure with capillary condensation. The BET specific area of the catalyst was estimated from the </w:t>
      </w:r>
      <w:r w:rsidRPr="00EE4AA3">
        <w:rPr>
          <w:rFonts w:ascii="Times New Roman" w:hAnsi="Times New Roman"/>
          <w:noProof/>
          <w:sz w:val="20"/>
          <w:szCs w:val="20"/>
        </w:rPr>
        <w:t>sorptomatic</w:t>
      </w:r>
      <w:r w:rsidRPr="00EE4AA3">
        <w:rPr>
          <w:rFonts w:ascii="Times New Roman" w:hAnsi="Times New Roman"/>
          <w:sz w:val="20"/>
          <w:szCs w:val="20"/>
        </w:rPr>
        <w:t xml:space="preserve"> data processing software as 39.89 m</w:t>
      </w:r>
      <w:r w:rsidRPr="00EE4AA3">
        <w:rPr>
          <w:rFonts w:ascii="Times New Roman" w:hAnsi="Times New Roman"/>
          <w:sz w:val="20"/>
          <w:szCs w:val="20"/>
          <w:vertAlign w:val="superscript"/>
        </w:rPr>
        <w:t>2</w:t>
      </w:r>
      <w:r w:rsidRPr="00EE4AA3">
        <w:rPr>
          <w:rFonts w:ascii="Times New Roman" w:hAnsi="Times New Roman"/>
          <w:sz w:val="20"/>
          <w:szCs w:val="20"/>
        </w:rPr>
        <w:t>g</w:t>
      </w:r>
      <w:r w:rsidRPr="00EE4AA3">
        <w:rPr>
          <w:rFonts w:ascii="Times New Roman" w:hAnsi="Times New Roman"/>
          <w:sz w:val="20"/>
          <w:szCs w:val="20"/>
          <w:vertAlign w:val="superscript"/>
        </w:rPr>
        <w:t>-1</w:t>
      </w:r>
      <w:r w:rsidRPr="00EE4AA3">
        <w:rPr>
          <w:rFonts w:ascii="Times New Roman" w:hAnsi="Times New Roman"/>
          <w:sz w:val="20"/>
          <w:szCs w:val="20"/>
        </w:rPr>
        <w:t xml:space="preserve"> while the pore volume and average pore diameter obtained from Barrett, Joyner, and </w:t>
      </w:r>
      <w:r w:rsidRPr="00EE4AA3">
        <w:rPr>
          <w:rFonts w:ascii="Times New Roman" w:hAnsi="Times New Roman"/>
          <w:noProof/>
          <w:sz w:val="20"/>
          <w:szCs w:val="20"/>
        </w:rPr>
        <w:t>Hallenda</w:t>
      </w:r>
      <w:r w:rsidRPr="00EE4AA3">
        <w:rPr>
          <w:rFonts w:ascii="Times New Roman" w:hAnsi="Times New Roman"/>
          <w:sz w:val="20"/>
          <w:szCs w:val="20"/>
        </w:rPr>
        <w:t xml:space="preserve"> </w:t>
      </w:r>
      <w:r w:rsidRPr="00EE4AA3">
        <w:rPr>
          <w:rFonts w:ascii="Times New Roman" w:hAnsi="Times New Roman"/>
          <w:color w:val="545454"/>
          <w:sz w:val="20"/>
          <w:szCs w:val="20"/>
          <w:shd w:val="clear" w:color="auto" w:fill="FFFFFF"/>
        </w:rPr>
        <w:t>(</w:t>
      </w:r>
      <w:r w:rsidRPr="00EE4AA3">
        <w:rPr>
          <w:rFonts w:ascii="Times New Roman" w:hAnsi="Times New Roman"/>
          <w:sz w:val="20"/>
          <w:szCs w:val="20"/>
        </w:rPr>
        <w:t>BJH) method were estimated to be 0.0141 cm</w:t>
      </w:r>
      <w:r w:rsidRPr="00EE4AA3">
        <w:rPr>
          <w:rFonts w:ascii="Times New Roman" w:hAnsi="Times New Roman"/>
          <w:sz w:val="20"/>
          <w:szCs w:val="20"/>
          <w:vertAlign w:val="superscript"/>
        </w:rPr>
        <w:t>3</w:t>
      </w:r>
      <w:r w:rsidRPr="00EE4AA3">
        <w:rPr>
          <w:rFonts w:ascii="Times New Roman" w:hAnsi="Times New Roman"/>
          <w:sz w:val="20"/>
          <w:szCs w:val="20"/>
        </w:rPr>
        <w:t>g</w:t>
      </w:r>
      <w:r w:rsidRPr="00EE4AA3">
        <w:rPr>
          <w:rFonts w:ascii="Times New Roman" w:hAnsi="Times New Roman"/>
          <w:sz w:val="20"/>
          <w:szCs w:val="20"/>
          <w:vertAlign w:val="superscript"/>
        </w:rPr>
        <w:t>-1</w:t>
      </w:r>
      <w:r w:rsidRPr="00EE4AA3">
        <w:rPr>
          <w:rFonts w:ascii="Times New Roman" w:hAnsi="Times New Roman"/>
          <w:sz w:val="20"/>
          <w:szCs w:val="20"/>
        </w:rPr>
        <w:t xml:space="preserve">, and 1.16 nm respectively. </w:t>
      </w:r>
    </w:p>
    <w:p w:rsid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center"/>
        <w:rPr>
          <w:rFonts w:ascii="Times New Roman" w:hAnsi="Times New Roman"/>
          <w:sz w:val="20"/>
          <w:szCs w:val="20"/>
        </w:rPr>
      </w:pPr>
      <w:r w:rsidRPr="00EE4AA3">
        <w:rPr>
          <w:rFonts w:ascii="Times New Roman" w:hAnsi="Times New Roman"/>
          <w:noProof/>
          <w:sz w:val="20"/>
          <w:szCs w:val="20"/>
          <w:lang w:bidi="ar-SA"/>
        </w:rPr>
        <w:drawing>
          <wp:inline distT="0" distB="0" distL="0" distR="0" wp14:anchorId="2A731983" wp14:editId="1CA68199">
            <wp:extent cx="3413760" cy="2080260"/>
            <wp:effectExtent l="0" t="0" r="15240"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3. </w:t>
      </w:r>
      <w:r>
        <w:rPr>
          <w:rFonts w:ascii="Times New Roman" w:hAnsi="Times New Roman"/>
          <w:sz w:val="20"/>
          <w:szCs w:val="20"/>
        </w:rPr>
        <w:t xml:space="preserve"> </w:t>
      </w:r>
      <w:r w:rsidRPr="00EE4AA3">
        <w:rPr>
          <w:rFonts w:ascii="Times New Roman" w:hAnsi="Times New Roman"/>
          <w:sz w:val="20"/>
          <w:szCs w:val="20"/>
        </w:rPr>
        <w:t>N</w:t>
      </w:r>
      <w:r w:rsidRPr="00EE4AA3">
        <w:rPr>
          <w:rFonts w:ascii="Times New Roman" w:hAnsi="Times New Roman"/>
          <w:sz w:val="20"/>
          <w:szCs w:val="20"/>
          <w:vertAlign w:val="subscript"/>
        </w:rPr>
        <w:t>2</w:t>
      </w:r>
      <w:r w:rsidRPr="00EE4AA3">
        <w:rPr>
          <w:rFonts w:ascii="Times New Roman" w:hAnsi="Times New Roman"/>
          <w:sz w:val="20"/>
          <w:szCs w:val="20"/>
        </w:rPr>
        <w:t xml:space="preserve"> adsorption-desorption isotherm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w:t>
      </w:r>
    </w:p>
    <w:p w:rsid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tabs>
          <w:tab w:val="left" w:pos="426"/>
        </w:tabs>
        <w:spacing w:after="0" w:line="240" w:lineRule="auto"/>
        <w:jc w:val="both"/>
        <w:rPr>
          <w:rFonts w:ascii="Times New Roman" w:hAnsi="Times New Roman"/>
          <w:sz w:val="20"/>
          <w:szCs w:val="20"/>
        </w:rPr>
      </w:pPr>
      <w:r w:rsidRPr="00EE4AA3">
        <w:rPr>
          <w:rFonts w:ascii="Times New Roman" w:hAnsi="Times New Roman"/>
          <w:sz w:val="20"/>
          <w:szCs w:val="20"/>
        </w:rPr>
        <w:t>The XRD pattern of the catalyst sample is depicted in Figure 4. Distinct peaks of CeO</w:t>
      </w:r>
      <w:r w:rsidRPr="00EE4AA3">
        <w:rPr>
          <w:rFonts w:ascii="Times New Roman" w:hAnsi="Times New Roman"/>
          <w:sz w:val="20"/>
          <w:szCs w:val="20"/>
          <w:vertAlign w:val="subscript"/>
        </w:rPr>
        <w:t>2</w:t>
      </w:r>
      <w:r w:rsidRPr="00EE4AA3">
        <w:rPr>
          <w:rFonts w:ascii="Times New Roman" w:hAnsi="Times New Roman"/>
          <w:sz w:val="20"/>
          <w:szCs w:val="20"/>
        </w:rPr>
        <w:t xml:space="preserve"> and Co</w:t>
      </w:r>
      <w:r w:rsidRPr="00EE4AA3">
        <w:rPr>
          <w:rFonts w:ascii="Times New Roman" w:hAnsi="Times New Roman"/>
          <w:sz w:val="20"/>
          <w:szCs w:val="20"/>
          <w:vertAlign w:val="subscript"/>
        </w:rPr>
        <w:t>3</w:t>
      </w:r>
      <w:r w:rsidRPr="00EE4AA3">
        <w:rPr>
          <w:rFonts w:ascii="Times New Roman" w:hAnsi="Times New Roman"/>
          <w:sz w:val="20"/>
          <w:szCs w:val="20"/>
        </w:rPr>
        <w:t>O</w:t>
      </w:r>
      <w:r w:rsidRPr="00EE4AA3">
        <w:rPr>
          <w:rFonts w:ascii="Times New Roman" w:hAnsi="Times New Roman"/>
          <w:sz w:val="20"/>
          <w:szCs w:val="20"/>
          <w:vertAlign w:val="subscript"/>
        </w:rPr>
        <w:t>4</w:t>
      </w:r>
      <w:r w:rsidRPr="00EE4AA3">
        <w:rPr>
          <w:rFonts w:ascii="Times New Roman" w:hAnsi="Times New Roman"/>
          <w:sz w:val="20"/>
          <w:szCs w:val="20"/>
        </w:rPr>
        <w:t xml:space="preserve"> crystals can be seen at 2θ = 29.4</w:t>
      </w:r>
      <m:oMath>
        <m:r>
          <w:rPr>
            <w:rFonts w:ascii="Cambria Math" w:hAnsi="Cambria Math"/>
            <w:sz w:val="20"/>
            <w:szCs w:val="20"/>
          </w:rPr>
          <m:t>°</m:t>
        </m:r>
      </m:oMath>
      <w:r w:rsidRPr="00EE4AA3">
        <w:rPr>
          <w:rFonts w:ascii="Times New Roman" w:eastAsiaTheme="minorEastAsia" w:hAnsi="Times New Roman"/>
          <w:sz w:val="20"/>
          <w:szCs w:val="20"/>
        </w:rPr>
        <w:t xml:space="preserve">, </w:t>
      </w:r>
      <w:r w:rsidRPr="00EE4AA3">
        <w:rPr>
          <w:rFonts w:ascii="Times New Roman" w:hAnsi="Times New Roman"/>
          <w:sz w:val="20"/>
          <w:szCs w:val="20"/>
        </w:rPr>
        <w:t>38.4</w:t>
      </w:r>
      <m:oMath>
        <m:r>
          <w:rPr>
            <w:rFonts w:ascii="Cambria Math" w:hAnsi="Cambria Math"/>
            <w:sz w:val="20"/>
            <w:szCs w:val="20"/>
          </w:rPr>
          <m:t>°</m:t>
        </m:r>
      </m:oMath>
      <w:r w:rsidRPr="00EE4AA3">
        <w:rPr>
          <w:rFonts w:ascii="Times New Roman" w:hAnsi="Times New Roman"/>
          <w:sz w:val="20"/>
          <w:szCs w:val="20"/>
        </w:rPr>
        <w:t>, 48.7</w:t>
      </w:r>
      <m:oMath>
        <m:r>
          <w:rPr>
            <w:rFonts w:ascii="Cambria Math" w:hAnsi="Cambria Math"/>
            <w:sz w:val="20"/>
            <w:szCs w:val="20"/>
          </w:rPr>
          <m:t>°</m:t>
        </m:r>
      </m:oMath>
      <w:r w:rsidRPr="00EE4AA3">
        <w:rPr>
          <w:rFonts w:ascii="Times New Roman" w:eastAsiaTheme="minorEastAsia" w:hAnsi="Times New Roman"/>
          <w:sz w:val="20"/>
          <w:szCs w:val="20"/>
        </w:rPr>
        <w:t>, 57.9</w:t>
      </w:r>
      <m:oMath>
        <m:r>
          <w:rPr>
            <w:rFonts w:ascii="Cambria Math" w:hAnsi="Cambria Math"/>
            <w:sz w:val="20"/>
            <w:szCs w:val="20"/>
          </w:rPr>
          <m:t>°</m:t>
        </m:r>
      </m:oMath>
      <w:r w:rsidRPr="00EE4AA3">
        <w:rPr>
          <w:rFonts w:ascii="Times New Roman" w:eastAsiaTheme="minorEastAsia" w:hAnsi="Times New Roman"/>
          <w:sz w:val="20"/>
          <w:szCs w:val="20"/>
        </w:rPr>
        <w:t xml:space="preserve"> and </w:t>
      </w:r>
      <w:r w:rsidRPr="00EE4AA3">
        <w:rPr>
          <w:rFonts w:ascii="Times New Roman" w:hAnsi="Times New Roman"/>
          <w:sz w:val="20"/>
          <w:szCs w:val="20"/>
        </w:rPr>
        <w:t>2θ = 31.3</w:t>
      </w:r>
      <m:oMath>
        <m:r>
          <w:rPr>
            <w:rFonts w:ascii="Cambria Math" w:hAnsi="Cambria Math"/>
            <w:sz w:val="20"/>
            <w:szCs w:val="20"/>
          </w:rPr>
          <m:t>°</m:t>
        </m:r>
      </m:oMath>
      <w:r w:rsidRPr="00EE4AA3">
        <w:rPr>
          <w:rFonts w:ascii="Times New Roman" w:hAnsi="Times New Roman"/>
          <w:sz w:val="20"/>
          <w:szCs w:val="20"/>
        </w:rPr>
        <w:t>, 44.5</w:t>
      </w:r>
      <m:oMath>
        <m:r>
          <w:rPr>
            <w:rFonts w:ascii="Cambria Math" w:hAnsi="Cambria Math"/>
            <w:sz w:val="20"/>
            <w:szCs w:val="20"/>
          </w:rPr>
          <m:t>°</m:t>
        </m:r>
      </m:oMath>
      <w:r w:rsidRPr="00EE4AA3">
        <w:rPr>
          <w:rFonts w:ascii="Times New Roman" w:hAnsi="Times New Roman"/>
          <w:sz w:val="20"/>
          <w:szCs w:val="20"/>
        </w:rPr>
        <w:t>, 59.7</w:t>
      </w:r>
      <m:oMath>
        <m:r>
          <w:rPr>
            <w:rFonts w:ascii="Cambria Math" w:hAnsi="Cambria Math"/>
            <w:sz w:val="20"/>
            <w:szCs w:val="20"/>
          </w:rPr>
          <m:t>°</m:t>
        </m:r>
      </m:oMath>
      <w:r w:rsidRPr="00EE4AA3">
        <w:rPr>
          <w:rFonts w:ascii="Times New Roman" w:eastAsiaTheme="minorEastAsia" w:hAnsi="Times New Roman"/>
          <w:sz w:val="20"/>
          <w:szCs w:val="20"/>
        </w:rPr>
        <w:t xml:space="preserve">, </w:t>
      </w:r>
      <w:r w:rsidRPr="00EE4AA3">
        <w:rPr>
          <w:rFonts w:ascii="Times New Roman" w:hAnsi="Times New Roman"/>
          <w:sz w:val="20"/>
          <w:szCs w:val="20"/>
        </w:rPr>
        <w:t>65.1</w:t>
      </w:r>
      <m:oMath>
        <m:r>
          <w:rPr>
            <w:rFonts w:ascii="Cambria Math" w:hAnsi="Cambria Math"/>
            <w:sz w:val="20"/>
            <w:szCs w:val="20"/>
          </w:rPr>
          <m:t>°</m:t>
        </m:r>
      </m:oMath>
      <w:r w:rsidRPr="00EE4AA3">
        <w:rPr>
          <w:rFonts w:ascii="Times New Roman" w:eastAsiaTheme="minorEastAsia" w:hAnsi="Times New Roman"/>
          <w:sz w:val="20"/>
          <w:szCs w:val="20"/>
        </w:rPr>
        <w:t>,</w:t>
      </w:r>
      <w:r w:rsidRPr="00EE4AA3">
        <w:rPr>
          <w:rFonts w:ascii="Times New Roman" w:hAnsi="Times New Roman"/>
          <w:sz w:val="20"/>
          <w:szCs w:val="20"/>
        </w:rPr>
        <w:t xml:space="preserve"> 67.7</w:t>
      </w:r>
      <m:oMath>
        <m:r>
          <w:rPr>
            <w:rFonts w:ascii="Cambria Math" w:hAnsi="Cambria Math"/>
            <w:sz w:val="20"/>
            <w:szCs w:val="20"/>
          </w:rPr>
          <m:t>°</m:t>
        </m:r>
      </m:oMath>
      <w:r w:rsidRPr="00EE4AA3">
        <w:rPr>
          <w:rFonts w:ascii="Times New Roman" w:eastAsiaTheme="minorEastAsia" w:hAnsi="Times New Roman"/>
          <w:sz w:val="20"/>
          <w:szCs w:val="20"/>
        </w:rPr>
        <w:t>, 77.1</w:t>
      </w:r>
      <w:r w:rsidRPr="00EE4AA3">
        <w:rPr>
          <w:rFonts w:ascii="Times New Roman" w:eastAsiaTheme="minorEastAsia" w:hAnsi="Times New Roman"/>
          <w:sz w:val="20"/>
          <w:szCs w:val="20"/>
          <w:vertAlign w:val="superscript"/>
        </w:rPr>
        <w:t xml:space="preserve">o </w:t>
      </w:r>
      <w:r w:rsidRPr="00EE4AA3">
        <w:rPr>
          <w:rFonts w:ascii="Times New Roman" w:eastAsiaTheme="minorEastAsia" w:hAnsi="Times New Roman"/>
          <w:sz w:val="20"/>
          <w:szCs w:val="20"/>
        </w:rPr>
        <w:t>respectively. The diffraction peaks obtained for CeO</w:t>
      </w:r>
      <w:r w:rsidRPr="00EE4AA3">
        <w:rPr>
          <w:rFonts w:ascii="Times New Roman" w:eastAsiaTheme="minorEastAsia" w:hAnsi="Times New Roman"/>
          <w:sz w:val="20"/>
          <w:szCs w:val="20"/>
          <w:vertAlign w:val="subscript"/>
        </w:rPr>
        <w:t>2</w:t>
      </w:r>
      <w:r w:rsidRPr="00EE4AA3">
        <w:rPr>
          <w:rFonts w:ascii="Times New Roman" w:eastAsiaTheme="minorEastAsia" w:hAnsi="Times New Roman"/>
          <w:sz w:val="20"/>
          <w:szCs w:val="20"/>
        </w:rPr>
        <w:t xml:space="preserve"> can be assigned to the crystalline phase of (111), (220), (311), (220) and (422) which represent faced-centre cubic structure </w:t>
      </w:r>
      <w:r w:rsidRPr="00EE4AA3">
        <w:rPr>
          <w:rFonts w:ascii="Times New Roman" w:eastAsiaTheme="minorEastAsia" w:hAnsi="Times New Roman"/>
          <w:sz w:val="20"/>
          <w:szCs w:val="20"/>
        </w:rPr>
        <w:fldChar w:fldCharType="begin" w:fldLock="1"/>
      </w:r>
      <w:r w:rsidRPr="00EE4AA3">
        <w:rPr>
          <w:rFonts w:ascii="Times New Roman" w:eastAsiaTheme="minorEastAsia" w:hAnsi="Times New Roman"/>
          <w:sz w:val="20"/>
          <w:szCs w:val="20"/>
        </w:rPr>
        <w:instrText>ADDIN CSL_CITATION { "citationItems" : [ { "id" : "ITEM-1", "itemData" : { "DOI" : "10.1016/j.cej.2008.02.021", "ISBN" : "1385-8947", "ISSN" : "13858947", "abstract" : "In this work, coke formation over Co/CeO2 catalysts for the steam reforming of ethanol was studied. Variations of ethanol conversion and product distribution with reaction temperature and time were investigated and the used catalysts were characterized with thermal analysis method and transmission electron microscopy. The results indicate that the reaction temperature exerts influences on coke formation and its property significantly. As the reaction temperature is 450 ??C or lower, catalyst particles are heavily enclosed by cokes, leading to severe deactivation. As the reaction temperature is 500 ??C or 550 ??C, the encapsulation of catalyst particles is rarely observed due to the formation of another kind of carbon, namely, tube- or fiber-like carbon, which results in mild deactivation. When the reaction temperature is over 600 ??C, carbon deposition is not a major problem for the steam reforming of ethanol over Co/CeO2 catalysts, for carbon deposition or coke formation under these temperatures is not notable. ?? 2008 Elsevier B.V. All rights reserved.", "author" : [ { "dropping-particle" : "", "family" : "Wang", "given" : "H.", "non-dropping-particle" : "", "parse-names" : false, "suffix" : "" }, { "dropping-particle" : "", "family" : "Liu", "given" : "Y.", "non-dropping-particle" : "", "parse-names" : false, "suffix" : "" }, { "dropping-particle" : "", "family" : "Wang", "given" : "L.", "non-dropping-particle" : "", "parse-names" : false, "suffix" : "" }, { "dropping-particle" : "", "family" : "Qin", "given" : "Y. N.", "non-dropping-particle" : "", "parse-names" : false, "suffix" : "" } ], "container-title" : "Chemical Engineering Journal", "id" : "ITEM-1", "issued" : { "date-parts" : [ [ "2008" ] ] }, "page" : "25-31", "title" : "Study on the carbon deposition in steam reforming of ethanol over Co/CeO2 catalyst", "type" : "article-journal", "volume" : "145" }, "uris" : [ "http://www.mendeley.com/documents/?uuid=0a8ec77e-72ad-401b-905b-33650a68ca73" ] } ], "mendeley" : { "formattedCitation" : "[39]", "plainTextFormattedCitation" : "[39]", "previouslyFormattedCitation" : "[39]" }, "properties" : { "noteIndex" : 0 }, "schema" : "https://github.com/citation-style-language/schema/raw/master/csl-citation.json" }</w:instrText>
      </w:r>
      <w:r w:rsidRPr="00EE4AA3">
        <w:rPr>
          <w:rFonts w:ascii="Times New Roman" w:eastAsiaTheme="minorEastAsia" w:hAnsi="Times New Roman"/>
          <w:sz w:val="20"/>
          <w:szCs w:val="20"/>
        </w:rPr>
        <w:fldChar w:fldCharType="separate"/>
      </w:r>
      <w:r w:rsidRPr="00EE4AA3">
        <w:rPr>
          <w:rFonts w:ascii="Times New Roman" w:eastAsiaTheme="minorEastAsia" w:hAnsi="Times New Roman"/>
          <w:noProof/>
          <w:sz w:val="20"/>
          <w:szCs w:val="20"/>
        </w:rPr>
        <w:t>[39]</w:t>
      </w:r>
      <w:r w:rsidRPr="00EE4AA3">
        <w:rPr>
          <w:rFonts w:ascii="Times New Roman" w:eastAsiaTheme="minorEastAsia" w:hAnsi="Times New Roman"/>
          <w:sz w:val="20"/>
          <w:szCs w:val="20"/>
        </w:rPr>
        <w:fldChar w:fldCharType="end"/>
      </w:r>
      <w:r w:rsidRPr="00EE4AA3">
        <w:rPr>
          <w:rFonts w:ascii="Times New Roman" w:eastAsiaTheme="minorEastAsia" w:hAnsi="Times New Roman"/>
          <w:sz w:val="20"/>
          <w:szCs w:val="20"/>
        </w:rPr>
        <w:t xml:space="preserve">. </w:t>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tabs>
          <w:tab w:val="left" w:pos="426"/>
          <w:tab w:val="left" w:pos="567"/>
        </w:tabs>
        <w:spacing w:after="0" w:line="240" w:lineRule="auto"/>
        <w:jc w:val="both"/>
        <w:rPr>
          <w:rFonts w:ascii="Times New Roman" w:hAnsi="Times New Roman"/>
          <w:noProof/>
          <w:sz w:val="20"/>
          <w:szCs w:val="20"/>
          <w:lang w:val="en-MY" w:eastAsia="en-MY"/>
        </w:rPr>
      </w:pPr>
    </w:p>
    <w:p w:rsidR="00EE4AA3" w:rsidRPr="00EE4AA3" w:rsidRDefault="00EE4AA3" w:rsidP="00EE4AA3">
      <w:pPr>
        <w:tabs>
          <w:tab w:val="left" w:pos="426"/>
          <w:tab w:val="left" w:pos="567"/>
        </w:tabs>
        <w:spacing w:after="0" w:line="240" w:lineRule="auto"/>
        <w:jc w:val="center"/>
        <w:rPr>
          <w:rFonts w:ascii="Times New Roman" w:hAnsi="Times New Roman"/>
          <w:noProof/>
          <w:sz w:val="20"/>
          <w:szCs w:val="20"/>
          <w:lang w:val="en-MY" w:eastAsia="en-MY"/>
        </w:rPr>
      </w:pPr>
      <w:r w:rsidRPr="00EE4AA3">
        <w:rPr>
          <w:rFonts w:ascii="Times New Roman" w:hAnsi="Times New Roman"/>
          <w:noProof/>
          <w:sz w:val="20"/>
          <w:szCs w:val="20"/>
          <w:lang w:bidi="ar-SA"/>
        </w:rPr>
        <w:drawing>
          <wp:inline distT="0" distB="0" distL="0" distR="0" wp14:anchorId="43044A2C" wp14:editId="169E49B6">
            <wp:extent cx="3600555" cy="209550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C8956.tmp"/>
                    <pic:cNvPicPr/>
                  </pic:nvPicPr>
                  <pic:blipFill>
                    <a:blip r:embed="rId13">
                      <a:extLst>
                        <a:ext uri="{28A0092B-C50C-407E-A947-70E740481C1C}">
                          <a14:useLocalDpi xmlns:a14="http://schemas.microsoft.com/office/drawing/2010/main" val="0"/>
                        </a:ext>
                      </a:extLst>
                    </a:blip>
                    <a:stretch>
                      <a:fillRect/>
                    </a:stretch>
                  </pic:blipFill>
                  <pic:spPr>
                    <a:xfrm>
                      <a:off x="0" y="0"/>
                      <a:ext cx="3599988" cy="2095170"/>
                    </a:xfrm>
                    <a:prstGeom prst="rect">
                      <a:avLst/>
                    </a:prstGeom>
                    <a:ln w="6350">
                      <a:solidFill>
                        <a:schemeClr val="tx1"/>
                      </a:solidFill>
                    </a:ln>
                  </pic:spPr>
                </pic:pic>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4. </w:t>
      </w:r>
      <w:r>
        <w:rPr>
          <w:rFonts w:ascii="Times New Roman" w:hAnsi="Times New Roman"/>
          <w:sz w:val="20"/>
          <w:szCs w:val="20"/>
        </w:rPr>
        <w:t xml:space="preserve"> </w:t>
      </w:r>
      <w:r w:rsidRPr="00EE4AA3">
        <w:rPr>
          <w:rFonts w:ascii="Times New Roman" w:hAnsi="Times New Roman"/>
          <w:sz w:val="20"/>
          <w:szCs w:val="20"/>
        </w:rPr>
        <w:t>XRD pattern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w:t>
      </w:r>
    </w:p>
    <w:p w:rsidR="00EE4AA3" w:rsidRPr="00EE4AA3" w:rsidRDefault="00EE4AA3" w:rsidP="00EE4AA3">
      <w:pPr>
        <w:spacing w:after="0" w:line="240" w:lineRule="auto"/>
        <w:jc w:val="both"/>
        <w:rPr>
          <w:rFonts w:ascii="Times New Roman" w:hAnsi="Times New Roman"/>
          <w:sz w:val="20"/>
          <w:szCs w:val="20"/>
          <w:vertAlign w:val="subscript"/>
        </w:rPr>
      </w:pPr>
    </w:p>
    <w:p w:rsidR="00EE4AA3" w:rsidRPr="00EE4AA3" w:rsidRDefault="00EE4AA3" w:rsidP="00EE4AA3">
      <w:pPr>
        <w:spacing w:after="0" w:line="240" w:lineRule="auto"/>
        <w:jc w:val="both"/>
        <w:rPr>
          <w:rFonts w:ascii="Times New Roman" w:hAnsi="Times New Roman"/>
          <w:sz w:val="20"/>
          <w:szCs w:val="20"/>
        </w:rPr>
      </w:pPr>
      <w:r w:rsidRPr="00EE4AA3">
        <w:rPr>
          <w:rFonts w:ascii="Times New Roman" w:hAnsi="Times New Roman"/>
          <w:sz w:val="20"/>
          <w:szCs w:val="20"/>
        </w:rPr>
        <w:t>The FESEM micrograph and EDX dot mapping showing the morphology and the elemental composition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 are depicted in Figure</w:t>
      </w:r>
      <w:r>
        <w:rPr>
          <w:rFonts w:ascii="Times New Roman" w:hAnsi="Times New Roman"/>
          <w:sz w:val="20"/>
          <w:szCs w:val="20"/>
        </w:rPr>
        <w:t>s</w:t>
      </w:r>
      <w:r w:rsidRPr="00EE4AA3">
        <w:rPr>
          <w:rFonts w:ascii="Times New Roman" w:hAnsi="Times New Roman"/>
          <w:sz w:val="20"/>
          <w:szCs w:val="20"/>
        </w:rPr>
        <w:t xml:space="preserve"> 5-7 respectively. The FESEM micrograph (Figure 5) shows the </w:t>
      </w:r>
      <w:r w:rsidRPr="00EE4AA3">
        <w:rPr>
          <w:rFonts w:ascii="Times New Roman" w:hAnsi="Times New Roman"/>
          <w:sz w:val="20"/>
          <w:szCs w:val="20"/>
        </w:rPr>
        <w:lastRenderedPageBreak/>
        <w:t xml:space="preserve">irregularity and the agglomeration of the catalyst particle sizes. While the EDX dot mapping (Figure 6) confirms the presence of Co, Ce and O as stimulated during the synthesis of the catalyst. The elemental compositions of the catalysts obtained from the EDX dot mapping (Figure 7) corresponds to the stimulated amount used for the catalysts synthesis. </w:t>
      </w:r>
    </w:p>
    <w:p w:rsidR="00EE4AA3" w:rsidRPr="00EE4AA3" w:rsidRDefault="00EE4AA3" w:rsidP="00EE4AA3">
      <w:pPr>
        <w:spacing w:after="0" w:line="240" w:lineRule="auto"/>
        <w:jc w:val="both"/>
        <w:rPr>
          <w:rFonts w:ascii="Times New Roman" w:hAnsi="Times New Roman"/>
          <w:sz w:val="20"/>
          <w:szCs w:val="20"/>
        </w:rPr>
      </w:pPr>
    </w:p>
    <w:p w:rsidR="00EE4AA3" w:rsidRPr="00B952E6" w:rsidRDefault="00EE4AA3" w:rsidP="00B952E6">
      <w:pPr>
        <w:spacing w:after="0" w:line="240" w:lineRule="auto"/>
        <w:jc w:val="center"/>
        <w:rPr>
          <w:rFonts w:ascii="Times New Roman" w:hAnsi="Times New Roman"/>
          <w:sz w:val="20"/>
          <w:szCs w:val="20"/>
        </w:rPr>
      </w:pPr>
      <w:r w:rsidRPr="00EE4AA3">
        <w:rPr>
          <w:rFonts w:ascii="Times New Roman" w:hAnsi="Times New Roman"/>
          <w:noProof/>
          <w:sz w:val="20"/>
          <w:szCs w:val="20"/>
          <w:lang w:bidi="ar-SA"/>
        </w:rPr>
        <w:drawing>
          <wp:inline distT="0" distB="0" distL="0" distR="0" wp14:anchorId="2BA31E26" wp14:editId="2BC85207">
            <wp:extent cx="2743200" cy="1736754"/>
            <wp:effectExtent l="0" t="0" r="0" b="0"/>
            <wp:docPr id="8" name="Picture 8" descr="C:\Users\user\Documents\Victor 06-12-14\Characterization results\FESEM-EDX\Ayodele FESEM\23032015\20%CoCeO2\80k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Victor 06-12-14\Characterization results\FESEM-EDX\Ayodele FESEM\23032015\20%CoCeO2\80kx.b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1736754"/>
                    </a:xfrm>
                    <a:prstGeom prst="rect">
                      <a:avLst/>
                    </a:prstGeom>
                    <a:noFill/>
                    <a:ln>
                      <a:noFill/>
                    </a:ln>
                  </pic:spPr>
                </pic:pic>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vertAlign w:val="subscript"/>
        </w:rPr>
      </w:pPr>
      <w:r w:rsidRPr="00EE4AA3">
        <w:rPr>
          <w:rFonts w:ascii="Times New Roman" w:hAnsi="Times New Roman"/>
          <w:sz w:val="20"/>
          <w:szCs w:val="20"/>
        </w:rPr>
        <w:t xml:space="preserve">Figure 5. </w:t>
      </w:r>
      <w:r>
        <w:rPr>
          <w:rFonts w:ascii="Times New Roman" w:hAnsi="Times New Roman"/>
          <w:sz w:val="20"/>
          <w:szCs w:val="20"/>
        </w:rPr>
        <w:t xml:space="preserve"> </w:t>
      </w:r>
      <w:r w:rsidRPr="00EE4AA3">
        <w:rPr>
          <w:rFonts w:ascii="Times New Roman" w:hAnsi="Times New Roman"/>
          <w:sz w:val="20"/>
          <w:szCs w:val="20"/>
        </w:rPr>
        <w:t>The FESEM micrograph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w:t>
      </w:r>
    </w:p>
    <w:p w:rsidR="00EE4AA3" w:rsidRDefault="00EE4AA3" w:rsidP="00EE4AA3">
      <w:pPr>
        <w:spacing w:after="0" w:line="240" w:lineRule="auto"/>
        <w:jc w:val="both"/>
        <w:rPr>
          <w:rFonts w:ascii="Times New Roman" w:hAnsi="Times New Roman"/>
          <w:sz w:val="20"/>
          <w:szCs w:val="20"/>
          <w:vertAlign w:val="subscript"/>
        </w:rPr>
      </w:pPr>
    </w:p>
    <w:p w:rsidR="00EE4AA3" w:rsidRPr="00EE4AA3" w:rsidRDefault="00EE4AA3" w:rsidP="00EE4AA3">
      <w:pPr>
        <w:spacing w:after="0" w:line="240" w:lineRule="auto"/>
        <w:jc w:val="both"/>
        <w:rPr>
          <w:rFonts w:ascii="Times New Roman" w:hAnsi="Times New Roman"/>
          <w:sz w:val="20"/>
          <w:szCs w:val="20"/>
          <w:vertAlign w:val="subscript"/>
        </w:rPr>
      </w:pPr>
    </w:p>
    <w:p w:rsidR="00EE4AA3" w:rsidRPr="00EE4AA3" w:rsidRDefault="000F0CB0" w:rsidP="00EE4AA3">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extent cx="2943225" cy="20669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21_1_29.png"/>
                    <pic:cNvPicPr/>
                  </pic:nvPicPr>
                  <pic:blipFill>
                    <a:blip r:embed="rId15">
                      <a:extLst>
                        <a:ext uri="{28A0092B-C50C-407E-A947-70E740481C1C}">
                          <a14:useLocalDpi xmlns:a14="http://schemas.microsoft.com/office/drawing/2010/main" val="0"/>
                        </a:ext>
                      </a:extLst>
                    </a:blip>
                    <a:stretch>
                      <a:fillRect/>
                    </a:stretch>
                  </pic:blipFill>
                  <pic:spPr>
                    <a:xfrm>
                      <a:off x="0" y="0"/>
                      <a:ext cx="2943225" cy="2066925"/>
                    </a:xfrm>
                    <a:prstGeom prst="rect">
                      <a:avLst/>
                    </a:prstGeom>
                  </pic:spPr>
                </pic:pic>
              </a:graphicData>
            </a:graphic>
          </wp:inline>
        </w:drawing>
      </w:r>
      <w:bookmarkStart w:id="0" w:name="_GoBack"/>
      <w:bookmarkEnd w:id="0"/>
    </w:p>
    <w:p w:rsidR="00EE4AA3" w:rsidRPr="00EE4AA3" w:rsidRDefault="00EE4AA3" w:rsidP="00EE4AA3">
      <w:pPr>
        <w:spacing w:after="0" w:line="240" w:lineRule="auto"/>
        <w:jc w:val="both"/>
        <w:rPr>
          <w:rFonts w:ascii="Times New Roman" w:hAnsi="Times New Roman"/>
          <w:sz w:val="20"/>
          <w:szCs w:val="20"/>
        </w:rPr>
      </w:pPr>
    </w:p>
    <w:p w:rsidR="00EE4AA3" w:rsidRDefault="00EE4AA3" w:rsidP="00EE4AA3">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6. </w:t>
      </w:r>
      <w:r>
        <w:rPr>
          <w:rFonts w:ascii="Times New Roman" w:hAnsi="Times New Roman"/>
          <w:sz w:val="20"/>
          <w:szCs w:val="20"/>
        </w:rPr>
        <w:t xml:space="preserve"> </w:t>
      </w:r>
      <w:r w:rsidRPr="00EE4AA3">
        <w:rPr>
          <w:rFonts w:ascii="Times New Roman" w:hAnsi="Times New Roman"/>
          <w:sz w:val="20"/>
          <w:szCs w:val="20"/>
        </w:rPr>
        <w:t>The EDX dot mapping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w:t>
      </w:r>
    </w:p>
    <w:p w:rsidR="00EE4AA3" w:rsidRDefault="00EE4AA3" w:rsidP="00EE4AA3">
      <w:pPr>
        <w:spacing w:after="0" w:line="240" w:lineRule="auto"/>
        <w:jc w:val="center"/>
        <w:rPr>
          <w:rFonts w:ascii="Times New Roman" w:hAnsi="Times New Roman"/>
          <w:sz w:val="20"/>
          <w:szCs w:val="20"/>
        </w:rPr>
      </w:pPr>
    </w:p>
    <w:p w:rsidR="00EE4AA3" w:rsidRPr="00EE4AA3" w:rsidRDefault="00EE4AA3" w:rsidP="00EE4AA3">
      <w:pPr>
        <w:spacing w:after="0" w:line="240" w:lineRule="auto"/>
        <w:jc w:val="center"/>
        <w:rPr>
          <w:rFonts w:ascii="Times New Roman" w:hAnsi="Times New Roman"/>
          <w:sz w:val="20"/>
          <w:szCs w:val="20"/>
        </w:rPr>
      </w:pPr>
    </w:p>
    <w:p w:rsidR="00EE4AA3" w:rsidRPr="00EE4AA3" w:rsidRDefault="00EE4AA3" w:rsidP="00EE4AA3">
      <w:pPr>
        <w:spacing w:after="0" w:line="240" w:lineRule="auto"/>
        <w:jc w:val="center"/>
        <w:rPr>
          <w:rFonts w:ascii="Times New Roman" w:hAnsi="Times New Roman"/>
          <w:sz w:val="20"/>
          <w:szCs w:val="20"/>
        </w:rPr>
      </w:pPr>
      <w:r w:rsidRPr="00EE4AA3">
        <w:rPr>
          <w:rFonts w:ascii="Times New Roman" w:hAnsi="Times New Roman"/>
          <w:noProof/>
          <w:sz w:val="20"/>
          <w:szCs w:val="20"/>
          <w:lang w:bidi="ar-SA"/>
        </w:rPr>
        <w:drawing>
          <wp:inline distT="0" distB="0" distL="0" distR="0" wp14:anchorId="5A3BDB2B" wp14:editId="4553F0B7">
            <wp:extent cx="2809875" cy="166687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7. </w:t>
      </w:r>
      <w:r>
        <w:rPr>
          <w:rFonts w:ascii="Times New Roman" w:hAnsi="Times New Roman"/>
          <w:sz w:val="20"/>
          <w:szCs w:val="20"/>
        </w:rPr>
        <w:t xml:space="preserve"> </w:t>
      </w:r>
      <w:r w:rsidRPr="00EE4AA3">
        <w:rPr>
          <w:rFonts w:ascii="Times New Roman" w:hAnsi="Times New Roman"/>
          <w:sz w:val="20"/>
          <w:szCs w:val="20"/>
        </w:rPr>
        <w:t>The elemental composition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 obtained from EDX-mapping</w:t>
      </w:r>
    </w:p>
    <w:p w:rsidR="00985E42" w:rsidRDefault="00985E42" w:rsidP="00EE4AA3">
      <w:pPr>
        <w:tabs>
          <w:tab w:val="left" w:pos="567"/>
        </w:tabs>
        <w:spacing w:after="0" w:line="240" w:lineRule="auto"/>
        <w:jc w:val="both"/>
        <w:rPr>
          <w:rFonts w:ascii="Times New Roman" w:hAnsi="Times New Roman"/>
          <w:sz w:val="20"/>
          <w:szCs w:val="20"/>
        </w:rPr>
      </w:pPr>
    </w:p>
    <w:p w:rsidR="00EE4AA3" w:rsidRPr="00EE4AA3" w:rsidRDefault="00EE4AA3" w:rsidP="00EE4AA3">
      <w:pPr>
        <w:tabs>
          <w:tab w:val="left" w:pos="567"/>
        </w:tabs>
        <w:spacing w:after="0" w:line="240" w:lineRule="auto"/>
        <w:jc w:val="both"/>
        <w:rPr>
          <w:rFonts w:ascii="Times New Roman" w:hAnsi="Times New Roman"/>
          <w:sz w:val="20"/>
          <w:szCs w:val="20"/>
        </w:rPr>
      </w:pPr>
      <w:r w:rsidRPr="00EE4AA3">
        <w:rPr>
          <w:rFonts w:ascii="Times New Roman" w:hAnsi="Times New Roman"/>
          <w:sz w:val="20"/>
          <w:szCs w:val="20"/>
        </w:rPr>
        <w:lastRenderedPageBreak/>
        <w:t>In order to check the reducibility of the catalyst in a flow of H</w:t>
      </w:r>
      <w:r w:rsidRPr="00EE4AA3">
        <w:rPr>
          <w:rFonts w:ascii="Times New Roman" w:hAnsi="Times New Roman"/>
          <w:sz w:val="20"/>
          <w:szCs w:val="20"/>
          <w:vertAlign w:val="subscript"/>
        </w:rPr>
        <w:t>2</w:t>
      </w:r>
      <w:r w:rsidRPr="00EE4AA3">
        <w:rPr>
          <w:rFonts w:ascii="Times New Roman" w:hAnsi="Times New Roman"/>
          <w:sz w:val="20"/>
          <w:szCs w:val="20"/>
        </w:rPr>
        <w:t>, the catalyst was subjected to H</w:t>
      </w:r>
      <w:r w:rsidRPr="00EE4AA3">
        <w:rPr>
          <w:rFonts w:ascii="Times New Roman" w:hAnsi="Times New Roman"/>
          <w:sz w:val="20"/>
          <w:szCs w:val="20"/>
          <w:vertAlign w:val="subscript"/>
        </w:rPr>
        <w:t>2</w:t>
      </w:r>
      <w:r w:rsidRPr="00EE4AA3">
        <w:rPr>
          <w:rFonts w:ascii="Times New Roman" w:hAnsi="Times New Roman"/>
          <w:sz w:val="20"/>
          <w:szCs w:val="20"/>
        </w:rPr>
        <w:t xml:space="preserve">-TPR. Significantly, two peaks centralized at a </w:t>
      </w:r>
      <w:r w:rsidRPr="00EE4AA3">
        <w:rPr>
          <w:rFonts w:ascii="Times New Roman" w:hAnsi="Times New Roman"/>
          <w:noProof/>
          <w:sz w:val="20"/>
          <w:szCs w:val="20"/>
        </w:rPr>
        <w:t>temperature</w:t>
      </w:r>
      <w:r w:rsidRPr="00EE4AA3">
        <w:rPr>
          <w:rFonts w:ascii="Times New Roman" w:hAnsi="Times New Roman"/>
          <w:sz w:val="20"/>
          <w:szCs w:val="20"/>
        </w:rPr>
        <w:t xml:space="preserve"> of 423, and 673 K can be identified from the H</w:t>
      </w:r>
      <w:r w:rsidRPr="00EE4AA3">
        <w:rPr>
          <w:rFonts w:ascii="Times New Roman" w:hAnsi="Times New Roman"/>
          <w:sz w:val="20"/>
          <w:szCs w:val="20"/>
          <w:vertAlign w:val="subscript"/>
        </w:rPr>
        <w:t>2</w:t>
      </w:r>
      <w:r w:rsidRPr="00EE4AA3">
        <w:rPr>
          <w:rFonts w:ascii="Times New Roman" w:hAnsi="Times New Roman"/>
          <w:sz w:val="20"/>
          <w:szCs w:val="20"/>
        </w:rPr>
        <w:t xml:space="preserve">-TPR profile. The peaks could be attributed to the </w:t>
      </w:r>
      <w:r w:rsidRPr="00EE4AA3">
        <w:rPr>
          <w:rFonts w:ascii="Times New Roman" w:hAnsi="Times New Roman"/>
          <w:noProof/>
          <w:sz w:val="20"/>
          <w:szCs w:val="20"/>
        </w:rPr>
        <w:t>sequential</w:t>
      </w:r>
      <w:r w:rsidRPr="00EE4AA3">
        <w:rPr>
          <w:rFonts w:ascii="Times New Roman" w:hAnsi="Times New Roman"/>
          <w:sz w:val="20"/>
          <w:szCs w:val="20"/>
        </w:rPr>
        <w:t xml:space="preserve"> reduction of Co</w:t>
      </w:r>
      <w:r w:rsidRPr="00EE4AA3">
        <w:rPr>
          <w:rFonts w:ascii="Times New Roman" w:hAnsi="Times New Roman"/>
          <w:sz w:val="20"/>
          <w:szCs w:val="20"/>
          <w:vertAlign w:val="subscript"/>
        </w:rPr>
        <w:t>3</w:t>
      </w:r>
      <w:r w:rsidRPr="00EE4AA3">
        <w:rPr>
          <w:rFonts w:ascii="Times New Roman" w:hAnsi="Times New Roman"/>
          <w:sz w:val="20"/>
          <w:szCs w:val="20"/>
        </w:rPr>
        <w:t>O</w:t>
      </w:r>
      <w:r w:rsidRPr="00EE4AA3">
        <w:rPr>
          <w:rFonts w:ascii="Times New Roman" w:hAnsi="Times New Roman"/>
          <w:sz w:val="20"/>
          <w:szCs w:val="20"/>
          <w:vertAlign w:val="subscript"/>
        </w:rPr>
        <w:t>4</w:t>
      </w:r>
      <w:r w:rsidRPr="00EE4AA3">
        <w:rPr>
          <w:rFonts w:ascii="Times New Roman" w:hAnsi="Times New Roman"/>
          <w:sz w:val="20"/>
          <w:szCs w:val="20"/>
        </w:rPr>
        <w:t xml:space="preserve"> to Co crystallite represented in equation 8.  The peak at 423 K could be attributed to the reduction of Co</w:t>
      </w:r>
      <w:r w:rsidRPr="00EE4AA3">
        <w:rPr>
          <w:rFonts w:ascii="Times New Roman" w:hAnsi="Times New Roman"/>
          <w:sz w:val="20"/>
          <w:szCs w:val="20"/>
          <w:vertAlign w:val="subscript"/>
        </w:rPr>
        <w:t>3</w:t>
      </w:r>
      <w:r w:rsidRPr="00EE4AA3">
        <w:rPr>
          <w:rFonts w:ascii="Times New Roman" w:hAnsi="Times New Roman"/>
          <w:sz w:val="20"/>
          <w:szCs w:val="20"/>
        </w:rPr>
        <w:t>O</w:t>
      </w:r>
      <w:r w:rsidRPr="00EE4AA3">
        <w:rPr>
          <w:rFonts w:ascii="Times New Roman" w:hAnsi="Times New Roman"/>
          <w:sz w:val="20"/>
          <w:szCs w:val="20"/>
          <w:vertAlign w:val="subscript"/>
        </w:rPr>
        <w:t>4</w:t>
      </w:r>
      <w:r w:rsidRPr="00EE4AA3">
        <w:rPr>
          <w:rFonts w:ascii="Times New Roman" w:hAnsi="Times New Roman"/>
          <w:sz w:val="20"/>
          <w:szCs w:val="20"/>
        </w:rPr>
        <w:t xml:space="preserve"> which has a </w:t>
      </w:r>
      <w:r w:rsidRPr="00EE4AA3">
        <w:rPr>
          <w:rFonts w:ascii="Times New Roman" w:hAnsi="Times New Roman"/>
          <w:noProof/>
          <w:sz w:val="20"/>
          <w:szCs w:val="20"/>
        </w:rPr>
        <w:t>weak</w:t>
      </w:r>
      <w:r w:rsidRPr="00EE4AA3">
        <w:rPr>
          <w:rFonts w:ascii="Times New Roman" w:hAnsi="Times New Roman"/>
          <w:sz w:val="20"/>
          <w:szCs w:val="20"/>
        </w:rPr>
        <w:t xml:space="preserve"> interaction with the support to CoO. The peak at 577K with a stronger interaction can be attributed to the </w:t>
      </w:r>
      <w:r w:rsidRPr="00EE4AA3">
        <w:rPr>
          <w:rFonts w:ascii="Times New Roman" w:hAnsi="Times New Roman"/>
          <w:noProof/>
          <w:sz w:val="20"/>
          <w:szCs w:val="20"/>
        </w:rPr>
        <w:t>reduction</w:t>
      </w:r>
      <w:r w:rsidRPr="00EE4AA3">
        <w:rPr>
          <w:rFonts w:ascii="Times New Roman" w:hAnsi="Times New Roman"/>
          <w:sz w:val="20"/>
          <w:szCs w:val="20"/>
        </w:rPr>
        <w:t xml:space="preserve"> of CoO to Co </w:t>
      </w:r>
      <w:r w:rsidRPr="00EE4AA3">
        <w:rPr>
          <w:rFonts w:ascii="Times New Roman" w:hAnsi="Times New Roman"/>
          <w:sz w:val="20"/>
          <w:szCs w:val="20"/>
        </w:rPr>
        <w:fldChar w:fldCharType="begin" w:fldLock="1"/>
      </w:r>
      <w:r w:rsidRPr="00EE4AA3">
        <w:rPr>
          <w:rFonts w:ascii="Times New Roman" w:hAnsi="Times New Roman"/>
          <w:sz w:val="20"/>
          <w:szCs w:val="20"/>
        </w:rPr>
        <w:instrText>ADDIN CSL_CITATION { "citationItems" : [ { "id" : "ITEM-1", "itemData" : { "author" : [ { "dropping-particle" : "", "family" : "Zeng, Shanghong Fu, Xiaojuan Zhou, Tiezhuang Wang, Xiaoman Su", "given" : "Haiguan", "non-dropping-particle" : "", "parse-names" : false, "suffix" : "" } ], "container-title" : "Fuel Processing Technology", "id" : "ITEM-1", "issue" : "3", "issued" : { "date-parts" : [ [ "2014" ] ] }, "page" : "4-10", "title" : "In fl uence of Fe Doping on Structure and Water Oxidation Activity of Nanocast Co 3 O 4", "type" : "article-journal", "volume" : "114" }, "uris" : [ "http://www.mendeley.com/documents/?uuid=7487914a-e23b-451b-be75-85b3e946b244" ] } ], "mendeley" : { "formattedCitation" : "[40]", "plainTextFormattedCitation" : "[40]", "previouslyFormattedCitation" : "[40]" }, "properties" : { "noteIndex" : 0 }, "schema" : "https://github.com/citation-style-language/schema/raw/master/csl-citation.json" }</w:instrText>
      </w:r>
      <w:r w:rsidRPr="00EE4AA3">
        <w:rPr>
          <w:rFonts w:ascii="Times New Roman" w:hAnsi="Times New Roman"/>
          <w:sz w:val="20"/>
          <w:szCs w:val="20"/>
        </w:rPr>
        <w:fldChar w:fldCharType="separate"/>
      </w:r>
      <w:r w:rsidRPr="00EE4AA3">
        <w:rPr>
          <w:rFonts w:ascii="Times New Roman" w:hAnsi="Times New Roman"/>
          <w:noProof/>
          <w:sz w:val="20"/>
          <w:szCs w:val="20"/>
        </w:rPr>
        <w:t>[40]</w:t>
      </w:r>
      <w:r w:rsidRPr="00EE4AA3">
        <w:rPr>
          <w:rFonts w:ascii="Times New Roman" w:hAnsi="Times New Roman"/>
          <w:sz w:val="20"/>
          <w:szCs w:val="20"/>
        </w:rPr>
        <w:fldChar w:fldCharType="end"/>
      </w:r>
      <w:r w:rsidRPr="00EE4AA3">
        <w:rPr>
          <w:rFonts w:ascii="Times New Roman" w:hAnsi="Times New Roman"/>
          <w:sz w:val="20"/>
          <w:szCs w:val="20"/>
        </w:rPr>
        <w:t xml:space="preserve">. </w:t>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9703BB" w:rsidP="00EE4AA3">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Co</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4</m:t>
            </m:r>
          </m:sub>
        </m:sSub>
        <m:r>
          <w:rPr>
            <w:rFonts w:ascii="Cambria Math" w:hAnsi="Cambria Math"/>
            <w:sz w:val="20"/>
            <w:szCs w:val="20"/>
          </w:rPr>
          <m:t>→CoO →Co</m:t>
        </m:r>
      </m:oMath>
      <w:r w:rsidR="00EE4AA3" w:rsidRPr="00EE4AA3">
        <w:rPr>
          <w:rFonts w:ascii="Times New Roman" w:hAnsi="Times New Roman"/>
          <w:sz w:val="20"/>
          <w:szCs w:val="20"/>
        </w:rPr>
        <w:t xml:space="preserve"> </w:t>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t xml:space="preserve">  </w:t>
      </w:r>
      <w:r w:rsidR="00B952E6">
        <w:rPr>
          <w:rFonts w:ascii="Times New Roman" w:hAnsi="Times New Roman"/>
          <w:sz w:val="20"/>
          <w:szCs w:val="20"/>
        </w:rPr>
        <w:t xml:space="preserve">      </w:t>
      </w:r>
      <w:r w:rsidR="00EE4AA3" w:rsidRPr="00EE4AA3">
        <w:rPr>
          <w:rFonts w:ascii="Times New Roman" w:hAnsi="Times New Roman"/>
          <w:sz w:val="20"/>
          <w:szCs w:val="20"/>
        </w:rPr>
        <w:t xml:space="preserve"> (8)</w:t>
      </w:r>
    </w:p>
    <w:p w:rsidR="00EE4AA3" w:rsidRDefault="00EE4AA3" w:rsidP="00EE4AA3">
      <w:pPr>
        <w:spacing w:after="0" w:line="240" w:lineRule="auto"/>
        <w:jc w:val="both"/>
        <w:rPr>
          <w:rFonts w:ascii="Times New Roman" w:hAnsi="Times New Roman"/>
          <w:sz w:val="20"/>
          <w:szCs w:val="20"/>
        </w:rPr>
      </w:pPr>
    </w:p>
    <w:p w:rsidR="00B952E6" w:rsidRPr="00EE4AA3" w:rsidRDefault="00B952E6"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noProof/>
          <w:sz w:val="20"/>
          <w:szCs w:val="20"/>
          <w:lang w:bidi="ar-SA"/>
        </w:rPr>
        <w:drawing>
          <wp:inline distT="0" distB="0" distL="0" distR="0" wp14:anchorId="40466C21" wp14:editId="68AF0B0C">
            <wp:extent cx="3657600" cy="2255520"/>
            <wp:effectExtent l="0" t="0" r="0" b="1143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8. </w:t>
      </w:r>
      <w:r w:rsidR="00B952E6">
        <w:rPr>
          <w:rFonts w:ascii="Times New Roman" w:hAnsi="Times New Roman"/>
          <w:sz w:val="20"/>
          <w:szCs w:val="20"/>
        </w:rPr>
        <w:t xml:space="preserve"> </w:t>
      </w:r>
      <w:r w:rsidRPr="00EE4AA3">
        <w:rPr>
          <w:rFonts w:ascii="Times New Roman" w:hAnsi="Times New Roman"/>
          <w:sz w:val="20"/>
          <w:szCs w:val="20"/>
        </w:rPr>
        <w:t>H</w:t>
      </w:r>
      <w:r w:rsidRPr="00EE4AA3">
        <w:rPr>
          <w:rFonts w:ascii="Times New Roman" w:hAnsi="Times New Roman"/>
          <w:sz w:val="20"/>
          <w:szCs w:val="20"/>
          <w:vertAlign w:val="subscript"/>
        </w:rPr>
        <w:t>2</w:t>
      </w:r>
      <w:r w:rsidRPr="00EE4AA3">
        <w:rPr>
          <w:rFonts w:ascii="Times New Roman" w:hAnsi="Times New Roman"/>
          <w:sz w:val="20"/>
          <w:szCs w:val="20"/>
        </w:rPr>
        <w:t>-TRP profile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w:t>
      </w:r>
    </w:p>
    <w:p w:rsidR="00EE4AA3" w:rsidRDefault="00EE4AA3" w:rsidP="00EE4AA3">
      <w:pPr>
        <w:spacing w:after="0" w:line="240" w:lineRule="auto"/>
        <w:jc w:val="both"/>
        <w:rPr>
          <w:rFonts w:ascii="Times New Roman" w:hAnsi="Times New Roman"/>
          <w:sz w:val="20"/>
          <w:szCs w:val="20"/>
        </w:rPr>
      </w:pPr>
    </w:p>
    <w:p w:rsidR="00B952E6" w:rsidRPr="00EE4AA3" w:rsidRDefault="00B952E6" w:rsidP="00EE4AA3">
      <w:pPr>
        <w:spacing w:after="0" w:line="240" w:lineRule="auto"/>
        <w:jc w:val="both"/>
        <w:rPr>
          <w:rFonts w:ascii="Times New Roman" w:hAnsi="Times New Roman"/>
          <w:sz w:val="20"/>
          <w:szCs w:val="20"/>
        </w:rPr>
      </w:pPr>
    </w:p>
    <w:p w:rsidR="00EE4AA3" w:rsidRPr="00EE4AA3" w:rsidRDefault="00EE4AA3" w:rsidP="00EE4AA3">
      <w:pPr>
        <w:tabs>
          <w:tab w:val="left" w:pos="567"/>
        </w:tabs>
        <w:spacing w:after="0" w:line="240" w:lineRule="auto"/>
        <w:jc w:val="both"/>
        <w:rPr>
          <w:rFonts w:ascii="Times New Roman" w:hAnsi="Times New Roman"/>
          <w:sz w:val="20"/>
          <w:szCs w:val="20"/>
        </w:rPr>
      </w:pPr>
      <w:r w:rsidRPr="00EE4AA3">
        <w:rPr>
          <w:rFonts w:ascii="Times New Roman" w:hAnsi="Times New Roman"/>
          <w:sz w:val="20"/>
          <w:szCs w:val="20"/>
        </w:rPr>
        <w:t xml:space="preserve">The FTIR spectra of the catalyst are shown in Figure 9. The </w:t>
      </w:r>
      <w:r w:rsidRPr="00EE4AA3">
        <w:rPr>
          <w:rFonts w:ascii="Times New Roman" w:hAnsi="Times New Roman"/>
          <w:noProof/>
          <w:sz w:val="20"/>
          <w:szCs w:val="20"/>
        </w:rPr>
        <w:t>spectra</w:t>
      </w:r>
      <w:r w:rsidRPr="00EE4AA3">
        <w:rPr>
          <w:rFonts w:ascii="Times New Roman" w:hAnsi="Times New Roman"/>
          <w:sz w:val="20"/>
          <w:szCs w:val="20"/>
        </w:rPr>
        <w:t xml:space="preserve"> band can be identified at 3400, 1670, 667 and 567 cm</w:t>
      </w:r>
      <w:r w:rsidRPr="00EE4AA3">
        <w:rPr>
          <w:rFonts w:ascii="Times New Roman" w:hAnsi="Times New Roman"/>
          <w:sz w:val="20"/>
          <w:szCs w:val="20"/>
          <w:vertAlign w:val="superscript"/>
        </w:rPr>
        <w:t>-1</w:t>
      </w:r>
      <w:r w:rsidRPr="00EE4AA3">
        <w:rPr>
          <w:rFonts w:ascii="Times New Roman" w:hAnsi="Times New Roman"/>
          <w:sz w:val="20"/>
          <w:szCs w:val="20"/>
        </w:rPr>
        <w:t xml:space="preserve"> respectively. The bands at 3400 and 1670 cm</w:t>
      </w:r>
      <w:r w:rsidRPr="00EE4AA3">
        <w:rPr>
          <w:rFonts w:ascii="Times New Roman" w:hAnsi="Times New Roman"/>
          <w:sz w:val="20"/>
          <w:szCs w:val="20"/>
          <w:vertAlign w:val="superscript"/>
        </w:rPr>
        <w:t>-1</w:t>
      </w:r>
      <w:r w:rsidRPr="00EE4AA3">
        <w:rPr>
          <w:rFonts w:ascii="Times New Roman" w:hAnsi="Times New Roman"/>
          <w:sz w:val="20"/>
          <w:szCs w:val="20"/>
        </w:rPr>
        <w:t xml:space="preserve"> can be attributed to OH</w:t>
      </w:r>
      <w:r w:rsidRPr="00EE4AA3">
        <w:rPr>
          <w:rFonts w:ascii="Times New Roman" w:hAnsi="Times New Roman"/>
          <w:sz w:val="20"/>
          <w:szCs w:val="20"/>
          <w:vertAlign w:val="superscript"/>
        </w:rPr>
        <w:t>-</w:t>
      </w:r>
      <w:r w:rsidRPr="00EE4AA3">
        <w:rPr>
          <w:rFonts w:ascii="Times New Roman" w:hAnsi="Times New Roman"/>
          <w:sz w:val="20"/>
          <w:szCs w:val="20"/>
        </w:rPr>
        <w:t xml:space="preserve"> which is due to water moisture and COO from dissolved atmospheric CO</w:t>
      </w:r>
      <w:r w:rsidRPr="00EE4AA3">
        <w:rPr>
          <w:rFonts w:ascii="Times New Roman" w:hAnsi="Times New Roman"/>
          <w:sz w:val="20"/>
          <w:szCs w:val="20"/>
          <w:vertAlign w:val="subscript"/>
        </w:rPr>
        <w:t>2</w:t>
      </w:r>
      <w:r w:rsidRPr="00EE4AA3">
        <w:rPr>
          <w:rFonts w:ascii="Times New Roman" w:hAnsi="Times New Roman"/>
          <w:sz w:val="20"/>
          <w:szCs w:val="20"/>
        </w:rPr>
        <w:t>. The band obtained at 1670 and 667 cm</w:t>
      </w:r>
      <w:r w:rsidRPr="00EE4AA3">
        <w:rPr>
          <w:rFonts w:ascii="Times New Roman" w:hAnsi="Times New Roman"/>
          <w:sz w:val="20"/>
          <w:szCs w:val="20"/>
          <w:vertAlign w:val="superscript"/>
        </w:rPr>
        <w:t>-1</w:t>
      </w:r>
      <w:r w:rsidRPr="00EE4AA3">
        <w:rPr>
          <w:rFonts w:ascii="Times New Roman" w:hAnsi="Times New Roman"/>
          <w:sz w:val="20"/>
          <w:szCs w:val="20"/>
        </w:rPr>
        <w:t xml:space="preserve"> can be attributed to stretching metal oxides (M-O) bond from Co-O and Ce-O respectively. </w:t>
      </w:r>
    </w:p>
    <w:p w:rsidR="00EE4AA3" w:rsidRDefault="00EE4AA3" w:rsidP="00EE4AA3">
      <w:pPr>
        <w:spacing w:after="0" w:line="240" w:lineRule="auto"/>
        <w:jc w:val="both"/>
        <w:rPr>
          <w:rFonts w:ascii="Times New Roman" w:hAnsi="Times New Roman"/>
          <w:sz w:val="20"/>
          <w:szCs w:val="20"/>
        </w:rPr>
      </w:pPr>
    </w:p>
    <w:p w:rsidR="00B952E6" w:rsidRPr="00EE4AA3" w:rsidRDefault="00B952E6"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noProof/>
          <w:sz w:val="20"/>
          <w:szCs w:val="20"/>
          <w:lang w:bidi="ar-SA"/>
        </w:rPr>
        <w:drawing>
          <wp:inline distT="0" distB="0" distL="0" distR="0" wp14:anchorId="1E47BC21" wp14:editId="4108FFA0">
            <wp:extent cx="3438525" cy="2377440"/>
            <wp:effectExtent l="0" t="0" r="9525" b="2286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9. </w:t>
      </w:r>
      <w:r w:rsidR="00B952E6">
        <w:rPr>
          <w:rFonts w:ascii="Times New Roman" w:hAnsi="Times New Roman"/>
          <w:sz w:val="20"/>
          <w:szCs w:val="20"/>
        </w:rPr>
        <w:t xml:space="preserve"> </w:t>
      </w:r>
      <w:r w:rsidRPr="00EE4AA3">
        <w:rPr>
          <w:rFonts w:ascii="Times New Roman" w:hAnsi="Times New Roman"/>
          <w:sz w:val="20"/>
          <w:szCs w:val="20"/>
        </w:rPr>
        <w:t>FTIR spectra of the 20 wt% Co/CeO</w:t>
      </w:r>
      <w:r w:rsidRPr="00EE4AA3">
        <w:rPr>
          <w:rFonts w:ascii="Times New Roman" w:hAnsi="Times New Roman"/>
          <w:sz w:val="20"/>
          <w:szCs w:val="20"/>
          <w:vertAlign w:val="subscript"/>
        </w:rPr>
        <w:t xml:space="preserve">2 </w:t>
      </w:r>
      <w:r w:rsidRPr="00EE4AA3">
        <w:rPr>
          <w:rFonts w:ascii="Times New Roman" w:hAnsi="Times New Roman"/>
          <w:sz w:val="20"/>
          <w:szCs w:val="20"/>
        </w:rPr>
        <w:t>catalyst</w:t>
      </w:r>
    </w:p>
    <w:p w:rsidR="00EE4AA3" w:rsidRPr="00EE4AA3" w:rsidRDefault="00EE4AA3" w:rsidP="00EE4AA3">
      <w:pPr>
        <w:spacing w:after="0" w:line="240" w:lineRule="auto"/>
        <w:jc w:val="both"/>
        <w:rPr>
          <w:rFonts w:ascii="Times New Roman" w:hAnsi="Times New Roman"/>
          <w:b/>
          <w:sz w:val="20"/>
          <w:szCs w:val="20"/>
        </w:rPr>
      </w:pPr>
      <w:r w:rsidRPr="00EE4AA3">
        <w:rPr>
          <w:rFonts w:ascii="Times New Roman" w:hAnsi="Times New Roman"/>
          <w:b/>
          <w:sz w:val="20"/>
          <w:szCs w:val="20"/>
        </w:rPr>
        <w:lastRenderedPageBreak/>
        <w:t xml:space="preserve">Catalyst activity </w:t>
      </w:r>
    </w:p>
    <w:p w:rsidR="00EE4AA3" w:rsidRPr="00EE4AA3" w:rsidRDefault="00EE4AA3" w:rsidP="00EE4AA3">
      <w:pPr>
        <w:spacing w:after="0" w:line="240" w:lineRule="auto"/>
        <w:jc w:val="both"/>
        <w:rPr>
          <w:rFonts w:ascii="Times New Roman" w:hAnsi="Times New Roman"/>
          <w:sz w:val="20"/>
          <w:szCs w:val="20"/>
        </w:rPr>
      </w:pPr>
      <w:r w:rsidRPr="00EE4AA3">
        <w:rPr>
          <w:rFonts w:ascii="Times New Roman" w:hAnsi="Times New Roman"/>
          <w:sz w:val="20"/>
          <w:szCs w:val="20"/>
        </w:rPr>
        <w:t xml:space="preserve">The performance of the ceria supported Co catalyst was measured from the conversions of the reactant gas to syngas, the yields of the syngas produced as well as the products selectivity. The effects of feed ratios (0.1-1.0) and temperature (923 – 1023K) were investigated on the catalyst activity in terms of conversions, </w:t>
      </w:r>
      <w:r w:rsidRPr="00EE4AA3">
        <w:rPr>
          <w:rFonts w:ascii="Times New Roman" w:hAnsi="Times New Roman"/>
          <w:noProof/>
          <w:sz w:val="20"/>
          <w:szCs w:val="20"/>
        </w:rPr>
        <w:t>yields,</w:t>
      </w:r>
      <w:r w:rsidRPr="00EE4AA3">
        <w:rPr>
          <w:rFonts w:ascii="Times New Roman" w:hAnsi="Times New Roman"/>
          <w:sz w:val="20"/>
          <w:szCs w:val="20"/>
        </w:rPr>
        <w:t xml:space="preserve"> and selectivity in methane dry reforming process. The conversions of CH</w:t>
      </w:r>
      <w:r w:rsidRPr="00EE4AA3">
        <w:rPr>
          <w:rFonts w:ascii="Times New Roman" w:hAnsi="Times New Roman"/>
          <w:sz w:val="20"/>
          <w:szCs w:val="20"/>
          <w:vertAlign w:val="subscript"/>
        </w:rPr>
        <w:t>4</w:t>
      </w:r>
      <w:r w:rsidRPr="00EE4AA3">
        <w:rPr>
          <w:rFonts w:ascii="Times New Roman" w:hAnsi="Times New Roman"/>
          <w:sz w:val="20"/>
          <w:szCs w:val="20"/>
        </w:rPr>
        <w:t xml:space="preserve"> and CO</w:t>
      </w:r>
      <w:r w:rsidRPr="00EE4AA3">
        <w:rPr>
          <w:rFonts w:ascii="Times New Roman" w:hAnsi="Times New Roman"/>
          <w:sz w:val="20"/>
          <w:szCs w:val="20"/>
          <w:vertAlign w:val="subscript"/>
        </w:rPr>
        <w:t>2</w:t>
      </w:r>
      <w:r w:rsidR="00B952E6">
        <w:rPr>
          <w:rFonts w:ascii="Times New Roman" w:hAnsi="Times New Roman"/>
          <w:sz w:val="20"/>
          <w:szCs w:val="20"/>
        </w:rPr>
        <w:t xml:space="preserve"> depicted in Figures 10 and </w:t>
      </w:r>
      <w:r w:rsidRPr="00EE4AA3">
        <w:rPr>
          <w:rFonts w:ascii="Times New Roman" w:hAnsi="Times New Roman"/>
          <w:sz w:val="20"/>
          <w:szCs w:val="20"/>
        </w:rPr>
        <w:t>11 increases with feed ratio and temperature signifying the temperature dependent nature of the dry reforming reaction. The conversion of CH</w:t>
      </w:r>
      <w:r w:rsidRPr="00EE4AA3">
        <w:rPr>
          <w:rFonts w:ascii="Times New Roman" w:hAnsi="Times New Roman"/>
          <w:sz w:val="20"/>
          <w:szCs w:val="20"/>
          <w:vertAlign w:val="subscript"/>
        </w:rPr>
        <w:t>4</w:t>
      </w:r>
      <w:r w:rsidRPr="00EE4AA3">
        <w:rPr>
          <w:rFonts w:ascii="Times New Roman" w:hAnsi="Times New Roman"/>
          <w:sz w:val="20"/>
          <w:szCs w:val="20"/>
        </w:rPr>
        <w:t xml:space="preserve"> increases from 43.2% to a maximum value of 79.5%. Similarly, conversion of CO</w:t>
      </w:r>
      <w:r w:rsidRPr="00EE4AA3">
        <w:rPr>
          <w:rFonts w:ascii="Times New Roman" w:hAnsi="Times New Roman"/>
          <w:sz w:val="20"/>
          <w:szCs w:val="20"/>
          <w:vertAlign w:val="subscript"/>
        </w:rPr>
        <w:t xml:space="preserve">2 </w:t>
      </w:r>
      <w:r w:rsidRPr="00EE4AA3">
        <w:rPr>
          <w:rFonts w:ascii="Times New Roman" w:hAnsi="Times New Roman"/>
          <w:sz w:val="20"/>
          <w:szCs w:val="20"/>
        </w:rPr>
        <w:t>increases from 17.8% to 87.6%. The catalyst shows higher activity towards CO</w:t>
      </w:r>
      <w:r w:rsidRPr="00EE4AA3">
        <w:rPr>
          <w:rFonts w:ascii="Times New Roman" w:hAnsi="Times New Roman"/>
          <w:sz w:val="20"/>
          <w:szCs w:val="20"/>
          <w:vertAlign w:val="subscript"/>
        </w:rPr>
        <w:t>2</w:t>
      </w:r>
      <w:r w:rsidRPr="00EE4AA3">
        <w:rPr>
          <w:rFonts w:ascii="Times New Roman" w:hAnsi="Times New Roman"/>
          <w:sz w:val="20"/>
          <w:szCs w:val="20"/>
        </w:rPr>
        <w:t xml:space="preserve"> conversion compared to CH</w:t>
      </w:r>
      <w:r w:rsidRPr="00EE4AA3">
        <w:rPr>
          <w:rFonts w:ascii="Times New Roman" w:hAnsi="Times New Roman"/>
          <w:sz w:val="20"/>
          <w:szCs w:val="20"/>
          <w:vertAlign w:val="subscript"/>
        </w:rPr>
        <w:t>4</w:t>
      </w:r>
      <w:r w:rsidRPr="00EE4AA3">
        <w:rPr>
          <w:rFonts w:ascii="Times New Roman" w:hAnsi="Times New Roman"/>
          <w:sz w:val="20"/>
          <w:szCs w:val="20"/>
        </w:rPr>
        <w:t xml:space="preserve">. This could be as a result of reversed water gas shift reaction shown in equation 9 </w:t>
      </w:r>
      <w:r w:rsidRPr="00EE4AA3">
        <w:rPr>
          <w:rFonts w:ascii="Times New Roman" w:hAnsi="Times New Roman"/>
          <w:sz w:val="20"/>
          <w:szCs w:val="20"/>
        </w:rPr>
        <w:fldChar w:fldCharType="begin" w:fldLock="1"/>
      </w:r>
      <w:r w:rsidRPr="00EE4AA3">
        <w:rPr>
          <w:rFonts w:ascii="Times New Roman" w:hAnsi="Times New Roman"/>
          <w:sz w:val="20"/>
          <w:szCs w:val="20"/>
        </w:rPr>
        <w:instrText>ADDIN CSL_CITATION { "citationItems" : [ { "id" : "ITEM-1", "itemData" : { "DOI" : "10.1016/j.apcatb.2012.02.039", "ISSN" : "0926-3373", "author" : [ { "dropping-particle" : "", "family" : "Zeng, Shanghong Zhang, Xiaohong Fu, Xiaojuan Zhang, Lei Su, Haiquan Pan", "given" : "Hui", "non-dropping-particle" : "", "parse-names" : false, "suffix" : "" } ], "container-title" : "\"Applied Catalysis B, Environmental\"", "id" : "ITEM-1", "issued" : { "date-parts" : [ [ "2012" ] ] }, "page" : "217-226", "title" : "Co/CexZr1\u2212xO2 solid-solution catalysts with cubic fluorite structure for carbon dioxide reforming of methane", "type" : "article-journal", "volume" : "119-120" }, "uris" : [ "http://www.mendeley.com/documents/?uuid=96bbdcf7-c8d8-4b10-a7f7-20425653b699" ] } ], "mendeley" : { "formattedCitation" : "[41]", "plainTextFormattedCitation" : "[41]", "previouslyFormattedCitation" : "[41]" }, "properties" : { "noteIndex" : 0 }, "schema" : "https://github.com/citation-style-language/schema/raw/master/csl-citation.json" }</w:instrText>
      </w:r>
      <w:r w:rsidRPr="00EE4AA3">
        <w:rPr>
          <w:rFonts w:ascii="Times New Roman" w:hAnsi="Times New Roman"/>
          <w:sz w:val="20"/>
          <w:szCs w:val="20"/>
        </w:rPr>
        <w:fldChar w:fldCharType="separate"/>
      </w:r>
      <w:r w:rsidRPr="00EE4AA3">
        <w:rPr>
          <w:rFonts w:ascii="Times New Roman" w:hAnsi="Times New Roman"/>
          <w:noProof/>
          <w:sz w:val="20"/>
          <w:szCs w:val="20"/>
        </w:rPr>
        <w:t>[41]</w:t>
      </w:r>
      <w:r w:rsidRPr="00EE4AA3">
        <w:rPr>
          <w:rFonts w:ascii="Times New Roman" w:hAnsi="Times New Roman"/>
          <w:sz w:val="20"/>
          <w:szCs w:val="20"/>
        </w:rPr>
        <w:fldChar w:fldCharType="end"/>
      </w:r>
      <w:r w:rsidRPr="00EE4AA3">
        <w:rPr>
          <w:rFonts w:ascii="Times New Roman" w:hAnsi="Times New Roman"/>
          <w:sz w:val="20"/>
          <w:szCs w:val="20"/>
        </w:rPr>
        <w:t xml:space="preserve">. </w:t>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9703BB" w:rsidP="00EE4AA3">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CO</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m:t>
            </m:r>
          </m:sub>
        </m:sSub>
      </m:oMath>
      <w:r w:rsidR="00EE4AA3" w:rsidRPr="00EE4AA3">
        <w:rPr>
          <w:rFonts w:ascii="Times New Roman" w:hAnsi="Times New Roman"/>
          <w:sz w:val="20"/>
          <w:szCs w:val="20"/>
        </w:rPr>
        <w:t xml:space="preserve">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m:t>
            </m:r>
          </m:sub>
        </m:sSub>
        <m:r>
          <w:rPr>
            <w:rFonts w:ascii="Cambria Math" w:hAnsi="Cambria Math"/>
            <w:sz w:val="20"/>
            <w:szCs w:val="20"/>
          </w:rPr>
          <m:t>O+CO</m:t>
        </m:r>
      </m:oMath>
      <w:r w:rsidR="00EE4AA3" w:rsidRPr="00EE4AA3">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98</m:t>
            </m:r>
          </m:sub>
        </m:sSub>
        <m:r>
          <w:rPr>
            <w:rFonts w:ascii="Cambria Math" w:hAnsi="Cambria Math"/>
            <w:sz w:val="20"/>
            <w:szCs w:val="20"/>
          </w:rPr>
          <m:t>=41</m:t>
        </m:r>
      </m:oMath>
      <w:r w:rsidR="00EE4AA3" w:rsidRPr="00EE4AA3">
        <w:rPr>
          <w:rFonts w:ascii="Times New Roman" w:hAnsi="Times New Roman"/>
          <w:sz w:val="20"/>
          <w:szCs w:val="20"/>
        </w:rPr>
        <w:t>kJmol</w:t>
      </w:r>
      <w:r w:rsidR="00EE4AA3" w:rsidRPr="00EE4AA3">
        <w:rPr>
          <w:rFonts w:ascii="Times New Roman" w:hAnsi="Times New Roman"/>
          <w:sz w:val="20"/>
          <w:szCs w:val="20"/>
          <w:vertAlign w:val="superscript"/>
        </w:rPr>
        <w:t>-1</w:t>
      </w:r>
      <w:r w:rsidR="00EE4AA3" w:rsidRPr="00EE4AA3">
        <w:rPr>
          <w:rFonts w:ascii="Times New Roman" w:hAnsi="Times New Roman"/>
          <w:sz w:val="20"/>
          <w:szCs w:val="20"/>
        </w:rPr>
        <w:t xml:space="preserve">     </w:t>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r>
      <w:r w:rsidR="00EE4AA3" w:rsidRPr="00EE4AA3">
        <w:rPr>
          <w:rFonts w:ascii="Times New Roman" w:hAnsi="Times New Roman"/>
          <w:sz w:val="20"/>
          <w:szCs w:val="20"/>
        </w:rPr>
        <w:tab/>
        <w:t xml:space="preserve">  </w:t>
      </w:r>
      <w:r w:rsidR="00B952E6">
        <w:rPr>
          <w:rFonts w:ascii="Times New Roman" w:hAnsi="Times New Roman"/>
          <w:sz w:val="20"/>
          <w:szCs w:val="20"/>
        </w:rPr>
        <w:t xml:space="preserve">      </w:t>
      </w:r>
      <w:r w:rsidR="00EE4AA3" w:rsidRPr="00EE4AA3">
        <w:rPr>
          <w:rFonts w:ascii="Times New Roman" w:hAnsi="Times New Roman"/>
          <w:sz w:val="20"/>
          <w:szCs w:val="20"/>
        </w:rPr>
        <w:t xml:space="preserve"> (9)</w:t>
      </w:r>
    </w:p>
    <w:p w:rsidR="00EE4AA3" w:rsidRPr="00EE4AA3" w:rsidRDefault="00EE4AA3" w:rsidP="00EE4AA3">
      <w:pPr>
        <w:spacing w:after="0" w:line="240" w:lineRule="auto"/>
        <w:jc w:val="both"/>
        <w:rPr>
          <w:rFonts w:ascii="Times New Roman" w:hAnsi="Times New Roman"/>
          <w:sz w:val="20"/>
          <w:szCs w:val="20"/>
        </w:rPr>
      </w:pPr>
    </w:p>
    <w:p w:rsidR="00EE4AA3" w:rsidRDefault="00EE4AA3" w:rsidP="00EE4AA3">
      <w:pPr>
        <w:spacing w:after="0" w:line="240" w:lineRule="auto"/>
        <w:jc w:val="both"/>
        <w:rPr>
          <w:rFonts w:ascii="Times New Roman" w:hAnsi="Times New Roman"/>
          <w:sz w:val="20"/>
          <w:szCs w:val="20"/>
        </w:rPr>
      </w:pPr>
    </w:p>
    <w:p w:rsidR="00B952E6" w:rsidRPr="00EE4AA3" w:rsidRDefault="00B952E6"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noProof/>
          <w:sz w:val="20"/>
          <w:szCs w:val="20"/>
          <w:lang w:bidi="ar-SA"/>
        </w:rPr>
        <w:drawing>
          <wp:inline distT="0" distB="0" distL="0" distR="0" wp14:anchorId="11437B77" wp14:editId="64E42BA4">
            <wp:extent cx="3436620" cy="2202180"/>
            <wp:effectExtent l="0" t="0" r="11430"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Default="00EE4AA3" w:rsidP="00B952E6">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10. </w:t>
      </w:r>
      <w:r w:rsidR="00B952E6">
        <w:rPr>
          <w:rFonts w:ascii="Times New Roman" w:hAnsi="Times New Roman"/>
          <w:sz w:val="20"/>
          <w:szCs w:val="20"/>
        </w:rPr>
        <w:t xml:space="preserve"> </w:t>
      </w:r>
      <w:r w:rsidRPr="00EE4AA3">
        <w:rPr>
          <w:rFonts w:ascii="Times New Roman" w:hAnsi="Times New Roman"/>
          <w:sz w:val="20"/>
          <w:szCs w:val="20"/>
        </w:rPr>
        <w:t>Effect of feed ratio and temperature on conversion of CH</w:t>
      </w:r>
      <w:r w:rsidRPr="00EE4AA3">
        <w:rPr>
          <w:rFonts w:ascii="Times New Roman" w:hAnsi="Times New Roman"/>
          <w:sz w:val="20"/>
          <w:szCs w:val="20"/>
          <w:vertAlign w:val="subscript"/>
        </w:rPr>
        <w:t>4</w:t>
      </w:r>
      <w:r w:rsidRPr="00EE4AA3">
        <w:rPr>
          <w:rFonts w:ascii="Times New Roman" w:hAnsi="Times New Roman"/>
          <w:sz w:val="20"/>
          <w:szCs w:val="20"/>
        </w:rPr>
        <w:t xml:space="preserve"> over 20 wt% Co/CeO</w:t>
      </w:r>
      <w:r w:rsidRPr="00EE4AA3">
        <w:rPr>
          <w:rFonts w:ascii="Times New Roman" w:hAnsi="Times New Roman"/>
          <w:sz w:val="20"/>
          <w:szCs w:val="20"/>
          <w:vertAlign w:val="subscript"/>
        </w:rPr>
        <w:t>2</w:t>
      </w:r>
      <w:r w:rsidRPr="00EE4AA3">
        <w:rPr>
          <w:rFonts w:ascii="Times New Roman" w:hAnsi="Times New Roman"/>
          <w:sz w:val="20"/>
          <w:szCs w:val="20"/>
        </w:rPr>
        <w:t xml:space="preserve"> catalyst</w:t>
      </w:r>
    </w:p>
    <w:p w:rsidR="00B952E6" w:rsidRDefault="00B952E6" w:rsidP="00B952E6">
      <w:pPr>
        <w:spacing w:after="0" w:line="240" w:lineRule="auto"/>
        <w:jc w:val="both"/>
        <w:rPr>
          <w:rFonts w:ascii="Times New Roman" w:hAnsi="Times New Roman"/>
          <w:sz w:val="20"/>
          <w:szCs w:val="20"/>
        </w:rPr>
      </w:pPr>
    </w:p>
    <w:p w:rsidR="00B952E6" w:rsidRDefault="00B952E6" w:rsidP="00B952E6">
      <w:pPr>
        <w:spacing w:after="0" w:line="240" w:lineRule="auto"/>
        <w:jc w:val="both"/>
        <w:rPr>
          <w:rFonts w:ascii="Times New Roman" w:hAnsi="Times New Roman"/>
          <w:sz w:val="20"/>
          <w:szCs w:val="20"/>
        </w:rPr>
      </w:pPr>
    </w:p>
    <w:p w:rsidR="00B952E6" w:rsidRPr="00EE4AA3" w:rsidRDefault="00B952E6" w:rsidP="00B952E6">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noProof/>
          <w:sz w:val="20"/>
          <w:szCs w:val="20"/>
          <w:lang w:bidi="ar-SA"/>
        </w:rPr>
        <w:drawing>
          <wp:inline distT="0" distB="0" distL="0" distR="0" wp14:anchorId="206B2140" wp14:editId="48E75297">
            <wp:extent cx="3314700" cy="2141220"/>
            <wp:effectExtent l="0" t="0" r="0"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11. </w:t>
      </w:r>
      <w:r w:rsidR="00B952E6">
        <w:rPr>
          <w:rFonts w:ascii="Times New Roman" w:hAnsi="Times New Roman"/>
          <w:sz w:val="20"/>
          <w:szCs w:val="20"/>
        </w:rPr>
        <w:t xml:space="preserve">  </w:t>
      </w:r>
      <w:r w:rsidRPr="00EE4AA3">
        <w:rPr>
          <w:rFonts w:ascii="Times New Roman" w:hAnsi="Times New Roman"/>
          <w:sz w:val="20"/>
          <w:szCs w:val="20"/>
        </w:rPr>
        <w:t>Effect of feed ratio and temperature on conversion of CO</w:t>
      </w:r>
      <w:r w:rsidRPr="00EE4AA3">
        <w:rPr>
          <w:rFonts w:ascii="Times New Roman" w:hAnsi="Times New Roman"/>
          <w:sz w:val="20"/>
          <w:szCs w:val="20"/>
          <w:vertAlign w:val="subscript"/>
        </w:rPr>
        <w:t>2</w:t>
      </w:r>
      <w:r w:rsidRPr="00EE4AA3">
        <w:rPr>
          <w:rFonts w:ascii="Times New Roman" w:hAnsi="Times New Roman"/>
          <w:sz w:val="20"/>
          <w:szCs w:val="20"/>
        </w:rPr>
        <w:t xml:space="preserve"> over 20 wt% Co/CeO</w:t>
      </w:r>
      <w:r w:rsidRPr="00EE4AA3">
        <w:rPr>
          <w:rFonts w:ascii="Times New Roman" w:hAnsi="Times New Roman"/>
          <w:sz w:val="20"/>
          <w:szCs w:val="20"/>
          <w:vertAlign w:val="subscript"/>
        </w:rPr>
        <w:t>2</w:t>
      </w:r>
      <w:r w:rsidRPr="00EE4AA3">
        <w:rPr>
          <w:rFonts w:ascii="Times New Roman" w:hAnsi="Times New Roman"/>
          <w:sz w:val="20"/>
          <w:szCs w:val="20"/>
        </w:rPr>
        <w:t xml:space="preserve"> catalyst.</w:t>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tabs>
          <w:tab w:val="left" w:pos="567"/>
        </w:tabs>
        <w:spacing w:after="0" w:line="240" w:lineRule="auto"/>
        <w:jc w:val="both"/>
        <w:rPr>
          <w:rFonts w:ascii="Times New Roman" w:hAnsi="Times New Roman"/>
          <w:sz w:val="20"/>
          <w:szCs w:val="20"/>
        </w:rPr>
      </w:pPr>
      <w:r w:rsidRPr="00EE4AA3">
        <w:rPr>
          <w:rFonts w:ascii="Times New Roman" w:hAnsi="Times New Roman"/>
          <w:sz w:val="20"/>
          <w:szCs w:val="20"/>
        </w:rPr>
        <w:lastRenderedPageBreak/>
        <w:t>The catalytic performances of the 20 wt% Co/CeO</w:t>
      </w:r>
      <w:r w:rsidRPr="00EE4AA3">
        <w:rPr>
          <w:rFonts w:ascii="Times New Roman" w:hAnsi="Times New Roman"/>
          <w:sz w:val="20"/>
          <w:szCs w:val="20"/>
          <w:vertAlign w:val="subscript"/>
        </w:rPr>
        <w:t>2</w:t>
      </w:r>
      <w:r w:rsidRPr="00EE4AA3">
        <w:rPr>
          <w:rFonts w:ascii="Times New Roman" w:hAnsi="Times New Roman"/>
          <w:sz w:val="20"/>
          <w:szCs w:val="20"/>
        </w:rPr>
        <w:t xml:space="preserve"> catalyst in term of products (CO and H</w:t>
      </w:r>
      <w:r w:rsidRPr="00EE4AA3">
        <w:rPr>
          <w:rFonts w:ascii="Times New Roman" w:hAnsi="Times New Roman"/>
          <w:sz w:val="20"/>
          <w:szCs w:val="20"/>
          <w:vertAlign w:val="subscript"/>
        </w:rPr>
        <w:t>2</w:t>
      </w:r>
      <w:r w:rsidRPr="00EE4AA3">
        <w:rPr>
          <w:rFonts w:ascii="Times New Roman" w:hAnsi="Times New Roman"/>
          <w:sz w:val="20"/>
          <w:szCs w:val="20"/>
        </w:rPr>
        <w:t>) yields are depicted in Figures 12 and 13, respectively. It is noteworthy that both H</w:t>
      </w:r>
      <w:r w:rsidRPr="00EE4AA3">
        <w:rPr>
          <w:rFonts w:ascii="Times New Roman" w:hAnsi="Times New Roman"/>
          <w:sz w:val="20"/>
          <w:szCs w:val="20"/>
          <w:vertAlign w:val="subscript"/>
        </w:rPr>
        <w:t>2</w:t>
      </w:r>
      <w:r w:rsidRPr="00EE4AA3">
        <w:rPr>
          <w:rFonts w:ascii="Times New Roman" w:hAnsi="Times New Roman"/>
          <w:sz w:val="20"/>
          <w:szCs w:val="20"/>
        </w:rPr>
        <w:t xml:space="preserve"> and CO yields </w:t>
      </w:r>
      <w:r w:rsidRPr="00EE4AA3">
        <w:rPr>
          <w:rFonts w:ascii="Times New Roman" w:hAnsi="Times New Roman"/>
          <w:noProof/>
          <w:sz w:val="20"/>
          <w:szCs w:val="20"/>
        </w:rPr>
        <w:t>increase</w:t>
      </w:r>
      <w:r w:rsidRPr="00EE4AA3">
        <w:rPr>
          <w:rFonts w:ascii="Times New Roman" w:hAnsi="Times New Roman"/>
          <w:sz w:val="20"/>
          <w:szCs w:val="20"/>
        </w:rPr>
        <w:t xml:space="preserve"> with feed ratios and temperature. The yield of H</w:t>
      </w:r>
      <w:r w:rsidRPr="00EE4AA3">
        <w:rPr>
          <w:rFonts w:ascii="Times New Roman" w:hAnsi="Times New Roman"/>
          <w:sz w:val="20"/>
          <w:szCs w:val="20"/>
          <w:vertAlign w:val="subscript"/>
        </w:rPr>
        <w:t>2</w:t>
      </w:r>
      <w:r w:rsidRPr="00EE4AA3">
        <w:rPr>
          <w:rFonts w:ascii="Times New Roman" w:hAnsi="Times New Roman"/>
          <w:sz w:val="20"/>
          <w:szCs w:val="20"/>
        </w:rPr>
        <w:t xml:space="preserve"> increases from 1.69% to reach a </w:t>
      </w:r>
      <w:r w:rsidRPr="00EE4AA3">
        <w:rPr>
          <w:rFonts w:ascii="Times New Roman" w:hAnsi="Times New Roman"/>
          <w:noProof/>
          <w:sz w:val="20"/>
          <w:szCs w:val="20"/>
        </w:rPr>
        <w:t>maximum</w:t>
      </w:r>
      <w:r w:rsidRPr="00EE4AA3">
        <w:rPr>
          <w:rFonts w:ascii="Times New Roman" w:hAnsi="Times New Roman"/>
          <w:sz w:val="20"/>
          <w:szCs w:val="20"/>
        </w:rPr>
        <w:t xml:space="preserve"> value of 41.98%. While the yield of CO</w:t>
      </w:r>
      <w:r w:rsidRPr="00EE4AA3">
        <w:rPr>
          <w:rFonts w:ascii="Times New Roman" w:hAnsi="Times New Roman"/>
          <w:sz w:val="20"/>
          <w:szCs w:val="20"/>
          <w:vertAlign w:val="subscript"/>
        </w:rPr>
        <w:t xml:space="preserve"> </w:t>
      </w:r>
      <w:r w:rsidRPr="00EE4AA3">
        <w:rPr>
          <w:rFonts w:ascii="Times New Roman" w:hAnsi="Times New Roman"/>
          <w:sz w:val="20"/>
          <w:szCs w:val="20"/>
        </w:rPr>
        <w:t xml:space="preserve">increases from 6.56% to the maximum value of 39.76%. </w:t>
      </w:r>
      <w:r w:rsidRPr="00EE4AA3">
        <w:rPr>
          <w:rFonts w:ascii="Times New Roman" w:hAnsi="Times New Roman"/>
          <w:noProof/>
          <w:sz w:val="20"/>
          <w:szCs w:val="20"/>
        </w:rPr>
        <w:t>A similar</w:t>
      </w:r>
      <w:r w:rsidRPr="00EE4AA3">
        <w:rPr>
          <w:rFonts w:ascii="Times New Roman" w:hAnsi="Times New Roman"/>
          <w:sz w:val="20"/>
          <w:szCs w:val="20"/>
        </w:rPr>
        <w:t xml:space="preserve"> observation has been reported by Sajjidi et al. </w:t>
      </w:r>
      <w:r w:rsidRPr="00EE4AA3">
        <w:rPr>
          <w:rFonts w:ascii="Times New Roman" w:hAnsi="Times New Roman"/>
          <w:sz w:val="20"/>
          <w:szCs w:val="20"/>
        </w:rPr>
        <w:fldChar w:fldCharType="begin" w:fldLock="1"/>
      </w:r>
      <w:r w:rsidRPr="00EE4AA3">
        <w:rPr>
          <w:rFonts w:ascii="Times New Roman" w:hAnsi="Times New Roman"/>
          <w:sz w:val="20"/>
          <w:szCs w:val="20"/>
        </w:rPr>
        <w:instrText>ADDIN CSL_CITATION { "citationItems" : [ { "id" : "ITEM-1", "itemData" : { "DOI" : "10.1007/s10971-014-3280-1", "ISSN" : "09280707", "author" : [ { "dropping-particle" : "", "family" : "Sajjadi", "given" : "Seyed Mehdi", "non-dropping-particle" : "", "parse-names" : false, "suffix" : "" }, { "dropping-particle" : "", "family" : "Haghighi", "given" : "Mohammad", "non-dropping-particle" : "", "parse-names" : false, "suffix" : "" }, { "dropping-particle" : "", "family" : "Rahmani", "given" : "Farhad", "non-dropping-particle" : "", "parse-names" : false, "suffix" : "" } ], "container-title" : "Journal of Sol-Gel Science and Technology", "id" : "ITEM-1", "issued" : { "date-parts" : [ [ "2014" ] ] }, "page" : "1-14", "title" : "Dry reforming of greenhouse gases CH4/CO2 over MgO-promoted Ni-Co/Al2O3-ZrO2 nanocatalyst: effect of MgO addition via sol-gel method on catalytic properties and hydrogen yield", "type" : "article-journal" }, "uris" : [ "http://www.mendeley.com/documents/?uuid=a4628b1d-0a16-488e-9e3a-372402fc7789" ] } ], "mendeley" : { "formattedCitation" : "[42]", "plainTextFormattedCitation" : "[42]", "previouslyFormattedCitation" : "[42]" }, "properties" : { "noteIndex" : 0 }, "schema" : "https://github.com/citation-style-language/schema/raw/master/csl-citation.json" }</w:instrText>
      </w:r>
      <w:r w:rsidRPr="00EE4AA3">
        <w:rPr>
          <w:rFonts w:ascii="Times New Roman" w:hAnsi="Times New Roman"/>
          <w:sz w:val="20"/>
          <w:szCs w:val="20"/>
        </w:rPr>
        <w:fldChar w:fldCharType="separate"/>
      </w:r>
      <w:r w:rsidRPr="00EE4AA3">
        <w:rPr>
          <w:rFonts w:ascii="Times New Roman" w:hAnsi="Times New Roman"/>
          <w:noProof/>
          <w:sz w:val="20"/>
          <w:szCs w:val="20"/>
        </w:rPr>
        <w:t>[42]</w:t>
      </w:r>
      <w:r w:rsidRPr="00EE4AA3">
        <w:rPr>
          <w:rFonts w:ascii="Times New Roman" w:hAnsi="Times New Roman"/>
          <w:sz w:val="20"/>
          <w:szCs w:val="20"/>
        </w:rPr>
        <w:fldChar w:fldCharType="end"/>
      </w:r>
      <w:r w:rsidRPr="00EE4AA3">
        <w:rPr>
          <w:rFonts w:ascii="Times New Roman" w:hAnsi="Times New Roman"/>
          <w:sz w:val="20"/>
          <w:szCs w:val="20"/>
        </w:rPr>
        <w:t xml:space="preserve"> for dry reforming of methane over Ni–Co/Al</w:t>
      </w:r>
      <w:r w:rsidRPr="00EE4AA3">
        <w:rPr>
          <w:rFonts w:ascii="Times New Roman" w:hAnsi="Times New Roman"/>
          <w:sz w:val="20"/>
          <w:szCs w:val="20"/>
          <w:vertAlign w:val="subscript"/>
        </w:rPr>
        <w:t>2</w:t>
      </w:r>
      <w:r w:rsidRPr="00EE4AA3">
        <w:rPr>
          <w:rFonts w:ascii="Times New Roman" w:hAnsi="Times New Roman"/>
          <w:sz w:val="20"/>
          <w:szCs w:val="20"/>
        </w:rPr>
        <w:t>O</w:t>
      </w:r>
      <w:r w:rsidRPr="00EE4AA3">
        <w:rPr>
          <w:rFonts w:ascii="Times New Roman" w:hAnsi="Times New Roman"/>
          <w:sz w:val="20"/>
          <w:szCs w:val="20"/>
          <w:vertAlign w:val="subscript"/>
        </w:rPr>
        <w:t>3</w:t>
      </w:r>
      <w:r w:rsidRPr="00EE4AA3">
        <w:rPr>
          <w:rFonts w:ascii="Times New Roman" w:hAnsi="Times New Roman"/>
          <w:sz w:val="20"/>
          <w:szCs w:val="20"/>
        </w:rPr>
        <w:t>–ZrO</w:t>
      </w:r>
      <w:r w:rsidRPr="00EE4AA3">
        <w:rPr>
          <w:rFonts w:ascii="Times New Roman" w:hAnsi="Times New Roman"/>
          <w:sz w:val="20"/>
          <w:szCs w:val="20"/>
          <w:vertAlign w:val="subscript"/>
        </w:rPr>
        <w:t>2</w:t>
      </w:r>
      <w:r w:rsidRPr="00EE4AA3">
        <w:rPr>
          <w:rFonts w:ascii="Times New Roman" w:hAnsi="Times New Roman"/>
          <w:sz w:val="20"/>
          <w:szCs w:val="20"/>
        </w:rPr>
        <w:t xml:space="preserve"> nanocatalyst. </w:t>
      </w:r>
      <w:r w:rsidRPr="00EE4AA3">
        <w:rPr>
          <w:rFonts w:ascii="Times New Roman" w:hAnsi="Times New Roman"/>
          <w:noProof/>
          <w:sz w:val="20"/>
          <w:szCs w:val="20"/>
        </w:rPr>
        <w:t>The highest</w:t>
      </w:r>
      <w:r w:rsidRPr="00EE4AA3">
        <w:rPr>
          <w:rFonts w:ascii="Times New Roman" w:hAnsi="Times New Roman"/>
          <w:sz w:val="20"/>
          <w:szCs w:val="20"/>
        </w:rPr>
        <w:t xml:space="preserve"> yield of 42% and 58% were obtained for H</w:t>
      </w:r>
      <w:r w:rsidRPr="00EE4AA3">
        <w:rPr>
          <w:rFonts w:ascii="Times New Roman" w:hAnsi="Times New Roman"/>
          <w:sz w:val="20"/>
          <w:szCs w:val="20"/>
          <w:vertAlign w:val="subscript"/>
        </w:rPr>
        <w:t>2</w:t>
      </w:r>
      <w:r w:rsidRPr="00EE4AA3">
        <w:rPr>
          <w:rFonts w:ascii="Times New Roman" w:hAnsi="Times New Roman"/>
          <w:sz w:val="20"/>
          <w:szCs w:val="20"/>
        </w:rPr>
        <w:t xml:space="preserve"> and CO respectively. In the present study, at the highest yield of H</w:t>
      </w:r>
      <w:r w:rsidRPr="00EE4AA3">
        <w:rPr>
          <w:rFonts w:ascii="Times New Roman" w:hAnsi="Times New Roman"/>
          <w:sz w:val="20"/>
          <w:szCs w:val="20"/>
          <w:vertAlign w:val="subscript"/>
        </w:rPr>
        <w:t>2</w:t>
      </w:r>
      <w:r w:rsidRPr="00EE4AA3">
        <w:rPr>
          <w:rFonts w:ascii="Times New Roman" w:hAnsi="Times New Roman"/>
          <w:sz w:val="20"/>
          <w:szCs w:val="20"/>
        </w:rPr>
        <w:t xml:space="preserve"> and CO, syngas ratio of 1.05 was obtained. This makes the syngas produced from the dry reforming of methane over the 20 wt% Co/CeO</w:t>
      </w:r>
      <w:r w:rsidRPr="00EE4AA3">
        <w:rPr>
          <w:rFonts w:ascii="Times New Roman" w:hAnsi="Times New Roman"/>
          <w:sz w:val="20"/>
          <w:szCs w:val="20"/>
          <w:vertAlign w:val="subscript"/>
        </w:rPr>
        <w:t>2</w:t>
      </w:r>
      <w:r w:rsidRPr="00EE4AA3">
        <w:rPr>
          <w:rFonts w:ascii="Times New Roman" w:hAnsi="Times New Roman"/>
          <w:sz w:val="20"/>
          <w:szCs w:val="20"/>
        </w:rPr>
        <w:t xml:space="preserve"> catalyst suitable as a </w:t>
      </w:r>
      <w:r w:rsidRPr="00EE4AA3">
        <w:rPr>
          <w:rFonts w:ascii="Times New Roman" w:hAnsi="Times New Roman"/>
          <w:noProof/>
          <w:sz w:val="20"/>
          <w:szCs w:val="20"/>
        </w:rPr>
        <w:t>chemical</w:t>
      </w:r>
      <w:r w:rsidRPr="00EE4AA3">
        <w:rPr>
          <w:rFonts w:ascii="Times New Roman" w:hAnsi="Times New Roman"/>
          <w:sz w:val="20"/>
          <w:szCs w:val="20"/>
        </w:rPr>
        <w:t xml:space="preserve"> intermediate to produce oxygenated fuel via FTS.  Apparently, the catalyst shows a higher activity towards H</w:t>
      </w:r>
      <w:r w:rsidRPr="00EE4AA3">
        <w:rPr>
          <w:rFonts w:ascii="Times New Roman" w:hAnsi="Times New Roman"/>
          <w:sz w:val="20"/>
          <w:szCs w:val="20"/>
          <w:vertAlign w:val="subscript"/>
        </w:rPr>
        <w:t>2</w:t>
      </w:r>
      <w:r w:rsidRPr="00EE4AA3">
        <w:rPr>
          <w:rFonts w:ascii="Times New Roman" w:hAnsi="Times New Roman"/>
          <w:sz w:val="20"/>
          <w:szCs w:val="20"/>
        </w:rPr>
        <w:t xml:space="preserve"> yield compared to CO yield. The observation could be attributed to temperature dependent nature of CH</w:t>
      </w:r>
      <w:r w:rsidRPr="00EE4AA3">
        <w:rPr>
          <w:rFonts w:ascii="Times New Roman" w:hAnsi="Times New Roman"/>
          <w:sz w:val="20"/>
          <w:szCs w:val="20"/>
          <w:vertAlign w:val="subscript"/>
        </w:rPr>
        <w:t>4</w:t>
      </w:r>
      <w:r w:rsidRPr="00EE4AA3">
        <w:rPr>
          <w:rFonts w:ascii="Times New Roman" w:hAnsi="Times New Roman"/>
          <w:sz w:val="20"/>
          <w:szCs w:val="20"/>
        </w:rPr>
        <w:t xml:space="preserve"> decomposition. The decomposition of CH</w:t>
      </w:r>
      <w:r w:rsidRPr="00EE4AA3">
        <w:rPr>
          <w:rFonts w:ascii="Times New Roman" w:hAnsi="Times New Roman"/>
          <w:sz w:val="20"/>
          <w:szCs w:val="20"/>
          <w:vertAlign w:val="subscript"/>
        </w:rPr>
        <w:t>4</w:t>
      </w:r>
      <w:r w:rsidRPr="00EE4AA3">
        <w:rPr>
          <w:rFonts w:ascii="Times New Roman" w:hAnsi="Times New Roman"/>
          <w:sz w:val="20"/>
          <w:szCs w:val="20"/>
        </w:rPr>
        <w:t xml:space="preserve"> increases with temperature leading to </w:t>
      </w:r>
      <w:r w:rsidRPr="00EE4AA3">
        <w:rPr>
          <w:rFonts w:ascii="Times New Roman" w:hAnsi="Times New Roman"/>
          <w:noProof/>
          <w:sz w:val="20"/>
          <w:szCs w:val="20"/>
        </w:rPr>
        <w:t>an increase</w:t>
      </w:r>
      <w:r w:rsidRPr="00EE4AA3">
        <w:rPr>
          <w:rFonts w:ascii="Times New Roman" w:hAnsi="Times New Roman"/>
          <w:sz w:val="20"/>
          <w:szCs w:val="20"/>
        </w:rPr>
        <w:t xml:space="preserve"> </w:t>
      </w:r>
      <w:r w:rsidRPr="00EE4AA3">
        <w:rPr>
          <w:rFonts w:ascii="Times New Roman" w:hAnsi="Times New Roman"/>
          <w:noProof/>
          <w:sz w:val="20"/>
          <w:szCs w:val="20"/>
        </w:rPr>
        <w:t>in the formation</w:t>
      </w:r>
      <w:r w:rsidRPr="00EE4AA3">
        <w:rPr>
          <w:rFonts w:ascii="Times New Roman" w:hAnsi="Times New Roman"/>
          <w:sz w:val="20"/>
          <w:szCs w:val="20"/>
        </w:rPr>
        <w:t xml:space="preserve"> of H</w:t>
      </w:r>
      <w:r w:rsidRPr="00EE4AA3">
        <w:rPr>
          <w:rFonts w:ascii="Times New Roman" w:hAnsi="Times New Roman"/>
          <w:sz w:val="20"/>
          <w:szCs w:val="20"/>
          <w:vertAlign w:val="subscript"/>
        </w:rPr>
        <w:t xml:space="preserve">2 </w:t>
      </w:r>
      <w:r w:rsidRPr="00EE4AA3">
        <w:rPr>
          <w:rFonts w:ascii="Times New Roman" w:hAnsi="Times New Roman"/>
          <w:sz w:val="20"/>
          <w:szCs w:val="20"/>
          <w:vertAlign w:val="subscript"/>
        </w:rPr>
        <w:fldChar w:fldCharType="begin" w:fldLock="1"/>
      </w:r>
      <w:r w:rsidRPr="00EE4AA3">
        <w:rPr>
          <w:rFonts w:ascii="Times New Roman" w:hAnsi="Times New Roman"/>
          <w:sz w:val="20"/>
          <w:szCs w:val="20"/>
          <w:vertAlign w:val="subscript"/>
        </w:rPr>
        <w:instrText>ADDIN CSL_CITATION { "citationItems" : [ { "id" : "ITEM-1", "itemData" : { "DOI" : "10.1016/j.apcata.2009.09.026", "ISBN" : "0926-860X", "ISSN" : "0926860X", "abstract" : "Alumina supported Ni, Co and bimetallic Ni-Co catalysts (with 9 wt.% nominal metal content) have been prepared, characterized and tested for the dry reforming of methane. For catalysts characterization the following techniques have been used: Atomic Absorption Spectroscopy (ICP-AES), Transmission Electron Microscopy (TEM), Temperature Programmed Reduction (TPR-H2) and Temperature Programmed Oxidation (TPO). The dry reforming of methane was carried out at 973 K using a mixture CH4:CO2 (1:1). Among the catalysts studied, those with the highest cobalt content (Co(9) and NiCo(1 -8)) are the most active and stable, but they produce a large amount of carbon. The higher activity exhibited by cobalt rich catalysts is related with the higher activity of this metal for methane decomposition, while their remarkable stability seems to be due to the presence of large particles involved in long-term conversion, because they produce non-deactivating carbon deposits. \u00a9 2009 Elsevier B.V. All rights reserved.", "author" : [ { "dropping-particle" : "", "family" : "San-Jos\u00e9-Alonso", "given" : "D.", "non-dropping-particle" : "", "parse-names" : false, "suffix" : "" }, { "dropping-particle" : "", "family" : "Juan-Juan", "given" : "J.", "non-dropping-particle" : "", "parse-names" : false, "suffix" : "" }, { "dropping-particle" : "", "family" : "Ill\u00e1n-G\u00f3mez", "given" : "M. J.", "non-dropping-particle" : "", "parse-names" : false, "suffix" : "" }, { "dropping-particle" : "", "family" : "Rom\u00e1n-Mart\u00ednez", "given" : "M. C.", "non-dropping-particle" : "", "parse-names" : false, "suffix" : "" } ], "container-title" : "Applied Catalysis A: General", "id" : "ITEM-1", "issue" : "1-2", "issued" : { "date-parts" : [ [ "2009" ] ] }, "page" : "54-59", "title" : "Ni, Co and bimetallic Ni-Co catalysts for the dry reforming of methane", "type" : "article-journal", "volume" : "371" }, "uris" : [ "http://www.mendeley.com/documents/?uuid=9bfd9217-f53b-49c8-accc-40b874dd6175" ] } ], "mendeley" : { "formattedCitation" : "[43]", "plainTextFormattedCitation" : "[43]", "previouslyFormattedCitation" : "[43]" }, "properties" : { "noteIndex" : 0 }, "schema" : "https://github.com/citation-style-language/schema/raw/master/csl-citation.json" }</w:instrText>
      </w:r>
      <w:r w:rsidRPr="00EE4AA3">
        <w:rPr>
          <w:rFonts w:ascii="Times New Roman" w:hAnsi="Times New Roman"/>
          <w:sz w:val="20"/>
          <w:szCs w:val="20"/>
          <w:vertAlign w:val="subscript"/>
        </w:rPr>
        <w:fldChar w:fldCharType="separate"/>
      </w:r>
      <w:r w:rsidRPr="00EE4AA3">
        <w:rPr>
          <w:rFonts w:ascii="Times New Roman" w:hAnsi="Times New Roman"/>
          <w:noProof/>
          <w:sz w:val="20"/>
          <w:szCs w:val="20"/>
        </w:rPr>
        <w:t>[43]</w:t>
      </w:r>
      <w:r w:rsidRPr="00EE4AA3">
        <w:rPr>
          <w:rFonts w:ascii="Times New Roman" w:hAnsi="Times New Roman"/>
          <w:sz w:val="20"/>
          <w:szCs w:val="20"/>
          <w:vertAlign w:val="subscript"/>
        </w:rPr>
        <w:fldChar w:fldCharType="end"/>
      </w:r>
      <w:r w:rsidRPr="00EE4AA3">
        <w:rPr>
          <w:rFonts w:ascii="Times New Roman" w:hAnsi="Times New Roman"/>
          <w:sz w:val="20"/>
          <w:szCs w:val="20"/>
          <w:vertAlign w:val="subscript"/>
        </w:rPr>
        <w:t xml:space="preserve">. </w:t>
      </w:r>
    </w:p>
    <w:p w:rsidR="00EE4AA3" w:rsidRDefault="00EE4AA3" w:rsidP="00EE4AA3">
      <w:pPr>
        <w:spacing w:after="0" w:line="240" w:lineRule="auto"/>
        <w:jc w:val="both"/>
        <w:rPr>
          <w:rFonts w:ascii="Times New Roman" w:hAnsi="Times New Roman"/>
          <w:sz w:val="20"/>
          <w:szCs w:val="20"/>
        </w:rPr>
      </w:pPr>
    </w:p>
    <w:p w:rsidR="00B952E6" w:rsidRPr="00EE4AA3" w:rsidRDefault="00B952E6"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noProof/>
          <w:sz w:val="20"/>
          <w:szCs w:val="20"/>
          <w:lang w:bidi="ar-SA"/>
        </w:rPr>
        <w:drawing>
          <wp:inline distT="0" distB="0" distL="0" distR="0" wp14:anchorId="6D58497D" wp14:editId="6F082A0E">
            <wp:extent cx="3329940" cy="2080260"/>
            <wp:effectExtent l="0" t="0" r="3810" b="1524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sz w:val="20"/>
          <w:szCs w:val="20"/>
        </w:rPr>
        <w:t>Figure 12.</w:t>
      </w:r>
      <w:r w:rsidR="00B952E6">
        <w:rPr>
          <w:rFonts w:ascii="Times New Roman" w:hAnsi="Times New Roman"/>
          <w:sz w:val="20"/>
          <w:szCs w:val="20"/>
        </w:rPr>
        <w:t xml:space="preserve"> </w:t>
      </w:r>
      <w:r w:rsidRPr="00EE4AA3">
        <w:rPr>
          <w:rFonts w:ascii="Times New Roman" w:hAnsi="Times New Roman"/>
          <w:sz w:val="20"/>
          <w:szCs w:val="20"/>
        </w:rPr>
        <w:t xml:space="preserve"> Effect of feed ratio and temperature on the yield of H</w:t>
      </w:r>
      <w:r w:rsidRPr="00EE4AA3">
        <w:rPr>
          <w:rFonts w:ascii="Times New Roman" w:hAnsi="Times New Roman"/>
          <w:sz w:val="20"/>
          <w:szCs w:val="20"/>
          <w:vertAlign w:val="subscript"/>
        </w:rPr>
        <w:t>2</w:t>
      </w:r>
      <w:r w:rsidRPr="00EE4AA3">
        <w:rPr>
          <w:rFonts w:ascii="Times New Roman" w:hAnsi="Times New Roman"/>
          <w:sz w:val="20"/>
          <w:szCs w:val="20"/>
        </w:rPr>
        <w:t xml:space="preserve"> over 20 wt% Co/CeO</w:t>
      </w:r>
      <w:r w:rsidRPr="00EE4AA3">
        <w:rPr>
          <w:rFonts w:ascii="Times New Roman" w:hAnsi="Times New Roman"/>
          <w:sz w:val="20"/>
          <w:szCs w:val="20"/>
          <w:vertAlign w:val="subscript"/>
        </w:rPr>
        <w:t>2</w:t>
      </w:r>
      <w:r w:rsidRPr="00EE4AA3">
        <w:rPr>
          <w:rFonts w:ascii="Times New Roman" w:hAnsi="Times New Roman"/>
          <w:sz w:val="20"/>
          <w:szCs w:val="20"/>
        </w:rPr>
        <w:t xml:space="preserve"> catalyst</w:t>
      </w:r>
    </w:p>
    <w:p w:rsidR="00EE4AA3" w:rsidRDefault="00EE4AA3" w:rsidP="00EE4AA3">
      <w:pPr>
        <w:spacing w:after="0" w:line="240" w:lineRule="auto"/>
        <w:jc w:val="both"/>
        <w:rPr>
          <w:rFonts w:ascii="Times New Roman" w:hAnsi="Times New Roman"/>
          <w:sz w:val="20"/>
          <w:szCs w:val="20"/>
        </w:rPr>
      </w:pPr>
    </w:p>
    <w:p w:rsidR="00B952E6" w:rsidRPr="00EE4AA3" w:rsidRDefault="00B952E6"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noProof/>
          <w:sz w:val="20"/>
          <w:szCs w:val="20"/>
          <w:lang w:bidi="ar-SA"/>
        </w:rPr>
        <w:drawing>
          <wp:inline distT="0" distB="0" distL="0" distR="0" wp14:anchorId="27425FA3" wp14:editId="385BB021">
            <wp:extent cx="3474720" cy="2049780"/>
            <wp:effectExtent l="0" t="0" r="11430" b="762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13. </w:t>
      </w:r>
      <w:r w:rsidR="00B952E6">
        <w:rPr>
          <w:rFonts w:ascii="Times New Roman" w:hAnsi="Times New Roman"/>
          <w:sz w:val="20"/>
          <w:szCs w:val="20"/>
        </w:rPr>
        <w:t xml:space="preserve"> </w:t>
      </w:r>
      <w:r w:rsidRPr="00EE4AA3">
        <w:rPr>
          <w:rFonts w:ascii="Times New Roman" w:hAnsi="Times New Roman"/>
          <w:sz w:val="20"/>
          <w:szCs w:val="20"/>
        </w:rPr>
        <w:t>Effect of feed ratio and temperature on the yield of CO over 20 wt% Co/CeO</w:t>
      </w:r>
      <w:r w:rsidRPr="00EE4AA3">
        <w:rPr>
          <w:rFonts w:ascii="Times New Roman" w:hAnsi="Times New Roman"/>
          <w:sz w:val="20"/>
          <w:szCs w:val="20"/>
          <w:vertAlign w:val="subscript"/>
        </w:rPr>
        <w:t>2</w:t>
      </w:r>
      <w:r w:rsidRPr="00EE4AA3">
        <w:rPr>
          <w:rFonts w:ascii="Times New Roman" w:hAnsi="Times New Roman"/>
          <w:sz w:val="20"/>
          <w:szCs w:val="20"/>
        </w:rPr>
        <w:t xml:space="preserve"> catalyst</w:t>
      </w:r>
    </w:p>
    <w:p w:rsidR="00EE4AA3" w:rsidRDefault="00EE4AA3" w:rsidP="00EE4AA3">
      <w:pPr>
        <w:spacing w:after="0" w:line="240" w:lineRule="auto"/>
        <w:jc w:val="both"/>
        <w:rPr>
          <w:rFonts w:ascii="Times New Roman" w:hAnsi="Times New Roman"/>
          <w:sz w:val="20"/>
          <w:szCs w:val="20"/>
        </w:rPr>
      </w:pPr>
    </w:p>
    <w:p w:rsidR="00B952E6" w:rsidRPr="00EE4AA3" w:rsidRDefault="00B952E6"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r w:rsidRPr="00EE4AA3">
        <w:rPr>
          <w:rFonts w:ascii="Times New Roman" w:hAnsi="Times New Roman"/>
          <w:sz w:val="20"/>
          <w:szCs w:val="20"/>
        </w:rPr>
        <w:t>The selectivity of the 20 wt% Co/CeO</w:t>
      </w:r>
      <w:r w:rsidRPr="00EE4AA3">
        <w:rPr>
          <w:rFonts w:ascii="Times New Roman" w:hAnsi="Times New Roman"/>
          <w:sz w:val="20"/>
          <w:szCs w:val="20"/>
          <w:vertAlign w:val="subscript"/>
        </w:rPr>
        <w:t>2</w:t>
      </w:r>
      <w:r w:rsidRPr="00EE4AA3">
        <w:rPr>
          <w:rFonts w:ascii="Times New Roman" w:hAnsi="Times New Roman"/>
          <w:sz w:val="20"/>
          <w:szCs w:val="20"/>
        </w:rPr>
        <w:t xml:space="preserve"> catalyst towards H</w:t>
      </w:r>
      <w:r w:rsidRPr="00EE4AA3">
        <w:rPr>
          <w:rFonts w:ascii="Times New Roman" w:hAnsi="Times New Roman"/>
          <w:sz w:val="20"/>
          <w:szCs w:val="20"/>
          <w:vertAlign w:val="subscript"/>
        </w:rPr>
        <w:t>2</w:t>
      </w:r>
      <w:r w:rsidRPr="00EE4AA3">
        <w:rPr>
          <w:rFonts w:ascii="Times New Roman" w:hAnsi="Times New Roman"/>
          <w:sz w:val="20"/>
          <w:szCs w:val="20"/>
        </w:rPr>
        <w:t xml:space="preserve"> and CO production is shown Figures 14 and 15, respectively. The H</w:t>
      </w:r>
      <w:r w:rsidRPr="00EE4AA3">
        <w:rPr>
          <w:rFonts w:ascii="Times New Roman" w:hAnsi="Times New Roman"/>
          <w:sz w:val="20"/>
          <w:szCs w:val="20"/>
          <w:vertAlign w:val="subscript"/>
        </w:rPr>
        <w:t>2</w:t>
      </w:r>
      <w:r w:rsidRPr="00EE4AA3">
        <w:rPr>
          <w:rFonts w:ascii="Times New Roman" w:hAnsi="Times New Roman"/>
          <w:sz w:val="20"/>
          <w:szCs w:val="20"/>
        </w:rPr>
        <w:t xml:space="preserve"> and CO selectivity significantly increase with feed ratio and temperature from 1.16% and 8.56% to reach a maximum value of 19.56% and 20.72% respectively. This observation is consistent with the findings of Zheng et al. </w:t>
      </w:r>
      <w:r w:rsidRPr="00EE4AA3">
        <w:rPr>
          <w:rFonts w:ascii="Times New Roman" w:hAnsi="Times New Roman"/>
          <w:sz w:val="20"/>
          <w:szCs w:val="20"/>
        </w:rPr>
        <w:fldChar w:fldCharType="begin" w:fldLock="1"/>
      </w:r>
      <w:r w:rsidRPr="00EE4AA3">
        <w:rPr>
          <w:rFonts w:ascii="Times New Roman" w:hAnsi="Times New Roman"/>
          <w:sz w:val="20"/>
          <w:szCs w:val="20"/>
        </w:rPr>
        <w:instrText>ADDIN CSL_CITATION { "citationItems" : [ { "id" : "ITEM-1", "itemData" : { "DOI" : "10.1016/j.ijhydene.2012.04.014", "ISBN" : "0360-3199", "ISSN" : "03603199", "abstract" : "The study first investigated the modification effect of natural mixed rare earths (MRE) on cobalt catalysts for CH4/CO2 reforming to synthesis gas. The Co/gamma-Al2O3 catalysts modified with the natural mixed rare earths were synthesized by the impregnation method, and characterized via ICP, BET, XRD, H-2-TPR, TEM and TG-DSC techniques. The result showed that the addition of mixed rare earths enhanced the anti-sintering ability of metallic cobalt after reduction and improved anti-coke performance of the catalysts via the synergic effect of mixed rare earths. The 20% Co/gamma-Al2O3 catalyst promoted by the appropriate natural mixed rare earths exhibited good activity and stability with low carbon formation at 800 C for 320 h reaction. Copyright (C) 2012, Hydrogen Energy Publications, LLC. Published by Elsevier Ltd. All rights reserved.", "author" : [ { "dropping-particle" : "", "family" : "Zeng", "given" : "Shanghong", "non-dropping-particle" : "", "parse-names" : false, "suffix" : "" }, { "dropping-particle" : "", "family" : "Zhang", "given" : "Lei", "non-dropping-particle" : "", "parse-names" : false, "suffix" : "" }, { "dropping-particle" : "", "family" : "Zhang", "given" : "Xiaohong", "non-dropping-particle" : "", "parse-names" : false, "suffix" : "" }, { "dropping-particle" : "", "family" : "Wang", "given" : "Yan", "non-dropping-particle" : "", "parse-names" : false, "suffix" : "" }, { "dropping-particle" : "", "family" : "Pan", "given" : "Hui", "non-dropping-particle" : "", "parse-names" : false, "suffix" : "" }, { "dropping-particle" : "", "family" : "Su", "given" : "Haiquan", "non-dropping-particle" : "", "parse-names" : false, "suffix" : "" } ], "container-title" : "International Journal of Hydrogen Energy", "id" : "ITEM-1", "issue" : "13", "issued" : { "date-parts" : [ [ "2012" ] ] }, "page" : "9994-10001", "publisher" : "Elsevier Ltd", "title" : "Modification effect of natural mixed rare earths on Co/\u03b3-Al2O3 catalysts for CH4/CO2 reforming to synthesis gas", "type" : "article-journal", "volume" : "37" }, "uris" : [ "http://www.mendeley.com/documents/?uuid=021d482f-cd83-4064-ba25-b16aa51c67d1" ] } ], "mendeley" : { "formattedCitation" : "[44]", "plainTextFormattedCitation" : "[44]", "previouslyFormattedCitation" : "[44]" }, "properties" : { "noteIndex" : 0 }, "schema" : "https://github.com/citation-style-language/schema/raw/master/csl-citation.json" }</w:instrText>
      </w:r>
      <w:r w:rsidRPr="00EE4AA3">
        <w:rPr>
          <w:rFonts w:ascii="Times New Roman" w:hAnsi="Times New Roman"/>
          <w:sz w:val="20"/>
          <w:szCs w:val="20"/>
        </w:rPr>
        <w:fldChar w:fldCharType="separate"/>
      </w:r>
      <w:r w:rsidRPr="00EE4AA3">
        <w:rPr>
          <w:rFonts w:ascii="Times New Roman" w:hAnsi="Times New Roman"/>
          <w:noProof/>
          <w:sz w:val="20"/>
          <w:szCs w:val="20"/>
        </w:rPr>
        <w:t>[44]</w:t>
      </w:r>
      <w:r w:rsidRPr="00EE4AA3">
        <w:rPr>
          <w:rFonts w:ascii="Times New Roman" w:hAnsi="Times New Roman"/>
          <w:sz w:val="20"/>
          <w:szCs w:val="20"/>
        </w:rPr>
        <w:fldChar w:fldCharType="end"/>
      </w:r>
      <w:r w:rsidRPr="00EE4AA3">
        <w:rPr>
          <w:rFonts w:ascii="Times New Roman" w:hAnsi="Times New Roman"/>
          <w:sz w:val="20"/>
          <w:szCs w:val="20"/>
        </w:rPr>
        <w:t xml:space="preserve"> who employed Co/γ-Al</w:t>
      </w:r>
      <w:r w:rsidRPr="00EE4AA3">
        <w:rPr>
          <w:rFonts w:ascii="Times New Roman" w:hAnsi="Times New Roman"/>
          <w:sz w:val="20"/>
          <w:szCs w:val="20"/>
          <w:vertAlign w:val="subscript"/>
        </w:rPr>
        <w:t>2</w:t>
      </w:r>
      <w:r w:rsidRPr="00EE4AA3">
        <w:rPr>
          <w:rFonts w:ascii="Times New Roman" w:hAnsi="Times New Roman"/>
          <w:sz w:val="20"/>
          <w:szCs w:val="20"/>
        </w:rPr>
        <w:t>O</w:t>
      </w:r>
      <w:r w:rsidRPr="00EE4AA3">
        <w:rPr>
          <w:rFonts w:ascii="Times New Roman" w:hAnsi="Times New Roman"/>
          <w:sz w:val="20"/>
          <w:szCs w:val="20"/>
          <w:vertAlign w:val="subscript"/>
        </w:rPr>
        <w:t>3</w:t>
      </w:r>
      <w:r w:rsidRPr="00EE4AA3">
        <w:rPr>
          <w:rFonts w:ascii="Times New Roman" w:hAnsi="Times New Roman"/>
          <w:sz w:val="20"/>
          <w:szCs w:val="20"/>
        </w:rPr>
        <w:t xml:space="preserve"> for dry reforming of methane to syngas. The </w:t>
      </w:r>
      <w:r w:rsidRPr="00EE4AA3">
        <w:rPr>
          <w:rFonts w:ascii="Times New Roman" w:hAnsi="Times New Roman"/>
          <w:noProof/>
          <w:sz w:val="20"/>
          <w:szCs w:val="20"/>
        </w:rPr>
        <w:t xml:space="preserve">authors, </w:t>
      </w:r>
      <w:r w:rsidRPr="00EE4AA3">
        <w:rPr>
          <w:rFonts w:ascii="Times New Roman" w:hAnsi="Times New Roman"/>
          <w:noProof/>
          <w:sz w:val="20"/>
          <w:szCs w:val="20"/>
        </w:rPr>
        <w:lastRenderedPageBreak/>
        <w:t>however,</w:t>
      </w:r>
      <w:r w:rsidRPr="00EE4AA3">
        <w:rPr>
          <w:rFonts w:ascii="Times New Roman" w:hAnsi="Times New Roman"/>
          <w:sz w:val="20"/>
          <w:szCs w:val="20"/>
        </w:rPr>
        <w:t xml:space="preserve"> obtain a higher selectivity of 95% and 85% for H</w:t>
      </w:r>
      <w:r w:rsidRPr="00EE4AA3">
        <w:rPr>
          <w:rFonts w:ascii="Times New Roman" w:hAnsi="Times New Roman"/>
          <w:sz w:val="20"/>
          <w:szCs w:val="20"/>
          <w:vertAlign w:val="subscript"/>
        </w:rPr>
        <w:t>2</w:t>
      </w:r>
      <w:r w:rsidRPr="00EE4AA3">
        <w:rPr>
          <w:rFonts w:ascii="Times New Roman" w:hAnsi="Times New Roman"/>
          <w:sz w:val="20"/>
          <w:szCs w:val="20"/>
        </w:rPr>
        <w:t xml:space="preserve"> and CO. The difference in result could be linked to high surface area γ-Al</w:t>
      </w:r>
      <w:r w:rsidRPr="00EE4AA3">
        <w:rPr>
          <w:rFonts w:ascii="Times New Roman" w:hAnsi="Times New Roman"/>
          <w:sz w:val="20"/>
          <w:szCs w:val="20"/>
          <w:vertAlign w:val="subscript"/>
        </w:rPr>
        <w:t>2</w:t>
      </w:r>
      <w:r w:rsidRPr="00EE4AA3">
        <w:rPr>
          <w:rFonts w:ascii="Times New Roman" w:hAnsi="Times New Roman"/>
          <w:sz w:val="20"/>
          <w:szCs w:val="20"/>
        </w:rPr>
        <w:t>O</w:t>
      </w:r>
      <w:r w:rsidRPr="00EE4AA3">
        <w:rPr>
          <w:rFonts w:ascii="Times New Roman" w:hAnsi="Times New Roman"/>
          <w:sz w:val="20"/>
          <w:szCs w:val="20"/>
          <w:vertAlign w:val="subscript"/>
        </w:rPr>
        <w:t xml:space="preserve">3 </w:t>
      </w:r>
      <w:r w:rsidRPr="00EE4AA3">
        <w:rPr>
          <w:rFonts w:ascii="Times New Roman" w:hAnsi="Times New Roman"/>
          <w:sz w:val="20"/>
          <w:szCs w:val="20"/>
        </w:rPr>
        <w:t xml:space="preserve">used as support compared to Ceria as well as the </w:t>
      </w:r>
      <w:r w:rsidRPr="00EE4AA3">
        <w:rPr>
          <w:rFonts w:ascii="Times New Roman" w:hAnsi="Times New Roman"/>
          <w:noProof/>
          <w:sz w:val="20"/>
          <w:szCs w:val="20"/>
        </w:rPr>
        <w:t>difference</w:t>
      </w:r>
      <w:r w:rsidRPr="00EE4AA3">
        <w:rPr>
          <w:rFonts w:ascii="Times New Roman" w:hAnsi="Times New Roman"/>
          <w:sz w:val="20"/>
          <w:szCs w:val="20"/>
        </w:rPr>
        <w:t xml:space="preserve"> in experimental conditions. </w:t>
      </w:r>
    </w:p>
    <w:p w:rsidR="00EE4AA3" w:rsidRDefault="00EE4AA3" w:rsidP="00EE4AA3">
      <w:pPr>
        <w:spacing w:after="0" w:line="240" w:lineRule="auto"/>
        <w:jc w:val="both"/>
        <w:rPr>
          <w:rFonts w:ascii="Times New Roman" w:hAnsi="Times New Roman"/>
          <w:sz w:val="20"/>
          <w:szCs w:val="20"/>
        </w:rPr>
      </w:pPr>
    </w:p>
    <w:p w:rsidR="00B952E6" w:rsidRPr="00EE4AA3" w:rsidRDefault="00B952E6"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r w:rsidRPr="00EE4AA3">
        <w:rPr>
          <w:rFonts w:ascii="Times New Roman" w:hAnsi="Times New Roman"/>
          <w:noProof/>
          <w:sz w:val="20"/>
          <w:szCs w:val="20"/>
          <w:lang w:bidi="ar-SA"/>
        </w:rPr>
        <w:drawing>
          <wp:anchor distT="0" distB="0" distL="114300" distR="114300" simplePos="0" relativeHeight="251664896" behindDoc="0" locked="0" layoutInCell="1" allowOverlap="1" wp14:anchorId="3080B981" wp14:editId="555969B2">
            <wp:simplePos x="0" y="0"/>
            <wp:positionH relativeFrom="column">
              <wp:posOffset>1173480</wp:posOffset>
            </wp:positionH>
            <wp:positionV relativeFrom="paragraph">
              <wp:posOffset>2540</wp:posOffset>
            </wp:positionV>
            <wp:extent cx="3383280" cy="2247900"/>
            <wp:effectExtent l="0" t="0" r="7620" b="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B952E6">
      <w:pPr>
        <w:spacing w:after="0" w:line="240" w:lineRule="auto"/>
        <w:jc w:val="center"/>
        <w:rPr>
          <w:rFonts w:ascii="Times New Roman" w:hAnsi="Times New Roman"/>
          <w:sz w:val="20"/>
          <w:szCs w:val="20"/>
        </w:rPr>
      </w:pPr>
      <w:r w:rsidRPr="00EE4AA3">
        <w:rPr>
          <w:rFonts w:ascii="Times New Roman" w:hAnsi="Times New Roman"/>
          <w:sz w:val="20"/>
          <w:szCs w:val="20"/>
        </w:rPr>
        <w:t xml:space="preserve">Figure 14. </w:t>
      </w:r>
      <w:r w:rsidR="00B952E6">
        <w:rPr>
          <w:rFonts w:ascii="Times New Roman" w:hAnsi="Times New Roman"/>
          <w:sz w:val="20"/>
          <w:szCs w:val="20"/>
        </w:rPr>
        <w:t xml:space="preserve"> </w:t>
      </w:r>
      <w:r w:rsidRPr="00EE4AA3">
        <w:rPr>
          <w:rFonts w:ascii="Times New Roman" w:hAnsi="Times New Roman"/>
          <w:sz w:val="20"/>
          <w:szCs w:val="20"/>
        </w:rPr>
        <w:t>Effect of feed ratio and temperature on the selectivity of H</w:t>
      </w:r>
      <w:r w:rsidRPr="00EE4AA3">
        <w:rPr>
          <w:rFonts w:ascii="Times New Roman" w:hAnsi="Times New Roman"/>
          <w:sz w:val="20"/>
          <w:szCs w:val="20"/>
          <w:vertAlign w:val="subscript"/>
        </w:rPr>
        <w:t>2</w:t>
      </w:r>
      <w:r w:rsidRPr="00EE4AA3">
        <w:rPr>
          <w:rFonts w:ascii="Times New Roman" w:hAnsi="Times New Roman"/>
          <w:sz w:val="20"/>
          <w:szCs w:val="20"/>
        </w:rPr>
        <w:t xml:space="preserve"> over 20 wt% Co/CeO</w:t>
      </w:r>
      <w:r w:rsidRPr="00EE4AA3">
        <w:rPr>
          <w:rFonts w:ascii="Times New Roman" w:hAnsi="Times New Roman"/>
          <w:sz w:val="20"/>
          <w:szCs w:val="20"/>
          <w:vertAlign w:val="subscript"/>
        </w:rPr>
        <w:t>2</w:t>
      </w:r>
      <w:r w:rsidRPr="00EE4AA3">
        <w:rPr>
          <w:rFonts w:ascii="Times New Roman" w:hAnsi="Times New Roman"/>
          <w:sz w:val="20"/>
          <w:szCs w:val="20"/>
        </w:rPr>
        <w:t xml:space="preserve"> catalyst</w:t>
      </w:r>
    </w:p>
    <w:p w:rsidR="00B952E6" w:rsidRDefault="00B952E6"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r w:rsidRPr="00EE4AA3">
        <w:rPr>
          <w:rFonts w:ascii="Times New Roman" w:hAnsi="Times New Roman"/>
          <w:noProof/>
          <w:sz w:val="20"/>
          <w:szCs w:val="20"/>
          <w:lang w:bidi="ar-SA"/>
        </w:rPr>
        <w:drawing>
          <wp:anchor distT="0" distB="0" distL="114300" distR="114300" simplePos="0" relativeHeight="251665920" behindDoc="0" locked="0" layoutInCell="1" allowOverlap="1" wp14:anchorId="6238B7B7" wp14:editId="34ECD075">
            <wp:simplePos x="0" y="0"/>
            <wp:positionH relativeFrom="column">
              <wp:posOffset>1120140</wp:posOffset>
            </wp:positionH>
            <wp:positionV relativeFrom="paragraph">
              <wp:posOffset>149225</wp:posOffset>
            </wp:positionV>
            <wp:extent cx="3429000" cy="2186940"/>
            <wp:effectExtent l="0" t="0" r="0" b="3810"/>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rsidR="00EE4AA3" w:rsidRDefault="00EE4AA3" w:rsidP="00EE4AA3">
      <w:pPr>
        <w:spacing w:after="0" w:line="240" w:lineRule="auto"/>
        <w:jc w:val="both"/>
        <w:rPr>
          <w:rFonts w:ascii="Times New Roman" w:hAnsi="Times New Roman"/>
          <w:sz w:val="20"/>
          <w:szCs w:val="20"/>
        </w:rPr>
      </w:pPr>
    </w:p>
    <w:p w:rsidR="00B952E6" w:rsidRPr="00EE4AA3" w:rsidRDefault="00B952E6"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p>
    <w:p w:rsidR="00EE4AA3" w:rsidRPr="00EE4AA3" w:rsidRDefault="00EE4AA3" w:rsidP="00EE4AA3">
      <w:pPr>
        <w:spacing w:after="0" w:line="240" w:lineRule="auto"/>
        <w:jc w:val="both"/>
        <w:rPr>
          <w:rFonts w:ascii="Times New Roman" w:hAnsi="Times New Roman"/>
          <w:sz w:val="20"/>
          <w:szCs w:val="20"/>
        </w:rPr>
      </w:pPr>
      <w:r w:rsidRPr="00EE4AA3">
        <w:rPr>
          <w:rFonts w:ascii="Times New Roman" w:hAnsi="Times New Roman"/>
          <w:sz w:val="20"/>
          <w:szCs w:val="20"/>
        </w:rPr>
        <w:t xml:space="preserve">Figure 15. </w:t>
      </w:r>
      <w:r w:rsidR="00B952E6">
        <w:rPr>
          <w:rFonts w:ascii="Times New Roman" w:hAnsi="Times New Roman"/>
          <w:sz w:val="20"/>
          <w:szCs w:val="20"/>
        </w:rPr>
        <w:t xml:space="preserve"> </w:t>
      </w:r>
      <w:r w:rsidRPr="00EE4AA3">
        <w:rPr>
          <w:rFonts w:ascii="Times New Roman" w:hAnsi="Times New Roman"/>
          <w:sz w:val="20"/>
          <w:szCs w:val="20"/>
        </w:rPr>
        <w:t>Effect of feed ratio and temperature on the selectivity of CO over 20 wt% Co/CeO</w:t>
      </w:r>
      <w:r w:rsidRPr="00EE4AA3">
        <w:rPr>
          <w:rFonts w:ascii="Times New Roman" w:hAnsi="Times New Roman"/>
          <w:sz w:val="20"/>
          <w:szCs w:val="20"/>
          <w:vertAlign w:val="subscript"/>
        </w:rPr>
        <w:t>2</w:t>
      </w:r>
      <w:r w:rsidRPr="00EE4AA3">
        <w:rPr>
          <w:rFonts w:ascii="Times New Roman" w:hAnsi="Times New Roman"/>
          <w:sz w:val="20"/>
          <w:szCs w:val="20"/>
        </w:rPr>
        <w:t xml:space="preserve"> catalyst</w:t>
      </w:r>
    </w:p>
    <w:p w:rsidR="006768E9" w:rsidRDefault="006768E9" w:rsidP="00EE4AA3">
      <w:pPr>
        <w:spacing w:after="0" w:line="240" w:lineRule="auto"/>
        <w:jc w:val="center"/>
        <w:rPr>
          <w:rFonts w:ascii="Times New Roman" w:hAnsi="Times New Roman"/>
          <w:noProof/>
          <w:sz w:val="20"/>
          <w:szCs w:val="20"/>
          <w:lang w:bidi="ar-SA"/>
        </w:rPr>
      </w:pPr>
    </w:p>
    <w:p w:rsidR="00B952E6" w:rsidRPr="00F447A7" w:rsidRDefault="00B952E6" w:rsidP="00EE4AA3">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152F0B" w:rsidRPr="00D14B0B" w:rsidRDefault="00C945F6" w:rsidP="00D14B0B">
      <w:pPr>
        <w:spacing w:after="0" w:line="240" w:lineRule="auto"/>
        <w:jc w:val="both"/>
        <w:rPr>
          <w:rFonts w:ascii="Times New Roman" w:hAnsi="Times New Roman"/>
          <w:sz w:val="20"/>
          <w:szCs w:val="20"/>
        </w:rPr>
      </w:pPr>
      <w:r w:rsidRPr="00152F0B">
        <w:rPr>
          <w:rFonts w:ascii="Times New Roman" w:hAnsi="Times New Roman"/>
          <w:sz w:val="20"/>
          <w:szCs w:val="20"/>
        </w:rPr>
        <w:t xml:space="preserve">In this </w:t>
      </w:r>
      <w:r w:rsidRPr="00152F0B">
        <w:rPr>
          <w:rFonts w:ascii="Times New Roman" w:hAnsi="Times New Roman"/>
          <w:noProof/>
          <w:sz w:val="20"/>
          <w:szCs w:val="20"/>
        </w:rPr>
        <w:t>study,</w:t>
      </w:r>
      <w:r w:rsidRPr="00152F0B">
        <w:rPr>
          <w:rFonts w:ascii="Times New Roman" w:hAnsi="Times New Roman"/>
          <w:sz w:val="20"/>
          <w:szCs w:val="20"/>
        </w:rPr>
        <w:t xml:space="preserve"> we have reported the synthesis, characterization and catalytic performance of ceria supported Co catalyst. The catalyst was synthesized by wet impregnation method and characterized </w:t>
      </w:r>
      <w:r w:rsidRPr="00152F0B">
        <w:rPr>
          <w:rFonts w:ascii="Times New Roman" w:hAnsi="Times New Roman"/>
          <w:noProof/>
          <w:sz w:val="20"/>
          <w:szCs w:val="20"/>
        </w:rPr>
        <w:t>by</w:t>
      </w:r>
      <w:r w:rsidRPr="00152F0B">
        <w:rPr>
          <w:rFonts w:ascii="Times New Roman" w:hAnsi="Times New Roman"/>
          <w:sz w:val="20"/>
          <w:szCs w:val="20"/>
        </w:rPr>
        <w:t xml:space="preserve"> different physicochemical properties using techniques such as TGA, N</w:t>
      </w:r>
      <w:r w:rsidRPr="00152F0B">
        <w:rPr>
          <w:rFonts w:ascii="Times New Roman" w:hAnsi="Times New Roman"/>
          <w:sz w:val="20"/>
          <w:szCs w:val="20"/>
          <w:vertAlign w:val="subscript"/>
        </w:rPr>
        <w:t>2</w:t>
      </w:r>
      <w:r w:rsidRPr="00152F0B">
        <w:rPr>
          <w:rFonts w:ascii="Times New Roman" w:hAnsi="Times New Roman"/>
          <w:sz w:val="20"/>
          <w:szCs w:val="20"/>
        </w:rPr>
        <w:t xml:space="preserve">-adsorption-desorption, XRD, FESEM-EDX, and FTIR. The catalytic performance of the as-synthesized catalyst was tested in dry reforming of methane for </w:t>
      </w:r>
      <w:r w:rsidRPr="00152F0B">
        <w:rPr>
          <w:rFonts w:ascii="Times New Roman" w:hAnsi="Times New Roman"/>
          <w:noProof/>
          <w:sz w:val="20"/>
          <w:szCs w:val="20"/>
        </w:rPr>
        <w:t>the production</w:t>
      </w:r>
      <w:r w:rsidRPr="00152F0B">
        <w:rPr>
          <w:rFonts w:ascii="Times New Roman" w:hAnsi="Times New Roman"/>
          <w:sz w:val="20"/>
          <w:szCs w:val="20"/>
        </w:rPr>
        <w:t xml:space="preserve"> of syngas. The catalyst </w:t>
      </w:r>
      <w:r w:rsidRPr="00152F0B">
        <w:rPr>
          <w:rFonts w:ascii="Times New Roman" w:hAnsi="Times New Roman"/>
          <w:noProof/>
          <w:sz w:val="20"/>
          <w:szCs w:val="20"/>
        </w:rPr>
        <w:t>shows</w:t>
      </w:r>
      <w:r w:rsidRPr="00152F0B">
        <w:rPr>
          <w:rFonts w:ascii="Times New Roman" w:hAnsi="Times New Roman"/>
          <w:sz w:val="20"/>
          <w:szCs w:val="20"/>
        </w:rPr>
        <w:t xml:space="preserve"> good performance towards reactant conversion, products </w:t>
      </w:r>
      <w:r w:rsidRPr="00152F0B">
        <w:rPr>
          <w:rFonts w:ascii="Times New Roman" w:hAnsi="Times New Roman"/>
          <w:noProof/>
          <w:sz w:val="20"/>
          <w:szCs w:val="20"/>
        </w:rPr>
        <w:t>yield,</w:t>
      </w:r>
      <w:r w:rsidRPr="00152F0B">
        <w:rPr>
          <w:rFonts w:ascii="Times New Roman" w:hAnsi="Times New Roman"/>
          <w:sz w:val="20"/>
          <w:szCs w:val="20"/>
        </w:rPr>
        <w:t xml:space="preserve"> and selectivity. Syngas ratio of 0.9 was produced from the dry reforming of methane over the ceria supported catalyst, making the process suitable for the </w:t>
      </w:r>
      <w:r w:rsidRPr="00152F0B">
        <w:rPr>
          <w:rFonts w:ascii="Times New Roman" w:hAnsi="Times New Roman"/>
          <w:noProof/>
          <w:sz w:val="20"/>
          <w:szCs w:val="20"/>
        </w:rPr>
        <w:t>production</w:t>
      </w:r>
      <w:r w:rsidRPr="00152F0B">
        <w:rPr>
          <w:rFonts w:ascii="Times New Roman" w:hAnsi="Times New Roman"/>
          <w:sz w:val="20"/>
          <w:szCs w:val="20"/>
        </w:rPr>
        <w:t xml:space="preserve"> of </w:t>
      </w:r>
      <w:r w:rsidRPr="00152F0B">
        <w:rPr>
          <w:rFonts w:ascii="Times New Roman" w:hAnsi="Times New Roman"/>
          <w:noProof/>
          <w:sz w:val="20"/>
          <w:szCs w:val="20"/>
        </w:rPr>
        <w:t>feedstock</w:t>
      </w:r>
      <w:r w:rsidRPr="00152F0B">
        <w:rPr>
          <w:rFonts w:ascii="Times New Roman" w:hAnsi="Times New Roman"/>
          <w:sz w:val="20"/>
          <w:szCs w:val="20"/>
        </w:rPr>
        <w:t xml:space="preserve"> for FTS process.</w:t>
      </w:r>
    </w:p>
    <w:p w:rsidR="00152F0B" w:rsidRDefault="00152F0B" w:rsidP="00152F0B">
      <w:pPr>
        <w:spacing w:after="0" w:line="240" w:lineRule="auto"/>
        <w:jc w:val="center"/>
        <w:rPr>
          <w:rFonts w:ascii="Times New Roman" w:hAnsi="Times New Roman"/>
          <w:b/>
          <w:sz w:val="20"/>
          <w:szCs w:val="20"/>
        </w:rPr>
      </w:pPr>
    </w:p>
    <w:p w:rsidR="00D14B0B" w:rsidRDefault="00D14B0B" w:rsidP="00152F0B">
      <w:pPr>
        <w:spacing w:after="0" w:line="240" w:lineRule="auto"/>
        <w:jc w:val="center"/>
        <w:rPr>
          <w:rFonts w:ascii="Times New Roman" w:hAnsi="Times New Roman"/>
          <w:b/>
          <w:sz w:val="20"/>
          <w:szCs w:val="20"/>
        </w:rPr>
      </w:pPr>
    </w:p>
    <w:p w:rsidR="00D14B0B" w:rsidRPr="00152F0B" w:rsidRDefault="00D14B0B" w:rsidP="00152F0B">
      <w:pPr>
        <w:spacing w:after="0" w:line="240" w:lineRule="auto"/>
        <w:jc w:val="center"/>
        <w:rPr>
          <w:rFonts w:ascii="Times New Roman" w:hAnsi="Times New Roman"/>
          <w:b/>
          <w:sz w:val="20"/>
          <w:szCs w:val="20"/>
        </w:rPr>
      </w:pPr>
    </w:p>
    <w:p w:rsidR="00C945F6" w:rsidRPr="00152F0B" w:rsidRDefault="00C945F6" w:rsidP="00152F0B">
      <w:pPr>
        <w:spacing w:after="0" w:line="240" w:lineRule="auto"/>
        <w:jc w:val="center"/>
        <w:outlineLvl w:val="0"/>
        <w:rPr>
          <w:rFonts w:ascii="Times New Roman" w:hAnsi="Times New Roman"/>
          <w:b/>
          <w:sz w:val="20"/>
          <w:szCs w:val="20"/>
        </w:rPr>
      </w:pPr>
      <w:r w:rsidRPr="00152F0B">
        <w:rPr>
          <w:rFonts w:ascii="Times New Roman" w:hAnsi="Times New Roman"/>
          <w:b/>
          <w:sz w:val="20"/>
          <w:szCs w:val="20"/>
        </w:rPr>
        <w:lastRenderedPageBreak/>
        <w:t>Acknowledgement</w:t>
      </w:r>
    </w:p>
    <w:p w:rsidR="006768E9" w:rsidRPr="00F447A7" w:rsidRDefault="00C945F6" w:rsidP="00152F0B">
      <w:pPr>
        <w:spacing w:after="0" w:line="240" w:lineRule="auto"/>
        <w:jc w:val="both"/>
        <w:rPr>
          <w:rFonts w:ascii="Times New Roman" w:hAnsi="Times New Roman"/>
          <w:sz w:val="20"/>
          <w:szCs w:val="20"/>
        </w:rPr>
      </w:pPr>
      <w:r w:rsidRPr="00152F0B">
        <w:rPr>
          <w:rFonts w:ascii="Times New Roman" w:hAnsi="Times New Roman"/>
          <w:sz w:val="20"/>
          <w:szCs w:val="20"/>
        </w:rPr>
        <w:t>The authors would like to acknowledge the research fund RDU130501 granted by the Ministry of Science, Technology and Innovation Malaysia (MOSTI) and the DSS scholarship granted to Bamidele V. Ayodele by Universiti Malaysia Pahang.</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sz w:val="20"/>
          <w:szCs w:val="20"/>
        </w:rPr>
        <w:fldChar w:fldCharType="begin" w:fldLock="1"/>
      </w:r>
      <w:r w:rsidRPr="00152F0B">
        <w:rPr>
          <w:rFonts w:ascii="Times New Roman" w:hAnsi="Times New Roman"/>
          <w:sz w:val="20"/>
          <w:szCs w:val="20"/>
        </w:rPr>
        <w:instrText xml:space="preserve">ADDIN Mendeley Bibliography CSL_BIBLIOGRAPHY </w:instrText>
      </w:r>
      <w:r w:rsidRPr="00152F0B">
        <w:rPr>
          <w:rFonts w:ascii="Times New Roman" w:hAnsi="Times New Roman"/>
          <w:sz w:val="20"/>
          <w:szCs w:val="20"/>
        </w:rPr>
        <w:fldChar w:fldCharType="separate"/>
      </w:r>
      <w:r w:rsidRPr="00152F0B">
        <w:rPr>
          <w:rFonts w:ascii="Times New Roman" w:hAnsi="Times New Roman"/>
          <w:color w:val="222222"/>
          <w:sz w:val="20"/>
          <w:szCs w:val="20"/>
          <w:shd w:val="clear" w:color="auto" w:fill="FFFFFF"/>
        </w:rPr>
        <w:t>Guo, S., Shao, L., Chen, H., Li, Z., Liu, J. B., Xu, F. X., Li, J. S., Han, M. Y., Meng, J., Chen, Z. M. and Li, S. C. (2007)</w:t>
      </w:r>
      <w:r w:rsidRPr="00152F0B">
        <w:rPr>
          <w:rFonts w:ascii="Times New Roman" w:hAnsi="Times New Roman"/>
          <w:noProof/>
          <w:sz w:val="20"/>
          <w:szCs w:val="20"/>
        </w:rPr>
        <w:t>. Inventory and input–output analysis of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emissions by fossil fuel consumption in Beijing. </w:t>
      </w:r>
      <w:r w:rsidRPr="00152F0B">
        <w:rPr>
          <w:rFonts w:ascii="Times New Roman" w:hAnsi="Times New Roman"/>
          <w:i/>
          <w:noProof/>
          <w:sz w:val="20"/>
          <w:szCs w:val="20"/>
        </w:rPr>
        <w:t>Ecological Informatics</w:t>
      </w:r>
      <w:r w:rsidRPr="00152F0B">
        <w:rPr>
          <w:rFonts w:ascii="Times New Roman" w:hAnsi="Times New Roman"/>
          <w:noProof/>
          <w:sz w:val="20"/>
          <w:szCs w:val="20"/>
        </w:rPr>
        <w:t>, 12: 93 – 100.</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Shearer, C., Bistline, J., Inman, M. and Davis, S. J. (2014). The effect of natural gas supply on US renewable energy and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emissions. </w:t>
      </w:r>
      <w:r w:rsidRPr="00152F0B">
        <w:rPr>
          <w:rFonts w:ascii="Times New Roman" w:hAnsi="Times New Roman"/>
          <w:i/>
          <w:noProof/>
          <w:sz w:val="20"/>
          <w:szCs w:val="20"/>
        </w:rPr>
        <w:t>Enviromental Research Letters</w:t>
      </w:r>
      <w:r w:rsidRPr="00152F0B">
        <w:rPr>
          <w:rFonts w:ascii="Times New Roman" w:hAnsi="Times New Roman"/>
          <w:noProof/>
          <w:sz w:val="20"/>
          <w:szCs w:val="20"/>
        </w:rPr>
        <w:t>, 9(9): 1 - 12.</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color w:val="222222"/>
          <w:sz w:val="20"/>
          <w:szCs w:val="20"/>
          <w:shd w:val="clear" w:color="auto" w:fill="FFFFFF"/>
        </w:rPr>
        <w:t>Clarke, L., Kyle, P., Wise, M., Calvin, K., Edmonds, J., Kim, S., Placet, M. and Smith, S. (2008)</w:t>
      </w:r>
      <w:r w:rsidRPr="00152F0B">
        <w:rPr>
          <w:rFonts w:ascii="Times New Roman" w:hAnsi="Times New Roman"/>
          <w:noProof/>
          <w:sz w:val="20"/>
          <w:szCs w:val="20"/>
        </w:rPr>
        <w:t>.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Emissions mitigation and technological advance : An updated analysis of advanced technology scenarios </w:t>
      </w:r>
      <w:r w:rsidRPr="00152F0B">
        <w:rPr>
          <w:rFonts w:ascii="Times New Roman" w:hAnsi="Times New Roman"/>
          <w:i/>
          <w:iCs/>
          <w:color w:val="222222"/>
          <w:sz w:val="20"/>
          <w:szCs w:val="20"/>
          <w:shd w:val="clear" w:color="auto" w:fill="FFFFFF"/>
        </w:rPr>
        <w:t>PNNL Report Pacific Northwest National Laboratory, Richmond</w:t>
      </w:r>
      <w:r w:rsidRPr="00152F0B">
        <w:rPr>
          <w:rFonts w:ascii="Times New Roman" w:hAnsi="Times New Roman"/>
          <w:noProof/>
          <w:sz w:val="20"/>
          <w:szCs w:val="20"/>
        </w:rPr>
        <w:t>.</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Ang, C. T., Morad, N.,  Ismail, M. T. and Ismail, N. (2013). Projection of carbon dioxide emissions by energy consumption and transportation in Malaysia: A time series approach. </w:t>
      </w:r>
      <w:r w:rsidRPr="00152F0B">
        <w:rPr>
          <w:rFonts w:ascii="Times New Roman" w:hAnsi="Times New Roman"/>
          <w:i/>
          <w:noProof/>
          <w:sz w:val="20"/>
          <w:szCs w:val="20"/>
        </w:rPr>
        <w:t>Journal of Energy Technologies and Policy</w:t>
      </w:r>
      <w:r w:rsidRPr="00152F0B">
        <w:rPr>
          <w:rFonts w:ascii="Times New Roman" w:hAnsi="Times New Roman"/>
          <w:noProof/>
          <w:sz w:val="20"/>
          <w:szCs w:val="20"/>
        </w:rPr>
        <w:t>, 3: 1 - 10.</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Korre A, Nie Z. and Durucan S. (2010).  Life cycle modelling of fossil fuel power generation with post-combustion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capture. </w:t>
      </w:r>
      <w:r w:rsidRPr="00152F0B">
        <w:rPr>
          <w:rFonts w:ascii="Times New Roman" w:hAnsi="Times New Roman"/>
          <w:i/>
          <w:noProof/>
          <w:sz w:val="20"/>
          <w:szCs w:val="20"/>
        </w:rPr>
        <w:t>International Journal of Greenhouse Gas Control</w:t>
      </w:r>
      <w:r w:rsidRPr="00152F0B">
        <w:rPr>
          <w:rFonts w:ascii="Times New Roman" w:hAnsi="Times New Roman"/>
          <w:noProof/>
          <w:sz w:val="20"/>
          <w:szCs w:val="20"/>
        </w:rPr>
        <w:t xml:space="preserve"> , 4: 289 – 300.</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Samimi, A. and Zarinabadi S. (2012). Reduction of greenhouse gases emission and effect on environment. </w:t>
      </w:r>
      <w:r w:rsidRPr="00152F0B">
        <w:rPr>
          <w:rFonts w:ascii="Times New Roman" w:hAnsi="Times New Roman"/>
          <w:i/>
          <w:iCs/>
          <w:color w:val="222222"/>
          <w:sz w:val="20"/>
          <w:szCs w:val="20"/>
          <w:shd w:val="clear" w:color="auto" w:fill="FFFFFF"/>
        </w:rPr>
        <w:t>Journal of American Science,</w:t>
      </w:r>
      <w:r w:rsidRPr="00152F0B">
        <w:rPr>
          <w:rStyle w:val="apple-converted-space"/>
          <w:rFonts w:ascii="Times New Roman" w:hAnsi="Times New Roman"/>
          <w:color w:val="222222"/>
          <w:sz w:val="20"/>
          <w:szCs w:val="20"/>
          <w:shd w:val="clear" w:color="auto" w:fill="FFFFFF"/>
        </w:rPr>
        <w:t> </w:t>
      </w:r>
      <w:r w:rsidRPr="00152F0B">
        <w:rPr>
          <w:rFonts w:ascii="Times New Roman" w:hAnsi="Times New Roman"/>
          <w:color w:val="222222"/>
          <w:sz w:val="20"/>
          <w:szCs w:val="20"/>
          <w:shd w:val="clear" w:color="auto" w:fill="FFFFFF"/>
        </w:rPr>
        <w:t>8: 1011 - 1015.</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Mathiesen,  B. V., Lund, H. and Karlsson K.. (2011). 100% Renewable energy systems, climate mitigation and economic growth. </w:t>
      </w:r>
      <w:r w:rsidRPr="00152F0B">
        <w:rPr>
          <w:rFonts w:ascii="Times New Roman" w:hAnsi="Times New Roman"/>
          <w:i/>
          <w:noProof/>
          <w:sz w:val="20"/>
          <w:szCs w:val="20"/>
        </w:rPr>
        <w:t>Applied Energy</w:t>
      </w:r>
      <w:r w:rsidRPr="00152F0B">
        <w:rPr>
          <w:rFonts w:ascii="Times New Roman" w:hAnsi="Times New Roman"/>
          <w:noProof/>
          <w:sz w:val="20"/>
          <w:szCs w:val="20"/>
        </w:rPr>
        <w:t xml:space="preserve">, 88: 488 – 501.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Ross, J. R. H. (2015). Natural gas reforming and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mitigation. </w:t>
      </w:r>
      <w:r w:rsidRPr="00152F0B">
        <w:rPr>
          <w:rFonts w:ascii="Times New Roman" w:hAnsi="Times New Roman"/>
          <w:i/>
          <w:noProof/>
          <w:sz w:val="20"/>
          <w:szCs w:val="20"/>
        </w:rPr>
        <w:t>Catalysis Today</w:t>
      </w:r>
      <w:r w:rsidRPr="00152F0B">
        <w:rPr>
          <w:rFonts w:ascii="Times New Roman" w:hAnsi="Times New Roman"/>
          <w:noProof/>
          <w:sz w:val="20"/>
          <w:szCs w:val="20"/>
        </w:rPr>
        <w:t xml:space="preserve">, 100: 151 –158.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Braga, T. P., Santos, R. C., Sales, B. M., da Silva, B. R., Pinheiro, A. N., Leite, E. R. and Valentini A. (2014).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mitigation by carbon nanotube formation during dry reforming of methane analyzed by factorial design combined with response surface methodology. </w:t>
      </w:r>
      <w:r w:rsidRPr="00152F0B">
        <w:rPr>
          <w:rFonts w:ascii="Times New Roman" w:hAnsi="Times New Roman"/>
          <w:i/>
          <w:noProof/>
          <w:sz w:val="20"/>
          <w:szCs w:val="20"/>
        </w:rPr>
        <w:t>Chinese Journal of  Catalysis</w:t>
      </w:r>
      <w:r w:rsidRPr="00152F0B">
        <w:rPr>
          <w:rFonts w:ascii="Times New Roman" w:hAnsi="Times New Roman"/>
          <w:noProof/>
          <w:sz w:val="20"/>
          <w:szCs w:val="20"/>
        </w:rPr>
        <w:t xml:space="preserve">, 35: 514 –523.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Aasberg-Petersen, K., Dybkjær, I., Ovesen, C. V., Schjødt, N. C., Sehested, J. and Thomsen, S. G. (2011). Natural gas to synthesis gas - catalysts and catalytic processes. </w:t>
      </w:r>
      <w:r w:rsidRPr="00152F0B">
        <w:rPr>
          <w:rFonts w:ascii="Times New Roman" w:hAnsi="Times New Roman"/>
          <w:i/>
          <w:noProof/>
          <w:sz w:val="20"/>
          <w:szCs w:val="20"/>
        </w:rPr>
        <w:t xml:space="preserve">Journal of Natural Gas Science and Engineering, </w:t>
      </w:r>
      <w:r w:rsidRPr="00152F0B">
        <w:rPr>
          <w:rFonts w:ascii="Times New Roman" w:hAnsi="Times New Roman"/>
          <w:noProof/>
          <w:sz w:val="20"/>
          <w:szCs w:val="20"/>
        </w:rPr>
        <w:t xml:space="preserve">3: 423 – 459.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Verykios, X. E. (2003). Catalytic dry reforming of natural gas for the production of chemicals and hydrogen. </w:t>
      </w:r>
      <w:r w:rsidRPr="00152F0B">
        <w:rPr>
          <w:rFonts w:ascii="Times New Roman" w:hAnsi="Times New Roman"/>
          <w:i/>
          <w:noProof/>
          <w:sz w:val="20"/>
          <w:szCs w:val="20"/>
        </w:rPr>
        <w:t>International Journal of Hydrogen Energy</w:t>
      </w:r>
      <w:r w:rsidRPr="00152F0B">
        <w:rPr>
          <w:rFonts w:ascii="Times New Roman" w:hAnsi="Times New Roman"/>
          <w:noProof/>
          <w:sz w:val="20"/>
          <w:szCs w:val="20"/>
        </w:rPr>
        <w:t xml:space="preserve">, 28: 1045 – 1063.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Sharifi, M., Haghighi, M., Rahmani, F. and Karimipour, S. (2014). Syngas production via dry reforming of CH</w:t>
      </w:r>
      <w:r w:rsidRPr="00152F0B">
        <w:rPr>
          <w:rFonts w:ascii="Times New Roman" w:hAnsi="Times New Roman"/>
          <w:noProof/>
          <w:sz w:val="20"/>
          <w:szCs w:val="20"/>
          <w:vertAlign w:val="subscript"/>
        </w:rPr>
        <w:t xml:space="preserve">4 </w:t>
      </w:r>
      <w:r w:rsidRPr="00152F0B">
        <w:rPr>
          <w:rFonts w:ascii="Times New Roman" w:hAnsi="Times New Roman"/>
          <w:noProof/>
          <w:sz w:val="20"/>
          <w:szCs w:val="20"/>
        </w:rPr>
        <w:t>over Co- and Cu-promoted Ni/Al</w:t>
      </w:r>
      <w:r w:rsidRPr="00152F0B">
        <w:rPr>
          <w:rFonts w:ascii="Times New Roman" w:hAnsi="Times New Roman"/>
          <w:noProof/>
          <w:sz w:val="20"/>
          <w:szCs w:val="20"/>
          <w:vertAlign w:val="subscript"/>
        </w:rPr>
        <w:t>2</w:t>
      </w:r>
      <w:r w:rsidRPr="00152F0B">
        <w:rPr>
          <w:rFonts w:ascii="Times New Roman" w:hAnsi="Times New Roman"/>
          <w:noProof/>
          <w:sz w:val="20"/>
          <w:szCs w:val="20"/>
        </w:rPr>
        <w:t>O</w:t>
      </w:r>
      <w:r w:rsidRPr="00152F0B">
        <w:rPr>
          <w:rFonts w:ascii="Times New Roman" w:hAnsi="Times New Roman"/>
          <w:noProof/>
          <w:sz w:val="20"/>
          <w:szCs w:val="20"/>
          <w:vertAlign w:val="subscript"/>
        </w:rPr>
        <w:t>3</w:t>
      </w:r>
      <w:r w:rsidRPr="00152F0B">
        <w:rPr>
          <w:rFonts w:ascii="Times New Roman" w:hAnsi="Times New Roman"/>
          <w:noProof/>
          <w:sz w:val="20"/>
          <w:szCs w:val="20"/>
        </w:rPr>
        <w:t>–Zr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nanocatalysts synthesized via sequential impregnation and sol–gel methods.</w:t>
      </w:r>
      <w:r w:rsidRPr="00152F0B">
        <w:rPr>
          <w:rFonts w:ascii="Times New Roman" w:hAnsi="Times New Roman"/>
          <w:i/>
          <w:noProof/>
          <w:sz w:val="20"/>
          <w:szCs w:val="20"/>
        </w:rPr>
        <w:t xml:space="preserve"> Journal of Natural Gas Science and Engineering,</w:t>
      </w:r>
      <w:r w:rsidRPr="00152F0B">
        <w:rPr>
          <w:rFonts w:ascii="Times New Roman" w:hAnsi="Times New Roman"/>
          <w:noProof/>
          <w:sz w:val="20"/>
          <w:szCs w:val="20"/>
        </w:rPr>
        <w:t xml:space="preserve">21: 993 – 1004.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Ba, K, Oszk, A., Kecsk, T. and Erd A. (2014).  Dry reforming of CH</w:t>
      </w:r>
      <w:r w:rsidRPr="00152F0B">
        <w:rPr>
          <w:rFonts w:ascii="Times New Roman" w:hAnsi="Times New Roman"/>
          <w:noProof/>
          <w:sz w:val="20"/>
          <w:szCs w:val="20"/>
          <w:vertAlign w:val="subscript"/>
        </w:rPr>
        <w:t>4</w:t>
      </w:r>
      <w:r w:rsidRPr="00152F0B">
        <w:rPr>
          <w:rFonts w:ascii="Times New Roman" w:hAnsi="Times New Roman"/>
          <w:noProof/>
          <w:sz w:val="20"/>
          <w:szCs w:val="20"/>
        </w:rPr>
        <w:t xml:space="preserve"> on Rh doped Co /Al</w:t>
      </w:r>
      <w:r w:rsidRPr="00152F0B">
        <w:rPr>
          <w:rFonts w:ascii="Times New Roman" w:hAnsi="Times New Roman"/>
          <w:noProof/>
          <w:sz w:val="20"/>
          <w:szCs w:val="20"/>
          <w:vertAlign w:val="subscript"/>
        </w:rPr>
        <w:t>2</w:t>
      </w:r>
      <w:r w:rsidRPr="00152F0B">
        <w:rPr>
          <w:rFonts w:ascii="Times New Roman" w:hAnsi="Times New Roman"/>
          <w:noProof/>
          <w:sz w:val="20"/>
          <w:szCs w:val="20"/>
        </w:rPr>
        <w:t>O</w:t>
      </w:r>
      <w:r w:rsidRPr="00152F0B">
        <w:rPr>
          <w:rFonts w:ascii="Times New Roman" w:hAnsi="Times New Roman"/>
          <w:noProof/>
          <w:sz w:val="20"/>
          <w:szCs w:val="20"/>
          <w:vertAlign w:val="subscript"/>
        </w:rPr>
        <w:t>3</w:t>
      </w:r>
      <w:r w:rsidRPr="00152F0B">
        <w:rPr>
          <w:rFonts w:ascii="Times New Roman" w:hAnsi="Times New Roman"/>
          <w:noProof/>
          <w:sz w:val="20"/>
          <w:szCs w:val="20"/>
        </w:rPr>
        <w:t xml:space="preserve"> catalysts </w:t>
      </w:r>
      <w:r w:rsidRPr="00152F0B">
        <w:rPr>
          <w:rFonts w:ascii="Times New Roman" w:hAnsi="Times New Roman"/>
          <w:i/>
          <w:iCs/>
          <w:color w:val="222222"/>
          <w:sz w:val="20"/>
          <w:szCs w:val="20"/>
          <w:shd w:val="clear" w:color="auto" w:fill="FFFFFF"/>
        </w:rPr>
        <w:t xml:space="preserve">Catalysis Today, </w:t>
      </w:r>
      <w:r w:rsidRPr="00152F0B">
        <w:rPr>
          <w:rFonts w:ascii="Times New Roman" w:hAnsi="Times New Roman"/>
          <w:color w:val="222222"/>
          <w:sz w:val="20"/>
          <w:szCs w:val="20"/>
          <w:shd w:val="clear" w:color="auto" w:fill="FFFFFF"/>
        </w:rPr>
        <w:t>228: 123 - 130</w:t>
      </w:r>
      <w:r w:rsidRPr="00152F0B">
        <w:rPr>
          <w:rFonts w:ascii="Times New Roman" w:hAnsi="Times New Roman"/>
          <w:noProof/>
          <w:sz w:val="20"/>
          <w:szCs w:val="20"/>
        </w:rPr>
        <w:t>.</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Ayodele, B. V., Khan, M. R, Lam, S. S. and Cheng, C. K. (2016). Production of CO-rich hydrogen from methane dry reforming over lanthania-supported cobalt catalyst: Kinetic and mechanistic studies. </w:t>
      </w:r>
      <w:r w:rsidRPr="00152F0B">
        <w:rPr>
          <w:rFonts w:ascii="Times New Roman" w:hAnsi="Times New Roman"/>
          <w:i/>
          <w:iCs/>
          <w:color w:val="222222"/>
          <w:sz w:val="20"/>
          <w:szCs w:val="20"/>
          <w:shd w:val="clear" w:color="auto" w:fill="FFFFFF"/>
        </w:rPr>
        <w:t>International Journal of Hydrogen Energy</w:t>
      </w:r>
      <w:r w:rsidRPr="00152F0B">
        <w:rPr>
          <w:rFonts w:ascii="Times New Roman" w:hAnsi="Times New Roman"/>
          <w:color w:val="222222"/>
          <w:sz w:val="20"/>
          <w:szCs w:val="20"/>
          <w:shd w:val="clear" w:color="auto" w:fill="FFFFFF"/>
        </w:rPr>
        <w:t>,</w:t>
      </w:r>
      <w:r w:rsidRPr="00152F0B">
        <w:rPr>
          <w:rStyle w:val="apple-converted-space"/>
          <w:rFonts w:ascii="Times New Roman" w:hAnsi="Times New Roman"/>
          <w:color w:val="222222"/>
          <w:sz w:val="20"/>
          <w:szCs w:val="20"/>
          <w:shd w:val="clear" w:color="auto" w:fill="FFFFFF"/>
        </w:rPr>
        <w:t> </w:t>
      </w:r>
      <w:r w:rsidRPr="00152F0B">
        <w:rPr>
          <w:rFonts w:ascii="Times New Roman" w:hAnsi="Times New Roman"/>
          <w:color w:val="222222"/>
          <w:sz w:val="20"/>
          <w:szCs w:val="20"/>
          <w:shd w:val="clear" w:color="auto" w:fill="FFFFFF"/>
        </w:rPr>
        <w:t>41: 4603 - 4615.</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Khodakov, A. Y, Chu, W. and Fongarland, P. (2007). Advances in the development of novel cobalt Fischer − Tropsch Catalysts for Synthesis of Long-Chain Hydrocarbons and Clean Fuels. </w:t>
      </w:r>
      <w:r w:rsidRPr="00152F0B">
        <w:rPr>
          <w:rFonts w:ascii="Times New Roman" w:hAnsi="Times New Roman"/>
          <w:i/>
          <w:iCs/>
          <w:color w:val="222222"/>
          <w:sz w:val="20"/>
          <w:szCs w:val="20"/>
          <w:shd w:val="clear" w:color="auto" w:fill="FFFFFF"/>
        </w:rPr>
        <w:t>Chemical Reviews</w:t>
      </w:r>
      <w:r w:rsidRPr="00152F0B">
        <w:rPr>
          <w:rFonts w:ascii="Times New Roman" w:hAnsi="Times New Roman"/>
          <w:color w:val="222222"/>
          <w:sz w:val="20"/>
          <w:szCs w:val="20"/>
          <w:shd w:val="clear" w:color="auto" w:fill="FFFFFF"/>
        </w:rPr>
        <w:t>,</w:t>
      </w:r>
      <w:r w:rsidRPr="00152F0B">
        <w:rPr>
          <w:rStyle w:val="apple-converted-space"/>
          <w:rFonts w:ascii="Times New Roman" w:hAnsi="Times New Roman"/>
          <w:color w:val="222222"/>
          <w:sz w:val="20"/>
          <w:szCs w:val="20"/>
          <w:shd w:val="clear" w:color="auto" w:fill="FFFFFF"/>
        </w:rPr>
        <w:t> </w:t>
      </w:r>
      <w:r w:rsidRPr="00152F0B">
        <w:rPr>
          <w:rFonts w:ascii="Times New Roman" w:hAnsi="Times New Roman"/>
          <w:color w:val="222222"/>
          <w:sz w:val="20"/>
          <w:szCs w:val="20"/>
          <w:shd w:val="clear" w:color="auto" w:fill="FFFFFF"/>
        </w:rPr>
        <w:t>107(5): 1692 - 1744.</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Yao, Y., Liu, X., Hildebrandt, D. and Glasser D. (2011). Fischer-Tropsch synthesis using H</w:t>
      </w:r>
      <w:r w:rsidRPr="00152F0B">
        <w:rPr>
          <w:rFonts w:ascii="Times New Roman" w:hAnsi="Times New Roman"/>
          <w:noProof/>
          <w:sz w:val="20"/>
          <w:szCs w:val="20"/>
          <w:vertAlign w:val="subscript"/>
        </w:rPr>
        <w:t>2</w:t>
      </w:r>
      <w:r w:rsidRPr="00152F0B">
        <w:rPr>
          <w:rFonts w:ascii="Times New Roman" w:hAnsi="Times New Roman"/>
          <w:noProof/>
          <w:sz w:val="20"/>
          <w:szCs w:val="20"/>
        </w:rPr>
        <w:t>/CO/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syngas mixtures over an iron catalyst. </w:t>
      </w:r>
      <w:r w:rsidRPr="00152F0B">
        <w:rPr>
          <w:rFonts w:ascii="Times New Roman" w:hAnsi="Times New Roman"/>
          <w:i/>
          <w:noProof/>
          <w:sz w:val="20"/>
          <w:szCs w:val="20"/>
        </w:rPr>
        <w:t xml:space="preserve">Industrial Engineering Chemical Research, </w:t>
      </w:r>
      <w:r w:rsidRPr="00152F0B">
        <w:rPr>
          <w:rFonts w:ascii="Times New Roman" w:hAnsi="Times New Roman"/>
          <w:noProof/>
          <w:sz w:val="20"/>
          <w:szCs w:val="20"/>
        </w:rPr>
        <w:t>50: 11002 –11012.</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color w:val="222222"/>
          <w:sz w:val="20"/>
          <w:szCs w:val="20"/>
          <w:shd w:val="clear" w:color="auto" w:fill="FFFFFF"/>
        </w:rPr>
        <w:t>Lee, J. H., You, Y. W., Ahn, H. C., Hong, J. S., Kim, S. B., Chang, T. S. and Suh, J. K. (2014).</w:t>
      </w:r>
      <w:r w:rsidRPr="00152F0B">
        <w:rPr>
          <w:rFonts w:ascii="Times New Roman" w:hAnsi="Times New Roman"/>
          <w:noProof/>
          <w:sz w:val="20"/>
          <w:szCs w:val="20"/>
        </w:rPr>
        <w:t xml:space="preserve"> The deactivation study of Co–Ru–Zr catalyst depending on supports in the dry reforming of carbon dioxide. </w:t>
      </w:r>
      <w:r w:rsidRPr="00152F0B">
        <w:rPr>
          <w:rFonts w:ascii="Times New Roman" w:hAnsi="Times New Roman"/>
          <w:i/>
          <w:noProof/>
          <w:sz w:val="20"/>
          <w:szCs w:val="20"/>
        </w:rPr>
        <w:t>Journal of Industrial and Engineering Chemistry</w:t>
      </w:r>
      <w:r w:rsidRPr="00152F0B">
        <w:rPr>
          <w:rFonts w:ascii="Times New Roman" w:hAnsi="Times New Roman"/>
          <w:noProof/>
          <w:sz w:val="20"/>
          <w:szCs w:val="20"/>
        </w:rPr>
        <w:t xml:space="preserve">, 20: 284 – 289.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Ruckenstein, E. and Wang, H. Y. (2002). Carbon deposition and catalytic deactivation during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reforming of CH</w:t>
      </w:r>
      <w:r w:rsidRPr="00152F0B">
        <w:rPr>
          <w:rFonts w:ascii="Times New Roman" w:hAnsi="Times New Roman"/>
          <w:noProof/>
          <w:sz w:val="20"/>
          <w:szCs w:val="20"/>
          <w:vertAlign w:val="subscript"/>
        </w:rPr>
        <w:t>4</w:t>
      </w:r>
      <w:r w:rsidRPr="00152F0B">
        <w:rPr>
          <w:rFonts w:ascii="Times New Roman" w:hAnsi="Times New Roman"/>
          <w:noProof/>
          <w:sz w:val="20"/>
          <w:szCs w:val="20"/>
        </w:rPr>
        <w:t xml:space="preserve"> over Co/γ-Al</w:t>
      </w:r>
      <w:r w:rsidRPr="00152F0B">
        <w:rPr>
          <w:rFonts w:ascii="Times New Roman" w:hAnsi="Times New Roman"/>
          <w:noProof/>
          <w:sz w:val="20"/>
          <w:szCs w:val="20"/>
          <w:vertAlign w:val="subscript"/>
        </w:rPr>
        <w:t>2</w:t>
      </w:r>
      <w:r w:rsidRPr="00152F0B">
        <w:rPr>
          <w:rFonts w:ascii="Times New Roman" w:hAnsi="Times New Roman"/>
          <w:noProof/>
          <w:sz w:val="20"/>
          <w:szCs w:val="20"/>
        </w:rPr>
        <w:t>O</w:t>
      </w:r>
      <w:r w:rsidRPr="00152F0B">
        <w:rPr>
          <w:rFonts w:ascii="Times New Roman" w:hAnsi="Times New Roman"/>
          <w:noProof/>
          <w:sz w:val="20"/>
          <w:szCs w:val="20"/>
          <w:vertAlign w:val="subscript"/>
        </w:rPr>
        <w:t>3</w:t>
      </w:r>
      <w:r w:rsidRPr="00152F0B">
        <w:rPr>
          <w:rFonts w:ascii="Times New Roman" w:hAnsi="Times New Roman"/>
          <w:noProof/>
          <w:sz w:val="20"/>
          <w:szCs w:val="20"/>
        </w:rPr>
        <w:t xml:space="preserve"> catalysts. </w:t>
      </w:r>
      <w:r w:rsidRPr="00152F0B">
        <w:rPr>
          <w:rFonts w:ascii="Times New Roman" w:hAnsi="Times New Roman"/>
          <w:i/>
          <w:noProof/>
          <w:sz w:val="20"/>
          <w:szCs w:val="20"/>
        </w:rPr>
        <w:t>Journal of Catalysis</w:t>
      </w:r>
      <w:r w:rsidRPr="00152F0B">
        <w:rPr>
          <w:rFonts w:ascii="Times New Roman" w:hAnsi="Times New Roman"/>
          <w:noProof/>
          <w:sz w:val="20"/>
          <w:szCs w:val="20"/>
        </w:rPr>
        <w:t>, 205: 289 – 293.</w:t>
      </w:r>
    </w:p>
    <w:p w:rsid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Zhang, J., Wang, H. and Dalai  A. (2007). Development of stable bimetallic catalysts for carbon dioxide reforming of methane. </w:t>
      </w:r>
      <w:r w:rsidRPr="00152F0B">
        <w:rPr>
          <w:rFonts w:ascii="Times New Roman" w:hAnsi="Times New Roman"/>
          <w:i/>
          <w:noProof/>
          <w:sz w:val="20"/>
          <w:szCs w:val="20"/>
        </w:rPr>
        <w:t>Journal of Catalysis</w:t>
      </w:r>
      <w:r w:rsidRPr="00152F0B">
        <w:rPr>
          <w:rFonts w:ascii="Times New Roman" w:hAnsi="Times New Roman"/>
          <w:noProof/>
          <w:sz w:val="20"/>
          <w:szCs w:val="20"/>
        </w:rPr>
        <w:t xml:space="preserve">, 249: 300 – 310. </w:t>
      </w:r>
    </w:p>
    <w:p w:rsidR="00152F0B" w:rsidRPr="00152F0B" w:rsidRDefault="00152F0B" w:rsidP="00152F0B">
      <w:pPr>
        <w:pStyle w:val="ListParagraph"/>
        <w:widowControl w:val="0"/>
        <w:autoSpaceDE w:val="0"/>
        <w:autoSpaceDN w:val="0"/>
        <w:adjustRightInd w:val="0"/>
        <w:spacing w:after="0" w:line="240" w:lineRule="auto"/>
        <w:ind w:left="360"/>
        <w:contextualSpacing w:val="0"/>
        <w:jc w:val="both"/>
        <w:rPr>
          <w:rFonts w:ascii="Times New Roman" w:hAnsi="Times New Roman"/>
          <w:noProof/>
          <w:sz w:val="20"/>
          <w:szCs w:val="20"/>
        </w:rPr>
      </w:pP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lastRenderedPageBreak/>
        <w:t xml:space="preserve">Corthals, S., Witvrouwen, T., Jacobs, P. and Sels B. (2011). Development of dry reforming catalysts at elevated pressure: D-optimal vs. full factorial design. </w:t>
      </w:r>
      <w:r w:rsidRPr="00152F0B">
        <w:rPr>
          <w:rFonts w:ascii="Times New Roman" w:hAnsi="Times New Roman"/>
          <w:i/>
          <w:noProof/>
          <w:sz w:val="20"/>
          <w:szCs w:val="20"/>
        </w:rPr>
        <w:t>Catalysis Today</w:t>
      </w:r>
      <w:r w:rsidRPr="00152F0B">
        <w:rPr>
          <w:rFonts w:ascii="Times New Roman" w:hAnsi="Times New Roman"/>
          <w:noProof/>
          <w:sz w:val="20"/>
          <w:szCs w:val="20"/>
        </w:rPr>
        <w:t xml:space="preserve">, 159: 12 – 24.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Li, D., Nakagawa, Y. and Tomishige K. (2011). Methane reforming to synthesis gas over Ni catalysts modified with noble metals. </w:t>
      </w:r>
      <w:r w:rsidRPr="00152F0B">
        <w:rPr>
          <w:rFonts w:ascii="Times New Roman" w:hAnsi="Times New Roman"/>
          <w:i/>
          <w:noProof/>
          <w:sz w:val="20"/>
          <w:szCs w:val="20"/>
        </w:rPr>
        <w:t>Applied Catalysis A General</w:t>
      </w:r>
      <w:r w:rsidRPr="00152F0B">
        <w:rPr>
          <w:rFonts w:ascii="Times New Roman" w:hAnsi="Times New Roman"/>
          <w:noProof/>
          <w:sz w:val="20"/>
          <w:szCs w:val="20"/>
        </w:rPr>
        <w:t xml:space="preserve">, 408: 1 – 24.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Özkara-Aydınoğlu, Ş. and Aksoylu, A. E. (2010).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reforming of methane over Pt–Ni/Al</w:t>
      </w:r>
      <w:r w:rsidRPr="00152F0B">
        <w:rPr>
          <w:rFonts w:ascii="Times New Roman" w:hAnsi="Times New Roman"/>
          <w:noProof/>
          <w:sz w:val="20"/>
          <w:szCs w:val="20"/>
          <w:vertAlign w:val="subscript"/>
        </w:rPr>
        <w:t>2</w:t>
      </w:r>
      <w:r w:rsidRPr="00152F0B">
        <w:rPr>
          <w:rFonts w:ascii="Times New Roman" w:hAnsi="Times New Roman"/>
          <w:noProof/>
          <w:sz w:val="20"/>
          <w:szCs w:val="20"/>
        </w:rPr>
        <w:t>O</w:t>
      </w:r>
      <w:r w:rsidRPr="00152F0B">
        <w:rPr>
          <w:rFonts w:ascii="Times New Roman" w:hAnsi="Times New Roman"/>
          <w:noProof/>
          <w:sz w:val="20"/>
          <w:szCs w:val="20"/>
          <w:vertAlign w:val="subscript"/>
        </w:rPr>
        <w:t>3</w:t>
      </w:r>
      <w:r w:rsidRPr="00152F0B">
        <w:rPr>
          <w:rFonts w:ascii="Times New Roman" w:hAnsi="Times New Roman"/>
          <w:noProof/>
          <w:sz w:val="20"/>
          <w:szCs w:val="20"/>
        </w:rPr>
        <w:t xml:space="preserve"> catalysts: Effects of catalyst composition, and water and oxygen addition to the feed. </w:t>
      </w:r>
      <w:r w:rsidRPr="00152F0B">
        <w:rPr>
          <w:rFonts w:ascii="Times New Roman" w:hAnsi="Times New Roman"/>
          <w:i/>
          <w:noProof/>
          <w:sz w:val="20"/>
          <w:szCs w:val="20"/>
        </w:rPr>
        <w:t>International Journal of Hydrogen Energy</w:t>
      </w:r>
      <w:r w:rsidRPr="00152F0B">
        <w:rPr>
          <w:rFonts w:ascii="Times New Roman" w:hAnsi="Times New Roman"/>
          <w:noProof/>
          <w:sz w:val="20"/>
          <w:szCs w:val="20"/>
        </w:rPr>
        <w:t xml:space="preserve">, 36: 2950 –2959.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Wisniewski, M., Boréave, A. and Gélin P. (2005). Catalytic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reforming of methane over Ir/Ce</w:t>
      </w:r>
      <w:r w:rsidRPr="00152F0B">
        <w:rPr>
          <w:rFonts w:ascii="Times New Roman" w:hAnsi="Times New Roman"/>
          <w:noProof/>
          <w:sz w:val="20"/>
          <w:szCs w:val="20"/>
          <w:vertAlign w:val="subscript"/>
        </w:rPr>
        <w:t>0.9</w:t>
      </w:r>
      <w:r w:rsidRPr="00152F0B">
        <w:rPr>
          <w:rFonts w:ascii="Times New Roman" w:hAnsi="Times New Roman"/>
          <w:noProof/>
          <w:sz w:val="20"/>
          <w:szCs w:val="20"/>
        </w:rPr>
        <w:t>Gd</w:t>
      </w:r>
      <w:r w:rsidRPr="00152F0B">
        <w:rPr>
          <w:rFonts w:ascii="Times New Roman" w:hAnsi="Times New Roman"/>
          <w:noProof/>
          <w:sz w:val="20"/>
          <w:szCs w:val="20"/>
          <w:vertAlign w:val="subscript"/>
        </w:rPr>
        <w:t>0.1</w:t>
      </w:r>
      <w:r w:rsidRPr="00152F0B">
        <w:rPr>
          <w:rFonts w:ascii="Times New Roman" w:hAnsi="Times New Roman"/>
          <w:noProof/>
          <w:sz w:val="20"/>
          <w:szCs w:val="20"/>
        </w:rPr>
        <w:t>O</w:t>
      </w:r>
      <w:r w:rsidRPr="00152F0B">
        <w:rPr>
          <w:rFonts w:ascii="Times New Roman" w:hAnsi="Times New Roman"/>
          <w:noProof/>
          <w:sz w:val="20"/>
          <w:szCs w:val="20"/>
          <w:vertAlign w:val="subscript"/>
        </w:rPr>
        <w:t>2−x</w:t>
      </w:r>
      <w:r w:rsidRPr="00152F0B">
        <w:rPr>
          <w:rFonts w:ascii="Times New Roman" w:hAnsi="Times New Roman"/>
          <w:noProof/>
          <w:sz w:val="20"/>
          <w:szCs w:val="20"/>
        </w:rPr>
        <w:t xml:space="preserve">. </w:t>
      </w:r>
      <w:r w:rsidRPr="00152F0B">
        <w:rPr>
          <w:rFonts w:ascii="Times New Roman" w:hAnsi="Times New Roman"/>
          <w:i/>
          <w:noProof/>
          <w:sz w:val="20"/>
          <w:szCs w:val="20"/>
        </w:rPr>
        <w:t>Catal Communications</w:t>
      </w:r>
      <w:r w:rsidRPr="00152F0B">
        <w:rPr>
          <w:rFonts w:ascii="Times New Roman" w:hAnsi="Times New Roman"/>
          <w:noProof/>
          <w:sz w:val="20"/>
          <w:szCs w:val="20"/>
        </w:rPr>
        <w:t>,  6: 596 – 600.</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color w:val="222222"/>
          <w:sz w:val="20"/>
          <w:szCs w:val="20"/>
          <w:shd w:val="clear" w:color="auto" w:fill="FFFFFF"/>
        </w:rPr>
        <w:t>Kim, S., Qadir, K., Jin, S., Reddy, A. S., Seo, B., Mun, B. S., Joo, S. H. and Park, J. Y. (2012)</w:t>
      </w:r>
      <w:r w:rsidRPr="00152F0B">
        <w:rPr>
          <w:rFonts w:ascii="Times New Roman" w:hAnsi="Times New Roman"/>
          <w:noProof/>
          <w:sz w:val="20"/>
          <w:szCs w:val="20"/>
        </w:rPr>
        <w:t xml:space="preserve">. Trend of catalytic activity of CO oxidation on Rh and Ru nanoparticles: Role of surface oxide. </w:t>
      </w:r>
      <w:r w:rsidRPr="00152F0B">
        <w:rPr>
          <w:rFonts w:ascii="Times New Roman" w:hAnsi="Times New Roman"/>
          <w:i/>
          <w:noProof/>
          <w:sz w:val="20"/>
          <w:szCs w:val="20"/>
        </w:rPr>
        <w:t>Catalysis Today</w:t>
      </w:r>
      <w:r w:rsidRPr="00152F0B">
        <w:rPr>
          <w:rFonts w:ascii="Times New Roman" w:hAnsi="Times New Roman"/>
          <w:noProof/>
          <w:sz w:val="20"/>
          <w:szCs w:val="20"/>
        </w:rPr>
        <w:t xml:space="preserve">, 185:131 – 137.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Budiman, A.W., Song, S-H., Chang, T-S., Shin, C-H. and Choi M-J. (2012). Dry reforming of methane over cobalt catalysts: A literature review of catalyst development. </w:t>
      </w:r>
      <w:r w:rsidRPr="00152F0B">
        <w:rPr>
          <w:rFonts w:ascii="Times New Roman" w:hAnsi="Times New Roman"/>
          <w:i/>
          <w:noProof/>
          <w:sz w:val="20"/>
          <w:szCs w:val="20"/>
        </w:rPr>
        <w:t>Catal Surveys from Asia</w:t>
      </w:r>
      <w:r w:rsidRPr="00152F0B">
        <w:rPr>
          <w:rFonts w:ascii="Times New Roman" w:hAnsi="Times New Roman"/>
          <w:noProof/>
          <w:sz w:val="20"/>
          <w:szCs w:val="20"/>
        </w:rPr>
        <w:t>, 16: 183 –197.</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Hadian, N., Rezaei, M., Mosayebi, Z. and Meshkani, F. (2012).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reforming of methane over nickel catalysts supported on nanocrystalline MgAl</w:t>
      </w:r>
      <w:r w:rsidRPr="00152F0B">
        <w:rPr>
          <w:rFonts w:ascii="Times New Roman" w:hAnsi="Times New Roman"/>
          <w:noProof/>
          <w:sz w:val="20"/>
          <w:szCs w:val="20"/>
          <w:vertAlign w:val="subscript"/>
        </w:rPr>
        <w:t>2</w:t>
      </w:r>
      <w:r w:rsidRPr="00152F0B">
        <w:rPr>
          <w:rFonts w:ascii="Times New Roman" w:hAnsi="Times New Roman"/>
          <w:noProof/>
          <w:sz w:val="20"/>
          <w:szCs w:val="20"/>
        </w:rPr>
        <w:t>O</w:t>
      </w:r>
      <w:r w:rsidRPr="00152F0B">
        <w:rPr>
          <w:rFonts w:ascii="Times New Roman" w:hAnsi="Times New Roman"/>
          <w:noProof/>
          <w:sz w:val="20"/>
          <w:szCs w:val="20"/>
          <w:vertAlign w:val="subscript"/>
        </w:rPr>
        <w:t xml:space="preserve">4 </w:t>
      </w:r>
      <w:r w:rsidRPr="00152F0B">
        <w:rPr>
          <w:rFonts w:ascii="Times New Roman" w:hAnsi="Times New Roman"/>
          <w:noProof/>
          <w:sz w:val="20"/>
          <w:szCs w:val="20"/>
        </w:rPr>
        <w:t xml:space="preserve">with high surface area. </w:t>
      </w:r>
      <w:r w:rsidRPr="00152F0B">
        <w:rPr>
          <w:rFonts w:ascii="Times New Roman" w:hAnsi="Times New Roman"/>
          <w:i/>
          <w:noProof/>
          <w:sz w:val="20"/>
          <w:szCs w:val="20"/>
        </w:rPr>
        <w:t xml:space="preserve">Journal of Natural Gas Chemistry, </w:t>
      </w:r>
      <w:r w:rsidRPr="00152F0B">
        <w:rPr>
          <w:rFonts w:ascii="Times New Roman" w:hAnsi="Times New Roman"/>
          <w:noProof/>
          <w:sz w:val="20"/>
          <w:szCs w:val="20"/>
        </w:rPr>
        <w:t>21: 200 – 206.</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Sehested, J. (2005). Four challenges for nickel steam-reforming catalysts. </w:t>
      </w:r>
      <w:r w:rsidRPr="00152F0B">
        <w:rPr>
          <w:rFonts w:ascii="Times New Roman" w:hAnsi="Times New Roman"/>
          <w:i/>
          <w:noProof/>
          <w:sz w:val="20"/>
          <w:szCs w:val="20"/>
        </w:rPr>
        <w:t>Catalysis Today</w:t>
      </w:r>
      <w:r w:rsidRPr="00152F0B">
        <w:rPr>
          <w:rFonts w:ascii="Times New Roman" w:hAnsi="Times New Roman"/>
          <w:noProof/>
          <w:sz w:val="20"/>
          <w:szCs w:val="20"/>
        </w:rPr>
        <w:t>, 111: 103 –110.</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Oliveira, H., Franceschinib, D. and Passos F. (2014). Cobalt catalyst characterization for methane decomposition and carbon nanotube growth. </w:t>
      </w:r>
      <w:r w:rsidRPr="00152F0B">
        <w:rPr>
          <w:rFonts w:ascii="Times New Roman" w:hAnsi="Times New Roman"/>
          <w:i/>
          <w:noProof/>
          <w:sz w:val="20"/>
          <w:szCs w:val="20"/>
        </w:rPr>
        <w:t>Journal of Brazilian Chemical Society</w:t>
      </w:r>
      <w:r w:rsidRPr="00152F0B">
        <w:rPr>
          <w:rFonts w:ascii="Times New Roman" w:hAnsi="Times New Roman"/>
          <w:noProof/>
          <w:sz w:val="20"/>
          <w:szCs w:val="20"/>
        </w:rPr>
        <w:t>, 25: 2339 – 2349.</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Frontera, P, Macario, A., Aloise,  A., Antonucci, P. L., Giordano, G. and Nagy, J. B. (2013). Effect of support surface on methane dry-reforming catalyst preparation. </w:t>
      </w:r>
      <w:r w:rsidRPr="00152F0B">
        <w:rPr>
          <w:rFonts w:ascii="Times New Roman" w:hAnsi="Times New Roman"/>
          <w:i/>
          <w:noProof/>
          <w:sz w:val="20"/>
          <w:szCs w:val="20"/>
        </w:rPr>
        <w:t>Catalysis Today</w:t>
      </w:r>
      <w:r w:rsidRPr="00152F0B">
        <w:rPr>
          <w:rFonts w:ascii="Times New Roman" w:hAnsi="Times New Roman"/>
          <w:noProof/>
          <w:sz w:val="20"/>
          <w:szCs w:val="20"/>
        </w:rPr>
        <w:t xml:space="preserve">, 218: 18 – 29.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Shi, L., Yang, G., Tao, K., Yoneyama, Y., Tan, Y. and Tsubaki N. (2013). An introduction of 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conversion by dry reforming with methane and new route of low-temperature methanol synthesis. </w:t>
      </w:r>
      <w:r w:rsidRPr="00152F0B">
        <w:rPr>
          <w:rFonts w:ascii="Times New Roman" w:hAnsi="Times New Roman"/>
          <w:i/>
          <w:noProof/>
          <w:sz w:val="20"/>
          <w:szCs w:val="20"/>
        </w:rPr>
        <w:t>Account of Chemical Research</w:t>
      </w:r>
      <w:r w:rsidRPr="00152F0B">
        <w:rPr>
          <w:rFonts w:ascii="Times New Roman" w:hAnsi="Times New Roman"/>
          <w:noProof/>
          <w:sz w:val="20"/>
          <w:szCs w:val="20"/>
        </w:rPr>
        <w:t>, 46: 1838 – 1847.</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Zhang, B., Cai, W., Li, Y., Xu, Y. and Shen W. (2008). Hydrogen production by steam reforming of ethanol over an Ir/Ce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catalyst: Reaction mechanism and stability of the catalyst. </w:t>
      </w:r>
      <w:r w:rsidRPr="00152F0B">
        <w:rPr>
          <w:rFonts w:ascii="Times New Roman" w:hAnsi="Times New Roman"/>
          <w:i/>
          <w:noProof/>
          <w:sz w:val="20"/>
          <w:szCs w:val="20"/>
        </w:rPr>
        <w:t>International Journal of Hydrogen Energy</w:t>
      </w:r>
      <w:r w:rsidRPr="00152F0B">
        <w:rPr>
          <w:rFonts w:ascii="Times New Roman" w:hAnsi="Times New Roman"/>
          <w:noProof/>
          <w:sz w:val="20"/>
          <w:szCs w:val="20"/>
        </w:rPr>
        <w:t xml:space="preserve">, 33: 4377 – 4386.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Zhang, B., Tang, X., Li, Y., Cai, W., Xu, Y. and Shen, W. (2006). Steam reforming of bio-ethanol for the production of hydrogen over ceria-supported Co, Ir and Ni catalysts. </w:t>
      </w:r>
      <w:r w:rsidRPr="00152F0B">
        <w:rPr>
          <w:rFonts w:ascii="Times New Roman" w:hAnsi="Times New Roman"/>
          <w:i/>
          <w:noProof/>
          <w:sz w:val="20"/>
          <w:szCs w:val="20"/>
        </w:rPr>
        <w:t>Catalysis Communications</w:t>
      </w:r>
      <w:r w:rsidRPr="00152F0B">
        <w:rPr>
          <w:rFonts w:ascii="Times New Roman" w:hAnsi="Times New Roman"/>
          <w:noProof/>
          <w:sz w:val="20"/>
          <w:szCs w:val="20"/>
        </w:rPr>
        <w:t xml:space="preserve">, 7: 367 – 372.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da Silva, A. M., de Souza, K. R., Mattos, L. V., Jacobs, G., Davis, B. H. and Noronha,  F. B. (2011). The effect of support reducibility on the stability of Co/Ce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for the oxidative steam reforming of ethanol. </w:t>
      </w:r>
      <w:r w:rsidRPr="00152F0B">
        <w:rPr>
          <w:rFonts w:ascii="Times New Roman" w:hAnsi="Times New Roman"/>
          <w:i/>
          <w:noProof/>
          <w:sz w:val="20"/>
          <w:szCs w:val="20"/>
        </w:rPr>
        <w:t>Catalysis Today</w:t>
      </w:r>
      <w:r w:rsidRPr="00152F0B">
        <w:rPr>
          <w:rFonts w:ascii="Times New Roman" w:hAnsi="Times New Roman"/>
          <w:noProof/>
          <w:sz w:val="20"/>
          <w:szCs w:val="20"/>
        </w:rPr>
        <w:t xml:space="preserve">, 164: 234 – 239.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Luisetto, I, Tuti, S. and Di Bartolomeo E. (2012). Co and Ni supported on Ce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as selective bimetallic catalyst for dry reforming of methane. </w:t>
      </w:r>
      <w:r w:rsidRPr="00152F0B">
        <w:rPr>
          <w:rFonts w:ascii="Times New Roman" w:hAnsi="Times New Roman"/>
          <w:i/>
          <w:noProof/>
          <w:sz w:val="20"/>
          <w:szCs w:val="20"/>
        </w:rPr>
        <w:t>International Journal of Hydrogen Energy</w:t>
      </w:r>
      <w:r w:rsidRPr="00152F0B">
        <w:rPr>
          <w:rFonts w:ascii="Times New Roman" w:hAnsi="Times New Roman"/>
          <w:noProof/>
          <w:sz w:val="20"/>
          <w:szCs w:val="20"/>
        </w:rPr>
        <w:t xml:space="preserve">, 37: 15992 – 15999.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Abasaeed, A. E, Al-fatesh, A. S, Naeem, M. A, Ibrahim, A. A. and Fakeeha, A. H. (2015). Catalytic performance of Ce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and Zr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supported Co catalysts for hydrogen production via dry reforming of methane. </w:t>
      </w:r>
      <w:r w:rsidRPr="00152F0B">
        <w:rPr>
          <w:rFonts w:ascii="Times New Roman" w:hAnsi="Times New Roman"/>
          <w:i/>
          <w:noProof/>
          <w:sz w:val="20"/>
          <w:szCs w:val="20"/>
        </w:rPr>
        <w:t>International Journal of Hydrogen Energy</w:t>
      </w:r>
      <w:r w:rsidRPr="00152F0B">
        <w:rPr>
          <w:rFonts w:ascii="Times New Roman" w:hAnsi="Times New Roman"/>
          <w:noProof/>
          <w:sz w:val="20"/>
          <w:szCs w:val="20"/>
        </w:rPr>
        <w:t xml:space="preserve">, 6818 – 6826.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Ayodele, B. V., Hossain, M. A., Chong, S. L, Soh, J. C, Abdullah, S., Khan, M. R. and Cheng, C. K. (2016). Non-isothermal kinetics and mechanistic study of thermal decomposition of light rare earth metal nitrate hydrates using thermogravimetric analysis. </w:t>
      </w:r>
      <w:r w:rsidRPr="00152F0B">
        <w:rPr>
          <w:rFonts w:ascii="Times New Roman" w:hAnsi="Times New Roman"/>
          <w:i/>
          <w:noProof/>
          <w:sz w:val="20"/>
          <w:szCs w:val="20"/>
        </w:rPr>
        <w:t xml:space="preserve">Journal of Thermal Analysis and Calorimetry, </w:t>
      </w:r>
      <w:r w:rsidRPr="00152F0B">
        <w:rPr>
          <w:rFonts w:ascii="Times New Roman" w:hAnsi="Times New Roman"/>
          <w:iCs/>
          <w:noProof/>
          <w:sz w:val="20"/>
          <w:szCs w:val="20"/>
        </w:rPr>
        <w:t>125(1): 423 - 435.</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Lee, S. S, Zhu, H., Contreras, E. Q, Prakash, A., Puppala, H. L. and Colvin, V. L. (2012). High temperature decomposition of cerium precursors to form ceria nanocrystal libraries for biological applications. </w:t>
      </w:r>
      <w:r w:rsidRPr="00152F0B">
        <w:rPr>
          <w:rFonts w:ascii="Times New Roman" w:hAnsi="Times New Roman"/>
          <w:i/>
          <w:noProof/>
          <w:sz w:val="20"/>
          <w:szCs w:val="20"/>
        </w:rPr>
        <w:t>Chemistry Materials,</w:t>
      </w:r>
      <w:r w:rsidRPr="00152F0B">
        <w:rPr>
          <w:rFonts w:ascii="Times New Roman" w:hAnsi="Times New Roman"/>
          <w:noProof/>
          <w:sz w:val="20"/>
          <w:szCs w:val="20"/>
        </w:rPr>
        <w:t xml:space="preserve"> 24: 424 – 432.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Foo, S. Y. (2012). Oxidative dry reforming of methane over alumina-supported Co-Ni catalyst systems. Doctor of Philosophy Thesis, University of New South Wale, Australia.</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Wang, H, Liu, Y., Wang, L. and Qin, Y. N. (2008).  Study on the carbon deposition in steam reforming of ethanol over Co/Ce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catalyst. </w:t>
      </w:r>
      <w:r w:rsidRPr="00152F0B">
        <w:rPr>
          <w:rFonts w:ascii="Times New Roman" w:hAnsi="Times New Roman"/>
          <w:i/>
          <w:noProof/>
          <w:sz w:val="20"/>
          <w:szCs w:val="20"/>
        </w:rPr>
        <w:t>Chemical Engineering Journal</w:t>
      </w:r>
      <w:r w:rsidRPr="00152F0B">
        <w:rPr>
          <w:rFonts w:ascii="Times New Roman" w:hAnsi="Times New Roman"/>
          <w:noProof/>
          <w:sz w:val="20"/>
          <w:szCs w:val="20"/>
        </w:rPr>
        <w:t xml:space="preserve">, 145: 25 – 31. </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Zeng, S., Fu, Xiaojuan Z., Tiezhuang W. and Xiaoman S. H. (2014). Influence of Fe doping on structure and water oxidation activity of nanocast Co</w:t>
      </w:r>
      <w:r w:rsidRPr="00152F0B">
        <w:rPr>
          <w:rFonts w:ascii="Times New Roman" w:hAnsi="Times New Roman"/>
          <w:noProof/>
          <w:sz w:val="20"/>
          <w:szCs w:val="20"/>
          <w:vertAlign w:val="subscript"/>
        </w:rPr>
        <w:t>3</w:t>
      </w:r>
      <w:r w:rsidRPr="00152F0B">
        <w:rPr>
          <w:rFonts w:ascii="Times New Roman" w:hAnsi="Times New Roman"/>
          <w:noProof/>
          <w:sz w:val="20"/>
          <w:szCs w:val="20"/>
        </w:rPr>
        <w:t>O</w:t>
      </w:r>
      <w:r w:rsidRPr="00152F0B">
        <w:rPr>
          <w:rFonts w:ascii="Times New Roman" w:hAnsi="Times New Roman"/>
          <w:noProof/>
          <w:sz w:val="20"/>
          <w:szCs w:val="20"/>
          <w:vertAlign w:val="subscript"/>
        </w:rPr>
        <w:t>4</w:t>
      </w:r>
      <w:r w:rsidRPr="00152F0B">
        <w:rPr>
          <w:rFonts w:ascii="Times New Roman" w:hAnsi="Times New Roman"/>
          <w:noProof/>
          <w:sz w:val="20"/>
          <w:szCs w:val="20"/>
        </w:rPr>
        <w:t xml:space="preserve">. </w:t>
      </w:r>
      <w:r w:rsidRPr="00152F0B">
        <w:rPr>
          <w:rFonts w:ascii="Times New Roman" w:hAnsi="Times New Roman"/>
          <w:i/>
          <w:noProof/>
          <w:sz w:val="20"/>
          <w:szCs w:val="20"/>
        </w:rPr>
        <w:t>Fuel Process Technology</w:t>
      </w:r>
      <w:r w:rsidRPr="00152F0B">
        <w:rPr>
          <w:rFonts w:ascii="Times New Roman" w:hAnsi="Times New Roman"/>
          <w:noProof/>
          <w:sz w:val="20"/>
          <w:szCs w:val="20"/>
        </w:rPr>
        <w:t>, 114: 4 – 10.</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Zeng, S., Zhang, X. Fu, X. Zhang, L. Su, H. and Pan, H. (2012). Co/Ce</w:t>
      </w:r>
      <w:r w:rsidRPr="00152F0B">
        <w:rPr>
          <w:rFonts w:ascii="Times New Roman" w:hAnsi="Times New Roman"/>
          <w:noProof/>
          <w:sz w:val="20"/>
          <w:szCs w:val="20"/>
          <w:vertAlign w:val="subscript"/>
        </w:rPr>
        <w:t>x</w:t>
      </w:r>
      <w:r w:rsidRPr="00152F0B">
        <w:rPr>
          <w:rFonts w:ascii="Times New Roman" w:hAnsi="Times New Roman"/>
          <w:noProof/>
          <w:sz w:val="20"/>
          <w:szCs w:val="20"/>
        </w:rPr>
        <w:t>Zr</w:t>
      </w:r>
      <w:r w:rsidRPr="00152F0B">
        <w:rPr>
          <w:rFonts w:ascii="Times New Roman" w:hAnsi="Times New Roman"/>
          <w:noProof/>
          <w:sz w:val="20"/>
          <w:szCs w:val="20"/>
          <w:vertAlign w:val="subscript"/>
        </w:rPr>
        <w:t>1−x</w:t>
      </w:r>
      <w:r w:rsidRPr="00152F0B">
        <w:rPr>
          <w:rFonts w:ascii="Times New Roman" w:hAnsi="Times New Roman"/>
          <w:noProof/>
          <w:sz w:val="20"/>
          <w:szCs w:val="20"/>
        </w:rPr>
        <w:t>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solid-solution catalysts with cubic fluorite structure for carbon dioxide reforming of methane. </w:t>
      </w:r>
      <w:r w:rsidRPr="00152F0B">
        <w:rPr>
          <w:rFonts w:ascii="Times New Roman" w:hAnsi="Times New Roman"/>
          <w:i/>
          <w:noProof/>
          <w:sz w:val="20"/>
          <w:szCs w:val="20"/>
        </w:rPr>
        <w:t>Applied Catalysis B, Environment</w:t>
      </w:r>
      <w:r w:rsidRPr="00152F0B">
        <w:rPr>
          <w:rFonts w:ascii="Times New Roman" w:hAnsi="Times New Roman"/>
          <w:noProof/>
          <w:sz w:val="20"/>
          <w:szCs w:val="20"/>
        </w:rPr>
        <w:t>al, 136: 308 – 316.</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lastRenderedPageBreak/>
        <w:t>Sajjadi, S. M, Haghighi, M. and Rahmani, F. (2014). Dry reforming of greenhouse gases CH</w:t>
      </w:r>
      <w:r w:rsidRPr="00152F0B">
        <w:rPr>
          <w:rFonts w:ascii="Times New Roman" w:hAnsi="Times New Roman"/>
          <w:noProof/>
          <w:sz w:val="20"/>
          <w:szCs w:val="20"/>
          <w:vertAlign w:val="subscript"/>
        </w:rPr>
        <w:t>4</w:t>
      </w:r>
      <w:r w:rsidRPr="00152F0B">
        <w:rPr>
          <w:rFonts w:ascii="Times New Roman" w:hAnsi="Times New Roman"/>
          <w:noProof/>
          <w:sz w:val="20"/>
          <w:szCs w:val="20"/>
        </w:rPr>
        <w:t>/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over MgO-promoted Ni-Co/Al</w:t>
      </w:r>
      <w:r w:rsidRPr="00152F0B">
        <w:rPr>
          <w:rFonts w:ascii="Times New Roman" w:hAnsi="Times New Roman"/>
          <w:noProof/>
          <w:sz w:val="20"/>
          <w:szCs w:val="20"/>
          <w:vertAlign w:val="subscript"/>
        </w:rPr>
        <w:t>2</w:t>
      </w:r>
      <w:r w:rsidRPr="00152F0B">
        <w:rPr>
          <w:rFonts w:ascii="Times New Roman" w:hAnsi="Times New Roman"/>
          <w:noProof/>
          <w:sz w:val="20"/>
          <w:szCs w:val="20"/>
        </w:rPr>
        <w:t>O</w:t>
      </w:r>
      <w:r w:rsidRPr="00152F0B">
        <w:rPr>
          <w:rFonts w:ascii="Times New Roman" w:hAnsi="Times New Roman"/>
          <w:noProof/>
          <w:sz w:val="20"/>
          <w:szCs w:val="20"/>
          <w:vertAlign w:val="subscript"/>
        </w:rPr>
        <w:t>3</w:t>
      </w:r>
      <w:r w:rsidRPr="00152F0B">
        <w:rPr>
          <w:rFonts w:ascii="Times New Roman" w:hAnsi="Times New Roman"/>
          <w:noProof/>
          <w:sz w:val="20"/>
          <w:szCs w:val="20"/>
        </w:rPr>
        <w:t>-Zr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nanocatalyst: Effect of MgO addition via sol-gel method on catalytic properties and hydrogen yield. </w:t>
      </w:r>
      <w:r w:rsidRPr="00152F0B">
        <w:rPr>
          <w:rFonts w:ascii="Times New Roman" w:hAnsi="Times New Roman"/>
          <w:i/>
          <w:noProof/>
          <w:sz w:val="20"/>
          <w:szCs w:val="20"/>
        </w:rPr>
        <w:t>Journal of Sol-Gel Science Technology</w:t>
      </w:r>
      <w:r w:rsidRPr="00152F0B">
        <w:rPr>
          <w:rFonts w:ascii="Times New Roman" w:hAnsi="Times New Roman"/>
          <w:noProof/>
          <w:sz w:val="20"/>
          <w:szCs w:val="20"/>
        </w:rPr>
        <w:t>, 70(1): 111 –124.</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 xml:space="preserve">San-José-Alonso, D., Juan-Juan, J., Illán-Gómez, M. J. and Román-Martínez, M. C. (2009). Ni, Co and bimetallic Ni-Co catalysts for the dry reforming of methane. </w:t>
      </w:r>
      <w:r w:rsidRPr="00152F0B">
        <w:rPr>
          <w:rFonts w:ascii="Times New Roman" w:hAnsi="Times New Roman"/>
          <w:i/>
          <w:noProof/>
          <w:sz w:val="20"/>
          <w:szCs w:val="20"/>
        </w:rPr>
        <w:t>Applied Catalysis A General</w:t>
      </w:r>
      <w:r w:rsidRPr="00152F0B">
        <w:rPr>
          <w:rFonts w:ascii="Times New Roman" w:hAnsi="Times New Roman"/>
          <w:noProof/>
          <w:sz w:val="20"/>
          <w:szCs w:val="20"/>
        </w:rPr>
        <w:t>, 371: 54 – 59.</w:t>
      </w:r>
    </w:p>
    <w:p w:rsidR="00152F0B" w:rsidRPr="00152F0B" w:rsidRDefault="00152F0B" w:rsidP="00152F0B">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152F0B">
        <w:rPr>
          <w:rFonts w:ascii="Times New Roman" w:hAnsi="Times New Roman"/>
          <w:noProof/>
          <w:sz w:val="20"/>
          <w:szCs w:val="20"/>
        </w:rPr>
        <w:t>Zeng, S., Zhang, L., Zhang, X., Wang, Y., Pan, H. and Su, H. (2012). Modification effect of natural mixed rare earths on Co/γ-Al</w:t>
      </w:r>
      <w:r w:rsidRPr="00152F0B">
        <w:rPr>
          <w:rFonts w:ascii="Times New Roman" w:hAnsi="Times New Roman"/>
          <w:noProof/>
          <w:sz w:val="20"/>
          <w:szCs w:val="20"/>
          <w:vertAlign w:val="subscript"/>
        </w:rPr>
        <w:t>2</w:t>
      </w:r>
      <w:r w:rsidRPr="00152F0B">
        <w:rPr>
          <w:rFonts w:ascii="Times New Roman" w:hAnsi="Times New Roman"/>
          <w:noProof/>
          <w:sz w:val="20"/>
          <w:szCs w:val="20"/>
        </w:rPr>
        <w:t>O</w:t>
      </w:r>
      <w:r w:rsidRPr="00152F0B">
        <w:rPr>
          <w:rFonts w:ascii="Times New Roman" w:hAnsi="Times New Roman"/>
          <w:noProof/>
          <w:sz w:val="20"/>
          <w:szCs w:val="20"/>
          <w:vertAlign w:val="subscript"/>
        </w:rPr>
        <w:t>3</w:t>
      </w:r>
      <w:r w:rsidRPr="00152F0B">
        <w:rPr>
          <w:rFonts w:ascii="Times New Roman" w:hAnsi="Times New Roman"/>
          <w:noProof/>
          <w:sz w:val="20"/>
          <w:szCs w:val="20"/>
        </w:rPr>
        <w:t xml:space="preserve"> catalysts for CH</w:t>
      </w:r>
      <w:r w:rsidRPr="00152F0B">
        <w:rPr>
          <w:rFonts w:ascii="Times New Roman" w:hAnsi="Times New Roman"/>
          <w:noProof/>
          <w:sz w:val="20"/>
          <w:szCs w:val="20"/>
          <w:vertAlign w:val="subscript"/>
        </w:rPr>
        <w:t>4</w:t>
      </w:r>
      <w:r w:rsidRPr="00152F0B">
        <w:rPr>
          <w:rFonts w:ascii="Times New Roman" w:hAnsi="Times New Roman"/>
          <w:noProof/>
          <w:sz w:val="20"/>
          <w:szCs w:val="20"/>
        </w:rPr>
        <w:t>/CO</w:t>
      </w:r>
      <w:r w:rsidRPr="00152F0B">
        <w:rPr>
          <w:rFonts w:ascii="Times New Roman" w:hAnsi="Times New Roman"/>
          <w:noProof/>
          <w:sz w:val="20"/>
          <w:szCs w:val="20"/>
          <w:vertAlign w:val="subscript"/>
        </w:rPr>
        <w:t>2</w:t>
      </w:r>
      <w:r w:rsidRPr="00152F0B">
        <w:rPr>
          <w:rFonts w:ascii="Times New Roman" w:hAnsi="Times New Roman"/>
          <w:noProof/>
          <w:sz w:val="20"/>
          <w:szCs w:val="20"/>
        </w:rPr>
        <w:t xml:space="preserve"> reforming to synthesis gas.</w:t>
      </w:r>
      <w:r w:rsidRPr="00152F0B">
        <w:rPr>
          <w:rFonts w:ascii="Times New Roman" w:hAnsi="Times New Roman"/>
          <w:i/>
          <w:noProof/>
          <w:sz w:val="20"/>
          <w:szCs w:val="20"/>
        </w:rPr>
        <w:t xml:space="preserve"> International Journal of Hydrogen Energy, </w:t>
      </w:r>
      <w:r w:rsidRPr="00152F0B">
        <w:rPr>
          <w:rFonts w:ascii="Times New Roman" w:hAnsi="Times New Roman"/>
          <w:noProof/>
          <w:sz w:val="20"/>
          <w:szCs w:val="20"/>
        </w:rPr>
        <w:t xml:space="preserve">37: 9994 – 10001. </w:t>
      </w:r>
    </w:p>
    <w:p w:rsidR="00152F0B" w:rsidRPr="00152F0B" w:rsidRDefault="00152F0B" w:rsidP="00152F0B">
      <w:pPr>
        <w:pStyle w:val="ListParagraph"/>
        <w:widowControl w:val="0"/>
        <w:autoSpaceDE w:val="0"/>
        <w:autoSpaceDN w:val="0"/>
        <w:adjustRightInd w:val="0"/>
        <w:spacing w:after="0" w:line="240" w:lineRule="auto"/>
        <w:ind w:left="360" w:hanging="360"/>
        <w:contextualSpacing w:val="0"/>
        <w:jc w:val="both"/>
        <w:rPr>
          <w:rFonts w:ascii="Times New Roman" w:hAnsi="Times New Roman"/>
          <w:noProof/>
          <w:sz w:val="20"/>
          <w:szCs w:val="20"/>
        </w:rPr>
      </w:pPr>
    </w:p>
    <w:p w:rsidR="00A74A7E" w:rsidRPr="007A738C" w:rsidRDefault="00152F0B" w:rsidP="00152F0B">
      <w:pPr>
        <w:spacing w:after="0" w:line="240" w:lineRule="auto"/>
        <w:jc w:val="both"/>
        <w:rPr>
          <w:rFonts w:ascii="Times New Roman" w:hAnsi="Times New Roman"/>
          <w:noProof/>
          <w:lang w:bidi="ar-SA"/>
        </w:rPr>
      </w:pPr>
      <w:r w:rsidRPr="00152F0B">
        <w:rPr>
          <w:rFonts w:ascii="Times New Roman" w:hAnsi="Times New Roman"/>
          <w:sz w:val="20"/>
          <w:szCs w:val="20"/>
        </w:rPr>
        <w:fldChar w:fldCharType="end"/>
      </w:r>
    </w:p>
    <w:sectPr w:rsidR="00A74A7E" w:rsidRPr="007A738C" w:rsidSect="00AC29FA">
      <w:headerReference w:type="even" r:id="rId25"/>
      <w:headerReference w:type="default" r:id="rId26"/>
      <w:footerReference w:type="even" r:id="rId27"/>
      <w:footerReference w:type="default" r:id="rId28"/>
      <w:pgSz w:w="12240" w:h="15840" w:code="1"/>
      <w:pgMar w:top="1800" w:right="1469" w:bottom="1699" w:left="1440" w:header="706" w:footer="706" w:gutter="0"/>
      <w:pgNumType w:start="24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4AA3" w:rsidRDefault="00EE4AA3" w:rsidP="00FB4C59">
      <w:pPr>
        <w:spacing w:after="0" w:line="240" w:lineRule="auto"/>
      </w:pPr>
      <w:r>
        <w:separator/>
      </w:r>
    </w:p>
  </w:endnote>
  <w:endnote w:type="continuationSeparator" w:id="0">
    <w:p w:rsidR="00EE4AA3" w:rsidRDefault="00EE4AA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EE4AA3" w:rsidRPr="00C0756D" w:rsidRDefault="00EE4AA3">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703BB">
          <w:rPr>
            <w:rFonts w:ascii="Times New Roman" w:hAnsi="Times New Roman"/>
            <w:noProof/>
          </w:rPr>
          <w:t>260</w:t>
        </w:r>
        <w:r w:rsidRPr="00C0756D">
          <w:rPr>
            <w:rFonts w:ascii="Times New Roman" w:hAnsi="Times New Roman"/>
            <w:noProof/>
          </w:rPr>
          <w:fldChar w:fldCharType="end"/>
        </w:r>
      </w:p>
    </w:sdtContent>
  </w:sdt>
  <w:p w:rsidR="00EE4AA3" w:rsidRDefault="00EE4A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EE4AA3" w:rsidRPr="00C0756D" w:rsidRDefault="00EE4AA3">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703BB">
          <w:rPr>
            <w:rFonts w:ascii="Times New Roman" w:hAnsi="Times New Roman"/>
            <w:noProof/>
          </w:rPr>
          <w:t>259</w:t>
        </w:r>
        <w:r w:rsidRPr="00C0756D">
          <w:rPr>
            <w:rFonts w:ascii="Times New Roman" w:hAnsi="Times New Roman"/>
            <w:noProof/>
          </w:rPr>
          <w:fldChar w:fldCharType="end"/>
        </w:r>
      </w:p>
    </w:sdtContent>
  </w:sdt>
  <w:p w:rsidR="00EE4AA3" w:rsidRPr="004B43FF" w:rsidRDefault="00EE4AA3">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4AA3" w:rsidRDefault="00EE4AA3" w:rsidP="00FB4C59">
      <w:pPr>
        <w:spacing w:after="0" w:line="240" w:lineRule="auto"/>
      </w:pPr>
      <w:r>
        <w:separator/>
      </w:r>
    </w:p>
  </w:footnote>
  <w:footnote w:type="continuationSeparator" w:id="0">
    <w:p w:rsidR="00EE4AA3" w:rsidRDefault="00EE4AA3"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4AA3" w:rsidRDefault="00EE4AA3"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sidR="00AC29FA">
      <w:rPr>
        <w:rFonts w:ascii="Times New Roman" w:hAnsi="Times New Roman"/>
        <w:i/>
        <w:lang w:val="en-US"/>
      </w:rPr>
      <w:t>248 - 260</w:t>
    </w:r>
  </w:p>
  <w:p w:rsidR="00EE4AA3" w:rsidRPr="004B43FF" w:rsidRDefault="00EE4AA3" w:rsidP="006A3A0F">
    <w:pPr>
      <w:pStyle w:val="Header"/>
      <w:jc w:val="right"/>
      <w:rPr>
        <w:rFonts w:ascii="Times New Roman" w:hAnsi="Times New Roman"/>
        <w:i/>
        <w:lang w:val="en-US"/>
      </w:rPr>
    </w:pPr>
    <w:r>
      <w:rPr>
        <w:rFonts w:ascii="Times New Roman" w:hAnsi="Times New Roman"/>
        <w:i/>
        <w:lang w:val="en-US"/>
      </w:rPr>
      <w:t>DOI: http://dx.do</w:t>
    </w:r>
    <w:r w:rsidR="00AC29FA">
      <w:rPr>
        <w:rFonts w:ascii="Times New Roman" w:hAnsi="Times New Roman"/>
        <w:i/>
        <w:lang w:val="en-US"/>
      </w:rPr>
      <w:t>i.org/10.17576/mjas-2017-2101-29</w:t>
    </w:r>
  </w:p>
  <w:p w:rsidR="00EE4AA3" w:rsidRDefault="00EE4A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4AA3" w:rsidRPr="004C5247" w:rsidRDefault="00EE4AA3" w:rsidP="004C5247">
    <w:pPr>
      <w:spacing w:after="0" w:line="240" w:lineRule="auto"/>
      <w:ind w:left="1260" w:hanging="1260"/>
      <w:rPr>
        <w:rFonts w:ascii="Times New Roman" w:hAnsi="Times New Roman"/>
        <w:bCs/>
        <w:sz w:val="20"/>
        <w:szCs w:val="20"/>
      </w:rPr>
    </w:pPr>
    <w:r w:rsidRPr="004C5247">
      <w:rPr>
        <w:rFonts w:ascii="Times New Roman" w:hAnsi="Times New Roman"/>
        <w:sz w:val="20"/>
        <w:szCs w:val="20"/>
      </w:rPr>
      <w:t>Ayodele</w:t>
    </w:r>
    <w:r>
      <w:rPr>
        <w:rFonts w:ascii="Times New Roman" w:hAnsi="Times New Roman"/>
        <w:sz w:val="20"/>
        <w:szCs w:val="20"/>
      </w:rPr>
      <w:t xml:space="preserve"> et al</w:t>
    </w:r>
    <w:r w:rsidRPr="004C5247">
      <w:rPr>
        <w:rFonts w:ascii="Times New Roman" w:hAnsi="Times New Roman"/>
        <w:sz w:val="20"/>
        <w:szCs w:val="20"/>
      </w:rPr>
      <w:t xml:space="preserve">:   </w:t>
    </w:r>
    <w:r w:rsidRPr="004C5247">
      <w:rPr>
        <w:rFonts w:ascii="Times New Roman" w:hAnsi="Times New Roman"/>
        <w:bCs/>
        <w:sz w:val="20"/>
        <w:szCs w:val="20"/>
      </w:rPr>
      <w:t>SYNTHESIS, CHARACTERIZATION AND CATALYTIC PERFORMANCE OF CERIA-SUPPORTED COBALT CATALYST FOR METHANE DRY REFORMING TO SYNGAS</w:t>
    </w:r>
  </w:p>
  <w:p w:rsidR="00EE4AA3" w:rsidRPr="00B75BF6" w:rsidRDefault="00EE4AA3"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C452F"/>
    <w:multiLevelType w:val="hybridMultilevel"/>
    <w:tmpl w:val="B9626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B49A6"/>
    <w:rsid w:val="000C49FF"/>
    <w:rsid w:val="000C5261"/>
    <w:rsid w:val="000E5AF1"/>
    <w:rsid w:val="000F0CB0"/>
    <w:rsid w:val="000F77DA"/>
    <w:rsid w:val="001068E8"/>
    <w:rsid w:val="00117BCD"/>
    <w:rsid w:val="00152F0B"/>
    <w:rsid w:val="001D035A"/>
    <w:rsid w:val="001D3855"/>
    <w:rsid w:val="001D6F2C"/>
    <w:rsid w:val="00221D39"/>
    <w:rsid w:val="002B188F"/>
    <w:rsid w:val="002B3BD8"/>
    <w:rsid w:val="002F086A"/>
    <w:rsid w:val="002F3F91"/>
    <w:rsid w:val="00304767"/>
    <w:rsid w:val="00304B34"/>
    <w:rsid w:val="00361BAF"/>
    <w:rsid w:val="00367D1F"/>
    <w:rsid w:val="00373A9B"/>
    <w:rsid w:val="00383F26"/>
    <w:rsid w:val="003D585B"/>
    <w:rsid w:val="003E7DA6"/>
    <w:rsid w:val="003F12FF"/>
    <w:rsid w:val="004071F6"/>
    <w:rsid w:val="00422FDA"/>
    <w:rsid w:val="004514D9"/>
    <w:rsid w:val="004760D4"/>
    <w:rsid w:val="00487697"/>
    <w:rsid w:val="00494C46"/>
    <w:rsid w:val="004A40DE"/>
    <w:rsid w:val="004B43FF"/>
    <w:rsid w:val="004C5247"/>
    <w:rsid w:val="004E2AC5"/>
    <w:rsid w:val="00502641"/>
    <w:rsid w:val="00545363"/>
    <w:rsid w:val="00583C85"/>
    <w:rsid w:val="00584156"/>
    <w:rsid w:val="005C6768"/>
    <w:rsid w:val="005D6A23"/>
    <w:rsid w:val="005E67DD"/>
    <w:rsid w:val="00634C25"/>
    <w:rsid w:val="006416AB"/>
    <w:rsid w:val="0064579A"/>
    <w:rsid w:val="006768E9"/>
    <w:rsid w:val="00687982"/>
    <w:rsid w:val="00695D0E"/>
    <w:rsid w:val="006A3A0F"/>
    <w:rsid w:val="006B3EC8"/>
    <w:rsid w:val="006D695E"/>
    <w:rsid w:val="00725A6A"/>
    <w:rsid w:val="00730CB3"/>
    <w:rsid w:val="00787885"/>
    <w:rsid w:val="007943F3"/>
    <w:rsid w:val="007A738C"/>
    <w:rsid w:val="007B1349"/>
    <w:rsid w:val="007E25BD"/>
    <w:rsid w:val="00801E18"/>
    <w:rsid w:val="00802C35"/>
    <w:rsid w:val="0082181A"/>
    <w:rsid w:val="00885438"/>
    <w:rsid w:val="008B470E"/>
    <w:rsid w:val="008B69F4"/>
    <w:rsid w:val="008C14D6"/>
    <w:rsid w:val="008E1211"/>
    <w:rsid w:val="008E5BBF"/>
    <w:rsid w:val="008E6968"/>
    <w:rsid w:val="0090709A"/>
    <w:rsid w:val="009703BB"/>
    <w:rsid w:val="00985E42"/>
    <w:rsid w:val="009E1A74"/>
    <w:rsid w:val="00A14DB9"/>
    <w:rsid w:val="00A20488"/>
    <w:rsid w:val="00A4762A"/>
    <w:rsid w:val="00A7166D"/>
    <w:rsid w:val="00A74A7E"/>
    <w:rsid w:val="00AA09D1"/>
    <w:rsid w:val="00AC29FA"/>
    <w:rsid w:val="00AD1B8A"/>
    <w:rsid w:val="00AE713F"/>
    <w:rsid w:val="00B1121C"/>
    <w:rsid w:val="00B25B65"/>
    <w:rsid w:val="00B2770A"/>
    <w:rsid w:val="00B314AD"/>
    <w:rsid w:val="00B75BF6"/>
    <w:rsid w:val="00B952E6"/>
    <w:rsid w:val="00BA1F7B"/>
    <w:rsid w:val="00BB58AF"/>
    <w:rsid w:val="00BE7C30"/>
    <w:rsid w:val="00C055BF"/>
    <w:rsid w:val="00C0756D"/>
    <w:rsid w:val="00C2226A"/>
    <w:rsid w:val="00C353FB"/>
    <w:rsid w:val="00C945F6"/>
    <w:rsid w:val="00C94D92"/>
    <w:rsid w:val="00C97340"/>
    <w:rsid w:val="00CA513F"/>
    <w:rsid w:val="00CC15AF"/>
    <w:rsid w:val="00CF05FF"/>
    <w:rsid w:val="00D14B0B"/>
    <w:rsid w:val="00D340BB"/>
    <w:rsid w:val="00D505D5"/>
    <w:rsid w:val="00D63C28"/>
    <w:rsid w:val="00D75B35"/>
    <w:rsid w:val="00D76E09"/>
    <w:rsid w:val="00D9736F"/>
    <w:rsid w:val="00D9792A"/>
    <w:rsid w:val="00DD377F"/>
    <w:rsid w:val="00E20E41"/>
    <w:rsid w:val="00E25547"/>
    <w:rsid w:val="00E2773B"/>
    <w:rsid w:val="00E3287E"/>
    <w:rsid w:val="00E66197"/>
    <w:rsid w:val="00EE4AA3"/>
    <w:rsid w:val="00F202C3"/>
    <w:rsid w:val="00F31093"/>
    <w:rsid w:val="00F412AF"/>
    <w:rsid w:val="00F43667"/>
    <w:rsid w:val="00F447A7"/>
    <w:rsid w:val="00F46ACA"/>
    <w:rsid w:val="00F70E09"/>
    <w:rsid w:val="00FA29F5"/>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Fax-Email-URL">
    <w:name w:val="Fax-Email-URL"/>
    <w:basedOn w:val="Normal"/>
    <w:rsid w:val="00F46ACA"/>
    <w:pPr>
      <w:spacing w:after="0" w:line="240" w:lineRule="auto"/>
      <w:jc w:val="center"/>
    </w:pPr>
    <w:rPr>
      <w:rFonts w:ascii="Courier New" w:hAnsi="Courier New"/>
      <w:snapToGrid w:val="0"/>
      <w:sz w:val="20"/>
      <w:szCs w:val="20"/>
      <w:lang w:val="pt-PT" w:bidi="ar-SA"/>
    </w:rPr>
  </w:style>
  <w:style w:type="paragraph" w:customStyle="1" w:styleId="Section">
    <w:name w:val="Section"/>
    <w:basedOn w:val="Normal"/>
    <w:next w:val="Normal"/>
    <w:rsid w:val="004C5247"/>
    <w:pPr>
      <w:tabs>
        <w:tab w:val="left" w:pos="284"/>
      </w:tabs>
      <w:spacing w:before="240" w:after="160" w:line="240" w:lineRule="auto"/>
      <w:jc w:val="both"/>
    </w:pPr>
    <w:rPr>
      <w:rFonts w:ascii="Times New Roman" w:hAnsi="Times New Roman"/>
      <w:b/>
      <w:sz w:val="24"/>
      <w:szCs w:val="20"/>
      <w:lang w:val="en-GB" w:bidi="ar-SA"/>
    </w:rPr>
  </w:style>
  <w:style w:type="character" w:customStyle="1" w:styleId="apple-converted-space">
    <w:name w:val="apple-converted-space"/>
    <w:rsid w:val="00152F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Fax-Email-URL">
    <w:name w:val="Fax-Email-URL"/>
    <w:basedOn w:val="Normal"/>
    <w:rsid w:val="00F46ACA"/>
    <w:pPr>
      <w:spacing w:after="0" w:line="240" w:lineRule="auto"/>
      <w:jc w:val="center"/>
    </w:pPr>
    <w:rPr>
      <w:rFonts w:ascii="Courier New" w:hAnsi="Courier New"/>
      <w:snapToGrid w:val="0"/>
      <w:sz w:val="20"/>
      <w:szCs w:val="20"/>
      <w:lang w:val="pt-PT" w:bidi="ar-SA"/>
    </w:rPr>
  </w:style>
  <w:style w:type="paragraph" w:customStyle="1" w:styleId="Section">
    <w:name w:val="Section"/>
    <w:basedOn w:val="Normal"/>
    <w:next w:val="Normal"/>
    <w:rsid w:val="004C5247"/>
    <w:pPr>
      <w:tabs>
        <w:tab w:val="left" w:pos="284"/>
      </w:tabs>
      <w:spacing w:before="240" w:after="160" w:line="240" w:lineRule="auto"/>
      <w:jc w:val="both"/>
    </w:pPr>
    <w:rPr>
      <w:rFonts w:ascii="Times New Roman" w:hAnsi="Times New Roman"/>
      <w:b/>
      <w:sz w:val="24"/>
      <w:szCs w:val="20"/>
      <w:lang w:val="en-GB" w:bidi="ar-SA"/>
    </w:rPr>
  </w:style>
  <w:style w:type="character" w:customStyle="1" w:styleId="apple-converted-space">
    <w:name w:val="apple-converted-space"/>
    <w:rsid w:val="00152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mp"/><Relationship Id="rId18" Type="http://schemas.openxmlformats.org/officeDocument/2006/relationships/chart" Target="charts/chart5.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4.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chart" Target="charts/chart1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hart" Target="charts/chart10.xml"/><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chart" Target="charts/chart9.xml"/><Relationship Id="rId27" Type="http://schemas.openxmlformats.org/officeDocument/2006/relationships/footer" Target="footer1.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ocuments\Victor%2006-12-14\Characterization%20results\Ayodele%20latest\TGA%20plot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ocuments\Victor%2006-12-14\Carriff%20conference%20full%20paper%20analysis-Selectivit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Documents\Victor%2006-12-14\Carriff%20conference%20full%20paper%20analysis-Selectivity.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Victor%2006-12-14\Characterization%20results\BET\BET%20plotting%20Data\BET%20plot%20for%20CeO2.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Victor%2006-12-14\Characterization%20results\FTIR\FTIR\20%25%20Co-CeO2-2.csv"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ocuments\Victor%2006-12-14\Ceria%20support%20papers\H2-TPR-CoCeO2.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ser\Documents\Victor%2006-12-14\Characterization%20results\FTIR\FTIR\20%25%20Co-CeO2-2.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ocuments\Victor%2006-12-14\Experimental%20Design-modifie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ocuments\Victor%2006-12-14\Experimental%20Design-modifie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ocuments\Victor%2006-12-14\Experimental%20Design-modifie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ocuments\Victor%2006-12-14\Experimental%20Design-modifi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20745241490483"/>
          <c:y val="6.9919072615923006E-2"/>
          <c:w val="0.7552296138596275"/>
          <c:h val="0.7006925176614488"/>
        </c:manualLayout>
      </c:layout>
      <c:scatterChart>
        <c:scatterStyle val="smoothMarker"/>
        <c:varyColors val="0"/>
        <c:ser>
          <c:idx val="0"/>
          <c:order val="0"/>
          <c:tx>
            <c:v>Ramp: 10 K/min</c:v>
          </c:tx>
          <c:spPr>
            <a:ln w="19050">
              <a:solidFill>
                <a:schemeClr val="tx1"/>
              </a:solidFill>
            </a:ln>
          </c:spPr>
          <c:marker>
            <c:symbol val="none"/>
          </c:marker>
          <c:xVal>
            <c:numRef>
              <c:f>Sheet1!$B$4:$B$6894</c:f>
              <c:numCache>
                <c:formatCode>General</c:formatCode>
                <c:ptCount val="6891"/>
                <c:pt idx="0">
                  <c:v>298.79000000000002</c:v>
                </c:pt>
                <c:pt idx="1">
                  <c:v>298.8</c:v>
                </c:pt>
                <c:pt idx="2">
                  <c:v>298.82</c:v>
                </c:pt>
                <c:pt idx="3">
                  <c:v>298.83</c:v>
                </c:pt>
                <c:pt idx="4">
                  <c:v>298.83999999999997</c:v>
                </c:pt>
                <c:pt idx="5">
                  <c:v>298.85000000000002</c:v>
                </c:pt>
                <c:pt idx="6">
                  <c:v>298.87</c:v>
                </c:pt>
                <c:pt idx="7">
                  <c:v>298.88</c:v>
                </c:pt>
                <c:pt idx="8">
                  <c:v>298.89999999999998</c:v>
                </c:pt>
                <c:pt idx="9">
                  <c:v>298.91000000000003</c:v>
                </c:pt>
                <c:pt idx="10">
                  <c:v>298.93</c:v>
                </c:pt>
                <c:pt idx="11">
                  <c:v>298.94</c:v>
                </c:pt>
                <c:pt idx="12">
                  <c:v>298.95999999999998</c:v>
                </c:pt>
                <c:pt idx="13">
                  <c:v>298.98</c:v>
                </c:pt>
                <c:pt idx="14">
                  <c:v>299</c:v>
                </c:pt>
                <c:pt idx="15">
                  <c:v>299.01</c:v>
                </c:pt>
                <c:pt idx="16">
                  <c:v>299.02999999999997</c:v>
                </c:pt>
                <c:pt idx="17">
                  <c:v>299.05</c:v>
                </c:pt>
                <c:pt idx="18">
                  <c:v>299.08</c:v>
                </c:pt>
                <c:pt idx="19">
                  <c:v>299.10000000000002</c:v>
                </c:pt>
                <c:pt idx="20">
                  <c:v>299.12</c:v>
                </c:pt>
                <c:pt idx="21">
                  <c:v>299.14999999999998</c:v>
                </c:pt>
                <c:pt idx="22">
                  <c:v>299.17</c:v>
                </c:pt>
                <c:pt idx="23">
                  <c:v>299.19</c:v>
                </c:pt>
                <c:pt idx="24">
                  <c:v>299.22000000000003</c:v>
                </c:pt>
                <c:pt idx="25">
                  <c:v>299.25</c:v>
                </c:pt>
                <c:pt idx="26">
                  <c:v>299.27</c:v>
                </c:pt>
                <c:pt idx="27">
                  <c:v>299.31</c:v>
                </c:pt>
                <c:pt idx="28">
                  <c:v>299.33999999999997</c:v>
                </c:pt>
                <c:pt idx="29">
                  <c:v>299.37</c:v>
                </c:pt>
                <c:pt idx="30">
                  <c:v>299.39999999999998</c:v>
                </c:pt>
                <c:pt idx="31">
                  <c:v>299.43</c:v>
                </c:pt>
                <c:pt idx="32">
                  <c:v>299.45999999999998</c:v>
                </c:pt>
                <c:pt idx="33">
                  <c:v>299.49</c:v>
                </c:pt>
                <c:pt idx="34">
                  <c:v>299.52999999999997</c:v>
                </c:pt>
                <c:pt idx="35">
                  <c:v>299.57</c:v>
                </c:pt>
                <c:pt idx="36">
                  <c:v>299.60000000000002</c:v>
                </c:pt>
                <c:pt idx="37">
                  <c:v>299.64</c:v>
                </c:pt>
                <c:pt idx="38">
                  <c:v>299.68</c:v>
                </c:pt>
                <c:pt idx="39">
                  <c:v>299.72000000000003</c:v>
                </c:pt>
                <c:pt idx="40">
                  <c:v>299.76</c:v>
                </c:pt>
                <c:pt idx="41">
                  <c:v>299.8</c:v>
                </c:pt>
                <c:pt idx="42">
                  <c:v>299.83999999999997</c:v>
                </c:pt>
                <c:pt idx="43">
                  <c:v>299.88</c:v>
                </c:pt>
                <c:pt idx="44">
                  <c:v>299.93</c:v>
                </c:pt>
                <c:pt idx="45">
                  <c:v>299.97000000000003</c:v>
                </c:pt>
                <c:pt idx="46">
                  <c:v>300.02</c:v>
                </c:pt>
                <c:pt idx="47">
                  <c:v>300.06</c:v>
                </c:pt>
                <c:pt idx="48">
                  <c:v>300.11</c:v>
                </c:pt>
                <c:pt idx="49">
                  <c:v>300.16000000000003</c:v>
                </c:pt>
                <c:pt idx="50">
                  <c:v>300.20999999999998</c:v>
                </c:pt>
                <c:pt idx="51">
                  <c:v>300.26</c:v>
                </c:pt>
                <c:pt idx="52">
                  <c:v>300.31</c:v>
                </c:pt>
                <c:pt idx="53">
                  <c:v>300.36</c:v>
                </c:pt>
                <c:pt idx="54">
                  <c:v>300.41000000000003</c:v>
                </c:pt>
                <c:pt idx="55">
                  <c:v>300.47000000000003</c:v>
                </c:pt>
                <c:pt idx="56">
                  <c:v>300.52</c:v>
                </c:pt>
                <c:pt idx="57">
                  <c:v>300.57</c:v>
                </c:pt>
                <c:pt idx="58">
                  <c:v>300.63</c:v>
                </c:pt>
                <c:pt idx="59">
                  <c:v>300.69</c:v>
                </c:pt>
                <c:pt idx="60">
                  <c:v>300.74</c:v>
                </c:pt>
                <c:pt idx="61">
                  <c:v>300.8</c:v>
                </c:pt>
                <c:pt idx="62">
                  <c:v>300.86</c:v>
                </c:pt>
                <c:pt idx="63">
                  <c:v>300.91000000000003</c:v>
                </c:pt>
                <c:pt idx="64">
                  <c:v>300.97000000000003</c:v>
                </c:pt>
                <c:pt idx="65">
                  <c:v>301.02999999999997</c:v>
                </c:pt>
                <c:pt idx="66">
                  <c:v>301.08999999999997</c:v>
                </c:pt>
                <c:pt idx="67">
                  <c:v>301.16000000000003</c:v>
                </c:pt>
                <c:pt idx="68">
                  <c:v>301.22000000000003</c:v>
                </c:pt>
                <c:pt idx="69">
                  <c:v>301.27999999999997</c:v>
                </c:pt>
                <c:pt idx="70">
                  <c:v>301.33999999999997</c:v>
                </c:pt>
                <c:pt idx="71">
                  <c:v>301.41000000000003</c:v>
                </c:pt>
                <c:pt idx="72">
                  <c:v>301.47000000000003</c:v>
                </c:pt>
                <c:pt idx="73">
                  <c:v>301.54000000000002</c:v>
                </c:pt>
                <c:pt idx="74">
                  <c:v>301.60000000000002</c:v>
                </c:pt>
                <c:pt idx="75">
                  <c:v>301.67</c:v>
                </c:pt>
                <c:pt idx="76">
                  <c:v>301.73</c:v>
                </c:pt>
                <c:pt idx="77">
                  <c:v>301.8</c:v>
                </c:pt>
                <c:pt idx="78">
                  <c:v>301.86</c:v>
                </c:pt>
                <c:pt idx="79">
                  <c:v>301.93</c:v>
                </c:pt>
                <c:pt idx="80">
                  <c:v>302</c:v>
                </c:pt>
                <c:pt idx="81">
                  <c:v>302.07</c:v>
                </c:pt>
                <c:pt idx="82">
                  <c:v>302.14</c:v>
                </c:pt>
                <c:pt idx="83">
                  <c:v>302.20999999999998</c:v>
                </c:pt>
                <c:pt idx="84">
                  <c:v>302.27999999999997</c:v>
                </c:pt>
                <c:pt idx="85">
                  <c:v>302.35000000000002</c:v>
                </c:pt>
                <c:pt idx="86">
                  <c:v>302.42</c:v>
                </c:pt>
                <c:pt idx="87">
                  <c:v>302.49</c:v>
                </c:pt>
                <c:pt idx="88">
                  <c:v>302.56</c:v>
                </c:pt>
                <c:pt idx="89">
                  <c:v>302.63</c:v>
                </c:pt>
                <c:pt idx="90">
                  <c:v>302.70999999999998</c:v>
                </c:pt>
                <c:pt idx="91">
                  <c:v>302.77999999999997</c:v>
                </c:pt>
                <c:pt idx="92">
                  <c:v>302.85000000000002</c:v>
                </c:pt>
                <c:pt idx="93">
                  <c:v>302.93</c:v>
                </c:pt>
                <c:pt idx="94">
                  <c:v>303</c:v>
                </c:pt>
                <c:pt idx="95">
                  <c:v>303.07</c:v>
                </c:pt>
                <c:pt idx="96">
                  <c:v>303.14999999999998</c:v>
                </c:pt>
                <c:pt idx="97">
                  <c:v>303.22000000000003</c:v>
                </c:pt>
                <c:pt idx="98">
                  <c:v>303.3</c:v>
                </c:pt>
                <c:pt idx="99">
                  <c:v>303.37</c:v>
                </c:pt>
                <c:pt idx="100">
                  <c:v>303.45</c:v>
                </c:pt>
                <c:pt idx="101">
                  <c:v>303.52</c:v>
                </c:pt>
                <c:pt idx="102">
                  <c:v>303.60000000000002</c:v>
                </c:pt>
                <c:pt idx="103">
                  <c:v>303.68</c:v>
                </c:pt>
                <c:pt idx="104">
                  <c:v>303.75</c:v>
                </c:pt>
                <c:pt idx="105">
                  <c:v>303.83</c:v>
                </c:pt>
                <c:pt idx="106">
                  <c:v>303.91000000000003</c:v>
                </c:pt>
                <c:pt idx="107">
                  <c:v>303.98</c:v>
                </c:pt>
                <c:pt idx="108">
                  <c:v>304.06</c:v>
                </c:pt>
                <c:pt idx="109">
                  <c:v>304.14</c:v>
                </c:pt>
                <c:pt idx="110">
                  <c:v>304.22000000000003</c:v>
                </c:pt>
                <c:pt idx="111">
                  <c:v>304.29000000000002</c:v>
                </c:pt>
                <c:pt idx="112">
                  <c:v>304.37</c:v>
                </c:pt>
                <c:pt idx="113">
                  <c:v>304.45</c:v>
                </c:pt>
                <c:pt idx="114">
                  <c:v>304.52999999999997</c:v>
                </c:pt>
                <c:pt idx="115">
                  <c:v>304.60000000000002</c:v>
                </c:pt>
                <c:pt idx="116">
                  <c:v>304.69</c:v>
                </c:pt>
                <c:pt idx="117">
                  <c:v>304.76</c:v>
                </c:pt>
                <c:pt idx="118">
                  <c:v>304.83999999999997</c:v>
                </c:pt>
                <c:pt idx="119">
                  <c:v>304.92</c:v>
                </c:pt>
                <c:pt idx="120">
                  <c:v>305</c:v>
                </c:pt>
                <c:pt idx="121">
                  <c:v>305.08</c:v>
                </c:pt>
                <c:pt idx="122">
                  <c:v>305.15999999999997</c:v>
                </c:pt>
                <c:pt idx="123">
                  <c:v>305.24</c:v>
                </c:pt>
                <c:pt idx="124">
                  <c:v>305.32</c:v>
                </c:pt>
                <c:pt idx="125">
                  <c:v>305.39999999999998</c:v>
                </c:pt>
                <c:pt idx="126">
                  <c:v>305.48</c:v>
                </c:pt>
                <c:pt idx="127">
                  <c:v>305.56</c:v>
                </c:pt>
                <c:pt idx="128">
                  <c:v>305.64</c:v>
                </c:pt>
                <c:pt idx="129">
                  <c:v>305.70999999999998</c:v>
                </c:pt>
                <c:pt idx="130">
                  <c:v>305.79000000000002</c:v>
                </c:pt>
                <c:pt idx="131">
                  <c:v>305.87</c:v>
                </c:pt>
                <c:pt idx="132">
                  <c:v>305.95999999999998</c:v>
                </c:pt>
                <c:pt idx="133">
                  <c:v>306.02999999999997</c:v>
                </c:pt>
                <c:pt idx="134">
                  <c:v>306.11</c:v>
                </c:pt>
                <c:pt idx="135">
                  <c:v>306.19</c:v>
                </c:pt>
                <c:pt idx="136">
                  <c:v>306.27</c:v>
                </c:pt>
                <c:pt idx="137">
                  <c:v>306.35000000000002</c:v>
                </c:pt>
                <c:pt idx="138">
                  <c:v>306.43</c:v>
                </c:pt>
                <c:pt idx="139">
                  <c:v>306.51</c:v>
                </c:pt>
                <c:pt idx="140">
                  <c:v>306.59000000000003</c:v>
                </c:pt>
                <c:pt idx="141">
                  <c:v>306.67</c:v>
                </c:pt>
                <c:pt idx="142">
                  <c:v>306.75</c:v>
                </c:pt>
                <c:pt idx="143">
                  <c:v>306.83</c:v>
                </c:pt>
                <c:pt idx="144">
                  <c:v>306.90999999999997</c:v>
                </c:pt>
                <c:pt idx="145">
                  <c:v>306.99</c:v>
                </c:pt>
                <c:pt idx="146">
                  <c:v>307.07</c:v>
                </c:pt>
                <c:pt idx="147">
                  <c:v>307.14999999999998</c:v>
                </c:pt>
                <c:pt idx="148">
                  <c:v>307.23</c:v>
                </c:pt>
                <c:pt idx="149">
                  <c:v>307.31</c:v>
                </c:pt>
                <c:pt idx="150">
                  <c:v>307.39</c:v>
                </c:pt>
                <c:pt idx="151">
                  <c:v>307.47000000000003</c:v>
                </c:pt>
                <c:pt idx="152">
                  <c:v>307.55</c:v>
                </c:pt>
                <c:pt idx="153">
                  <c:v>307.63</c:v>
                </c:pt>
                <c:pt idx="154">
                  <c:v>307.70999999999998</c:v>
                </c:pt>
                <c:pt idx="155">
                  <c:v>307.79000000000002</c:v>
                </c:pt>
                <c:pt idx="156">
                  <c:v>307.87</c:v>
                </c:pt>
                <c:pt idx="157">
                  <c:v>307.95</c:v>
                </c:pt>
                <c:pt idx="158">
                  <c:v>308.02999999999997</c:v>
                </c:pt>
                <c:pt idx="159">
                  <c:v>308.11</c:v>
                </c:pt>
                <c:pt idx="160">
                  <c:v>308.19</c:v>
                </c:pt>
                <c:pt idx="161">
                  <c:v>308.27</c:v>
                </c:pt>
                <c:pt idx="162">
                  <c:v>308.35000000000002</c:v>
                </c:pt>
                <c:pt idx="163">
                  <c:v>308.43</c:v>
                </c:pt>
                <c:pt idx="164">
                  <c:v>308.51</c:v>
                </c:pt>
                <c:pt idx="165">
                  <c:v>308.59000000000003</c:v>
                </c:pt>
                <c:pt idx="166">
                  <c:v>308.67</c:v>
                </c:pt>
                <c:pt idx="167">
                  <c:v>308.75</c:v>
                </c:pt>
                <c:pt idx="168">
                  <c:v>308.83</c:v>
                </c:pt>
                <c:pt idx="169">
                  <c:v>308.90999999999997</c:v>
                </c:pt>
                <c:pt idx="170">
                  <c:v>308.99</c:v>
                </c:pt>
                <c:pt idx="171">
                  <c:v>309.07</c:v>
                </c:pt>
                <c:pt idx="172">
                  <c:v>309.14999999999998</c:v>
                </c:pt>
                <c:pt idx="173">
                  <c:v>309.23</c:v>
                </c:pt>
                <c:pt idx="174">
                  <c:v>309.31</c:v>
                </c:pt>
                <c:pt idx="175">
                  <c:v>309.39</c:v>
                </c:pt>
                <c:pt idx="176">
                  <c:v>309.47000000000003</c:v>
                </c:pt>
                <c:pt idx="177">
                  <c:v>309.54000000000002</c:v>
                </c:pt>
                <c:pt idx="178">
                  <c:v>309.63</c:v>
                </c:pt>
                <c:pt idx="179">
                  <c:v>309.7</c:v>
                </c:pt>
                <c:pt idx="180">
                  <c:v>309.77999999999997</c:v>
                </c:pt>
                <c:pt idx="181">
                  <c:v>309.86</c:v>
                </c:pt>
                <c:pt idx="182">
                  <c:v>309.94</c:v>
                </c:pt>
                <c:pt idx="183">
                  <c:v>310.02</c:v>
                </c:pt>
                <c:pt idx="184">
                  <c:v>310.10000000000002</c:v>
                </c:pt>
                <c:pt idx="185">
                  <c:v>310.18</c:v>
                </c:pt>
                <c:pt idx="186">
                  <c:v>310.26</c:v>
                </c:pt>
                <c:pt idx="187">
                  <c:v>310.34000000000003</c:v>
                </c:pt>
                <c:pt idx="188">
                  <c:v>310.42</c:v>
                </c:pt>
                <c:pt idx="189">
                  <c:v>310.5</c:v>
                </c:pt>
                <c:pt idx="190">
                  <c:v>310.58</c:v>
                </c:pt>
                <c:pt idx="191">
                  <c:v>310.65999999999997</c:v>
                </c:pt>
                <c:pt idx="192">
                  <c:v>310.74</c:v>
                </c:pt>
                <c:pt idx="193">
                  <c:v>310.82</c:v>
                </c:pt>
                <c:pt idx="194">
                  <c:v>310.89999999999998</c:v>
                </c:pt>
                <c:pt idx="195">
                  <c:v>310.98</c:v>
                </c:pt>
                <c:pt idx="196">
                  <c:v>311.06</c:v>
                </c:pt>
                <c:pt idx="197">
                  <c:v>311.14</c:v>
                </c:pt>
                <c:pt idx="198">
                  <c:v>311.22000000000003</c:v>
                </c:pt>
                <c:pt idx="199">
                  <c:v>311.3</c:v>
                </c:pt>
                <c:pt idx="200">
                  <c:v>311.38</c:v>
                </c:pt>
                <c:pt idx="201">
                  <c:v>311.45</c:v>
                </c:pt>
                <c:pt idx="202">
                  <c:v>311.54000000000002</c:v>
                </c:pt>
                <c:pt idx="203">
                  <c:v>311.61</c:v>
                </c:pt>
                <c:pt idx="204">
                  <c:v>311.7</c:v>
                </c:pt>
                <c:pt idx="205">
                  <c:v>311.77</c:v>
                </c:pt>
                <c:pt idx="206">
                  <c:v>311.85000000000002</c:v>
                </c:pt>
                <c:pt idx="207">
                  <c:v>311.93</c:v>
                </c:pt>
                <c:pt idx="208">
                  <c:v>312.02</c:v>
                </c:pt>
                <c:pt idx="209">
                  <c:v>312.10000000000002</c:v>
                </c:pt>
                <c:pt idx="210">
                  <c:v>312.17</c:v>
                </c:pt>
                <c:pt idx="211">
                  <c:v>312.25</c:v>
                </c:pt>
                <c:pt idx="212">
                  <c:v>312.33</c:v>
                </c:pt>
                <c:pt idx="213">
                  <c:v>312.40999999999997</c:v>
                </c:pt>
                <c:pt idx="214">
                  <c:v>312.49</c:v>
                </c:pt>
                <c:pt idx="215">
                  <c:v>312.57</c:v>
                </c:pt>
                <c:pt idx="216">
                  <c:v>312.65999999999997</c:v>
                </c:pt>
                <c:pt idx="217">
                  <c:v>312.73</c:v>
                </c:pt>
                <c:pt idx="218">
                  <c:v>312.81</c:v>
                </c:pt>
                <c:pt idx="219">
                  <c:v>312.89</c:v>
                </c:pt>
                <c:pt idx="220">
                  <c:v>312.97000000000003</c:v>
                </c:pt>
                <c:pt idx="221">
                  <c:v>313.05</c:v>
                </c:pt>
                <c:pt idx="222">
                  <c:v>313.13</c:v>
                </c:pt>
                <c:pt idx="223">
                  <c:v>313.20999999999998</c:v>
                </c:pt>
                <c:pt idx="224">
                  <c:v>313.29000000000002</c:v>
                </c:pt>
                <c:pt idx="225">
                  <c:v>313.37</c:v>
                </c:pt>
                <c:pt idx="226">
                  <c:v>313.45</c:v>
                </c:pt>
                <c:pt idx="227">
                  <c:v>313.52999999999997</c:v>
                </c:pt>
                <c:pt idx="228">
                  <c:v>313.61</c:v>
                </c:pt>
                <c:pt idx="229">
                  <c:v>313.69</c:v>
                </c:pt>
                <c:pt idx="230">
                  <c:v>313.77</c:v>
                </c:pt>
                <c:pt idx="231">
                  <c:v>313.85000000000002</c:v>
                </c:pt>
                <c:pt idx="232">
                  <c:v>313.93</c:v>
                </c:pt>
                <c:pt idx="233">
                  <c:v>314.01</c:v>
                </c:pt>
                <c:pt idx="234">
                  <c:v>314.09000000000003</c:v>
                </c:pt>
                <c:pt idx="235">
                  <c:v>314.17</c:v>
                </c:pt>
                <c:pt idx="236">
                  <c:v>314.25</c:v>
                </c:pt>
                <c:pt idx="237">
                  <c:v>314.33</c:v>
                </c:pt>
                <c:pt idx="238">
                  <c:v>314.40999999999997</c:v>
                </c:pt>
                <c:pt idx="239">
                  <c:v>314.49</c:v>
                </c:pt>
                <c:pt idx="240">
                  <c:v>314.57</c:v>
                </c:pt>
                <c:pt idx="241">
                  <c:v>314.64999999999998</c:v>
                </c:pt>
                <c:pt idx="242">
                  <c:v>314.73</c:v>
                </c:pt>
                <c:pt idx="243">
                  <c:v>314.81</c:v>
                </c:pt>
                <c:pt idx="244">
                  <c:v>314.89</c:v>
                </c:pt>
                <c:pt idx="245">
                  <c:v>314.97000000000003</c:v>
                </c:pt>
                <c:pt idx="246">
                  <c:v>315.05</c:v>
                </c:pt>
                <c:pt idx="247">
                  <c:v>315.13</c:v>
                </c:pt>
                <c:pt idx="248">
                  <c:v>315.20999999999998</c:v>
                </c:pt>
                <c:pt idx="249">
                  <c:v>315.29000000000002</c:v>
                </c:pt>
                <c:pt idx="250">
                  <c:v>315.37</c:v>
                </c:pt>
                <c:pt idx="251">
                  <c:v>315.45</c:v>
                </c:pt>
                <c:pt idx="252">
                  <c:v>315.52999999999997</c:v>
                </c:pt>
                <c:pt idx="253">
                  <c:v>315.61</c:v>
                </c:pt>
                <c:pt idx="254">
                  <c:v>315.69</c:v>
                </c:pt>
                <c:pt idx="255">
                  <c:v>315.77</c:v>
                </c:pt>
                <c:pt idx="256">
                  <c:v>315.85000000000002</c:v>
                </c:pt>
                <c:pt idx="257">
                  <c:v>315.93</c:v>
                </c:pt>
                <c:pt idx="258">
                  <c:v>316.01</c:v>
                </c:pt>
                <c:pt idx="259">
                  <c:v>316.08</c:v>
                </c:pt>
                <c:pt idx="260">
                  <c:v>316.15999999999997</c:v>
                </c:pt>
                <c:pt idx="261">
                  <c:v>316.24</c:v>
                </c:pt>
                <c:pt idx="262">
                  <c:v>316.32</c:v>
                </c:pt>
                <c:pt idx="263">
                  <c:v>316.39999999999998</c:v>
                </c:pt>
                <c:pt idx="264">
                  <c:v>316.48</c:v>
                </c:pt>
                <c:pt idx="265">
                  <c:v>316.56</c:v>
                </c:pt>
                <c:pt idx="266">
                  <c:v>316.64</c:v>
                </c:pt>
                <c:pt idx="267">
                  <c:v>316.72000000000003</c:v>
                </c:pt>
                <c:pt idx="268">
                  <c:v>316.8</c:v>
                </c:pt>
                <c:pt idx="269">
                  <c:v>316.88</c:v>
                </c:pt>
                <c:pt idx="270">
                  <c:v>316.95999999999998</c:v>
                </c:pt>
                <c:pt idx="271">
                  <c:v>317.04000000000002</c:v>
                </c:pt>
                <c:pt idx="272">
                  <c:v>317.12</c:v>
                </c:pt>
                <c:pt idx="273">
                  <c:v>317.2</c:v>
                </c:pt>
                <c:pt idx="274">
                  <c:v>317.27999999999997</c:v>
                </c:pt>
                <c:pt idx="275">
                  <c:v>317.35000000000002</c:v>
                </c:pt>
                <c:pt idx="276">
                  <c:v>317.43</c:v>
                </c:pt>
                <c:pt idx="277">
                  <c:v>317.51</c:v>
                </c:pt>
                <c:pt idx="278">
                  <c:v>317.60000000000002</c:v>
                </c:pt>
                <c:pt idx="279">
                  <c:v>317.67</c:v>
                </c:pt>
                <c:pt idx="280">
                  <c:v>317.75</c:v>
                </c:pt>
                <c:pt idx="281">
                  <c:v>317.83</c:v>
                </c:pt>
                <c:pt idx="282">
                  <c:v>317.90999999999997</c:v>
                </c:pt>
                <c:pt idx="283">
                  <c:v>317.99</c:v>
                </c:pt>
                <c:pt idx="284">
                  <c:v>318.07</c:v>
                </c:pt>
                <c:pt idx="285">
                  <c:v>318.14999999999998</c:v>
                </c:pt>
                <c:pt idx="286">
                  <c:v>318.23</c:v>
                </c:pt>
                <c:pt idx="287">
                  <c:v>318.31</c:v>
                </c:pt>
                <c:pt idx="288">
                  <c:v>318.39</c:v>
                </c:pt>
                <c:pt idx="289">
                  <c:v>318.47000000000003</c:v>
                </c:pt>
                <c:pt idx="290">
                  <c:v>318.54000000000002</c:v>
                </c:pt>
                <c:pt idx="291">
                  <c:v>318.62</c:v>
                </c:pt>
                <c:pt idx="292">
                  <c:v>318.7</c:v>
                </c:pt>
                <c:pt idx="293">
                  <c:v>318.77999999999997</c:v>
                </c:pt>
                <c:pt idx="294">
                  <c:v>318.86</c:v>
                </c:pt>
                <c:pt idx="295">
                  <c:v>318.94</c:v>
                </c:pt>
                <c:pt idx="296">
                  <c:v>319.02</c:v>
                </c:pt>
                <c:pt idx="297">
                  <c:v>319.10000000000002</c:v>
                </c:pt>
                <c:pt idx="298">
                  <c:v>319.18</c:v>
                </c:pt>
                <c:pt idx="299">
                  <c:v>319.26</c:v>
                </c:pt>
                <c:pt idx="300">
                  <c:v>319.34000000000003</c:v>
                </c:pt>
                <c:pt idx="301">
                  <c:v>319.42</c:v>
                </c:pt>
                <c:pt idx="302">
                  <c:v>319.49</c:v>
                </c:pt>
                <c:pt idx="303">
                  <c:v>319.57</c:v>
                </c:pt>
                <c:pt idx="304">
                  <c:v>319.64999999999998</c:v>
                </c:pt>
                <c:pt idx="305">
                  <c:v>319.73</c:v>
                </c:pt>
                <c:pt idx="306">
                  <c:v>319.81</c:v>
                </c:pt>
                <c:pt idx="307">
                  <c:v>319.89</c:v>
                </c:pt>
                <c:pt idx="308">
                  <c:v>319.97000000000003</c:v>
                </c:pt>
                <c:pt idx="309">
                  <c:v>320.05</c:v>
                </c:pt>
                <c:pt idx="310">
                  <c:v>320.13</c:v>
                </c:pt>
                <c:pt idx="311">
                  <c:v>320.20999999999998</c:v>
                </c:pt>
                <c:pt idx="312">
                  <c:v>320.29000000000002</c:v>
                </c:pt>
                <c:pt idx="313">
                  <c:v>320.36</c:v>
                </c:pt>
                <c:pt idx="314">
                  <c:v>320.44</c:v>
                </c:pt>
                <c:pt idx="315">
                  <c:v>320.52999999999997</c:v>
                </c:pt>
                <c:pt idx="316">
                  <c:v>320.60000000000002</c:v>
                </c:pt>
                <c:pt idx="317">
                  <c:v>320.68</c:v>
                </c:pt>
                <c:pt idx="318">
                  <c:v>320.76</c:v>
                </c:pt>
                <c:pt idx="319">
                  <c:v>320.84000000000003</c:v>
                </c:pt>
                <c:pt idx="320">
                  <c:v>320.92</c:v>
                </c:pt>
                <c:pt idx="321">
                  <c:v>321</c:v>
                </c:pt>
                <c:pt idx="322">
                  <c:v>321.08</c:v>
                </c:pt>
                <c:pt idx="323">
                  <c:v>321.15999999999997</c:v>
                </c:pt>
                <c:pt idx="324">
                  <c:v>321.24</c:v>
                </c:pt>
                <c:pt idx="325">
                  <c:v>321.32</c:v>
                </c:pt>
                <c:pt idx="326">
                  <c:v>321.39999999999998</c:v>
                </c:pt>
                <c:pt idx="327">
                  <c:v>321.48</c:v>
                </c:pt>
                <c:pt idx="328">
                  <c:v>321.56</c:v>
                </c:pt>
                <c:pt idx="329">
                  <c:v>321.64</c:v>
                </c:pt>
                <c:pt idx="330">
                  <c:v>321.72000000000003</c:v>
                </c:pt>
                <c:pt idx="331">
                  <c:v>321.8</c:v>
                </c:pt>
                <c:pt idx="332">
                  <c:v>321.88</c:v>
                </c:pt>
                <c:pt idx="333">
                  <c:v>321.95</c:v>
                </c:pt>
                <c:pt idx="334">
                  <c:v>322.04000000000002</c:v>
                </c:pt>
                <c:pt idx="335">
                  <c:v>322.11</c:v>
                </c:pt>
                <c:pt idx="336">
                  <c:v>322.19</c:v>
                </c:pt>
                <c:pt idx="337">
                  <c:v>322.27</c:v>
                </c:pt>
                <c:pt idx="338">
                  <c:v>322.35000000000002</c:v>
                </c:pt>
                <c:pt idx="339">
                  <c:v>322.43</c:v>
                </c:pt>
                <c:pt idx="340">
                  <c:v>322.51</c:v>
                </c:pt>
                <c:pt idx="341">
                  <c:v>322.59000000000003</c:v>
                </c:pt>
                <c:pt idx="342">
                  <c:v>322.67</c:v>
                </c:pt>
                <c:pt idx="343">
                  <c:v>322.75</c:v>
                </c:pt>
                <c:pt idx="344">
                  <c:v>322.83</c:v>
                </c:pt>
                <c:pt idx="345">
                  <c:v>322.90999999999997</c:v>
                </c:pt>
                <c:pt idx="346">
                  <c:v>322.99</c:v>
                </c:pt>
                <c:pt idx="347">
                  <c:v>323.07</c:v>
                </c:pt>
                <c:pt idx="348">
                  <c:v>323.14999999999998</c:v>
                </c:pt>
                <c:pt idx="349">
                  <c:v>323.23</c:v>
                </c:pt>
                <c:pt idx="350">
                  <c:v>323.31</c:v>
                </c:pt>
                <c:pt idx="351">
                  <c:v>323.39</c:v>
                </c:pt>
                <c:pt idx="352">
                  <c:v>323.47000000000003</c:v>
                </c:pt>
                <c:pt idx="353">
                  <c:v>323.55</c:v>
                </c:pt>
                <c:pt idx="354">
                  <c:v>323.63</c:v>
                </c:pt>
                <c:pt idx="355">
                  <c:v>323.70999999999998</c:v>
                </c:pt>
                <c:pt idx="356">
                  <c:v>323.79000000000002</c:v>
                </c:pt>
                <c:pt idx="357">
                  <c:v>323.87</c:v>
                </c:pt>
                <c:pt idx="358">
                  <c:v>323.95</c:v>
                </c:pt>
                <c:pt idx="359">
                  <c:v>324.02999999999997</c:v>
                </c:pt>
                <c:pt idx="360">
                  <c:v>324.11</c:v>
                </c:pt>
                <c:pt idx="361">
                  <c:v>324.19</c:v>
                </c:pt>
                <c:pt idx="362">
                  <c:v>324.27</c:v>
                </c:pt>
                <c:pt idx="363">
                  <c:v>324.35000000000002</c:v>
                </c:pt>
                <c:pt idx="364">
                  <c:v>324.43</c:v>
                </c:pt>
                <c:pt idx="365">
                  <c:v>324.51</c:v>
                </c:pt>
                <c:pt idx="366">
                  <c:v>324.59000000000003</c:v>
                </c:pt>
                <c:pt idx="367">
                  <c:v>324.67</c:v>
                </c:pt>
                <c:pt idx="368">
                  <c:v>324.75</c:v>
                </c:pt>
                <c:pt idx="369">
                  <c:v>324.83</c:v>
                </c:pt>
                <c:pt idx="370">
                  <c:v>324.90999999999997</c:v>
                </c:pt>
                <c:pt idx="371">
                  <c:v>324.99</c:v>
                </c:pt>
                <c:pt idx="372">
                  <c:v>325.07</c:v>
                </c:pt>
                <c:pt idx="373">
                  <c:v>325.14999999999998</c:v>
                </c:pt>
                <c:pt idx="374">
                  <c:v>325.23</c:v>
                </c:pt>
                <c:pt idx="375">
                  <c:v>325.31</c:v>
                </c:pt>
                <c:pt idx="376">
                  <c:v>325.39</c:v>
                </c:pt>
                <c:pt idx="377">
                  <c:v>325.47000000000003</c:v>
                </c:pt>
                <c:pt idx="378">
                  <c:v>325.56</c:v>
                </c:pt>
                <c:pt idx="379">
                  <c:v>325.64</c:v>
                </c:pt>
                <c:pt idx="380">
                  <c:v>325.70999999999998</c:v>
                </c:pt>
                <c:pt idx="381">
                  <c:v>325.79000000000002</c:v>
                </c:pt>
                <c:pt idx="382">
                  <c:v>325.88</c:v>
                </c:pt>
                <c:pt idx="383">
                  <c:v>325.95999999999998</c:v>
                </c:pt>
                <c:pt idx="384">
                  <c:v>326.04000000000002</c:v>
                </c:pt>
                <c:pt idx="385">
                  <c:v>326.12</c:v>
                </c:pt>
                <c:pt idx="386">
                  <c:v>326.2</c:v>
                </c:pt>
                <c:pt idx="387">
                  <c:v>326.27999999999997</c:v>
                </c:pt>
                <c:pt idx="388">
                  <c:v>326.36</c:v>
                </c:pt>
                <c:pt idx="389">
                  <c:v>326.44</c:v>
                </c:pt>
                <c:pt idx="390">
                  <c:v>326.52</c:v>
                </c:pt>
                <c:pt idx="391">
                  <c:v>326.60000000000002</c:v>
                </c:pt>
                <c:pt idx="392">
                  <c:v>326.68</c:v>
                </c:pt>
                <c:pt idx="393">
                  <c:v>326.77</c:v>
                </c:pt>
                <c:pt idx="394">
                  <c:v>326.84000000000003</c:v>
                </c:pt>
                <c:pt idx="395">
                  <c:v>326.93</c:v>
                </c:pt>
                <c:pt idx="396">
                  <c:v>327.01</c:v>
                </c:pt>
                <c:pt idx="397">
                  <c:v>327.09000000000003</c:v>
                </c:pt>
                <c:pt idx="398">
                  <c:v>327.17</c:v>
                </c:pt>
                <c:pt idx="399">
                  <c:v>327.25</c:v>
                </c:pt>
                <c:pt idx="400">
                  <c:v>327.33</c:v>
                </c:pt>
                <c:pt idx="401">
                  <c:v>327.40999999999997</c:v>
                </c:pt>
                <c:pt idx="402">
                  <c:v>327.49</c:v>
                </c:pt>
                <c:pt idx="403">
                  <c:v>327.57</c:v>
                </c:pt>
                <c:pt idx="404">
                  <c:v>327.64999999999998</c:v>
                </c:pt>
                <c:pt idx="405">
                  <c:v>327.74</c:v>
                </c:pt>
                <c:pt idx="406">
                  <c:v>327.81</c:v>
                </c:pt>
                <c:pt idx="407">
                  <c:v>327.9</c:v>
                </c:pt>
                <c:pt idx="408">
                  <c:v>327.98</c:v>
                </c:pt>
                <c:pt idx="409">
                  <c:v>328.06</c:v>
                </c:pt>
                <c:pt idx="410">
                  <c:v>328.14</c:v>
                </c:pt>
                <c:pt idx="411">
                  <c:v>328.22</c:v>
                </c:pt>
                <c:pt idx="412">
                  <c:v>328.3</c:v>
                </c:pt>
                <c:pt idx="413">
                  <c:v>328.39</c:v>
                </c:pt>
                <c:pt idx="414">
                  <c:v>328.47</c:v>
                </c:pt>
                <c:pt idx="415">
                  <c:v>328.55</c:v>
                </c:pt>
                <c:pt idx="416">
                  <c:v>328.63</c:v>
                </c:pt>
                <c:pt idx="417">
                  <c:v>328.71</c:v>
                </c:pt>
                <c:pt idx="418">
                  <c:v>328.79</c:v>
                </c:pt>
                <c:pt idx="419">
                  <c:v>328.87</c:v>
                </c:pt>
                <c:pt idx="420">
                  <c:v>328.95</c:v>
                </c:pt>
                <c:pt idx="421">
                  <c:v>329.04</c:v>
                </c:pt>
                <c:pt idx="422">
                  <c:v>329.12</c:v>
                </c:pt>
                <c:pt idx="423">
                  <c:v>329.2</c:v>
                </c:pt>
                <c:pt idx="424">
                  <c:v>329.28</c:v>
                </c:pt>
                <c:pt idx="425">
                  <c:v>329.36</c:v>
                </c:pt>
                <c:pt idx="426">
                  <c:v>329.45</c:v>
                </c:pt>
                <c:pt idx="427">
                  <c:v>329.53</c:v>
                </c:pt>
                <c:pt idx="428">
                  <c:v>329.61</c:v>
                </c:pt>
                <c:pt idx="429">
                  <c:v>329.69</c:v>
                </c:pt>
                <c:pt idx="430">
                  <c:v>329.77</c:v>
                </c:pt>
                <c:pt idx="431">
                  <c:v>329.85</c:v>
                </c:pt>
                <c:pt idx="432">
                  <c:v>329.94</c:v>
                </c:pt>
                <c:pt idx="433">
                  <c:v>330.02</c:v>
                </c:pt>
                <c:pt idx="434">
                  <c:v>330.1</c:v>
                </c:pt>
                <c:pt idx="435">
                  <c:v>330.18</c:v>
                </c:pt>
                <c:pt idx="436">
                  <c:v>330.26</c:v>
                </c:pt>
                <c:pt idx="437">
                  <c:v>330.34000000000003</c:v>
                </c:pt>
                <c:pt idx="438">
                  <c:v>330.43</c:v>
                </c:pt>
                <c:pt idx="439">
                  <c:v>330.51</c:v>
                </c:pt>
                <c:pt idx="440">
                  <c:v>330.59000000000003</c:v>
                </c:pt>
                <c:pt idx="441">
                  <c:v>330.67</c:v>
                </c:pt>
                <c:pt idx="442">
                  <c:v>330.75</c:v>
                </c:pt>
                <c:pt idx="443">
                  <c:v>330.84000000000003</c:v>
                </c:pt>
                <c:pt idx="444">
                  <c:v>330.92</c:v>
                </c:pt>
                <c:pt idx="445">
                  <c:v>331</c:v>
                </c:pt>
                <c:pt idx="446">
                  <c:v>331.08</c:v>
                </c:pt>
                <c:pt idx="447">
                  <c:v>331.17</c:v>
                </c:pt>
                <c:pt idx="448">
                  <c:v>331.25</c:v>
                </c:pt>
                <c:pt idx="449">
                  <c:v>331.33</c:v>
                </c:pt>
                <c:pt idx="450">
                  <c:v>331.40999999999997</c:v>
                </c:pt>
                <c:pt idx="451">
                  <c:v>331.49</c:v>
                </c:pt>
                <c:pt idx="452">
                  <c:v>331.58</c:v>
                </c:pt>
                <c:pt idx="453">
                  <c:v>331.65999999999997</c:v>
                </c:pt>
                <c:pt idx="454">
                  <c:v>331.74</c:v>
                </c:pt>
                <c:pt idx="455">
                  <c:v>331.82</c:v>
                </c:pt>
                <c:pt idx="456">
                  <c:v>331.90999999999997</c:v>
                </c:pt>
                <c:pt idx="457">
                  <c:v>331.99</c:v>
                </c:pt>
                <c:pt idx="458">
                  <c:v>332.07</c:v>
                </c:pt>
                <c:pt idx="459">
                  <c:v>332.15999999999997</c:v>
                </c:pt>
                <c:pt idx="460">
                  <c:v>332.24</c:v>
                </c:pt>
                <c:pt idx="461">
                  <c:v>332.32</c:v>
                </c:pt>
                <c:pt idx="462">
                  <c:v>332.4</c:v>
                </c:pt>
                <c:pt idx="463">
                  <c:v>332.48</c:v>
                </c:pt>
                <c:pt idx="464">
                  <c:v>332.57</c:v>
                </c:pt>
                <c:pt idx="465">
                  <c:v>332.65</c:v>
                </c:pt>
                <c:pt idx="466">
                  <c:v>332.73</c:v>
                </c:pt>
                <c:pt idx="467">
                  <c:v>332.81</c:v>
                </c:pt>
                <c:pt idx="468">
                  <c:v>332.89</c:v>
                </c:pt>
                <c:pt idx="469">
                  <c:v>332.98</c:v>
                </c:pt>
                <c:pt idx="470">
                  <c:v>333.06</c:v>
                </c:pt>
                <c:pt idx="471">
                  <c:v>333.14</c:v>
                </c:pt>
                <c:pt idx="472">
                  <c:v>333.23</c:v>
                </c:pt>
                <c:pt idx="473">
                  <c:v>333.31</c:v>
                </c:pt>
                <c:pt idx="474">
                  <c:v>333.39</c:v>
                </c:pt>
                <c:pt idx="475">
                  <c:v>333.47</c:v>
                </c:pt>
                <c:pt idx="476">
                  <c:v>333.56</c:v>
                </c:pt>
                <c:pt idx="477">
                  <c:v>333.64</c:v>
                </c:pt>
                <c:pt idx="478">
                  <c:v>333.72</c:v>
                </c:pt>
                <c:pt idx="479">
                  <c:v>333.8</c:v>
                </c:pt>
                <c:pt idx="480">
                  <c:v>333.89</c:v>
                </c:pt>
                <c:pt idx="481">
                  <c:v>333.97</c:v>
                </c:pt>
                <c:pt idx="482">
                  <c:v>334.05</c:v>
                </c:pt>
                <c:pt idx="483">
                  <c:v>334.14</c:v>
                </c:pt>
                <c:pt idx="484">
                  <c:v>334.22</c:v>
                </c:pt>
                <c:pt idx="485">
                  <c:v>334.3</c:v>
                </c:pt>
                <c:pt idx="486">
                  <c:v>334.38</c:v>
                </c:pt>
                <c:pt idx="487">
                  <c:v>334.47</c:v>
                </c:pt>
                <c:pt idx="488">
                  <c:v>334.55</c:v>
                </c:pt>
                <c:pt idx="489">
                  <c:v>334.63</c:v>
                </c:pt>
                <c:pt idx="490">
                  <c:v>334.72</c:v>
                </c:pt>
                <c:pt idx="491">
                  <c:v>334.8</c:v>
                </c:pt>
                <c:pt idx="492">
                  <c:v>334.88</c:v>
                </c:pt>
                <c:pt idx="493">
                  <c:v>334.97</c:v>
                </c:pt>
                <c:pt idx="494">
                  <c:v>335.05</c:v>
                </c:pt>
                <c:pt idx="495">
                  <c:v>335.13</c:v>
                </c:pt>
                <c:pt idx="496">
                  <c:v>335.22</c:v>
                </c:pt>
                <c:pt idx="497">
                  <c:v>335.3</c:v>
                </c:pt>
                <c:pt idx="498">
                  <c:v>335.38</c:v>
                </c:pt>
                <c:pt idx="499">
                  <c:v>335.46</c:v>
                </c:pt>
                <c:pt idx="500">
                  <c:v>335.55</c:v>
                </c:pt>
                <c:pt idx="501">
                  <c:v>335.63</c:v>
                </c:pt>
                <c:pt idx="502">
                  <c:v>335.71</c:v>
                </c:pt>
                <c:pt idx="503">
                  <c:v>335.79</c:v>
                </c:pt>
                <c:pt idx="504">
                  <c:v>335.88</c:v>
                </c:pt>
                <c:pt idx="505">
                  <c:v>335.96</c:v>
                </c:pt>
                <c:pt idx="506">
                  <c:v>336.04</c:v>
                </c:pt>
                <c:pt idx="507">
                  <c:v>336.13</c:v>
                </c:pt>
                <c:pt idx="508">
                  <c:v>336.21</c:v>
                </c:pt>
                <c:pt idx="509">
                  <c:v>336.29</c:v>
                </c:pt>
                <c:pt idx="510">
                  <c:v>336.38</c:v>
                </c:pt>
                <c:pt idx="511">
                  <c:v>336.46</c:v>
                </c:pt>
                <c:pt idx="512">
                  <c:v>336.54</c:v>
                </c:pt>
                <c:pt idx="513">
                  <c:v>336.62</c:v>
                </c:pt>
                <c:pt idx="514">
                  <c:v>336.71</c:v>
                </c:pt>
                <c:pt idx="515">
                  <c:v>336.79</c:v>
                </c:pt>
                <c:pt idx="516">
                  <c:v>336.88</c:v>
                </c:pt>
                <c:pt idx="517">
                  <c:v>336.96</c:v>
                </c:pt>
                <c:pt idx="518">
                  <c:v>337.04</c:v>
                </c:pt>
                <c:pt idx="519">
                  <c:v>337.12</c:v>
                </c:pt>
                <c:pt idx="520">
                  <c:v>337.21</c:v>
                </c:pt>
                <c:pt idx="521">
                  <c:v>337.29</c:v>
                </c:pt>
                <c:pt idx="522">
                  <c:v>337.37</c:v>
                </c:pt>
                <c:pt idx="523">
                  <c:v>337.46</c:v>
                </c:pt>
                <c:pt idx="524">
                  <c:v>337.54</c:v>
                </c:pt>
                <c:pt idx="525">
                  <c:v>337.62</c:v>
                </c:pt>
                <c:pt idx="526">
                  <c:v>337.71</c:v>
                </c:pt>
                <c:pt idx="527">
                  <c:v>337.79</c:v>
                </c:pt>
                <c:pt idx="528">
                  <c:v>337.87</c:v>
                </c:pt>
                <c:pt idx="529">
                  <c:v>337.96</c:v>
                </c:pt>
                <c:pt idx="530">
                  <c:v>338.04</c:v>
                </c:pt>
                <c:pt idx="531">
                  <c:v>338.12</c:v>
                </c:pt>
                <c:pt idx="532">
                  <c:v>338.21</c:v>
                </c:pt>
                <c:pt idx="533">
                  <c:v>338.29</c:v>
                </c:pt>
                <c:pt idx="534">
                  <c:v>338.37</c:v>
                </c:pt>
                <c:pt idx="535">
                  <c:v>338.46</c:v>
                </c:pt>
                <c:pt idx="536">
                  <c:v>338.54</c:v>
                </c:pt>
                <c:pt idx="537">
                  <c:v>338.62</c:v>
                </c:pt>
                <c:pt idx="538">
                  <c:v>338.71</c:v>
                </c:pt>
                <c:pt idx="539">
                  <c:v>338.79</c:v>
                </c:pt>
                <c:pt idx="540">
                  <c:v>338.87</c:v>
                </c:pt>
                <c:pt idx="541">
                  <c:v>338.96</c:v>
                </c:pt>
                <c:pt idx="542">
                  <c:v>339.04</c:v>
                </c:pt>
                <c:pt idx="543">
                  <c:v>339.12</c:v>
                </c:pt>
                <c:pt idx="544">
                  <c:v>339.21</c:v>
                </c:pt>
                <c:pt idx="545">
                  <c:v>339.29</c:v>
                </c:pt>
                <c:pt idx="546">
                  <c:v>339.37</c:v>
                </c:pt>
                <c:pt idx="547">
                  <c:v>339.46</c:v>
                </c:pt>
                <c:pt idx="548">
                  <c:v>339.54</c:v>
                </c:pt>
                <c:pt idx="549">
                  <c:v>339.62</c:v>
                </c:pt>
                <c:pt idx="550">
                  <c:v>339.71</c:v>
                </c:pt>
                <c:pt idx="551">
                  <c:v>339.79</c:v>
                </c:pt>
                <c:pt idx="552">
                  <c:v>339.87</c:v>
                </c:pt>
                <c:pt idx="553">
                  <c:v>339.96</c:v>
                </c:pt>
                <c:pt idx="554">
                  <c:v>340.04</c:v>
                </c:pt>
                <c:pt idx="555">
                  <c:v>340.12</c:v>
                </c:pt>
                <c:pt idx="556">
                  <c:v>340.21</c:v>
                </c:pt>
                <c:pt idx="557">
                  <c:v>340.29</c:v>
                </c:pt>
                <c:pt idx="558">
                  <c:v>340.37</c:v>
                </c:pt>
                <c:pt idx="559">
                  <c:v>340.45</c:v>
                </c:pt>
                <c:pt idx="560">
                  <c:v>340.54</c:v>
                </c:pt>
                <c:pt idx="561">
                  <c:v>340.62</c:v>
                </c:pt>
                <c:pt idx="562">
                  <c:v>340.71</c:v>
                </c:pt>
                <c:pt idx="563">
                  <c:v>340.79</c:v>
                </c:pt>
                <c:pt idx="564">
                  <c:v>340.87</c:v>
                </c:pt>
                <c:pt idx="565">
                  <c:v>340.96</c:v>
                </c:pt>
                <c:pt idx="566">
                  <c:v>341.04</c:v>
                </c:pt>
                <c:pt idx="567">
                  <c:v>341.13</c:v>
                </c:pt>
                <c:pt idx="568">
                  <c:v>341.21</c:v>
                </c:pt>
                <c:pt idx="569">
                  <c:v>341.29</c:v>
                </c:pt>
                <c:pt idx="570">
                  <c:v>341.38</c:v>
                </c:pt>
                <c:pt idx="571">
                  <c:v>341.46</c:v>
                </c:pt>
                <c:pt idx="572">
                  <c:v>341.54</c:v>
                </c:pt>
                <c:pt idx="573">
                  <c:v>341.63</c:v>
                </c:pt>
                <c:pt idx="574">
                  <c:v>341.71</c:v>
                </c:pt>
                <c:pt idx="575">
                  <c:v>341.79</c:v>
                </c:pt>
                <c:pt idx="576">
                  <c:v>341.88</c:v>
                </c:pt>
                <c:pt idx="577">
                  <c:v>341.96</c:v>
                </c:pt>
                <c:pt idx="578">
                  <c:v>342.04</c:v>
                </c:pt>
                <c:pt idx="579">
                  <c:v>342.13</c:v>
                </c:pt>
                <c:pt idx="580">
                  <c:v>342.21</c:v>
                </c:pt>
                <c:pt idx="581">
                  <c:v>342.3</c:v>
                </c:pt>
                <c:pt idx="582">
                  <c:v>342.38</c:v>
                </c:pt>
                <c:pt idx="583">
                  <c:v>342.46</c:v>
                </c:pt>
                <c:pt idx="584">
                  <c:v>342.55</c:v>
                </c:pt>
                <c:pt idx="585">
                  <c:v>342.63</c:v>
                </c:pt>
                <c:pt idx="586">
                  <c:v>342.71</c:v>
                </c:pt>
                <c:pt idx="587">
                  <c:v>342.8</c:v>
                </c:pt>
                <c:pt idx="588">
                  <c:v>342.88</c:v>
                </c:pt>
                <c:pt idx="589">
                  <c:v>342.96</c:v>
                </c:pt>
                <c:pt idx="590">
                  <c:v>343.05</c:v>
                </c:pt>
                <c:pt idx="591">
                  <c:v>343.13</c:v>
                </c:pt>
                <c:pt idx="592">
                  <c:v>343.22</c:v>
                </c:pt>
                <c:pt idx="593">
                  <c:v>343.3</c:v>
                </c:pt>
                <c:pt idx="594">
                  <c:v>343.39</c:v>
                </c:pt>
                <c:pt idx="595">
                  <c:v>343.47</c:v>
                </c:pt>
                <c:pt idx="596">
                  <c:v>343.55</c:v>
                </c:pt>
                <c:pt idx="597">
                  <c:v>343.64</c:v>
                </c:pt>
                <c:pt idx="598">
                  <c:v>343.72</c:v>
                </c:pt>
                <c:pt idx="599">
                  <c:v>343.8</c:v>
                </c:pt>
                <c:pt idx="600">
                  <c:v>343.89</c:v>
                </c:pt>
                <c:pt idx="601">
                  <c:v>343.97</c:v>
                </c:pt>
                <c:pt idx="602">
                  <c:v>344.05</c:v>
                </c:pt>
                <c:pt idx="603">
                  <c:v>344.14</c:v>
                </c:pt>
                <c:pt idx="604">
                  <c:v>344.22</c:v>
                </c:pt>
                <c:pt idx="605">
                  <c:v>344.31</c:v>
                </c:pt>
                <c:pt idx="606">
                  <c:v>344.39</c:v>
                </c:pt>
                <c:pt idx="607">
                  <c:v>344.48</c:v>
                </c:pt>
                <c:pt idx="608">
                  <c:v>344.56</c:v>
                </c:pt>
                <c:pt idx="609">
                  <c:v>344.64</c:v>
                </c:pt>
                <c:pt idx="610">
                  <c:v>344.73</c:v>
                </c:pt>
                <c:pt idx="611">
                  <c:v>344.81</c:v>
                </c:pt>
                <c:pt idx="612">
                  <c:v>344.9</c:v>
                </c:pt>
                <c:pt idx="613">
                  <c:v>344.98</c:v>
                </c:pt>
                <c:pt idx="614">
                  <c:v>345.06</c:v>
                </c:pt>
                <c:pt idx="615">
                  <c:v>345.15</c:v>
                </c:pt>
                <c:pt idx="616">
                  <c:v>345.23</c:v>
                </c:pt>
                <c:pt idx="617">
                  <c:v>345.32</c:v>
                </c:pt>
                <c:pt idx="618">
                  <c:v>345.4</c:v>
                </c:pt>
                <c:pt idx="619">
                  <c:v>345.48</c:v>
                </c:pt>
                <c:pt idx="620">
                  <c:v>345.57</c:v>
                </c:pt>
                <c:pt idx="621">
                  <c:v>345.65</c:v>
                </c:pt>
                <c:pt idx="622">
                  <c:v>345.74</c:v>
                </c:pt>
                <c:pt idx="623">
                  <c:v>345.82</c:v>
                </c:pt>
                <c:pt idx="624">
                  <c:v>345.9</c:v>
                </c:pt>
                <c:pt idx="625">
                  <c:v>345.99</c:v>
                </c:pt>
                <c:pt idx="626">
                  <c:v>346.07</c:v>
                </c:pt>
                <c:pt idx="627">
                  <c:v>346.15999999999997</c:v>
                </c:pt>
                <c:pt idx="628">
                  <c:v>346.24</c:v>
                </c:pt>
                <c:pt idx="629">
                  <c:v>346.32</c:v>
                </c:pt>
                <c:pt idx="630">
                  <c:v>346.40999999999997</c:v>
                </c:pt>
                <c:pt idx="631">
                  <c:v>346.49</c:v>
                </c:pt>
                <c:pt idx="632">
                  <c:v>346.58</c:v>
                </c:pt>
                <c:pt idx="633">
                  <c:v>346.65999999999997</c:v>
                </c:pt>
                <c:pt idx="634">
                  <c:v>346.75</c:v>
                </c:pt>
                <c:pt idx="635">
                  <c:v>346.83</c:v>
                </c:pt>
                <c:pt idx="636">
                  <c:v>346.90999999999997</c:v>
                </c:pt>
                <c:pt idx="637">
                  <c:v>347</c:v>
                </c:pt>
                <c:pt idx="638">
                  <c:v>347.08</c:v>
                </c:pt>
                <c:pt idx="639">
                  <c:v>347.17</c:v>
                </c:pt>
                <c:pt idx="640">
                  <c:v>347.25</c:v>
                </c:pt>
                <c:pt idx="641">
                  <c:v>347.33</c:v>
                </c:pt>
                <c:pt idx="642">
                  <c:v>347.42</c:v>
                </c:pt>
                <c:pt idx="643">
                  <c:v>347.5</c:v>
                </c:pt>
                <c:pt idx="644">
                  <c:v>347.58</c:v>
                </c:pt>
                <c:pt idx="645">
                  <c:v>347.67</c:v>
                </c:pt>
                <c:pt idx="646">
                  <c:v>347.75</c:v>
                </c:pt>
                <c:pt idx="647">
                  <c:v>347.84000000000003</c:v>
                </c:pt>
                <c:pt idx="648">
                  <c:v>347.92</c:v>
                </c:pt>
                <c:pt idx="649">
                  <c:v>348.01</c:v>
                </c:pt>
                <c:pt idx="650">
                  <c:v>348.09000000000003</c:v>
                </c:pt>
                <c:pt idx="651">
                  <c:v>348.17</c:v>
                </c:pt>
                <c:pt idx="652">
                  <c:v>348.26</c:v>
                </c:pt>
                <c:pt idx="653">
                  <c:v>348.34000000000003</c:v>
                </c:pt>
                <c:pt idx="654">
                  <c:v>348.43</c:v>
                </c:pt>
                <c:pt idx="655">
                  <c:v>348.51</c:v>
                </c:pt>
                <c:pt idx="656">
                  <c:v>348.59000000000003</c:v>
                </c:pt>
                <c:pt idx="657">
                  <c:v>348.68</c:v>
                </c:pt>
                <c:pt idx="658">
                  <c:v>348.76</c:v>
                </c:pt>
                <c:pt idx="659">
                  <c:v>348.85</c:v>
                </c:pt>
                <c:pt idx="660">
                  <c:v>348.93</c:v>
                </c:pt>
                <c:pt idx="661">
                  <c:v>349.01</c:v>
                </c:pt>
                <c:pt idx="662">
                  <c:v>349.1</c:v>
                </c:pt>
                <c:pt idx="663">
                  <c:v>349.18</c:v>
                </c:pt>
                <c:pt idx="664">
                  <c:v>349.27</c:v>
                </c:pt>
                <c:pt idx="665">
                  <c:v>349.35</c:v>
                </c:pt>
                <c:pt idx="666">
                  <c:v>349.43</c:v>
                </c:pt>
                <c:pt idx="667">
                  <c:v>349.52</c:v>
                </c:pt>
                <c:pt idx="668">
                  <c:v>349.6</c:v>
                </c:pt>
                <c:pt idx="669">
                  <c:v>349.68</c:v>
                </c:pt>
                <c:pt idx="670">
                  <c:v>349.77</c:v>
                </c:pt>
                <c:pt idx="671">
                  <c:v>349.85</c:v>
                </c:pt>
                <c:pt idx="672">
                  <c:v>349.94</c:v>
                </c:pt>
                <c:pt idx="673">
                  <c:v>350.02</c:v>
                </c:pt>
                <c:pt idx="674">
                  <c:v>350.1</c:v>
                </c:pt>
                <c:pt idx="675">
                  <c:v>350.19</c:v>
                </c:pt>
                <c:pt idx="676">
                  <c:v>350.27</c:v>
                </c:pt>
                <c:pt idx="677">
                  <c:v>350.36</c:v>
                </c:pt>
                <c:pt idx="678">
                  <c:v>350.44</c:v>
                </c:pt>
                <c:pt idx="679">
                  <c:v>350.52</c:v>
                </c:pt>
                <c:pt idx="680">
                  <c:v>350.6</c:v>
                </c:pt>
                <c:pt idx="681">
                  <c:v>350.69</c:v>
                </c:pt>
                <c:pt idx="682">
                  <c:v>350.77</c:v>
                </c:pt>
                <c:pt idx="683">
                  <c:v>350.86</c:v>
                </c:pt>
                <c:pt idx="684">
                  <c:v>350.94</c:v>
                </c:pt>
                <c:pt idx="685">
                  <c:v>351.02</c:v>
                </c:pt>
                <c:pt idx="686">
                  <c:v>351.11</c:v>
                </c:pt>
                <c:pt idx="687">
                  <c:v>351.19</c:v>
                </c:pt>
                <c:pt idx="688">
                  <c:v>351.27</c:v>
                </c:pt>
                <c:pt idx="689">
                  <c:v>351.36</c:v>
                </c:pt>
                <c:pt idx="690">
                  <c:v>351.44</c:v>
                </c:pt>
                <c:pt idx="691">
                  <c:v>351.52</c:v>
                </c:pt>
                <c:pt idx="692">
                  <c:v>351.6</c:v>
                </c:pt>
                <c:pt idx="693">
                  <c:v>351.69</c:v>
                </c:pt>
                <c:pt idx="694">
                  <c:v>351.77</c:v>
                </c:pt>
                <c:pt idx="695">
                  <c:v>351.85</c:v>
                </c:pt>
                <c:pt idx="696">
                  <c:v>351.94</c:v>
                </c:pt>
                <c:pt idx="697">
                  <c:v>352.02</c:v>
                </c:pt>
                <c:pt idx="698">
                  <c:v>352.1</c:v>
                </c:pt>
                <c:pt idx="699">
                  <c:v>352.18</c:v>
                </c:pt>
                <c:pt idx="700">
                  <c:v>352.27</c:v>
                </c:pt>
                <c:pt idx="701">
                  <c:v>352.35</c:v>
                </c:pt>
                <c:pt idx="702">
                  <c:v>352.43</c:v>
                </c:pt>
                <c:pt idx="703">
                  <c:v>352.52</c:v>
                </c:pt>
                <c:pt idx="704">
                  <c:v>352.6</c:v>
                </c:pt>
                <c:pt idx="705">
                  <c:v>352.68</c:v>
                </c:pt>
                <c:pt idx="706">
                  <c:v>352.77</c:v>
                </c:pt>
                <c:pt idx="707">
                  <c:v>352.85</c:v>
                </c:pt>
                <c:pt idx="708">
                  <c:v>352.93</c:v>
                </c:pt>
                <c:pt idx="709">
                  <c:v>353.01</c:v>
                </c:pt>
                <c:pt idx="710">
                  <c:v>353.1</c:v>
                </c:pt>
                <c:pt idx="711">
                  <c:v>353.18</c:v>
                </c:pt>
                <c:pt idx="712">
                  <c:v>353.26</c:v>
                </c:pt>
                <c:pt idx="713">
                  <c:v>353.34000000000003</c:v>
                </c:pt>
                <c:pt idx="714">
                  <c:v>353.43</c:v>
                </c:pt>
                <c:pt idx="715">
                  <c:v>353.51</c:v>
                </c:pt>
                <c:pt idx="716">
                  <c:v>353.59000000000003</c:v>
                </c:pt>
                <c:pt idx="717">
                  <c:v>353.67</c:v>
                </c:pt>
                <c:pt idx="718">
                  <c:v>353.76</c:v>
                </c:pt>
                <c:pt idx="719">
                  <c:v>353.84000000000003</c:v>
                </c:pt>
                <c:pt idx="720">
                  <c:v>353.92</c:v>
                </c:pt>
                <c:pt idx="721">
                  <c:v>354</c:v>
                </c:pt>
                <c:pt idx="722">
                  <c:v>354.09000000000003</c:v>
                </c:pt>
                <c:pt idx="723">
                  <c:v>354.17</c:v>
                </c:pt>
                <c:pt idx="724">
                  <c:v>354.25</c:v>
                </c:pt>
                <c:pt idx="725">
                  <c:v>354.33</c:v>
                </c:pt>
                <c:pt idx="726">
                  <c:v>354.42</c:v>
                </c:pt>
                <c:pt idx="727">
                  <c:v>354.5</c:v>
                </c:pt>
                <c:pt idx="728">
                  <c:v>354.58</c:v>
                </c:pt>
                <c:pt idx="729">
                  <c:v>354.67</c:v>
                </c:pt>
                <c:pt idx="730">
                  <c:v>354.75</c:v>
                </c:pt>
                <c:pt idx="731">
                  <c:v>354.83</c:v>
                </c:pt>
                <c:pt idx="732">
                  <c:v>354.90999999999997</c:v>
                </c:pt>
                <c:pt idx="733">
                  <c:v>355</c:v>
                </c:pt>
                <c:pt idx="734">
                  <c:v>355.08</c:v>
                </c:pt>
                <c:pt idx="735">
                  <c:v>355.15999999999997</c:v>
                </c:pt>
                <c:pt idx="736">
                  <c:v>355.24</c:v>
                </c:pt>
                <c:pt idx="737">
                  <c:v>355.33</c:v>
                </c:pt>
                <c:pt idx="738">
                  <c:v>355.40999999999997</c:v>
                </c:pt>
                <c:pt idx="739">
                  <c:v>355.49</c:v>
                </c:pt>
                <c:pt idx="740">
                  <c:v>355.58</c:v>
                </c:pt>
                <c:pt idx="741">
                  <c:v>355.65999999999997</c:v>
                </c:pt>
                <c:pt idx="742">
                  <c:v>355.74</c:v>
                </c:pt>
                <c:pt idx="743">
                  <c:v>355.82</c:v>
                </c:pt>
                <c:pt idx="744">
                  <c:v>355.90999999999997</c:v>
                </c:pt>
                <c:pt idx="745">
                  <c:v>355.99</c:v>
                </c:pt>
                <c:pt idx="746">
                  <c:v>356.07</c:v>
                </c:pt>
                <c:pt idx="747">
                  <c:v>356.15</c:v>
                </c:pt>
                <c:pt idx="748">
                  <c:v>356.24</c:v>
                </c:pt>
                <c:pt idx="749">
                  <c:v>356.32</c:v>
                </c:pt>
                <c:pt idx="750">
                  <c:v>356.4</c:v>
                </c:pt>
                <c:pt idx="751">
                  <c:v>356.48</c:v>
                </c:pt>
                <c:pt idx="752">
                  <c:v>356.57</c:v>
                </c:pt>
                <c:pt idx="753">
                  <c:v>356.65</c:v>
                </c:pt>
                <c:pt idx="754">
                  <c:v>356.73</c:v>
                </c:pt>
                <c:pt idx="755">
                  <c:v>356.81</c:v>
                </c:pt>
                <c:pt idx="756">
                  <c:v>356.9</c:v>
                </c:pt>
                <c:pt idx="757">
                  <c:v>356.98</c:v>
                </c:pt>
                <c:pt idx="758">
                  <c:v>357.06</c:v>
                </c:pt>
                <c:pt idx="759">
                  <c:v>357.15</c:v>
                </c:pt>
                <c:pt idx="760">
                  <c:v>357.23</c:v>
                </c:pt>
                <c:pt idx="761">
                  <c:v>357.31</c:v>
                </c:pt>
                <c:pt idx="762">
                  <c:v>357.39</c:v>
                </c:pt>
                <c:pt idx="763">
                  <c:v>357.48</c:v>
                </c:pt>
                <c:pt idx="764">
                  <c:v>357.56</c:v>
                </c:pt>
                <c:pt idx="765">
                  <c:v>357.64</c:v>
                </c:pt>
                <c:pt idx="766">
                  <c:v>357.72</c:v>
                </c:pt>
                <c:pt idx="767">
                  <c:v>357.81</c:v>
                </c:pt>
                <c:pt idx="768">
                  <c:v>357.89</c:v>
                </c:pt>
                <c:pt idx="769">
                  <c:v>357.97</c:v>
                </c:pt>
                <c:pt idx="770">
                  <c:v>358.05</c:v>
                </c:pt>
                <c:pt idx="771">
                  <c:v>358.14</c:v>
                </c:pt>
                <c:pt idx="772">
                  <c:v>358.22</c:v>
                </c:pt>
                <c:pt idx="773">
                  <c:v>358.3</c:v>
                </c:pt>
                <c:pt idx="774">
                  <c:v>358.39</c:v>
                </c:pt>
                <c:pt idx="775">
                  <c:v>358.47</c:v>
                </c:pt>
                <c:pt idx="776">
                  <c:v>358.55</c:v>
                </c:pt>
                <c:pt idx="777">
                  <c:v>358.64</c:v>
                </c:pt>
                <c:pt idx="778">
                  <c:v>358.72</c:v>
                </c:pt>
                <c:pt idx="779">
                  <c:v>358.8</c:v>
                </c:pt>
                <c:pt idx="780">
                  <c:v>358.89</c:v>
                </c:pt>
                <c:pt idx="781">
                  <c:v>358.97</c:v>
                </c:pt>
                <c:pt idx="782">
                  <c:v>359.05</c:v>
                </c:pt>
                <c:pt idx="783">
                  <c:v>359.13</c:v>
                </c:pt>
                <c:pt idx="784">
                  <c:v>359.22</c:v>
                </c:pt>
                <c:pt idx="785">
                  <c:v>359.3</c:v>
                </c:pt>
                <c:pt idx="786">
                  <c:v>359.38</c:v>
                </c:pt>
                <c:pt idx="787">
                  <c:v>359.47</c:v>
                </c:pt>
                <c:pt idx="788">
                  <c:v>359.55</c:v>
                </c:pt>
                <c:pt idx="789">
                  <c:v>359.63</c:v>
                </c:pt>
                <c:pt idx="790">
                  <c:v>359.71</c:v>
                </c:pt>
                <c:pt idx="791">
                  <c:v>359.8</c:v>
                </c:pt>
                <c:pt idx="792">
                  <c:v>359.88</c:v>
                </c:pt>
                <c:pt idx="793">
                  <c:v>359.96</c:v>
                </c:pt>
                <c:pt idx="794">
                  <c:v>360.04</c:v>
                </c:pt>
                <c:pt idx="795">
                  <c:v>360.13</c:v>
                </c:pt>
                <c:pt idx="796">
                  <c:v>360.21</c:v>
                </c:pt>
                <c:pt idx="797">
                  <c:v>360.29</c:v>
                </c:pt>
                <c:pt idx="798">
                  <c:v>360.38</c:v>
                </c:pt>
                <c:pt idx="799">
                  <c:v>360.46</c:v>
                </c:pt>
                <c:pt idx="800">
                  <c:v>360.54</c:v>
                </c:pt>
                <c:pt idx="801">
                  <c:v>360.63</c:v>
                </c:pt>
                <c:pt idx="802">
                  <c:v>360.71</c:v>
                </c:pt>
                <c:pt idx="803">
                  <c:v>360.79</c:v>
                </c:pt>
                <c:pt idx="804">
                  <c:v>360.87</c:v>
                </c:pt>
                <c:pt idx="805">
                  <c:v>360.96</c:v>
                </c:pt>
                <c:pt idx="806">
                  <c:v>361.04</c:v>
                </c:pt>
                <c:pt idx="807">
                  <c:v>361.12</c:v>
                </c:pt>
                <c:pt idx="808">
                  <c:v>361.21</c:v>
                </c:pt>
                <c:pt idx="809">
                  <c:v>361.29</c:v>
                </c:pt>
                <c:pt idx="810">
                  <c:v>361.37</c:v>
                </c:pt>
                <c:pt idx="811">
                  <c:v>361.45</c:v>
                </c:pt>
                <c:pt idx="812">
                  <c:v>361.54</c:v>
                </c:pt>
                <c:pt idx="813">
                  <c:v>361.62</c:v>
                </c:pt>
                <c:pt idx="814">
                  <c:v>361.7</c:v>
                </c:pt>
                <c:pt idx="815">
                  <c:v>361.79</c:v>
                </c:pt>
                <c:pt idx="816">
                  <c:v>361.87</c:v>
                </c:pt>
                <c:pt idx="817">
                  <c:v>361.95</c:v>
                </c:pt>
                <c:pt idx="818">
                  <c:v>362.04</c:v>
                </c:pt>
                <c:pt idx="819">
                  <c:v>362.12</c:v>
                </c:pt>
                <c:pt idx="820">
                  <c:v>362.2</c:v>
                </c:pt>
                <c:pt idx="821">
                  <c:v>362.28</c:v>
                </c:pt>
                <c:pt idx="822">
                  <c:v>362.37</c:v>
                </c:pt>
                <c:pt idx="823">
                  <c:v>362.45</c:v>
                </c:pt>
                <c:pt idx="824">
                  <c:v>362.53</c:v>
                </c:pt>
                <c:pt idx="825">
                  <c:v>362.62</c:v>
                </c:pt>
                <c:pt idx="826">
                  <c:v>362.7</c:v>
                </c:pt>
                <c:pt idx="827">
                  <c:v>362.78</c:v>
                </c:pt>
                <c:pt idx="828">
                  <c:v>362.87</c:v>
                </c:pt>
                <c:pt idx="829">
                  <c:v>362.95</c:v>
                </c:pt>
                <c:pt idx="830">
                  <c:v>363.03</c:v>
                </c:pt>
                <c:pt idx="831">
                  <c:v>363.11</c:v>
                </c:pt>
                <c:pt idx="832">
                  <c:v>363.2</c:v>
                </c:pt>
                <c:pt idx="833">
                  <c:v>363.28</c:v>
                </c:pt>
                <c:pt idx="834">
                  <c:v>363.36</c:v>
                </c:pt>
                <c:pt idx="835">
                  <c:v>363.45</c:v>
                </c:pt>
                <c:pt idx="836">
                  <c:v>363.53</c:v>
                </c:pt>
                <c:pt idx="837">
                  <c:v>363.62</c:v>
                </c:pt>
                <c:pt idx="838">
                  <c:v>363.7</c:v>
                </c:pt>
                <c:pt idx="839">
                  <c:v>363.78</c:v>
                </c:pt>
                <c:pt idx="840">
                  <c:v>363.86</c:v>
                </c:pt>
                <c:pt idx="841">
                  <c:v>363.95</c:v>
                </c:pt>
                <c:pt idx="842">
                  <c:v>364.03</c:v>
                </c:pt>
                <c:pt idx="843">
                  <c:v>364.12</c:v>
                </c:pt>
                <c:pt idx="844">
                  <c:v>364.2</c:v>
                </c:pt>
                <c:pt idx="845">
                  <c:v>364.28</c:v>
                </c:pt>
                <c:pt idx="846">
                  <c:v>364.36</c:v>
                </c:pt>
                <c:pt idx="847">
                  <c:v>364.45</c:v>
                </c:pt>
                <c:pt idx="848">
                  <c:v>364.53</c:v>
                </c:pt>
                <c:pt idx="849">
                  <c:v>364.61</c:v>
                </c:pt>
                <c:pt idx="850">
                  <c:v>364.7</c:v>
                </c:pt>
                <c:pt idx="851">
                  <c:v>364.78</c:v>
                </c:pt>
                <c:pt idx="852">
                  <c:v>364.86</c:v>
                </c:pt>
                <c:pt idx="853">
                  <c:v>364.95</c:v>
                </c:pt>
                <c:pt idx="854">
                  <c:v>365.03</c:v>
                </c:pt>
                <c:pt idx="855">
                  <c:v>365.11</c:v>
                </c:pt>
                <c:pt idx="856">
                  <c:v>365.2</c:v>
                </c:pt>
                <c:pt idx="857">
                  <c:v>365.28</c:v>
                </c:pt>
                <c:pt idx="858">
                  <c:v>365.36</c:v>
                </c:pt>
                <c:pt idx="859">
                  <c:v>365.45</c:v>
                </c:pt>
                <c:pt idx="860">
                  <c:v>365.53</c:v>
                </c:pt>
                <c:pt idx="861">
                  <c:v>365.61</c:v>
                </c:pt>
                <c:pt idx="862">
                  <c:v>365.69</c:v>
                </c:pt>
                <c:pt idx="863">
                  <c:v>365.78</c:v>
                </c:pt>
                <c:pt idx="864">
                  <c:v>365.86</c:v>
                </c:pt>
                <c:pt idx="865">
                  <c:v>365.94</c:v>
                </c:pt>
                <c:pt idx="866">
                  <c:v>366.03</c:v>
                </c:pt>
                <c:pt idx="867">
                  <c:v>366.11</c:v>
                </c:pt>
                <c:pt idx="868">
                  <c:v>366.19</c:v>
                </c:pt>
                <c:pt idx="869">
                  <c:v>366.28</c:v>
                </c:pt>
                <c:pt idx="870">
                  <c:v>366.36</c:v>
                </c:pt>
                <c:pt idx="871">
                  <c:v>366.45</c:v>
                </c:pt>
                <c:pt idx="872">
                  <c:v>366.52</c:v>
                </c:pt>
                <c:pt idx="873">
                  <c:v>366.61</c:v>
                </c:pt>
                <c:pt idx="874">
                  <c:v>366.69</c:v>
                </c:pt>
                <c:pt idx="875">
                  <c:v>366.78</c:v>
                </c:pt>
                <c:pt idx="876">
                  <c:v>366.86</c:v>
                </c:pt>
                <c:pt idx="877">
                  <c:v>366.94</c:v>
                </c:pt>
                <c:pt idx="878">
                  <c:v>367.03</c:v>
                </c:pt>
                <c:pt idx="879">
                  <c:v>367.11</c:v>
                </c:pt>
                <c:pt idx="880">
                  <c:v>367.19</c:v>
                </c:pt>
                <c:pt idx="881">
                  <c:v>367.28</c:v>
                </c:pt>
                <c:pt idx="882">
                  <c:v>367.36</c:v>
                </c:pt>
                <c:pt idx="883">
                  <c:v>367.44</c:v>
                </c:pt>
                <c:pt idx="884">
                  <c:v>367.53</c:v>
                </c:pt>
                <c:pt idx="885">
                  <c:v>367.61</c:v>
                </c:pt>
                <c:pt idx="886">
                  <c:v>367.69</c:v>
                </c:pt>
                <c:pt idx="887">
                  <c:v>367.78</c:v>
                </c:pt>
                <c:pt idx="888">
                  <c:v>367.86</c:v>
                </c:pt>
                <c:pt idx="889">
                  <c:v>367.95</c:v>
                </c:pt>
                <c:pt idx="890">
                  <c:v>368.03</c:v>
                </c:pt>
                <c:pt idx="891">
                  <c:v>368.11</c:v>
                </c:pt>
                <c:pt idx="892">
                  <c:v>368.19</c:v>
                </c:pt>
                <c:pt idx="893">
                  <c:v>368.28</c:v>
                </c:pt>
                <c:pt idx="894">
                  <c:v>368.36</c:v>
                </c:pt>
                <c:pt idx="895">
                  <c:v>368.44</c:v>
                </c:pt>
                <c:pt idx="896">
                  <c:v>368.53</c:v>
                </c:pt>
                <c:pt idx="897">
                  <c:v>368.61</c:v>
                </c:pt>
                <c:pt idx="898">
                  <c:v>368.69</c:v>
                </c:pt>
                <c:pt idx="899">
                  <c:v>368.78</c:v>
                </c:pt>
                <c:pt idx="900">
                  <c:v>368.86</c:v>
                </c:pt>
                <c:pt idx="901">
                  <c:v>368.95</c:v>
                </c:pt>
                <c:pt idx="902">
                  <c:v>369.03</c:v>
                </c:pt>
                <c:pt idx="903">
                  <c:v>369.11</c:v>
                </c:pt>
                <c:pt idx="904">
                  <c:v>369.2</c:v>
                </c:pt>
                <c:pt idx="905">
                  <c:v>369.28</c:v>
                </c:pt>
                <c:pt idx="906">
                  <c:v>369.36</c:v>
                </c:pt>
                <c:pt idx="907">
                  <c:v>369.45</c:v>
                </c:pt>
                <c:pt idx="908">
                  <c:v>369.53</c:v>
                </c:pt>
                <c:pt idx="909">
                  <c:v>369.61</c:v>
                </c:pt>
                <c:pt idx="910">
                  <c:v>369.7</c:v>
                </c:pt>
                <c:pt idx="911">
                  <c:v>369.78</c:v>
                </c:pt>
                <c:pt idx="912">
                  <c:v>369.86</c:v>
                </c:pt>
                <c:pt idx="913">
                  <c:v>369.95</c:v>
                </c:pt>
                <c:pt idx="914">
                  <c:v>370.03</c:v>
                </c:pt>
                <c:pt idx="915">
                  <c:v>370.11</c:v>
                </c:pt>
                <c:pt idx="916">
                  <c:v>370.19</c:v>
                </c:pt>
                <c:pt idx="917">
                  <c:v>370.28</c:v>
                </c:pt>
                <c:pt idx="918">
                  <c:v>370.36</c:v>
                </c:pt>
                <c:pt idx="919">
                  <c:v>370.44</c:v>
                </c:pt>
                <c:pt idx="920">
                  <c:v>370.53</c:v>
                </c:pt>
                <c:pt idx="921">
                  <c:v>370.61</c:v>
                </c:pt>
                <c:pt idx="922">
                  <c:v>370.7</c:v>
                </c:pt>
                <c:pt idx="923">
                  <c:v>370.78</c:v>
                </c:pt>
                <c:pt idx="924">
                  <c:v>370.86</c:v>
                </c:pt>
                <c:pt idx="925">
                  <c:v>370.95</c:v>
                </c:pt>
                <c:pt idx="926">
                  <c:v>371.03</c:v>
                </c:pt>
                <c:pt idx="927">
                  <c:v>371.11</c:v>
                </c:pt>
                <c:pt idx="928">
                  <c:v>371.2</c:v>
                </c:pt>
                <c:pt idx="929">
                  <c:v>371.28</c:v>
                </c:pt>
                <c:pt idx="930">
                  <c:v>371.37</c:v>
                </c:pt>
                <c:pt idx="931">
                  <c:v>371.45</c:v>
                </c:pt>
                <c:pt idx="932">
                  <c:v>371.53</c:v>
                </c:pt>
                <c:pt idx="933">
                  <c:v>371.61</c:v>
                </c:pt>
                <c:pt idx="934">
                  <c:v>371.7</c:v>
                </c:pt>
                <c:pt idx="935">
                  <c:v>371.78</c:v>
                </c:pt>
                <c:pt idx="936">
                  <c:v>371.87</c:v>
                </c:pt>
                <c:pt idx="937">
                  <c:v>371.95</c:v>
                </c:pt>
                <c:pt idx="938">
                  <c:v>372.03</c:v>
                </c:pt>
                <c:pt idx="939">
                  <c:v>372.12</c:v>
                </c:pt>
                <c:pt idx="940">
                  <c:v>372.2</c:v>
                </c:pt>
                <c:pt idx="941">
                  <c:v>372.28</c:v>
                </c:pt>
                <c:pt idx="942">
                  <c:v>372.37</c:v>
                </c:pt>
                <c:pt idx="943">
                  <c:v>372.45</c:v>
                </c:pt>
                <c:pt idx="944">
                  <c:v>372.53</c:v>
                </c:pt>
                <c:pt idx="945">
                  <c:v>372.62</c:v>
                </c:pt>
                <c:pt idx="946">
                  <c:v>372.7</c:v>
                </c:pt>
                <c:pt idx="947">
                  <c:v>372.78</c:v>
                </c:pt>
                <c:pt idx="948">
                  <c:v>372.87</c:v>
                </c:pt>
                <c:pt idx="949">
                  <c:v>372.95</c:v>
                </c:pt>
                <c:pt idx="950">
                  <c:v>373.03</c:v>
                </c:pt>
                <c:pt idx="951">
                  <c:v>373.12</c:v>
                </c:pt>
                <c:pt idx="952">
                  <c:v>373.2</c:v>
                </c:pt>
                <c:pt idx="953">
                  <c:v>373.28</c:v>
                </c:pt>
                <c:pt idx="954">
                  <c:v>373.37</c:v>
                </c:pt>
                <c:pt idx="955">
                  <c:v>373.45</c:v>
                </c:pt>
                <c:pt idx="956">
                  <c:v>373.54</c:v>
                </c:pt>
                <c:pt idx="957">
                  <c:v>373.62</c:v>
                </c:pt>
                <c:pt idx="958">
                  <c:v>373.7</c:v>
                </c:pt>
                <c:pt idx="959">
                  <c:v>373.79</c:v>
                </c:pt>
                <c:pt idx="960">
                  <c:v>373.87</c:v>
                </c:pt>
                <c:pt idx="961">
                  <c:v>373.95</c:v>
                </c:pt>
                <c:pt idx="962">
                  <c:v>374.04</c:v>
                </c:pt>
                <c:pt idx="963">
                  <c:v>374.12</c:v>
                </c:pt>
                <c:pt idx="964">
                  <c:v>374.21</c:v>
                </c:pt>
                <c:pt idx="965">
                  <c:v>374.29</c:v>
                </c:pt>
                <c:pt idx="966">
                  <c:v>374.37</c:v>
                </c:pt>
                <c:pt idx="967">
                  <c:v>374.46</c:v>
                </c:pt>
                <c:pt idx="968">
                  <c:v>374.54</c:v>
                </c:pt>
                <c:pt idx="969">
                  <c:v>374.62</c:v>
                </c:pt>
                <c:pt idx="970">
                  <c:v>374.71</c:v>
                </c:pt>
                <c:pt idx="971">
                  <c:v>374.79</c:v>
                </c:pt>
                <c:pt idx="972">
                  <c:v>374.87</c:v>
                </c:pt>
                <c:pt idx="973">
                  <c:v>374.96</c:v>
                </c:pt>
                <c:pt idx="974">
                  <c:v>375.04</c:v>
                </c:pt>
                <c:pt idx="975">
                  <c:v>375.12</c:v>
                </c:pt>
                <c:pt idx="976">
                  <c:v>375.21</c:v>
                </c:pt>
                <c:pt idx="977">
                  <c:v>375.29</c:v>
                </c:pt>
                <c:pt idx="978">
                  <c:v>375.38</c:v>
                </c:pt>
                <c:pt idx="979">
                  <c:v>375.46</c:v>
                </c:pt>
                <c:pt idx="980">
                  <c:v>375.54</c:v>
                </c:pt>
                <c:pt idx="981">
                  <c:v>375.63</c:v>
                </c:pt>
                <c:pt idx="982">
                  <c:v>375.71</c:v>
                </c:pt>
                <c:pt idx="983">
                  <c:v>375.8</c:v>
                </c:pt>
                <c:pt idx="984">
                  <c:v>375.88</c:v>
                </c:pt>
                <c:pt idx="985">
                  <c:v>375.96</c:v>
                </c:pt>
                <c:pt idx="986">
                  <c:v>376.05</c:v>
                </c:pt>
                <c:pt idx="987">
                  <c:v>376.13</c:v>
                </c:pt>
                <c:pt idx="988">
                  <c:v>376.21</c:v>
                </c:pt>
                <c:pt idx="989">
                  <c:v>376.3</c:v>
                </c:pt>
                <c:pt idx="990">
                  <c:v>376.38</c:v>
                </c:pt>
                <c:pt idx="991">
                  <c:v>376.47</c:v>
                </c:pt>
                <c:pt idx="992">
                  <c:v>376.55</c:v>
                </c:pt>
                <c:pt idx="993">
                  <c:v>376.64</c:v>
                </c:pt>
                <c:pt idx="994">
                  <c:v>376.72</c:v>
                </c:pt>
                <c:pt idx="995">
                  <c:v>376.8</c:v>
                </c:pt>
                <c:pt idx="996">
                  <c:v>376.89</c:v>
                </c:pt>
                <c:pt idx="997">
                  <c:v>376.97</c:v>
                </c:pt>
                <c:pt idx="998">
                  <c:v>377.05</c:v>
                </c:pt>
                <c:pt idx="999">
                  <c:v>377.14</c:v>
                </c:pt>
                <c:pt idx="1000">
                  <c:v>377.22</c:v>
                </c:pt>
                <c:pt idx="1001">
                  <c:v>377.3</c:v>
                </c:pt>
                <c:pt idx="1002">
                  <c:v>377.39</c:v>
                </c:pt>
                <c:pt idx="1003">
                  <c:v>377.47</c:v>
                </c:pt>
                <c:pt idx="1004">
                  <c:v>377.56</c:v>
                </c:pt>
                <c:pt idx="1005">
                  <c:v>377.64</c:v>
                </c:pt>
                <c:pt idx="1006">
                  <c:v>377.72</c:v>
                </c:pt>
                <c:pt idx="1007">
                  <c:v>377.81</c:v>
                </c:pt>
                <c:pt idx="1008">
                  <c:v>377.89</c:v>
                </c:pt>
                <c:pt idx="1009">
                  <c:v>377.98</c:v>
                </c:pt>
                <c:pt idx="1010">
                  <c:v>378.06</c:v>
                </c:pt>
                <c:pt idx="1011">
                  <c:v>378.15</c:v>
                </c:pt>
                <c:pt idx="1012">
                  <c:v>378.23</c:v>
                </c:pt>
                <c:pt idx="1013">
                  <c:v>378.31</c:v>
                </c:pt>
                <c:pt idx="1014">
                  <c:v>378.4</c:v>
                </c:pt>
                <c:pt idx="1015">
                  <c:v>378.48</c:v>
                </c:pt>
                <c:pt idx="1016">
                  <c:v>378.56</c:v>
                </c:pt>
                <c:pt idx="1017">
                  <c:v>378.65</c:v>
                </c:pt>
                <c:pt idx="1018">
                  <c:v>378.73</c:v>
                </c:pt>
                <c:pt idx="1019">
                  <c:v>378.82</c:v>
                </c:pt>
                <c:pt idx="1020">
                  <c:v>378.9</c:v>
                </c:pt>
                <c:pt idx="1021">
                  <c:v>378.98</c:v>
                </c:pt>
                <c:pt idx="1022">
                  <c:v>379.07</c:v>
                </c:pt>
                <c:pt idx="1023">
                  <c:v>379.15</c:v>
                </c:pt>
                <c:pt idx="1024">
                  <c:v>379.24</c:v>
                </c:pt>
                <c:pt idx="1025">
                  <c:v>379.32</c:v>
                </c:pt>
                <c:pt idx="1026">
                  <c:v>379.4</c:v>
                </c:pt>
                <c:pt idx="1027">
                  <c:v>379.48</c:v>
                </c:pt>
                <c:pt idx="1028">
                  <c:v>379.57</c:v>
                </c:pt>
                <c:pt idx="1029">
                  <c:v>379.65</c:v>
                </c:pt>
                <c:pt idx="1030">
                  <c:v>379.74</c:v>
                </c:pt>
                <c:pt idx="1031">
                  <c:v>379.82</c:v>
                </c:pt>
                <c:pt idx="1032">
                  <c:v>379.90999999999997</c:v>
                </c:pt>
                <c:pt idx="1033">
                  <c:v>379.99</c:v>
                </c:pt>
                <c:pt idx="1034">
                  <c:v>380.07</c:v>
                </c:pt>
                <c:pt idx="1035">
                  <c:v>380.15999999999997</c:v>
                </c:pt>
                <c:pt idx="1036">
                  <c:v>380.24</c:v>
                </c:pt>
                <c:pt idx="1037">
                  <c:v>380.32</c:v>
                </c:pt>
                <c:pt idx="1038">
                  <c:v>380.40999999999997</c:v>
                </c:pt>
                <c:pt idx="1039">
                  <c:v>380.49</c:v>
                </c:pt>
                <c:pt idx="1040">
                  <c:v>380.58</c:v>
                </c:pt>
                <c:pt idx="1041">
                  <c:v>380.65999999999997</c:v>
                </c:pt>
                <c:pt idx="1042">
                  <c:v>380.75</c:v>
                </c:pt>
                <c:pt idx="1043">
                  <c:v>380.83</c:v>
                </c:pt>
                <c:pt idx="1044">
                  <c:v>380.90999999999997</c:v>
                </c:pt>
                <c:pt idx="1045">
                  <c:v>381</c:v>
                </c:pt>
                <c:pt idx="1046">
                  <c:v>381.08</c:v>
                </c:pt>
                <c:pt idx="1047">
                  <c:v>381.15999999999997</c:v>
                </c:pt>
                <c:pt idx="1048">
                  <c:v>381.25</c:v>
                </c:pt>
                <c:pt idx="1049">
                  <c:v>381.33</c:v>
                </c:pt>
                <c:pt idx="1050">
                  <c:v>381.40999999999997</c:v>
                </c:pt>
                <c:pt idx="1051">
                  <c:v>381.5</c:v>
                </c:pt>
                <c:pt idx="1052">
                  <c:v>381.58</c:v>
                </c:pt>
                <c:pt idx="1053">
                  <c:v>381.67</c:v>
                </c:pt>
                <c:pt idx="1054">
                  <c:v>381.75</c:v>
                </c:pt>
                <c:pt idx="1055">
                  <c:v>381.83</c:v>
                </c:pt>
                <c:pt idx="1056">
                  <c:v>381.92</c:v>
                </c:pt>
                <c:pt idx="1057">
                  <c:v>382</c:v>
                </c:pt>
                <c:pt idx="1058">
                  <c:v>382.08</c:v>
                </c:pt>
                <c:pt idx="1059">
                  <c:v>382.17</c:v>
                </c:pt>
                <c:pt idx="1060">
                  <c:v>382.25</c:v>
                </c:pt>
                <c:pt idx="1061">
                  <c:v>382.33</c:v>
                </c:pt>
                <c:pt idx="1062">
                  <c:v>382.42</c:v>
                </c:pt>
                <c:pt idx="1063">
                  <c:v>382.5</c:v>
                </c:pt>
                <c:pt idx="1064">
                  <c:v>382.59000000000003</c:v>
                </c:pt>
                <c:pt idx="1065">
                  <c:v>382.67</c:v>
                </c:pt>
                <c:pt idx="1066">
                  <c:v>382.75</c:v>
                </c:pt>
                <c:pt idx="1067">
                  <c:v>382.84000000000003</c:v>
                </c:pt>
                <c:pt idx="1068">
                  <c:v>382.92</c:v>
                </c:pt>
                <c:pt idx="1069">
                  <c:v>383.01</c:v>
                </c:pt>
                <c:pt idx="1070">
                  <c:v>383.09000000000003</c:v>
                </c:pt>
                <c:pt idx="1071">
                  <c:v>383.17</c:v>
                </c:pt>
                <c:pt idx="1072">
                  <c:v>383.26</c:v>
                </c:pt>
                <c:pt idx="1073">
                  <c:v>383.34000000000003</c:v>
                </c:pt>
                <c:pt idx="1074">
                  <c:v>383.42</c:v>
                </c:pt>
                <c:pt idx="1075">
                  <c:v>383.51</c:v>
                </c:pt>
                <c:pt idx="1076">
                  <c:v>383.59000000000003</c:v>
                </c:pt>
                <c:pt idx="1077">
                  <c:v>383.67</c:v>
                </c:pt>
                <c:pt idx="1078">
                  <c:v>383.75</c:v>
                </c:pt>
                <c:pt idx="1079">
                  <c:v>383.84000000000003</c:v>
                </c:pt>
                <c:pt idx="1080">
                  <c:v>383.92</c:v>
                </c:pt>
                <c:pt idx="1081">
                  <c:v>384.01</c:v>
                </c:pt>
                <c:pt idx="1082">
                  <c:v>384.09000000000003</c:v>
                </c:pt>
                <c:pt idx="1083">
                  <c:v>384.17</c:v>
                </c:pt>
                <c:pt idx="1084">
                  <c:v>384.26</c:v>
                </c:pt>
                <c:pt idx="1085">
                  <c:v>384.34000000000003</c:v>
                </c:pt>
                <c:pt idx="1086">
                  <c:v>384.42</c:v>
                </c:pt>
                <c:pt idx="1087">
                  <c:v>384.51</c:v>
                </c:pt>
                <c:pt idx="1088">
                  <c:v>384.59000000000003</c:v>
                </c:pt>
                <c:pt idx="1089">
                  <c:v>384.67</c:v>
                </c:pt>
                <c:pt idx="1090">
                  <c:v>384.76</c:v>
                </c:pt>
                <c:pt idx="1091">
                  <c:v>384.84000000000003</c:v>
                </c:pt>
                <c:pt idx="1092">
                  <c:v>384.92</c:v>
                </c:pt>
                <c:pt idx="1093">
                  <c:v>385.01</c:v>
                </c:pt>
                <c:pt idx="1094">
                  <c:v>385.09000000000003</c:v>
                </c:pt>
                <c:pt idx="1095">
                  <c:v>385.17</c:v>
                </c:pt>
                <c:pt idx="1096">
                  <c:v>385.26</c:v>
                </c:pt>
                <c:pt idx="1097">
                  <c:v>385.34000000000003</c:v>
                </c:pt>
                <c:pt idx="1098">
                  <c:v>385.42</c:v>
                </c:pt>
                <c:pt idx="1099">
                  <c:v>385.51</c:v>
                </c:pt>
                <c:pt idx="1100">
                  <c:v>385.59000000000003</c:v>
                </c:pt>
                <c:pt idx="1101">
                  <c:v>385.67</c:v>
                </c:pt>
                <c:pt idx="1102">
                  <c:v>385.76</c:v>
                </c:pt>
                <c:pt idx="1103">
                  <c:v>385.84000000000003</c:v>
                </c:pt>
                <c:pt idx="1104">
                  <c:v>385.93</c:v>
                </c:pt>
                <c:pt idx="1105">
                  <c:v>386.01</c:v>
                </c:pt>
                <c:pt idx="1106">
                  <c:v>386.09000000000003</c:v>
                </c:pt>
                <c:pt idx="1107">
                  <c:v>386.17</c:v>
                </c:pt>
                <c:pt idx="1108">
                  <c:v>386.26</c:v>
                </c:pt>
                <c:pt idx="1109">
                  <c:v>386.34000000000003</c:v>
                </c:pt>
                <c:pt idx="1110">
                  <c:v>386.42</c:v>
                </c:pt>
                <c:pt idx="1111">
                  <c:v>386.51</c:v>
                </c:pt>
                <c:pt idx="1112">
                  <c:v>386.59000000000003</c:v>
                </c:pt>
                <c:pt idx="1113">
                  <c:v>386.67</c:v>
                </c:pt>
                <c:pt idx="1114">
                  <c:v>386.76</c:v>
                </c:pt>
                <c:pt idx="1115">
                  <c:v>386.84000000000003</c:v>
                </c:pt>
                <c:pt idx="1116">
                  <c:v>386.92</c:v>
                </c:pt>
                <c:pt idx="1117">
                  <c:v>387.01</c:v>
                </c:pt>
                <c:pt idx="1118">
                  <c:v>387.09000000000003</c:v>
                </c:pt>
                <c:pt idx="1119">
                  <c:v>387.18</c:v>
                </c:pt>
                <c:pt idx="1120">
                  <c:v>387.26</c:v>
                </c:pt>
                <c:pt idx="1121">
                  <c:v>387.34000000000003</c:v>
                </c:pt>
                <c:pt idx="1122">
                  <c:v>387.42</c:v>
                </c:pt>
                <c:pt idx="1123">
                  <c:v>387.51</c:v>
                </c:pt>
                <c:pt idx="1124">
                  <c:v>387.59000000000003</c:v>
                </c:pt>
                <c:pt idx="1125">
                  <c:v>387.67</c:v>
                </c:pt>
                <c:pt idx="1126">
                  <c:v>387.76</c:v>
                </c:pt>
                <c:pt idx="1127">
                  <c:v>387.84000000000003</c:v>
                </c:pt>
                <c:pt idx="1128">
                  <c:v>387.92</c:v>
                </c:pt>
                <c:pt idx="1129">
                  <c:v>388.01</c:v>
                </c:pt>
                <c:pt idx="1130">
                  <c:v>388.09000000000003</c:v>
                </c:pt>
                <c:pt idx="1131">
                  <c:v>388.17</c:v>
                </c:pt>
                <c:pt idx="1132">
                  <c:v>388.26</c:v>
                </c:pt>
                <c:pt idx="1133">
                  <c:v>388.34000000000003</c:v>
                </c:pt>
                <c:pt idx="1134">
                  <c:v>388.43</c:v>
                </c:pt>
                <c:pt idx="1135">
                  <c:v>388.51</c:v>
                </c:pt>
                <c:pt idx="1136">
                  <c:v>388.59000000000003</c:v>
                </c:pt>
                <c:pt idx="1137">
                  <c:v>388.67</c:v>
                </c:pt>
                <c:pt idx="1138">
                  <c:v>388.76</c:v>
                </c:pt>
                <c:pt idx="1139">
                  <c:v>388.84000000000003</c:v>
                </c:pt>
                <c:pt idx="1140">
                  <c:v>388.92</c:v>
                </c:pt>
                <c:pt idx="1141">
                  <c:v>389.01</c:v>
                </c:pt>
                <c:pt idx="1142">
                  <c:v>389.09000000000003</c:v>
                </c:pt>
                <c:pt idx="1143">
                  <c:v>389.18</c:v>
                </c:pt>
                <c:pt idx="1144">
                  <c:v>389.26</c:v>
                </c:pt>
                <c:pt idx="1145">
                  <c:v>389.34000000000003</c:v>
                </c:pt>
                <c:pt idx="1146">
                  <c:v>389.43</c:v>
                </c:pt>
                <c:pt idx="1147">
                  <c:v>389.51</c:v>
                </c:pt>
                <c:pt idx="1148">
                  <c:v>389.59000000000003</c:v>
                </c:pt>
                <c:pt idx="1149">
                  <c:v>389.67</c:v>
                </c:pt>
                <c:pt idx="1150">
                  <c:v>389.76</c:v>
                </c:pt>
                <c:pt idx="1151">
                  <c:v>389.84000000000003</c:v>
                </c:pt>
                <c:pt idx="1152">
                  <c:v>389.93</c:v>
                </c:pt>
                <c:pt idx="1153">
                  <c:v>390.01</c:v>
                </c:pt>
                <c:pt idx="1154">
                  <c:v>390.09000000000003</c:v>
                </c:pt>
                <c:pt idx="1155">
                  <c:v>390.17</c:v>
                </c:pt>
                <c:pt idx="1156">
                  <c:v>390.26</c:v>
                </c:pt>
                <c:pt idx="1157">
                  <c:v>390.34000000000003</c:v>
                </c:pt>
                <c:pt idx="1158">
                  <c:v>390.42</c:v>
                </c:pt>
                <c:pt idx="1159">
                  <c:v>390.51</c:v>
                </c:pt>
                <c:pt idx="1160">
                  <c:v>390.59000000000003</c:v>
                </c:pt>
                <c:pt idx="1161">
                  <c:v>390.68</c:v>
                </c:pt>
                <c:pt idx="1162">
                  <c:v>390.76</c:v>
                </c:pt>
                <c:pt idx="1163">
                  <c:v>390.84000000000003</c:v>
                </c:pt>
                <c:pt idx="1164">
                  <c:v>390.93</c:v>
                </c:pt>
                <c:pt idx="1165">
                  <c:v>391.01</c:v>
                </c:pt>
                <c:pt idx="1166">
                  <c:v>391.09000000000003</c:v>
                </c:pt>
                <c:pt idx="1167">
                  <c:v>391.18</c:v>
                </c:pt>
                <c:pt idx="1168">
                  <c:v>391.26</c:v>
                </c:pt>
                <c:pt idx="1169">
                  <c:v>391.34000000000003</c:v>
                </c:pt>
                <c:pt idx="1170">
                  <c:v>391.43</c:v>
                </c:pt>
                <c:pt idx="1171">
                  <c:v>391.51</c:v>
                </c:pt>
                <c:pt idx="1172">
                  <c:v>391.59000000000003</c:v>
                </c:pt>
                <c:pt idx="1173">
                  <c:v>391.68</c:v>
                </c:pt>
                <c:pt idx="1174">
                  <c:v>391.76</c:v>
                </c:pt>
                <c:pt idx="1175">
                  <c:v>391.84000000000003</c:v>
                </c:pt>
                <c:pt idx="1176">
                  <c:v>391.93</c:v>
                </c:pt>
                <c:pt idx="1177">
                  <c:v>392.01</c:v>
                </c:pt>
                <c:pt idx="1178">
                  <c:v>392.09000000000003</c:v>
                </c:pt>
                <c:pt idx="1179">
                  <c:v>392.17</c:v>
                </c:pt>
                <c:pt idx="1180">
                  <c:v>392.26</c:v>
                </c:pt>
                <c:pt idx="1181">
                  <c:v>392.34000000000003</c:v>
                </c:pt>
                <c:pt idx="1182">
                  <c:v>392.43</c:v>
                </c:pt>
                <c:pt idx="1183">
                  <c:v>392.51</c:v>
                </c:pt>
                <c:pt idx="1184">
                  <c:v>392.6</c:v>
                </c:pt>
                <c:pt idx="1185">
                  <c:v>392.68</c:v>
                </c:pt>
                <c:pt idx="1186">
                  <c:v>392.76</c:v>
                </c:pt>
                <c:pt idx="1187">
                  <c:v>392.84000000000003</c:v>
                </c:pt>
                <c:pt idx="1188">
                  <c:v>392.93</c:v>
                </c:pt>
                <c:pt idx="1189">
                  <c:v>393.01</c:v>
                </c:pt>
                <c:pt idx="1190">
                  <c:v>393.09000000000003</c:v>
                </c:pt>
                <c:pt idx="1191">
                  <c:v>393.18</c:v>
                </c:pt>
                <c:pt idx="1192">
                  <c:v>393.26</c:v>
                </c:pt>
                <c:pt idx="1193">
                  <c:v>393.35</c:v>
                </c:pt>
                <c:pt idx="1194">
                  <c:v>393.43</c:v>
                </c:pt>
                <c:pt idx="1195">
                  <c:v>393.51</c:v>
                </c:pt>
                <c:pt idx="1196">
                  <c:v>393.59000000000003</c:v>
                </c:pt>
                <c:pt idx="1197">
                  <c:v>393.68</c:v>
                </c:pt>
                <c:pt idx="1198">
                  <c:v>393.76</c:v>
                </c:pt>
                <c:pt idx="1199">
                  <c:v>393.85</c:v>
                </c:pt>
                <c:pt idx="1200">
                  <c:v>393.93</c:v>
                </c:pt>
                <c:pt idx="1201">
                  <c:v>394.01</c:v>
                </c:pt>
                <c:pt idx="1202">
                  <c:v>394.1</c:v>
                </c:pt>
                <c:pt idx="1203">
                  <c:v>394.18</c:v>
                </c:pt>
                <c:pt idx="1204">
                  <c:v>394.26</c:v>
                </c:pt>
                <c:pt idx="1205">
                  <c:v>394.35</c:v>
                </c:pt>
                <c:pt idx="1206">
                  <c:v>394.43</c:v>
                </c:pt>
                <c:pt idx="1207">
                  <c:v>394.51</c:v>
                </c:pt>
                <c:pt idx="1208">
                  <c:v>394.6</c:v>
                </c:pt>
                <c:pt idx="1209">
                  <c:v>394.68</c:v>
                </c:pt>
                <c:pt idx="1210">
                  <c:v>394.76</c:v>
                </c:pt>
                <c:pt idx="1211">
                  <c:v>394.85</c:v>
                </c:pt>
                <c:pt idx="1212">
                  <c:v>394.93</c:v>
                </c:pt>
                <c:pt idx="1213">
                  <c:v>395.01</c:v>
                </c:pt>
                <c:pt idx="1214">
                  <c:v>395.1</c:v>
                </c:pt>
                <c:pt idx="1215">
                  <c:v>395.18</c:v>
                </c:pt>
                <c:pt idx="1216">
                  <c:v>395.27</c:v>
                </c:pt>
                <c:pt idx="1217">
                  <c:v>395.35</c:v>
                </c:pt>
                <c:pt idx="1218">
                  <c:v>395.43</c:v>
                </c:pt>
                <c:pt idx="1219">
                  <c:v>395.51</c:v>
                </c:pt>
                <c:pt idx="1220">
                  <c:v>395.6</c:v>
                </c:pt>
                <c:pt idx="1221">
                  <c:v>395.68</c:v>
                </c:pt>
                <c:pt idx="1222">
                  <c:v>395.77</c:v>
                </c:pt>
                <c:pt idx="1223">
                  <c:v>395.85</c:v>
                </c:pt>
                <c:pt idx="1224">
                  <c:v>395.93</c:v>
                </c:pt>
                <c:pt idx="1225">
                  <c:v>396.02</c:v>
                </c:pt>
                <c:pt idx="1226">
                  <c:v>396.1</c:v>
                </c:pt>
                <c:pt idx="1227">
                  <c:v>396.18</c:v>
                </c:pt>
                <c:pt idx="1228">
                  <c:v>396.26</c:v>
                </c:pt>
                <c:pt idx="1229">
                  <c:v>396.35</c:v>
                </c:pt>
                <c:pt idx="1230">
                  <c:v>396.43</c:v>
                </c:pt>
                <c:pt idx="1231">
                  <c:v>396.52</c:v>
                </c:pt>
                <c:pt idx="1232">
                  <c:v>396.6</c:v>
                </c:pt>
                <c:pt idx="1233">
                  <c:v>396.68</c:v>
                </c:pt>
                <c:pt idx="1234">
                  <c:v>396.77</c:v>
                </c:pt>
                <c:pt idx="1235">
                  <c:v>396.85</c:v>
                </c:pt>
                <c:pt idx="1236">
                  <c:v>396.93</c:v>
                </c:pt>
                <c:pt idx="1237">
                  <c:v>397.02</c:v>
                </c:pt>
                <c:pt idx="1238">
                  <c:v>397.1</c:v>
                </c:pt>
                <c:pt idx="1239">
                  <c:v>397.18</c:v>
                </c:pt>
                <c:pt idx="1240">
                  <c:v>397.27</c:v>
                </c:pt>
                <c:pt idx="1241">
                  <c:v>397.35</c:v>
                </c:pt>
                <c:pt idx="1242">
                  <c:v>397.43</c:v>
                </c:pt>
                <c:pt idx="1243">
                  <c:v>397.51</c:v>
                </c:pt>
                <c:pt idx="1244">
                  <c:v>397.6</c:v>
                </c:pt>
                <c:pt idx="1245">
                  <c:v>397.68</c:v>
                </c:pt>
                <c:pt idx="1246">
                  <c:v>397.76</c:v>
                </c:pt>
                <c:pt idx="1247">
                  <c:v>397.85</c:v>
                </c:pt>
                <c:pt idx="1248">
                  <c:v>397.93</c:v>
                </c:pt>
                <c:pt idx="1249">
                  <c:v>398.01</c:v>
                </c:pt>
                <c:pt idx="1250">
                  <c:v>398.09000000000003</c:v>
                </c:pt>
                <c:pt idx="1251">
                  <c:v>398.18</c:v>
                </c:pt>
                <c:pt idx="1252">
                  <c:v>398.26</c:v>
                </c:pt>
                <c:pt idx="1253">
                  <c:v>398.35</c:v>
                </c:pt>
                <c:pt idx="1254">
                  <c:v>398.43</c:v>
                </c:pt>
                <c:pt idx="1255">
                  <c:v>398.51</c:v>
                </c:pt>
                <c:pt idx="1256">
                  <c:v>398.6</c:v>
                </c:pt>
                <c:pt idx="1257">
                  <c:v>398.68</c:v>
                </c:pt>
                <c:pt idx="1258">
                  <c:v>398.76</c:v>
                </c:pt>
                <c:pt idx="1259">
                  <c:v>398.84000000000003</c:v>
                </c:pt>
                <c:pt idx="1260">
                  <c:v>398.93</c:v>
                </c:pt>
                <c:pt idx="1261">
                  <c:v>399.01</c:v>
                </c:pt>
                <c:pt idx="1262">
                  <c:v>399.09000000000003</c:v>
                </c:pt>
                <c:pt idx="1263">
                  <c:v>399.18</c:v>
                </c:pt>
                <c:pt idx="1264">
                  <c:v>399.26</c:v>
                </c:pt>
                <c:pt idx="1265">
                  <c:v>399.34000000000003</c:v>
                </c:pt>
                <c:pt idx="1266">
                  <c:v>399.43</c:v>
                </c:pt>
                <c:pt idx="1267">
                  <c:v>399.51</c:v>
                </c:pt>
                <c:pt idx="1268">
                  <c:v>399.59000000000003</c:v>
                </c:pt>
                <c:pt idx="1269">
                  <c:v>399.67</c:v>
                </c:pt>
                <c:pt idx="1270">
                  <c:v>399.76</c:v>
                </c:pt>
                <c:pt idx="1271">
                  <c:v>399.84000000000003</c:v>
                </c:pt>
                <c:pt idx="1272">
                  <c:v>399.93</c:v>
                </c:pt>
                <c:pt idx="1273">
                  <c:v>400.01</c:v>
                </c:pt>
                <c:pt idx="1274">
                  <c:v>400.09000000000003</c:v>
                </c:pt>
                <c:pt idx="1275">
                  <c:v>400.17</c:v>
                </c:pt>
                <c:pt idx="1276">
                  <c:v>400.26</c:v>
                </c:pt>
                <c:pt idx="1277">
                  <c:v>400.34000000000003</c:v>
                </c:pt>
                <c:pt idx="1278">
                  <c:v>400.42</c:v>
                </c:pt>
                <c:pt idx="1279">
                  <c:v>400.51</c:v>
                </c:pt>
                <c:pt idx="1280">
                  <c:v>400.59000000000003</c:v>
                </c:pt>
                <c:pt idx="1281">
                  <c:v>400.67</c:v>
                </c:pt>
                <c:pt idx="1282">
                  <c:v>400.76</c:v>
                </c:pt>
                <c:pt idx="1283">
                  <c:v>400.84000000000003</c:v>
                </c:pt>
                <c:pt idx="1284">
                  <c:v>400.92</c:v>
                </c:pt>
                <c:pt idx="1285">
                  <c:v>401.01</c:v>
                </c:pt>
                <c:pt idx="1286">
                  <c:v>401.09000000000003</c:v>
                </c:pt>
                <c:pt idx="1287">
                  <c:v>401.16999999999996</c:v>
                </c:pt>
                <c:pt idx="1288">
                  <c:v>401.26</c:v>
                </c:pt>
                <c:pt idx="1289">
                  <c:v>401.34000000000003</c:v>
                </c:pt>
                <c:pt idx="1290">
                  <c:v>401.41999999999996</c:v>
                </c:pt>
                <c:pt idx="1291">
                  <c:v>401.5</c:v>
                </c:pt>
                <c:pt idx="1292">
                  <c:v>401.59000000000003</c:v>
                </c:pt>
                <c:pt idx="1293">
                  <c:v>401.66999999999996</c:v>
                </c:pt>
                <c:pt idx="1294">
                  <c:v>401.75</c:v>
                </c:pt>
                <c:pt idx="1295">
                  <c:v>401.84000000000003</c:v>
                </c:pt>
                <c:pt idx="1296">
                  <c:v>401.91999999999996</c:v>
                </c:pt>
                <c:pt idx="1297">
                  <c:v>402</c:v>
                </c:pt>
                <c:pt idx="1298">
                  <c:v>402.09000000000003</c:v>
                </c:pt>
                <c:pt idx="1299">
                  <c:v>402.16999999999996</c:v>
                </c:pt>
                <c:pt idx="1300">
                  <c:v>402.25</c:v>
                </c:pt>
                <c:pt idx="1301">
                  <c:v>402.34000000000003</c:v>
                </c:pt>
                <c:pt idx="1302">
                  <c:v>402.41999999999996</c:v>
                </c:pt>
                <c:pt idx="1303">
                  <c:v>402.5</c:v>
                </c:pt>
                <c:pt idx="1304">
                  <c:v>402.58000000000004</c:v>
                </c:pt>
                <c:pt idx="1305">
                  <c:v>402.66999999999996</c:v>
                </c:pt>
                <c:pt idx="1306">
                  <c:v>402.75</c:v>
                </c:pt>
                <c:pt idx="1307">
                  <c:v>402.83000000000004</c:v>
                </c:pt>
                <c:pt idx="1308">
                  <c:v>402.91999999999996</c:v>
                </c:pt>
                <c:pt idx="1309">
                  <c:v>403</c:v>
                </c:pt>
                <c:pt idx="1310">
                  <c:v>403.08000000000004</c:v>
                </c:pt>
                <c:pt idx="1311">
                  <c:v>403.15999999999997</c:v>
                </c:pt>
                <c:pt idx="1312">
                  <c:v>403.25</c:v>
                </c:pt>
                <c:pt idx="1313">
                  <c:v>403.33000000000004</c:v>
                </c:pt>
                <c:pt idx="1314">
                  <c:v>403.40999999999997</c:v>
                </c:pt>
                <c:pt idx="1315">
                  <c:v>403.5</c:v>
                </c:pt>
                <c:pt idx="1316">
                  <c:v>403.58000000000004</c:v>
                </c:pt>
                <c:pt idx="1317">
                  <c:v>403.65999999999997</c:v>
                </c:pt>
                <c:pt idx="1318">
                  <c:v>403.75</c:v>
                </c:pt>
                <c:pt idx="1319">
                  <c:v>403.83000000000004</c:v>
                </c:pt>
                <c:pt idx="1320">
                  <c:v>403.90999999999997</c:v>
                </c:pt>
                <c:pt idx="1321">
                  <c:v>404</c:v>
                </c:pt>
                <c:pt idx="1322">
                  <c:v>404.08000000000004</c:v>
                </c:pt>
                <c:pt idx="1323">
                  <c:v>404.15999999999997</c:v>
                </c:pt>
                <c:pt idx="1324">
                  <c:v>404.25</c:v>
                </c:pt>
                <c:pt idx="1325">
                  <c:v>404.33000000000004</c:v>
                </c:pt>
                <c:pt idx="1326">
                  <c:v>404.40999999999997</c:v>
                </c:pt>
                <c:pt idx="1327">
                  <c:v>404.49</c:v>
                </c:pt>
                <c:pt idx="1328">
                  <c:v>404.58000000000004</c:v>
                </c:pt>
                <c:pt idx="1329">
                  <c:v>404.65999999999997</c:v>
                </c:pt>
                <c:pt idx="1330">
                  <c:v>404.74</c:v>
                </c:pt>
                <c:pt idx="1331">
                  <c:v>404.83000000000004</c:v>
                </c:pt>
                <c:pt idx="1332">
                  <c:v>404.90999999999997</c:v>
                </c:pt>
                <c:pt idx="1333">
                  <c:v>404.99</c:v>
                </c:pt>
                <c:pt idx="1334">
                  <c:v>405.08000000000004</c:v>
                </c:pt>
                <c:pt idx="1335">
                  <c:v>405.15999999999997</c:v>
                </c:pt>
                <c:pt idx="1336">
                  <c:v>405.24</c:v>
                </c:pt>
                <c:pt idx="1337">
                  <c:v>405.32</c:v>
                </c:pt>
                <c:pt idx="1338">
                  <c:v>405.40999999999997</c:v>
                </c:pt>
                <c:pt idx="1339">
                  <c:v>405.49</c:v>
                </c:pt>
                <c:pt idx="1340">
                  <c:v>405.57</c:v>
                </c:pt>
                <c:pt idx="1341">
                  <c:v>405.65999999999997</c:v>
                </c:pt>
                <c:pt idx="1342">
                  <c:v>405.74</c:v>
                </c:pt>
                <c:pt idx="1343">
                  <c:v>405.82</c:v>
                </c:pt>
                <c:pt idx="1344">
                  <c:v>405.90999999999997</c:v>
                </c:pt>
                <c:pt idx="1345">
                  <c:v>405.99</c:v>
                </c:pt>
                <c:pt idx="1346">
                  <c:v>406.07</c:v>
                </c:pt>
                <c:pt idx="1347">
                  <c:v>406.15999999999997</c:v>
                </c:pt>
                <c:pt idx="1348">
                  <c:v>406.24</c:v>
                </c:pt>
                <c:pt idx="1349">
                  <c:v>406.32</c:v>
                </c:pt>
                <c:pt idx="1350">
                  <c:v>406.4</c:v>
                </c:pt>
                <c:pt idx="1351">
                  <c:v>406.49</c:v>
                </c:pt>
                <c:pt idx="1352">
                  <c:v>406.57</c:v>
                </c:pt>
                <c:pt idx="1353">
                  <c:v>406.65</c:v>
                </c:pt>
                <c:pt idx="1354">
                  <c:v>406.74</c:v>
                </c:pt>
                <c:pt idx="1355">
                  <c:v>406.82</c:v>
                </c:pt>
                <c:pt idx="1356">
                  <c:v>406.9</c:v>
                </c:pt>
                <c:pt idx="1357">
                  <c:v>406.99</c:v>
                </c:pt>
                <c:pt idx="1358">
                  <c:v>407.07</c:v>
                </c:pt>
                <c:pt idx="1359">
                  <c:v>407.15</c:v>
                </c:pt>
                <c:pt idx="1360">
                  <c:v>407.24</c:v>
                </c:pt>
                <c:pt idx="1361">
                  <c:v>407.32</c:v>
                </c:pt>
                <c:pt idx="1362">
                  <c:v>407.4</c:v>
                </c:pt>
                <c:pt idx="1363">
                  <c:v>407.49</c:v>
                </c:pt>
                <c:pt idx="1364">
                  <c:v>407.57</c:v>
                </c:pt>
                <c:pt idx="1365">
                  <c:v>407.65</c:v>
                </c:pt>
                <c:pt idx="1366">
                  <c:v>407.73</c:v>
                </c:pt>
                <c:pt idx="1367">
                  <c:v>407.82</c:v>
                </c:pt>
                <c:pt idx="1368">
                  <c:v>407.9</c:v>
                </c:pt>
                <c:pt idx="1369">
                  <c:v>407.98</c:v>
                </c:pt>
                <c:pt idx="1370">
                  <c:v>408.07</c:v>
                </c:pt>
                <c:pt idx="1371">
                  <c:v>408.15</c:v>
                </c:pt>
                <c:pt idx="1372">
                  <c:v>408.23</c:v>
                </c:pt>
                <c:pt idx="1373">
                  <c:v>408.32</c:v>
                </c:pt>
                <c:pt idx="1374">
                  <c:v>408.4</c:v>
                </c:pt>
                <c:pt idx="1375">
                  <c:v>408.48</c:v>
                </c:pt>
                <c:pt idx="1376">
                  <c:v>408.57</c:v>
                </c:pt>
                <c:pt idx="1377">
                  <c:v>408.65</c:v>
                </c:pt>
                <c:pt idx="1378">
                  <c:v>408.73</c:v>
                </c:pt>
                <c:pt idx="1379">
                  <c:v>408.82</c:v>
                </c:pt>
                <c:pt idx="1380">
                  <c:v>408.9</c:v>
                </c:pt>
                <c:pt idx="1381">
                  <c:v>408.98</c:v>
                </c:pt>
                <c:pt idx="1382">
                  <c:v>409.07</c:v>
                </c:pt>
                <c:pt idx="1383">
                  <c:v>409.15</c:v>
                </c:pt>
                <c:pt idx="1384">
                  <c:v>409.23</c:v>
                </c:pt>
                <c:pt idx="1385">
                  <c:v>409.32</c:v>
                </c:pt>
                <c:pt idx="1386">
                  <c:v>409.4</c:v>
                </c:pt>
                <c:pt idx="1387">
                  <c:v>409.48</c:v>
                </c:pt>
                <c:pt idx="1388">
                  <c:v>409.57</c:v>
                </c:pt>
                <c:pt idx="1389">
                  <c:v>409.65</c:v>
                </c:pt>
                <c:pt idx="1390">
                  <c:v>409.73</c:v>
                </c:pt>
                <c:pt idx="1391">
                  <c:v>409.82</c:v>
                </c:pt>
                <c:pt idx="1392">
                  <c:v>409.9</c:v>
                </c:pt>
                <c:pt idx="1393">
                  <c:v>409.98</c:v>
                </c:pt>
                <c:pt idx="1394">
                  <c:v>410.06</c:v>
                </c:pt>
                <c:pt idx="1395">
                  <c:v>410.15</c:v>
                </c:pt>
                <c:pt idx="1396">
                  <c:v>410.23</c:v>
                </c:pt>
                <c:pt idx="1397">
                  <c:v>410.31</c:v>
                </c:pt>
                <c:pt idx="1398">
                  <c:v>410.4</c:v>
                </c:pt>
                <c:pt idx="1399">
                  <c:v>410.48</c:v>
                </c:pt>
                <c:pt idx="1400">
                  <c:v>410.56</c:v>
                </c:pt>
                <c:pt idx="1401">
                  <c:v>410.65</c:v>
                </c:pt>
                <c:pt idx="1402">
                  <c:v>410.73</c:v>
                </c:pt>
                <c:pt idx="1403">
                  <c:v>410.81</c:v>
                </c:pt>
                <c:pt idx="1404">
                  <c:v>410.9</c:v>
                </c:pt>
                <c:pt idx="1405">
                  <c:v>410.98</c:v>
                </c:pt>
                <c:pt idx="1406">
                  <c:v>411.06</c:v>
                </c:pt>
                <c:pt idx="1407">
                  <c:v>411.15</c:v>
                </c:pt>
                <c:pt idx="1408">
                  <c:v>411.23</c:v>
                </c:pt>
                <c:pt idx="1409">
                  <c:v>411.32</c:v>
                </c:pt>
                <c:pt idx="1410">
                  <c:v>411.4</c:v>
                </c:pt>
                <c:pt idx="1411">
                  <c:v>411.48</c:v>
                </c:pt>
                <c:pt idx="1412">
                  <c:v>411.57</c:v>
                </c:pt>
                <c:pt idx="1413">
                  <c:v>411.65</c:v>
                </c:pt>
                <c:pt idx="1414">
                  <c:v>411.73</c:v>
                </c:pt>
                <c:pt idx="1415">
                  <c:v>411.81</c:v>
                </c:pt>
                <c:pt idx="1416">
                  <c:v>411.9</c:v>
                </c:pt>
                <c:pt idx="1417">
                  <c:v>411.98</c:v>
                </c:pt>
                <c:pt idx="1418">
                  <c:v>412.06</c:v>
                </c:pt>
                <c:pt idx="1419">
                  <c:v>412.15</c:v>
                </c:pt>
                <c:pt idx="1420">
                  <c:v>412.23</c:v>
                </c:pt>
                <c:pt idx="1421">
                  <c:v>412.31</c:v>
                </c:pt>
                <c:pt idx="1422">
                  <c:v>412.4</c:v>
                </c:pt>
                <c:pt idx="1423">
                  <c:v>412.48</c:v>
                </c:pt>
                <c:pt idx="1424">
                  <c:v>412.57</c:v>
                </c:pt>
                <c:pt idx="1425">
                  <c:v>412.65</c:v>
                </c:pt>
                <c:pt idx="1426">
                  <c:v>412.73</c:v>
                </c:pt>
                <c:pt idx="1427">
                  <c:v>412.81</c:v>
                </c:pt>
                <c:pt idx="1428">
                  <c:v>412.9</c:v>
                </c:pt>
                <c:pt idx="1429">
                  <c:v>412.98</c:v>
                </c:pt>
                <c:pt idx="1430">
                  <c:v>413.07</c:v>
                </c:pt>
                <c:pt idx="1431">
                  <c:v>413.15</c:v>
                </c:pt>
                <c:pt idx="1432">
                  <c:v>413.23</c:v>
                </c:pt>
                <c:pt idx="1433">
                  <c:v>413.31</c:v>
                </c:pt>
                <c:pt idx="1434">
                  <c:v>413.4</c:v>
                </c:pt>
                <c:pt idx="1435">
                  <c:v>413.48</c:v>
                </c:pt>
                <c:pt idx="1436">
                  <c:v>413.56</c:v>
                </c:pt>
                <c:pt idx="1437">
                  <c:v>413.65</c:v>
                </c:pt>
                <c:pt idx="1438">
                  <c:v>413.73</c:v>
                </c:pt>
                <c:pt idx="1439">
                  <c:v>413.81</c:v>
                </c:pt>
                <c:pt idx="1440">
                  <c:v>413.9</c:v>
                </c:pt>
                <c:pt idx="1441">
                  <c:v>413.98</c:v>
                </c:pt>
                <c:pt idx="1442">
                  <c:v>414.06</c:v>
                </c:pt>
                <c:pt idx="1443">
                  <c:v>414.15</c:v>
                </c:pt>
                <c:pt idx="1444">
                  <c:v>414.23</c:v>
                </c:pt>
                <c:pt idx="1445">
                  <c:v>414.31</c:v>
                </c:pt>
                <c:pt idx="1446">
                  <c:v>414.4</c:v>
                </c:pt>
                <c:pt idx="1447">
                  <c:v>414.48</c:v>
                </c:pt>
                <c:pt idx="1448">
                  <c:v>414.57</c:v>
                </c:pt>
                <c:pt idx="1449">
                  <c:v>414.65</c:v>
                </c:pt>
                <c:pt idx="1450">
                  <c:v>414.73</c:v>
                </c:pt>
                <c:pt idx="1451">
                  <c:v>414.81</c:v>
                </c:pt>
                <c:pt idx="1452">
                  <c:v>414.9</c:v>
                </c:pt>
                <c:pt idx="1453">
                  <c:v>414.98</c:v>
                </c:pt>
                <c:pt idx="1454">
                  <c:v>415.06</c:v>
                </c:pt>
                <c:pt idx="1455">
                  <c:v>415.15</c:v>
                </c:pt>
                <c:pt idx="1456">
                  <c:v>415.23</c:v>
                </c:pt>
                <c:pt idx="1457">
                  <c:v>415.31</c:v>
                </c:pt>
                <c:pt idx="1458">
                  <c:v>415.4</c:v>
                </c:pt>
                <c:pt idx="1459">
                  <c:v>415.48</c:v>
                </c:pt>
                <c:pt idx="1460">
                  <c:v>415.57</c:v>
                </c:pt>
                <c:pt idx="1461">
                  <c:v>415.65</c:v>
                </c:pt>
                <c:pt idx="1462">
                  <c:v>415.73</c:v>
                </c:pt>
                <c:pt idx="1463">
                  <c:v>415.82</c:v>
                </c:pt>
                <c:pt idx="1464">
                  <c:v>415.9</c:v>
                </c:pt>
                <c:pt idx="1465">
                  <c:v>415.98</c:v>
                </c:pt>
                <c:pt idx="1466">
                  <c:v>416.07</c:v>
                </c:pt>
                <c:pt idx="1467">
                  <c:v>416.15</c:v>
                </c:pt>
                <c:pt idx="1468">
                  <c:v>416.23</c:v>
                </c:pt>
                <c:pt idx="1469">
                  <c:v>416.32</c:v>
                </c:pt>
                <c:pt idx="1470">
                  <c:v>416.4</c:v>
                </c:pt>
                <c:pt idx="1471">
                  <c:v>416.48</c:v>
                </c:pt>
                <c:pt idx="1472">
                  <c:v>416.56</c:v>
                </c:pt>
                <c:pt idx="1473">
                  <c:v>416.65</c:v>
                </c:pt>
                <c:pt idx="1474">
                  <c:v>416.73</c:v>
                </c:pt>
                <c:pt idx="1475">
                  <c:v>416.81</c:v>
                </c:pt>
                <c:pt idx="1476">
                  <c:v>416.9</c:v>
                </c:pt>
                <c:pt idx="1477">
                  <c:v>416.98</c:v>
                </c:pt>
                <c:pt idx="1478">
                  <c:v>417.07</c:v>
                </c:pt>
                <c:pt idx="1479">
                  <c:v>417.15</c:v>
                </c:pt>
                <c:pt idx="1480">
                  <c:v>417.23</c:v>
                </c:pt>
                <c:pt idx="1481">
                  <c:v>417.31</c:v>
                </c:pt>
                <c:pt idx="1482">
                  <c:v>417.4</c:v>
                </c:pt>
                <c:pt idx="1483">
                  <c:v>417.48</c:v>
                </c:pt>
                <c:pt idx="1484">
                  <c:v>417.57</c:v>
                </c:pt>
                <c:pt idx="1485">
                  <c:v>417.65</c:v>
                </c:pt>
                <c:pt idx="1486">
                  <c:v>417.73</c:v>
                </c:pt>
                <c:pt idx="1487">
                  <c:v>417.82</c:v>
                </c:pt>
                <c:pt idx="1488">
                  <c:v>417.9</c:v>
                </c:pt>
                <c:pt idx="1489">
                  <c:v>417.98</c:v>
                </c:pt>
                <c:pt idx="1490">
                  <c:v>418.07</c:v>
                </c:pt>
                <c:pt idx="1491">
                  <c:v>418.15</c:v>
                </c:pt>
                <c:pt idx="1492">
                  <c:v>418.23</c:v>
                </c:pt>
                <c:pt idx="1493">
                  <c:v>418.31</c:v>
                </c:pt>
                <c:pt idx="1494">
                  <c:v>418.4</c:v>
                </c:pt>
                <c:pt idx="1495">
                  <c:v>418.48</c:v>
                </c:pt>
                <c:pt idx="1496">
                  <c:v>418.57</c:v>
                </c:pt>
                <c:pt idx="1497">
                  <c:v>418.65</c:v>
                </c:pt>
                <c:pt idx="1498">
                  <c:v>418.73</c:v>
                </c:pt>
                <c:pt idx="1499">
                  <c:v>418.82</c:v>
                </c:pt>
                <c:pt idx="1500">
                  <c:v>418.9</c:v>
                </c:pt>
                <c:pt idx="1501">
                  <c:v>418.98</c:v>
                </c:pt>
                <c:pt idx="1502">
                  <c:v>419.07</c:v>
                </c:pt>
                <c:pt idx="1503">
                  <c:v>419.15</c:v>
                </c:pt>
                <c:pt idx="1504">
                  <c:v>419.23</c:v>
                </c:pt>
                <c:pt idx="1505">
                  <c:v>419.32</c:v>
                </c:pt>
                <c:pt idx="1506">
                  <c:v>419.4</c:v>
                </c:pt>
                <c:pt idx="1507">
                  <c:v>419.48</c:v>
                </c:pt>
                <c:pt idx="1508">
                  <c:v>419.56</c:v>
                </c:pt>
                <c:pt idx="1509">
                  <c:v>419.65</c:v>
                </c:pt>
                <c:pt idx="1510">
                  <c:v>419.73</c:v>
                </c:pt>
                <c:pt idx="1511">
                  <c:v>419.82</c:v>
                </c:pt>
                <c:pt idx="1512">
                  <c:v>419.9</c:v>
                </c:pt>
                <c:pt idx="1513">
                  <c:v>419.98</c:v>
                </c:pt>
                <c:pt idx="1514">
                  <c:v>420.07</c:v>
                </c:pt>
                <c:pt idx="1515">
                  <c:v>420.15</c:v>
                </c:pt>
                <c:pt idx="1516">
                  <c:v>420.23</c:v>
                </c:pt>
                <c:pt idx="1517">
                  <c:v>420.31</c:v>
                </c:pt>
                <c:pt idx="1518">
                  <c:v>420.4</c:v>
                </c:pt>
                <c:pt idx="1519">
                  <c:v>420.48</c:v>
                </c:pt>
                <c:pt idx="1520">
                  <c:v>420.56</c:v>
                </c:pt>
                <c:pt idx="1521">
                  <c:v>420.65</c:v>
                </c:pt>
                <c:pt idx="1522">
                  <c:v>420.73</c:v>
                </c:pt>
                <c:pt idx="1523">
                  <c:v>420.81</c:v>
                </c:pt>
                <c:pt idx="1524">
                  <c:v>420.9</c:v>
                </c:pt>
                <c:pt idx="1525">
                  <c:v>420.98</c:v>
                </c:pt>
                <c:pt idx="1526">
                  <c:v>421.07</c:v>
                </c:pt>
                <c:pt idx="1527">
                  <c:v>421.15</c:v>
                </c:pt>
                <c:pt idx="1528">
                  <c:v>421.23</c:v>
                </c:pt>
                <c:pt idx="1529">
                  <c:v>421.31</c:v>
                </c:pt>
                <c:pt idx="1530">
                  <c:v>421.4</c:v>
                </c:pt>
                <c:pt idx="1531">
                  <c:v>421.48</c:v>
                </c:pt>
                <c:pt idx="1532">
                  <c:v>421.57</c:v>
                </c:pt>
                <c:pt idx="1533">
                  <c:v>421.65</c:v>
                </c:pt>
                <c:pt idx="1534">
                  <c:v>421.73</c:v>
                </c:pt>
                <c:pt idx="1535">
                  <c:v>421.81</c:v>
                </c:pt>
                <c:pt idx="1536">
                  <c:v>421.9</c:v>
                </c:pt>
                <c:pt idx="1537">
                  <c:v>421.98</c:v>
                </c:pt>
                <c:pt idx="1538">
                  <c:v>422.07</c:v>
                </c:pt>
                <c:pt idx="1539">
                  <c:v>422.15</c:v>
                </c:pt>
                <c:pt idx="1540">
                  <c:v>422.23</c:v>
                </c:pt>
                <c:pt idx="1541">
                  <c:v>422.31</c:v>
                </c:pt>
                <c:pt idx="1542">
                  <c:v>422.4</c:v>
                </c:pt>
                <c:pt idx="1543">
                  <c:v>422.48</c:v>
                </c:pt>
                <c:pt idx="1544">
                  <c:v>422.57</c:v>
                </c:pt>
                <c:pt idx="1545">
                  <c:v>422.65</c:v>
                </c:pt>
                <c:pt idx="1546">
                  <c:v>422.73</c:v>
                </c:pt>
                <c:pt idx="1547">
                  <c:v>422.81</c:v>
                </c:pt>
                <c:pt idx="1548">
                  <c:v>422.9</c:v>
                </c:pt>
                <c:pt idx="1549">
                  <c:v>422.98</c:v>
                </c:pt>
                <c:pt idx="1550">
                  <c:v>423.06</c:v>
                </c:pt>
                <c:pt idx="1551">
                  <c:v>423.15</c:v>
                </c:pt>
                <c:pt idx="1552">
                  <c:v>423.23</c:v>
                </c:pt>
                <c:pt idx="1553">
                  <c:v>423.31</c:v>
                </c:pt>
                <c:pt idx="1554">
                  <c:v>423.4</c:v>
                </c:pt>
                <c:pt idx="1555">
                  <c:v>423.48</c:v>
                </c:pt>
                <c:pt idx="1556">
                  <c:v>423.56</c:v>
                </c:pt>
                <c:pt idx="1557">
                  <c:v>423.65</c:v>
                </c:pt>
                <c:pt idx="1558">
                  <c:v>423.73</c:v>
                </c:pt>
                <c:pt idx="1559">
                  <c:v>423.81</c:v>
                </c:pt>
                <c:pt idx="1560">
                  <c:v>423.9</c:v>
                </c:pt>
                <c:pt idx="1561">
                  <c:v>423.98</c:v>
                </c:pt>
                <c:pt idx="1562">
                  <c:v>424.06</c:v>
                </c:pt>
                <c:pt idx="1563">
                  <c:v>424.15</c:v>
                </c:pt>
                <c:pt idx="1564">
                  <c:v>424.23</c:v>
                </c:pt>
                <c:pt idx="1565">
                  <c:v>424.31</c:v>
                </c:pt>
                <c:pt idx="1566">
                  <c:v>424.4</c:v>
                </c:pt>
                <c:pt idx="1567">
                  <c:v>424.48</c:v>
                </c:pt>
                <c:pt idx="1568">
                  <c:v>424.56</c:v>
                </c:pt>
                <c:pt idx="1569">
                  <c:v>424.65</c:v>
                </c:pt>
                <c:pt idx="1570">
                  <c:v>424.73</c:v>
                </c:pt>
                <c:pt idx="1571">
                  <c:v>424.81</c:v>
                </c:pt>
                <c:pt idx="1572">
                  <c:v>424.9</c:v>
                </c:pt>
                <c:pt idx="1573">
                  <c:v>424.98</c:v>
                </c:pt>
                <c:pt idx="1574">
                  <c:v>425.06</c:v>
                </c:pt>
                <c:pt idx="1575">
                  <c:v>425.15</c:v>
                </c:pt>
                <c:pt idx="1576">
                  <c:v>425.23</c:v>
                </c:pt>
                <c:pt idx="1577">
                  <c:v>425.31</c:v>
                </c:pt>
                <c:pt idx="1578">
                  <c:v>425.4</c:v>
                </c:pt>
                <c:pt idx="1579">
                  <c:v>425.48</c:v>
                </c:pt>
                <c:pt idx="1580">
                  <c:v>425.56</c:v>
                </c:pt>
                <c:pt idx="1581">
                  <c:v>425.65</c:v>
                </c:pt>
                <c:pt idx="1582">
                  <c:v>425.73</c:v>
                </c:pt>
                <c:pt idx="1583">
                  <c:v>425.81</c:v>
                </c:pt>
                <c:pt idx="1584">
                  <c:v>425.9</c:v>
                </c:pt>
                <c:pt idx="1585">
                  <c:v>425.98</c:v>
                </c:pt>
                <c:pt idx="1586">
                  <c:v>426.06</c:v>
                </c:pt>
                <c:pt idx="1587">
                  <c:v>426.15</c:v>
                </c:pt>
                <c:pt idx="1588">
                  <c:v>426.23</c:v>
                </c:pt>
                <c:pt idx="1589">
                  <c:v>426.31</c:v>
                </c:pt>
                <c:pt idx="1590">
                  <c:v>426.4</c:v>
                </c:pt>
                <c:pt idx="1591">
                  <c:v>426.48</c:v>
                </c:pt>
                <c:pt idx="1592">
                  <c:v>426.56</c:v>
                </c:pt>
                <c:pt idx="1593">
                  <c:v>426.65</c:v>
                </c:pt>
                <c:pt idx="1594">
                  <c:v>426.73</c:v>
                </c:pt>
                <c:pt idx="1595">
                  <c:v>426.81</c:v>
                </c:pt>
                <c:pt idx="1596">
                  <c:v>426.9</c:v>
                </c:pt>
                <c:pt idx="1597">
                  <c:v>426.98</c:v>
                </c:pt>
                <c:pt idx="1598">
                  <c:v>427.06</c:v>
                </c:pt>
                <c:pt idx="1599">
                  <c:v>427.15</c:v>
                </c:pt>
                <c:pt idx="1600">
                  <c:v>427.23</c:v>
                </c:pt>
                <c:pt idx="1601">
                  <c:v>427.31</c:v>
                </c:pt>
                <c:pt idx="1602">
                  <c:v>427.4</c:v>
                </c:pt>
                <c:pt idx="1603">
                  <c:v>427.48</c:v>
                </c:pt>
                <c:pt idx="1604">
                  <c:v>427.56</c:v>
                </c:pt>
                <c:pt idx="1605">
                  <c:v>427.65</c:v>
                </c:pt>
                <c:pt idx="1606">
                  <c:v>427.73</c:v>
                </c:pt>
                <c:pt idx="1607">
                  <c:v>427.81</c:v>
                </c:pt>
                <c:pt idx="1608">
                  <c:v>427.9</c:v>
                </c:pt>
                <c:pt idx="1609">
                  <c:v>427.98</c:v>
                </c:pt>
                <c:pt idx="1610">
                  <c:v>428.06</c:v>
                </c:pt>
                <c:pt idx="1611">
                  <c:v>428.15</c:v>
                </c:pt>
                <c:pt idx="1612">
                  <c:v>428.23</c:v>
                </c:pt>
                <c:pt idx="1613">
                  <c:v>428.31</c:v>
                </c:pt>
                <c:pt idx="1614">
                  <c:v>428.4</c:v>
                </c:pt>
                <c:pt idx="1615">
                  <c:v>428.48</c:v>
                </c:pt>
                <c:pt idx="1616">
                  <c:v>428.56</c:v>
                </c:pt>
                <c:pt idx="1617">
                  <c:v>428.65</c:v>
                </c:pt>
                <c:pt idx="1618">
                  <c:v>428.73</c:v>
                </c:pt>
                <c:pt idx="1619">
                  <c:v>428.81</c:v>
                </c:pt>
                <c:pt idx="1620">
                  <c:v>428.9</c:v>
                </c:pt>
                <c:pt idx="1621">
                  <c:v>428.98</c:v>
                </c:pt>
                <c:pt idx="1622">
                  <c:v>429.06</c:v>
                </c:pt>
                <c:pt idx="1623">
                  <c:v>429.15</c:v>
                </c:pt>
                <c:pt idx="1624">
                  <c:v>429.23</c:v>
                </c:pt>
                <c:pt idx="1625">
                  <c:v>429.31</c:v>
                </c:pt>
                <c:pt idx="1626">
                  <c:v>429.39</c:v>
                </c:pt>
                <c:pt idx="1627">
                  <c:v>429.48</c:v>
                </c:pt>
                <c:pt idx="1628">
                  <c:v>429.56</c:v>
                </c:pt>
                <c:pt idx="1629">
                  <c:v>429.65</c:v>
                </c:pt>
                <c:pt idx="1630">
                  <c:v>429.73</c:v>
                </c:pt>
                <c:pt idx="1631">
                  <c:v>429.81</c:v>
                </c:pt>
                <c:pt idx="1632">
                  <c:v>429.89</c:v>
                </c:pt>
                <c:pt idx="1633">
                  <c:v>429.98</c:v>
                </c:pt>
                <c:pt idx="1634">
                  <c:v>430.06</c:v>
                </c:pt>
                <c:pt idx="1635">
                  <c:v>430.14</c:v>
                </c:pt>
                <c:pt idx="1636">
                  <c:v>430.23</c:v>
                </c:pt>
                <c:pt idx="1637">
                  <c:v>430.31</c:v>
                </c:pt>
                <c:pt idx="1638">
                  <c:v>430.39</c:v>
                </c:pt>
                <c:pt idx="1639">
                  <c:v>430.48</c:v>
                </c:pt>
                <c:pt idx="1640">
                  <c:v>430.56</c:v>
                </c:pt>
                <c:pt idx="1641">
                  <c:v>430.64</c:v>
                </c:pt>
                <c:pt idx="1642">
                  <c:v>430.73</c:v>
                </c:pt>
                <c:pt idx="1643">
                  <c:v>430.81</c:v>
                </c:pt>
                <c:pt idx="1644">
                  <c:v>430.89</c:v>
                </c:pt>
                <c:pt idx="1645">
                  <c:v>430.98</c:v>
                </c:pt>
                <c:pt idx="1646">
                  <c:v>431.06</c:v>
                </c:pt>
                <c:pt idx="1647">
                  <c:v>431.14</c:v>
                </c:pt>
                <c:pt idx="1648">
                  <c:v>431.23</c:v>
                </c:pt>
                <c:pt idx="1649">
                  <c:v>431.31</c:v>
                </c:pt>
                <c:pt idx="1650">
                  <c:v>431.39</c:v>
                </c:pt>
                <c:pt idx="1651">
                  <c:v>431.48</c:v>
                </c:pt>
                <c:pt idx="1652">
                  <c:v>431.56</c:v>
                </c:pt>
                <c:pt idx="1653">
                  <c:v>431.64</c:v>
                </c:pt>
                <c:pt idx="1654">
                  <c:v>431.73</c:v>
                </c:pt>
                <c:pt idx="1655">
                  <c:v>431.81</c:v>
                </c:pt>
                <c:pt idx="1656">
                  <c:v>431.89</c:v>
                </c:pt>
                <c:pt idx="1657">
                  <c:v>431.98</c:v>
                </c:pt>
                <c:pt idx="1658">
                  <c:v>432.06</c:v>
                </c:pt>
                <c:pt idx="1659">
                  <c:v>432.14</c:v>
                </c:pt>
                <c:pt idx="1660">
                  <c:v>432.23</c:v>
                </c:pt>
                <c:pt idx="1661">
                  <c:v>432.31</c:v>
                </c:pt>
                <c:pt idx="1662">
                  <c:v>432.39</c:v>
                </c:pt>
                <c:pt idx="1663">
                  <c:v>432.48</c:v>
                </c:pt>
                <c:pt idx="1664">
                  <c:v>432.56</c:v>
                </c:pt>
                <c:pt idx="1665">
                  <c:v>432.64</c:v>
                </c:pt>
                <c:pt idx="1666">
                  <c:v>432.72</c:v>
                </c:pt>
                <c:pt idx="1667">
                  <c:v>432.81</c:v>
                </c:pt>
                <c:pt idx="1668">
                  <c:v>432.89</c:v>
                </c:pt>
                <c:pt idx="1669">
                  <c:v>432.97</c:v>
                </c:pt>
                <c:pt idx="1670">
                  <c:v>433.06</c:v>
                </c:pt>
                <c:pt idx="1671">
                  <c:v>433.14</c:v>
                </c:pt>
                <c:pt idx="1672">
                  <c:v>433.22</c:v>
                </c:pt>
                <c:pt idx="1673">
                  <c:v>433.31</c:v>
                </c:pt>
                <c:pt idx="1674">
                  <c:v>433.39</c:v>
                </c:pt>
                <c:pt idx="1675">
                  <c:v>433.48</c:v>
                </c:pt>
                <c:pt idx="1676">
                  <c:v>433.56</c:v>
                </c:pt>
                <c:pt idx="1677">
                  <c:v>433.64</c:v>
                </c:pt>
                <c:pt idx="1678">
                  <c:v>433.72</c:v>
                </c:pt>
                <c:pt idx="1679">
                  <c:v>433.81</c:v>
                </c:pt>
                <c:pt idx="1680">
                  <c:v>433.89</c:v>
                </c:pt>
                <c:pt idx="1681">
                  <c:v>433.98</c:v>
                </c:pt>
                <c:pt idx="1682">
                  <c:v>434.06</c:v>
                </c:pt>
                <c:pt idx="1683">
                  <c:v>434.14</c:v>
                </c:pt>
                <c:pt idx="1684">
                  <c:v>434.22</c:v>
                </c:pt>
                <c:pt idx="1685">
                  <c:v>434.31</c:v>
                </c:pt>
                <c:pt idx="1686">
                  <c:v>434.39</c:v>
                </c:pt>
                <c:pt idx="1687">
                  <c:v>434.47</c:v>
                </c:pt>
                <c:pt idx="1688">
                  <c:v>434.56</c:v>
                </c:pt>
                <c:pt idx="1689">
                  <c:v>434.64</c:v>
                </c:pt>
                <c:pt idx="1690">
                  <c:v>434.72</c:v>
                </c:pt>
                <c:pt idx="1691">
                  <c:v>434.81</c:v>
                </c:pt>
                <c:pt idx="1692">
                  <c:v>434.89</c:v>
                </c:pt>
                <c:pt idx="1693">
                  <c:v>434.97</c:v>
                </c:pt>
                <c:pt idx="1694">
                  <c:v>435.06</c:v>
                </c:pt>
                <c:pt idx="1695">
                  <c:v>435.14</c:v>
                </c:pt>
                <c:pt idx="1696">
                  <c:v>435.22</c:v>
                </c:pt>
                <c:pt idx="1697">
                  <c:v>435.3</c:v>
                </c:pt>
                <c:pt idx="1698">
                  <c:v>435.39</c:v>
                </c:pt>
                <c:pt idx="1699">
                  <c:v>435.47</c:v>
                </c:pt>
                <c:pt idx="1700">
                  <c:v>435.56</c:v>
                </c:pt>
                <c:pt idx="1701">
                  <c:v>435.64</c:v>
                </c:pt>
                <c:pt idx="1702">
                  <c:v>435.72</c:v>
                </c:pt>
                <c:pt idx="1703">
                  <c:v>435.81</c:v>
                </c:pt>
                <c:pt idx="1704">
                  <c:v>435.89</c:v>
                </c:pt>
                <c:pt idx="1705">
                  <c:v>435.97</c:v>
                </c:pt>
                <c:pt idx="1706">
                  <c:v>436.06</c:v>
                </c:pt>
                <c:pt idx="1707">
                  <c:v>436.14</c:v>
                </c:pt>
                <c:pt idx="1708">
                  <c:v>436.22</c:v>
                </c:pt>
                <c:pt idx="1709">
                  <c:v>436.31</c:v>
                </c:pt>
                <c:pt idx="1710">
                  <c:v>436.39</c:v>
                </c:pt>
                <c:pt idx="1711">
                  <c:v>436.47</c:v>
                </c:pt>
                <c:pt idx="1712">
                  <c:v>436.55</c:v>
                </c:pt>
                <c:pt idx="1713">
                  <c:v>436.64</c:v>
                </c:pt>
                <c:pt idx="1714">
                  <c:v>436.72</c:v>
                </c:pt>
                <c:pt idx="1715">
                  <c:v>436.8</c:v>
                </c:pt>
                <c:pt idx="1716">
                  <c:v>436.89</c:v>
                </c:pt>
                <c:pt idx="1717">
                  <c:v>436.97</c:v>
                </c:pt>
                <c:pt idx="1718">
                  <c:v>437.06</c:v>
                </c:pt>
                <c:pt idx="1719">
                  <c:v>437.14</c:v>
                </c:pt>
                <c:pt idx="1720">
                  <c:v>437.22</c:v>
                </c:pt>
                <c:pt idx="1721">
                  <c:v>437.3</c:v>
                </c:pt>
                <c:pt idx="1722">
                  <c:v>437.39</c:v>
                </c:pt>
                <c:pt idx="1723">
                  <c:v>437.47</c:v>
                </c:pt>
                <c:pt idx="1724">
                  <c:v>437.55</c:v>
                </c:pt>
                <c:pt idx="1725">
                  <c:v>437.64</c:v>
                </c:pt>
                <c:pt idx="1726">
                  <c:v>437.72</c:v>
                </c:pt>
                <c:pt idx="1727">
                  <c:v>437.81</c:v>
                </c:pt>
                <c:pt idx="1728">
                  <c:v>437.89</c:v>
                </c:pt>
                <c:pt idx="1729">
                  <c:v>437.97</c:v>
                </c:pt>
                <c:pt idx="1730">
                  <c:v>438.06</c:v>
                </c:pt>
                <c:pt idx="1731">
                  <c:v>438.14</c:v>
                </c:pt>
                <c:pt idx="1732">
                  <c:v>438.22</c:v>
                </c:pt>
                <c:pt idx="1733">
                  <c:v>438.31</c:v>
                </c:pt>
                <c:pt idx="1734">
                  <c:v>438.39</c:v>
                </c:pt>
                <c:pt idx="1735">
                  <c:v>438.47</c:v>
                </c:pt>
                <c:pt idx="1736">
                  <c:v>438.56</c:v>
                </c:pt>
                <c:pt idx="1737">
                  <c:v>438.64</c:v>
                </c:pt>
                <c:pt idx="1738">
                  <c:v>438.72</c:v>
                </c:pt>
                <c:pt idx="1739">
                  <c:v>438.8</c:v>
                </c:pt>
                <c:pt idx="1740">
                  <c:v>438.89</c:v>
                </c:pt>
                <c:pt idx="1741">
                  <c:v>438.97</c:v>
                </c:pt>
                <c:pt idx="1742">
                  <c:v>439.05</c:v>
                </c:pt>
                <c:pt idx="1743">
                  <c:v>439.14</c:v>
                </c:pt>
                <c:pt idx="1744">
                  <c:v>439.22</c:v>
                </c:pt>
                <c:pt idx="1745">
                  <c:v>439.3</c:v>
                </c:pt>
                <c:pt idx="1746">
                  <c:v>439.39</c:v>
                </c:pt>
                <c:pt idx="1747">
                  <c:v>439.47</c:v>
                </c:pt>
                <c:pt idx="1748">
                  <c:v>439.55</c:v>
                </c:pt>
                <c:pt idx="1749">
                  <c:v>439.64</c:v>
                </c:pt>
                <c:pt idx="1750">
                  <c:v>439.72</c:v>
                </c:pt>
                <c:pt idx="1751">
                  <c:v>439.8</c:v>
                </c:pt>
                <c:pt idx="1752">
                  <c:v>439.89</c:v>
                </c:pt>
                <c:pt idx="1753">
                  <c:v>439.97</c:v>
                </c:pt>
                <c:pt idx="1754">
                  <c:v>440.05</c:v>
                </c:pt>
                <c:pt idx="1755">
                  <c:v>440.14</c:v>
                </c:pt>
                <c:pt idx="1756">
                  <c:v>440.22</c:v>
                </c:pt>
                <c:pt idx="1757">
                  <c:v>440.3</c:v>
                </c:pt>
                <c:pt idx="1758">
                  <c:v>440.39</c:v>
                </c:pt>
                <c:pt idx="1759">
                  <c:v>440.47</c:v>
                </c:pt>
                <c:pt idx="1760">
                  <c:v>440.55</c:v>
                </c:pt>
                <c:pt idx="1761">
                  <c:v>440.64</c:v>
                </c:pt>
                <c:pt idx="1762">
                  <c:v>440.72</c:v>
                </c:pt>
                <c:pt idx="1763">
                  <c:v>440.8</c:v>
                </c:pt>
                <c:pt idx="1764">
                  <c:v>440.89</c:v>
                </c:pt>
                <c:pt idx="1765">
                  <c:v>440.97</c:v>
                </c:pt>
                <c:pt idx="1766">
                  <c:v>441.05</c:v>
                </c:pt>
                <c:pt idx="1767">
                  <c:v>441.14</c:v>
                </c:pt>
                <c:pt idx="1768">
                  <c:v>441.22</c:v>
                </c:pt>
                <c:pt idx="1769">
                  <c:v>441.3</c:v>
                </c:pt>
                <c:pt idx="1770">
                  <c:v>441.39</c:v>
                </c:pt>
                <c:pt idx="1771">
                  <c:v>441.47</c:v>
                </c:pt>
                <c:pt idx="1772">
                  <c:v>441.55</c:v>
                </c:pt>
                <c:pt idx="1773">
                  <c:v>441.64</c:v>
                </c:pt>
                <c:pt idx="1774">
                  <c:v>441.72</c:v>
                </c:pt>
                <c:pt idx="1775">
                  <c:v>441.8</c:v>
                </c:pt>
                <c:pt idx="1776">
                  <c:v>441.89</c:v>
                </c:pt>
                <c:pt idx="1777">
                  <c:v>441.97</c:v>
                </c:pt>
                <c:pt idx="1778">
                  <c:v>442.05</c:v>
                </c:pt>
                <c:pt idx="1779">
                  <c:v>442.13</c:v>
                </c:pt>
                <c:pt idx="1780">
                  <c:v>442.22</c:v>
                </c:pt>
                <c:pt idx="1781">
                  <c:v>442.3</c:v>
                </c:pt>
                <c:pt idx="1782">
                  <c:v>442.38</c:v>
                </c:pt>
                <c:pt idx="1783">
                  <c:v>442.47</c:v>
                </c:pt>
                <c:pt idx="1784">
                  <c:v>442.55</c:v>
                </c:pt>
                <c:pt idx="1785">
                  <c:v>442.63</c:v>
                </c:pt>
                <c:pt idx="1786">
                  <c:v>442.72</c:v>
                </c:pt>
                <c:pt idx="1787">
                  <c:v>442.8</c:v>
                </c:pt>
                <c:pt idx="1788">
                  <c:v>442.88</c:v>
                </c:pt>
                <c:pt idx="1789">
                  <c:v>442.97</c:v>
                </c:pt>
                <c:pt idx="1790">
                  <c:v>443.05</c:v>
                </c:pt>
                <c:pt idx="1791">
                  <c:v>443.13</c:v>
                </c:pt>
                <c:pt idx="1792">
                  <c:v>443.22</c:v>
                </c:pt>
                <c:pt idx="1793">
                  <c:v>443.3</c:v>
                </c:pt>
                <c:pt idx="1794">
                  <c:v>443.38</c:v>
                </c:pt>
                <c:pt idx="1795">
                  <c:v>443.47</c:v>
                </c:pt>
                <c:pt idx="1796">
                  <c:v>443.55</c:v>
                </c:pt>
                <c:pt idx="1797">
                  <c:v>443.63</c:v>
                </c:pt>
                <c:pt idx="1798">
                  <c:v>443.72</c:v>
                </c:pt>
                <c:pt idx="1799">
                  <c:v>443.8</c:v>
                </c:pt>
                <c:pt idx="1800">
                  <c:v>443.88</c:v>
                </c:pt>
                <c:pt idx="1801">
                  <c:v>443.97</c:v>
                </c:pt>
                <c:pt idx="1802">
                  <c:v>444.05</c:v>
                </c:pt>
                <c:pt idx="1803">
                  <c:v>444.13</c:v>
                </c:pt>
                <c:pt idx="1804">
                  <c:v>444.22</c:v>
                </c:pt>
                <c:pt idx="1805">
                  <c:v>444.3</c:v>
                </c:pt>
                <c:pt idx="1806">
                  <c:v>444.38</c:v>
                </c:pt>
                <c:pt idx="1807">
                  <c:v>444.47</c:v>
                </c:pt>
                <c:pt idx="1808">
                  <c:v>444.55</c:v>
                </c:pt>
                <c:pt idx="1809">
                  <c:v>444.63</c:v>
                </c:pt>
                <c:pt idx="1810">
                  <c:v>444.71000000000004</c:v>
                </c:pt>
                <c:pt idx="1811">
                  <c:v>444.8</c:v>
                </c:pt>
                <c:pt idx="1812">
                  <c:v>444.88</c:v>
                </c:pt>
                <c:pt idx="1813">
                  <c:v>444.96000000000004</c:v>
                </c:pt>
                <c:pt idx="1814">
                  <c:v>445.05</c:v>
                </c:pt>
                <c:pt idx="1815">
                  <c:v>445.13</c:v>
                </c:pt>
                <c:pt idx="1816">
                  <c:v>445.21000000000004</c:v>
                </c:pt>
                <c:pt idx="1817">
                  <c:v>445.3</c:v>
                </c:pt>
                <c:pt idx="1818">
                  <c:v>445.38</c:v>
                </c:pt>
                <c:pt idx="1819">
                  <c:v>445.47</c:v>
                </c:pt>
                <c:pt idx="1820">
                  <c:v>445.55</c:v>
                </c:pt>
                <c:pt idx="1821">
                  <c:v>445.63</c:v>
                </c:pt>
                <c:pt idx="1822">
                  <c:v>445.71000000000004</c:v>
                </c:pt>
                <c:pt idx="1823">
                  <c:v>445.8</c:v>
                </c:pt>
                <c:pt idx="1824">
                  <c:v>445.88</c:v>
                </c:pt>
                <c:pt idx="1825">
                  <c:v>445.96000000000004</c:v>
                </c:pt>
                <c:pt idx="1826">
                  <c:v>446.05</c:v>
                </c:pt>
                <c:pt idx="1827">
                  <c:v>446.13</c:v>
                </c:pt>
                <c:pt idx="1828">
                  <c:v>446.21000000000004</c:v>
                </c:pt>
                <c:pt idx="1829">
                  <c:v>446.3</c:v>
                </c:pt>
                <c:pt idx="1830">
                  <c:v>446.38</c:v>
                </c:pt>
                <c:pt idx="1831">
                  <c:v>446.46000000000004</c:v>
                </c:pt>
                <c:pt idx="1832">
                  <c:v>446.55</c:v>
                </c:pt>
                <c:pt idx="1833">
                  <c:v>446.63</c:v>
                </c:pt>
                <c:pt idx="1834">
                  <c:v>446.71000000000004</c:v>
                </c:pt>
                <c:pt idx="1835">
                  <c:v>446.8</c:v>
                </c:pt>
                <c:pt idx="1836">
                  <c:v>446.88</c:v>
                </c:pt>
                <c:pt idx="1837">
                  <c:v>446.96000000000004</c:v>
                </c:pt>
                <c:pt idx="1838">
                  <c:v>447.05</c:v>
                </c:pt>
                <c:pt idx="1839">
                  <c:v>447.13</c:v>
                </c:pt>
                <c:pt idx="1840">
                  <c:v>447.21000000000004</c:v>
                </c:pt>
                <c:pt idx="1841">
                  <c:v>447.3</c:v>
                </c:pt>
                <c:pt idx="1842">
                  <c:v>447.38</c:v>
                </c:pt>
                <c:pt idx="1843">
                  <c:v>447.46000000000004</c:v>
                </c:pt>
                <c:pt idx="1844">
                  <c:v>447.53999999999996</c:v>
                </c:pt>
                <c:pt idx="1845">
                  <c:v>447.63</c:v>
                </c:pt>
                <c:pt idx="1846">
                  <c:v>447.71000000000004</c:v>
                </c:pt>
                <c:pt idx="1847">
                  <c:v>447.8</c:v>
                </c:pt>
                <c:pt idx="1848">
                  <c:v>447.88</c:v>
                </c:pt>
                <c:pt idx="1849">
                  <c:v>447.96000000000004</c:v>
                </c:pt>
                <c:pt idx="1850">
                  <c:v>448.05</c:v>
                </c:pt>
                <c:pt idx="1851">
                  <c:v>448.13</c:v>
                </c:pt>
                <c:pt idx="1852">
                  <c:v>448.21000000000004</c:v>
                </c:pt>
                <c:pt idx="1853">
                  <c:v>448.3</c:v>
                </c:pt>
                <c:pt idx="1854">
                  <c:v>448.38</c:v>
                </c:pt>
                <c:pt idx="1855">
                  <c:v>448.46000000000004</c:v>
                </c:pt>
                <c:pt idx="1856">
                  <c:v>448.55</c:v>
                </c:pt>
                <c:pt idx="1857">
                  <c:v>448.63</c:v>
                </c:pt>
                <c:pt idx="1858">
                  <c:v>448.71000000000004</c:v>
                </c:pt>
                <c:pt idx="1859">
                  <c:v>448.8</c:v>
                </c:pt>
                <c:pt idx="1860">
                  <c:v>448.88</c:v>
                </c:pt>
                <c:pt idx="1861">
                  <c:v>448.96000000000004</c:v>
                </c:pt>
                <c:pt idx="1862">
                  <c:v>449.05</c:v>
                </c:pt>
                <c:pt idx="1863">
                  <c:v>449.13</c:v>
                </c:pt>
                <c:pt idx="1864">
                  <c:v>449.21000000000004</c:v>
                </c:pt>
                <c:pt idx="1865">
                  <c:v>449.3</c:v>
                </c:pt>
                <c:pt idx="1866">
                  <c:v>449.38</c:v>
                </c:pt>
                <c:pt idx="1867">
                  <c:v>449.46000000000004</c:v>
                </c:pt>
                <c:pt idx="1868">
                  <c:v>449.55</c:v>
                </c:pt>
                <c:pt idx="1869">
                  <c:v>449.63</c:v>
                </c:pt>
                <c:pt idx="1870">
                  <c:v>449.71000000000004</c:v>
                </c:pt>
                <c:pt idx="1871">
                  <c:v>449.8</c:v>
                </c:pt>
                <c:pt idx="1872">
                  <c:v>449.88</c:v>
                </c:pt>
                <c:pt idx="1873">
                  <c:v>449.96000000000004</c:v>
                </c:pt>
                <c:pt idx="1874">
                  <c:v>450.05</c:v>
                </c:pt>
                <c:pt idx="1875">
                  <c:v>450.13</c:v>
                </c:pt>
                <c:pt idx="1876">
                  <c:v>450.21000000000004</c:v>
                </c:pt>
                <c:pt idx="1877">
                  <c:v>450.3</c:v>
                </c:pt>
                <c:pt idx="1878">
                  <c:v>450.38</c:v>
                </c:pt>
                <c:pt idx="1879">
                  <c:v>450.46000000000004</c:v>
                </c:pt>
                <c:pt idx="1880">
                  <c:v>450.55</c:v>
                </c:pt>
                <c:pt idx="1881">
                  <c:v>450.63</c:v>
                </c:pt>
                <c:pt idx="1882">
                  <c:v>450.71000000000004</c:v>
                </c:pt>
                <c:pt idx="1883">
                  <c:v>450.8</c:v>
                </c:pt>
                <c:pt idx="1884">
                  <c:v>450.88</c:v>
                </c:pt>
                <c:pt idx="1885">
                  <c:v>450.96000000000004</c:v>
                </c:pt>
                <c:pt idx="1886">
                  <c:v>451.05</c:v>
                </c:pt>
                <c:pt idx="1887">
                  <c:v>451.13</c:v>
                </c:pt>
                <c:pt idx="1888">
                  <c:v>451.21000000000004</c:v>
                </c:pt>
                <c:pt idx="1889">
                  <c:v>451.28999999999996</c:v>
                </c:pt>
                <c:pt idx="1890">
                  <c:v>451.38</c:v>
                </c:pt>
                <c:pt idx="1891">
                  <c:v>451.46000000000004</c:v>
                </c:pt>
                <c:pt idx="1892">
                  <c:v>451.53999999999996</c:v>
                </c:pt>
                <c:pt idx="1893">
                  <c:v>451.63</c:v>
                </c:pt>
                <c:pt idx="1894">
                  <c:v>451.71000000000004</c:v>
                </c:pt>
                <c:pt idx="1895">
                  <c:v>451.8</c:v>
                </c:pt>
                <c:pt idx="1896">
                  <c:v>451.88</c:v>
                </c:pt>
                <c:pt idx="1897">
                  <c:v>451.96000000000004</c:v>
                </c:pt>
                <c:pt idx="1898">
                  <c:v>452.03999999999996</c:v>
                </c:pt>
                <c:pt idx="1899">
                  <c:v>452.13</c:v>
                </c:pt>
                <c:pt idx="1900">
                  <c:v>452.21000000000004</c:v>
                </c:pt>
                <c:pt idx="1901">
                  <c:v>452.28999999999996</c:v>
                </c:pt>
                <c:pt idx="1902">
                  <c:v>452.38</c:v>
                </c:pt>
                <c:pt idx="1903">
                  <c:v>452.46000000000004</c:v>
                </c:pt>
                <c:pt idx="1904">
                  <c:v>452.53999999999996</c:v>
                </c:pt>
                <c:pt idx="1905">
                  <c:v>452.63</c:v>
                </c:pt>
                <c:pt idx="1906">
                  <c:v>452.71000000000004</c:v>
                </c:pt>
                <c:pt idx="1907">
                  <c:v>452.78999999999996</c:v>
                </c:pt>
                <c:pt idx="1908">
                  <c:v>452.88</c:v>
                </c:pt>
                <c:pt idx="1909">
                  <c:v>452.96000000000004</c:v>
                </c:pt>
                <c:pt idx="1910">
                  <c:v>453.03999999999996</c:v>
                </c:pt>
                <c:pt idx="1911">
                  <c:v>453.13</c:v>
                </c:pt>
                <c:pt idx="1912">
                  <c:v>453.21000000000004</c:v>
                </c:pt>
                <c:pt idx="1913">
                  <c:v>453.28999999999996</c:v>
                </c:pt>
                <c:pt idx="1914">
                  <c:v>453.38</c:v>
                </c:pt>
                <c:pt idx="1915">
                  <c:v>453.46000000000004</c:v>
                </c:pt>
                <c:pt idx="1916">
                  <c:v>453.53999999999996</c:v>
                </c:pt>
                <c:pt idx="1917">
                  <c:v>453.63</c:v>
                </c:pt>
                <c:pt idx="1918">
                  <c:v>453.71000000000004</c:v>
                </c:pt>
                <c:pt idx="1919">
                  <c:v>453.78999999999996</c:v>
                </c:pt>
                <c:pt idx="1920">
                  <c:v>453.87</c:v>
                </c:pt>
                <c:pt idx="1921">
                  <c:v>453.96000000000004</c:v>
                </c:pt>
                <c:pt idx="1922">
                  <c:v>454.03999999999996</c:v>
                </c:pt>
                <c:pt idx="1923">
                  <c:v>454.12</c:v>
                </c:pt>
                <c:pt idx="1924">
                  <c:v>454.21000000000004</c:v>
                </c:pt>
                <c:pt idx="1925">
                  <c:v>454.28999999999996</c:v>
                </c:pt>
                <c:pt idx="1926">
                  <c:v>454.37</c:v>
                </c:pt>
                <c:pt idx="1927">
                  <c:v>454.46000000000004</c:v>
                </c:pt>
                <c:pt idx="1928">
                  <c:v>454.53999999999996</c:v>
                </c:pt>
                <c:pt idx="1929">
                  <c:v>454.62</c:v>
                </c:pt>
                <c:pt idx="1930">
                  <c:v>454.71000000000004</c:v>
                </c:pt>
                <c:pt idx="1931">
                  <c:v>454.78999999999996</c:v>
                </c:pt>
                <c:pt idx="1932">
                  <c:v>454.87</c:v>
                </c:pt>
                <c:pt idx="1933">
                  <c:v>454.96000000000004</c:v>
                </c:pt>
                <c:pt idx="1934">
                  <c:v>455.03999999999996</c:v>
                </c:pt>
                <c:pt idx="1935">
                  <c:v>455.12</c:v>
                </c:pt>
                <c:pt idx="1936">
                  <c:v>455.2</c:v>
                </c:pt>
                <c:pt idx="1937">
                  <c:v>455.28999999999996</c:v>
                </c:pt>
                <c:pt idx="1938">
                  <c:v>455.37</c:v>
                </c:pt>
                <c:pt idx="1939">
                  <c:v>455.46000000000004</c:v>
                </c:pt>
                <c:pt idx="1940">
                  <c:v>455.53999999999996</c:v>
                </c:pt>
                <c:pt idx="1941">
                  <c:v>455.62</c:v>
                </c:pt>
                <c:pt idx="1942">
                  <c:v>455.7</c:v>
                </c:pt>
                <c:pt idx="1943">
                  <c:v>455.78999999999996</c:v>
                </c:pt>
                <c:pt idx="1944">
                  <c:v>455.87</c:v>
                </c:pt>
                <c:pt idx="1945">
                  <c:v>455.96000000000004</c:v>
                </c:pt>
                <c:pt idx="1946">
                  <c:v>456.03999999999996</c:v>
                </c:pt>
                <c:pt idx="1947">
                  <c:v>456.12</c:v>
                </c:pt>
                <c:pt idx="1948">
                  <c:v>456.21000000000004</c:v>
                </c:pt>
                <c:pt idx="1949">
                  <c:v>456.28999999999996</c:v>
                </c:pt>
                <c:pt idx="1950">
                  <c:v>456.37</c:v>
                </c:pt>
                <c:pt idx="1951">
                  <c:v>456.45</c:v>
                </c:pt>
                <c:pt idx="1952">
                  <c:v>456.53999999999996</c:v>
                </c:pt>
                <c:pt idx="1953">
                  <c:v>456.62</c:v>
                </c:pt>
                <c:pt idx="1954">
                  <c:v>456.7</c:v>
                </c:pt>
                <c:pt idx="1955">
                  <c:v>456.78999999999996</c:v>
                </c:pt>
                <c:pt idx="1956">
                  <c:v>456.87</c:v>
                </c:pt>
                <c:pt idx="1957">
                  <c:v>456.96000000000004</c:v>
                </c:pt>
                <c:pt idx="1958">
                  <c:v>457.03999999999996</c:v>
                </c:pt>
                <c:pt idx="1959">
                  <c:v>457.12</c:v>
                </c:pt>
                <c:pt idx="1960">
                  <c:v>457.2</c:v>
                </c:pt>
                <c:pt idx="1961">
                  <c:v>457.28999999999996</c:v>
                </c:pt>
                <c:pt idx="1962">
                  <c:v>457.37</c:v>
                </c:pt>
                <c:pt idx="1963">
                  <c:v>457.45</c:v>
                </c:pt>
                <c:pt idx="1964">
                  <c:v>457.53999999999996</c:v>
                </c:pt>
                <c:pt idx="1965">
                  <c:v>457.62</c:v>
                </c:pt>
                <c:pt idx="1966">
                  <c:v>457.7</c:v>
                </c:pt>
                <c:pt idx="1967">
                  <c:v>457.78999999999996</c:v>
                </c:pt>
                <c:pt idx="1968">
                  <c:v>457.87</c:v>
                </c:pt>
                <c:pt idx="1969">
                  <c:v>457.96000000000004</c:v>
                </c:pt>
                <c:pt idx="1970">
                  <c:v>458.03999999999996</c:v>
                </c:pt>
                <c:pt idx="1971">
                  <c:v>458.12</c:v>
                </c:pt>
                <c:pt idx="1972">
                  <c:v>458.2</c:v>
                </c:pt>
                <c:pt idx="1973">
                  <c:v>458.28999999999996</c:v>
                </c:pt>
                <c:pt idx="1974">
                  <c:v>458.37</c:v>
                </c:pt>
                <c:pt idx="1975">
                  <c:v>458.45</c:v>
                </c:pt>
                <c:pt idx="1976">
                  <c:v>458.53999999999996</c:v>
                </c:pt>
                <c:pt idx="1977">
                  <c:v>458.62</c:v>
                </c:pt>
                <c:pt idx="1978">
                  <c:v>458.7</c:v>
                </c:pt>
                <c:pt idx="1979">
                  <c:v>458.78999999999996</c:v>
                </c:pt>
                <c:pt idx="1980">
                  <c:v>458.87</c:v>
                </c:pt>
                <c:pt idx="1981">
                  <c:v>458.95</c:v>
                </c:pt>
                <c:pt idx="1982">
                  <c:v>459.03999999999996</c:v>
                </c:pt>
                <c:pt idx="1983">
                  <c:v>459.12</c:v>
                </c:pt>
                <c:pt idx="1984">
                  <c:v>459.2</c:v>
                </c:pt>
                <c:pt idx="1985">
                  <c:v>459.28999999999996</c:v>
                </c:pt>
                <c:pt idx="1986">
                  <c:v>459.37</c:v>
                </c:pt>
                <c:pt idx="1987">
                  <c:v>459.45</c:v>
                </c:pt>
                <c:pt idx="1988">
                  <c:v>459.53999999999996</c:v>
                </c:pt>
                <c:pt idx="1989">
                  <c:v>459.62</c:v>
                </c:pt>
                <c:pt idx="1990">
                  <c:v>459.7</c:v>
                </c:pt>
                <c:pt idx="1991">
                  <c:v>459.78999999999996</c:v>
                </c:pt>
                <c:pt idx="1992">
                  <c:v>459.87</c:v>
                </c:pt>
                <c:pt idx="1993">
                  <c:v>459.95</c:v>
                </c:pt>
                <c:pt idx="1994">
                  <c:v>460.03999999999996</c:v>
                </c:pt>
                <c:pt idx="1995">
                  <c:v>460.12</c:v>
                </c:pt>
                <c:pt idx="1996">
                  <c:v>460.2</c:v>
                </c:pt>
                <c:pt idx="1997">
                  <c:v>460.28999999999996</c:v>
                </c:pt>
                <c:pt idx="1998">
                  <c:v>460.37</c:v>
                </c:pt>
                <c:pt idx="1999">
                  <c:v>460.45</c:v>
                </c:pt>
                <c:pt idx="2000">
                  <c:v>460.53999999999996</c:v>
                </c:pt>
                <c:pt idx="2001">
                  <c:v>460.62</c:v>
                </c:pt>
                <c:pt idx="2002">
                  <c:v>460.7</c:v>
                </c:pt>
                <c:pt idx="2003">
                  <c:v>460.78</c:v>
                </c:pt>
                <c:pt idx="2004">
                  <c:v>460.87</c:v>
                </c:pt>
                <c:pt idx="2005">
                  <c:v>460.95</c:v>
                </c:pt>
                <c:pt idx="2006">
                  <c:v>461.03999999999996</c:v>
                </c:pt>
                <c:pt idx="2007">
                  <c:v>461.12</c:v>
                </c:pt>
                <c:pt idx="2008">
                  <c:v>461.2</c:v>
                </c:pt>
                <c:pt idx="2009">
                  <c:v>461.28</c:v>
                </c:pt>
                <c:pt idx="2010">
                  <c:v>461.37</c:v>
                </c:pt>
                <c:pt idx="2011">
                  <c:v>461.45</c:v>
                </c:pt>
                <c:pt idx="2012">
                  <c:v>461.53999999999996</c:v>
                </c:pt>
                <c:pt idx="2013">
                  <c:v>461.62</c:v>
                </c:pt>
                <c:pt idx="2014">
                  <c:v>461.7</c:v>
                </c:pt>
                <c:pt idx="2015">
                  <c:v>461.78</c:v>
                </c:pt>
                <c:pt idx="2016">
                  <c:v>461.87</c:v>
                </c:pt>
                <c:pt idx="2017">
                  <c:v>461.95</c:v>
                </c:pt>
                <c:pt idx="2018">
                  <c:v>462.03</c:v>
                </c:pt>
                <c:pt idx="2019">
                  <c:v>462.12</c:v>
                </c:pt>
                <c:pt idx="2020">
                  <c:v>462.2</c:v>
                </c:pt>
                <c:pt idx="2021">
                  <c:v>462.28</c:v>
                </c:pt>
                <c:pt idx="2022">
                  <c:v>462.37</c:v>
                </c:pt>
                <c:pt idx="2023">
                  <c:v>462.45</c:v>
                </c:pt>
                <c:pt idx="2024">
                  <c:v>462.53</c:v>
                </c:pt>
                <c:pt idx="2025">
                  <c:v>462.62</c:v>
                </c:pt>
                <c:pt idx="2026">
                  <c:v>462.7</c:v>
                </c:pt>
                <c:pt idx="2027">
                  <c:v>462.78</c:v>
                </c:pt>
                <c:pt idx="2028">
                  <c:v>462.87</c:v>
                </c:pt>
                <c:pt idx="2029">
                  <c:v>462.95</c:v>
                </c:pt>
                <c:pt idx="2030">
                  <c:v>463.03999999999996</c:v>
                </c:pt>
                <c:pt idx="2031">
                  <c:v>463.12</c:v>
                </c:pt>
                <c:pt idx="2032">
                  <c:v>463.2</c:v>
                </c:pt>
                <c:pt idx="2033">
                  <c:v>463.28</c:v>
                </c:pt>
                <c:pt idx="2034">
                  <c:v>463.37</c:v>
                </c:pt>
                <c:pt idx="2035">
                  <c:v>463.45</c:v>
                </c:pt>
                <c:pt idx="2036">
                  <c:v>463.53</c:v>
                </c:pt>
                <c:pt idx="2037">
                  <c:v>463.62</c:v>
                </c:pt>
                <c:pt idx="2038">
                  <c:v>463.7</c:v>
                </c:pt>
                <c:pt idx="2039">
                  <c:v>463.78</c:v>
                </c:pt>
                <c:pt idx="2040">
                  <c:v>463.87</c:v>
                </c:pt>
                <c:pt idx="2041">
                  <c:v>463.95</c:v>
                </c:pt>
                <c:pt idx="2042">
                  <c:v>464.03</c:v>
                </c:pt>
                <c:pt idx="2043">
                  <c:v>464.12</c:v>
                </c:pt>
                <c:pt idx="2044">
                  <c:v>464.2</c:v>
                </c:pt>
                <c:pt idx="2045">
                  <c:v>464.28</c:v>
                </c:pt>
                <c:pt idx="2046">
                  <c:v>464.37</c:v>
                </c:pt>
                <c:pt idx="2047">
                  <c:v>464.45</c:v>
                </c:pt>
                <c:pt idx="2048">
                  <c:v>464.53</c:v>
                </c:pt>
                <c:pt idx="2049">
                  <c:v>464.62</c:v>
                </c:pt>
                <c:pt idx="2050">
                  <c:v>464.7</c:v>
                </c:pt>
                <c:pt idx="2051">
                  <c:v>464.78</c:v>
                </c:pt>
                <c:pt idx="2052">
                  <c:v>464.87</c:v>
                </c:pt>
                <c:pt idx="2053">
                  <c:v>464.95</c:v>
                </c:pt>
                <c:pt idx="2054">
                  <c:v>465.03</c:v>
                </c:pt>
                <c:pt idx="2055">
                  <c:v>465.12</c:v>
                </c:pt>
                <c:pt idx="2056">
                  <c:v>465.2</c:v>
                </c:pt>
                <c:pt idx="2057">
                  <c:v>465.28</c:v>
                </c:pt>
                <c:pt idx="2058">
                  <c:v>465.37</c:v>
                </c:pt>
                <c:pt idx="2059">
                  <c:v>465.45</c:v>
                </c:pt>
                <c:pt idx="2060">
                  <c:v>465.53</c:v>
                </c:pt>
                <c:pt idx="2061">
                  <c:v>465.62</c:v>
                </c:pt>
                <c:pt idx="2062">
                  <c:v>465.7</c:v>
                </c:pt>
                <c:pt idx="2063">
                  <c:v>465.78</c:v>
                </c:pt>
                <c:pt idx="2064">
                  <c:v>465.87</c:v>
                </c:pt>
                <c:pt idx="2065">
                  <c:v>465.95</c:v>
                </c:pt>
                <c:pt idx="2066">
                  <c:v>466.03</c:v>
                </c:pt>
                <c:pt idx="2067">
                  <c:v>466.11</c:v>
                </c:pt>
                <c:pt idx="2068">
                  <c:v>466.2</c:v>
                </c:pt>
                <c:pt idx="2069">
                  <c:v>466.28</c:v>
                </c:pt>
                <c:pt idx="2070">
                  <c:v>466.37</c:v>
                </c:pt>
                <c:pt idx="2071">
                  <c:v>466.45</c:v>
                </c:pt>
                <c:pt idx="2072">
                  <c:v>466.53</c:v>
                </c:pt>
                <c:pt idx="2073">
                  <c:v>466.62</c:v>
                </c:pt>
                <c:pt idx="2074">
                  <c:v>466.7</c:v>
                </c:pt>
                <c:pt idx="2075">
                  <c:v>466.78</c:v>
                </c:pt>
                <c:pt idx="2076">
                  <c:v>466.86</c:v>
                </c:pt>
                <c:pt idx="2077">
                  <c:v>466.95</c:v>
                </c:pt>
                <c:pt idx="2078">
                  <c:v>467.03</c:v>
                </c:pt>
                <c:pt idx="2079">
                  <c:v>467.12</c:v>
                </c:pt>
                <c:pt idx="2080">
                  <c:v>467.2</c:v>
                </c:pt>
                <c:pt idx="2081">
                  <c:v>467.28</c:v>
                </c:pt>
                <c:pt idx="2082">
                  <c:v>467.36</c:v>
                </c:pt>
                <c:pt idx="2083">
                  <c:v>467.45</c:v>
                </c:pt>
                <c:pt idx="2084">
                  <c:v>467.53</c:v>
                </c:pt>
                <c:pt idx="2085">
                  <c:v>467.61</c:v>
                </c:pt>
                <c:pt idx="2086">
                  <c:v>467.7</c:v>
                </c:pt>
                <c:pt idx="2087">
                  <c:v>467.78</c:v>
                </c:pt>
                <c:pt idx="2088">
                  <c:v>467.86</c:v>
                </c:pt>
                <c:pt idx="2089">
                  <c:v>467.95</c:v>
                </c:pt>
                <c:pt idx="2090">
                  <c:v>468.03</c:v>
                </c:pt>
                <c:pt idx="2091">
                  <c:v>468.11</c:v>
                </c:pt>
                <c:pt idx="2092">
                  <c:v>468.2</c:v>
                </c:pt>
                <c:pt idx="2093">
                  <c:v>468.28</c:v>
                </c:pt>
                <c:pt idx="2094">
                  <c:v>468.36</c:v>
                </c:pt>
                <c:pt idx="2095">
                  <c:v>468.45</c:v>
                </c:pt>
                <c:pt idx="2096">
                  <c:v>468.53</c:v>
                </c:pt>
                <c:pt idx="2097">
                  <c:v>468.61</c:v>
                </c:pt>
                <c:pt idx="2098">
                  <c:v>468.69</c:v>
                </c:pt>
                <c:pt idx="2099">
                  <c:v>468.78</c:v>
                </c:pt>
                <c:pt idx="2100">
                  <c:v>468.86</c:v>
                </c:pt>
                <c:pt idx="2101">
                  <c:v>468.95</c:v>
                </c:pt>
                <c:pt idx="2102">
                  <c:v>469.03</c:v>
                </c:pt>
                <c:pt idx="2103">
                  <c:v>469.11</c:v>
                </c:pt>
                <c:pt idx="2104">
                  <c:v>469.19</c:v>
                </c:pt>
                <c:pt idx="2105">
                  <c:v>469.28</c:v>
                </c:pt>
                <c:pt idx="2106">
                  <c:v>469.36</c:v>
                </c:pt>
                <c:pt idx="2107">
                  <c:v>469.44</c:v>
                </c:pt>
                <c:pt idx="2108">
                  <c:v>469.53</c:v>
                </c:pt>
                <c:pt idx="2109">
                  <c:v>469.61</c:v>
                </c:pt>
                <c:pt idx="2110">
                  <c:v>469.69</c:v>
                </c:pt>
                <c:pt idx="2111">
                  <c:v>469.78</c:v>
                </c:pt>
                <c:pt idx="2112">
                  <c:v>469.86</c:v>
                </c:pt>
                <c:pt idx="2113">
                  <c:v>469.94</c:v>
                </c:pt>
                <c:pt idx="2114">
                  <c:v>470.03</c:v>
                </c:pt>
                <c:pt idx="2115">
                  <c:v>470.11</c:v>
                </c:pt>
                <c:pt idx="2116">
                  <c:v>470.19</c:v>
                </c:pt>
                <c:pt idx="2117">
                  <c:v>470.28</c:v>
                </c:pt>
                <c:pt idx="2118">
                  <c:v>470.36</c:v>
                </c:pt>
                <c:pt idx="2119">
                  <c:v>470.44</c:v>
                </c:pt>
                <c:pt idx="2120">
                  <c:v>470.53</c:v>
                </c:pt>
                <c:pt idx="2121">
                  <c:v>470.61</c:v>
                </c:pt>
                <c:pt idx="2122">
                  <c:v>470.69</c:v>
                </c:pt>
                <c:pt idx="2123">
                  <c:v>470.78</c:v>
                </c:pt>
                <c:pt idx="2124">
                  <c:v>470.86</c:v>
                </c:pt>
                <c:pt idx="2125">
                  <c:v>470.94</c:v>
                </c:pt>
                <c:pt idx="2126">
                  <c:v>471.03</c:v>
                </c:pt>
                <c:pt idx="2127">
                  <c:v>471.11</c:v>
                </c:pt>
                <c:pt idx="2128">
                  <c:v>471.19</c:v>
                </c:pt>
                <c:pt idx="2129">
                  <c:v>471.28</c:v>
                </c:pt>
                <c:pt idx="2130">
                  <c:v>471.36</c:v>
                </c:pt>
                <c:pt idx="2131">
                  <c:v>471.44</c:v>
                </c:pt>
                <c:pt idx="2132">
                  <c:v>471.52</c:v>
                </c:pt>
                <c:pt idx="2133">
                  <c:v>471.61</c:v>
                </c:pt>
                <c:pt idx="2134">
                  <c:v>471.69</c:v>
                </c:pt>
                <c:pt idx="2135">
                  <c:v>471.77</c:v>
                </c:pt>
                <c:pt idx="2136">
                  <c:v>471.86</c:v>
                </c:pt>
                <c:pt idx="2137">
                  <c:v>471.94</c:v>
                </c:pt>
                <c:pt idx="2138">
                  <c:v>472.02</c:v>
                </c:pt>
                <c:pt idx="2139">
                  <c:v>472.11</c:v>
                </c:pt>
                <c:pt idx="2140">
                  <c:v>472.19</c:v>
                </c:pt>
                <c:pt idx="2141">
                  <c:v>472.27</c:v>
                </c:pt>
                <c:pt idx="2142">
                  <c:v>472.36</c:v>
                </c:pt>
                <c:pt idx="2143">
                  <c:v>472.44</c:v>
                </c:pt>
                <c:pt idx="2144">
                  <c:v>472.52</c:v>
                </c:pt>
                <c:pt idx="2145">
                  <c:v>472.61</c:v>
                </c:pt>
                <c:pt idx="2146">
                  <c:v>472.69</c:v>
                </c:pt>
                <c:pt idx="2147">
                  <c:v>472.77</c:v>
                </c:pt>
                <c:pt idx="2148">
                  <c:v>472.86</c:v>
                </c:pt>
                <c:pt idx="2149">
                  <c:v>472.94</c:v>
                </c:pt>
                <c:pt idx="2150">
                  <c:v>473.02</c:v>
                </c:pt>
                <c:pt idx="2151">
                  <c:v>473.11</c:v>
                </c:pt>
                <c:pt idx="2152">
                  <c:v>473.19</c:v>
                </c:pt>
                <c:pt idx="2153">
                  <c:v>473.27</c:v>
                </c:pt>
                <c:pt idx="2154">
                  <c:v>473.36</c:v>
                </c:pt>
                <c:pt idx="2155">
                  <c:v>473.44</c:v>
                </c:pt>
                <c:pt idx="2156">
                  <c:v>473.52</c:v>
                </c:pt>
                <c:pt idx="2157">
                  <c:v>473.61</c:v>
                </c:pt>
                <c:pt idx="2158">
                  <c:v>473.69</c:v>
                </c:pt>
                <c:pt idx="2159">
                  <c:v>473.77</c:v>
                </c:pt>
                <c:pt idx="2160">
                  <c:v>473.86</c:v>
                </c:pt>
                <c:pt idx="2161">
                  <c:v>473.94</c:v>
                </c:pt>
                <c:pt idx="2162">
                  <c:v>474.02</c:v>
                </c:pt>
                <c:pt idx="2163">
                  <c:v>474.1</c:v>
                </c:pt>
                <c:pt idx="2164">
                  <c:v>474.19</c:v>
                </c:pt>
                <c:pt idx="2165">
                  <c:v>474.27</c:v>
                </c:pt>
                <c:pt idx="2166">
                  <c:v>474.36</c:v>
                </c:pt>
                <c:pt idx="2167">
                  <c:v>474.44</c:v>
                </c:pt>
                <c:pt idx="2168">
                  <c:v>474.52</c:v>
                </c:pt>
                <c:pt idx="2169">
                  <c:v>474.6</c:v>
                </c:pt>
                <c:pt idx="2170">
                  <c:v>474.69</c:v>
                </c:pt>
                <c:pt idx="2171">
                  <c:v>474.77</c:v>
                </c:pt>
                <c:pt idx="2172">
                  <c:v>474.86</c:v>
                </c:pt>
                <c:pt idx="2173">
                  <c:v>474.94</c:v>
                </c:pt>
                <c:pt idx="2174">
                  <c:v>475.02</c:v>
                </c:pt>
                <c:pt idx="2175">
                  <c:v>475.11</c:v>
                </c:pt>
                <c:pt idx="2176">
                  <c:v>475.19</c:v>
                </c:pt>
                <c:pt idx="2177">
                  <c:v>475.27</c:v>
                </c:pt>
                <c:pt idx="2178">
                  <c:v>475.35</c:v>
                </c:pt>
                <c:pt idx="2179">
                  <c:v>475.44</c:v>
                </c:pt>
                <c:pt idx="2180">
                  <c:v>475.52</c:v>
                </c:pt>
                <c:pt idx="2181">
                  <c:v>475.6</c:v>
                </c:pt>
                <c:pt idx="2182">
                  <c:v>475.69</c:v>
                </c:pt>
                <c:pt idx="2183">
                  <c:v>475.77</c:v>
                </c:pt>
                <c:pt idx="2184">
                  <c:v>475.85</c:v>
                </c:pt>
                <c:pt idx="2185">
                  <c:v>475.94</c:v>
                </c:pt>
                <c:pt idx="2186">
                  <c:v>476.02</c:v>
                </c:pt>
                <c:pt idx="2187">
                  <c:v>476.11</c:v>
                </c:pt>
                <c:pt idx="2188">
                  <c:v>476.19</c:v>
                </c:pt>
                <c:pt idx="2189">
                  <c:v>476.27</c:v>
                </c:pt>
                <c:pt idx="2190">
                  <c:v>476.35</c:v>
                </c:pt>
                <c:pt idx="2191">
                  <c:v>476.44</c:v>
                </c:pt>
                <c:pt idx="2192">
                  <c:v>476.52</c:v>
                </c:pt>
                <c:pt idx="2193">
                  <c:v>476.6</c:v>
                </c:pt>
                <c:pt idx="2194">
                  <c:v>476.69</c:v>
                </c:pt>
                <c:pt idx="2195">
                  <c:v>476.77</c:v>
                </c:pt>
                <c:pt idx="2196">
                  <c:v>476.85</c:v>
                </c:pt>
                <c:pt idx="2197">
                  <c:v>476.94</c:v>
                </c:pt>
                <c:pt idx="2198">
                  <c:v>477.02</c:v>
                </c:pt>
                <c:pt idx="2199">
                  <c:v>477.1</c:v>
                </c:pt>
                <c:pt idx="2200">
                  <c:v>477.19</c:v>
                </c:pt>
                <c:pt idx="2201">
                  <c:v>477.27</c:v>
                </c:pt>
                <c:pt idx="2202">
                  <c:v>477.35</c:v>
                </c:pt>
                <c:pt idx="2203">
                  <c:v>477.43</c:v>
                </c:pt>
                <c:pt idx="2204">
                  <c:v>477.52</c:v>
                </c:pt>
                <c:pt idx="2205">
                  <c:v>477.6</c:v>
                </c:pt>
                <c:pt idx="2206">
                  <c:v>477.69</c:v>
                </c:pt>
                <c:pt idx="2207">
                  <c:v>477.77</c:v>
                </c:pt>
                <c:pt idx="2208">
                  <c:v>477.85</c:v>
                </c:pt>
                <c:pt idx="2209">
                  <c:v>477.93</c:v>
                </c:pt>
                <c:pt idx="2210">
                  <c:v>478.02</c:v>
                </c:pt>
                <c:pt idx="2211">
                  <c:v>478.1</c:v>
                </c:pt>
                <c:pt idx="2212">
                  <c:v>478.19</c:v>
                </c:pt>
                <c:pt idx="2213">
                  <c:v>478.27</c:v>
                </c:pt>
                <c:pt idx="2214">
                  <c:v>478.35</c:v>
                </c:pt>
                <c:pt idx="2215">
                  <c:v>478.43</c:v>
                </c:pt>
                <c:pt idx="2216">
                  <c:v>478.52</c:v>
                </c:pt>
                <c:pt idx="2217">
                  <c:v>478.6</c:v>
                </c:pt>
                <c:pt idx="2218">
                  <c:v>478.69</c:v>
                </c:pt>
                <c:pt idx="2219">
                  <c:v>478.77</c:v>
                </c:pt>
                <c:pt idx="2220">
                  <c:v>478.85</c:v>
                </c:pt>
                <c:pt idx="2221">
                  <c:v>478.93</c:v>
                </c:pt>
                <c:pt idx="2222">
                  <c:v>479.02</c:v>
                </c:pt>
                <c:pt idx="2223">
                  <c:v>479.1</c:v>
                </c:pt>
                <c:pt idx="2224">
                  <c:v>479.18</c:v>
                </c:pt>
                <c:pt idx="2225">
                  <c:v>479.27</c:v>
                </c:pt>
                <c:pt idx="2226">
                  <c:v>479.35</c:v>
                </c:pt>
                <c:pt idx="2227">
                  <c:v>479.43</c:v>
                </c:pt>
                <c:pt idx="2228">
                  <c:v>479.52</c:v>
                </c:pt>
                <c:pt idx="2229">
                  <c:v>479.6</c:v>
                </c:pt>
                <c:pt idx="2230">
                  <c:v>479.68</c:v>
                </c:pt>
                <c:pt idx="2231">
                  <c:v>479.77</c:v>
                </c:pt>
                <c:pt idx="2232">
                  <c:v>479.85</c:v>
                </c:pt>
                <c:pt idx="2233">
                  <c:v>479.93</c:v>
                </c:pt>
                <c:pt idx="2234">
                  <c:v>480.02</c:v>
                </c:pt>
                <c:pt idx="2235">
                  <c:v>480.1</c:v>
                </c:pt>
                <c:pt idx="2236">
                  <c:v>480.18</c:v>
                </c:pt>
                <c:pt idx="2237">
                  <c:v>480.27</c:v>
                </c:pt>
                <c:pt idx="2238">
                  <c:v>480.35</c:v>
                </c:pt>
                <c:pt idx="2239">
                  <c:v>480.43</c:v>
                </c:pt>
                <c:pt idx="2240">
                  <c:v>480.52</c:v>
                </c:pt>
                <c:pt idx="2241">
                  <c:v>480.6</c:v>
                </c:pt>
                <c:pt idx="2242">
                  <c:v>480.68</c:v>
                </c:pt>
                <c:pt idx="2243">
                  <c:v>480.76</c:v>
                </c:pt>
                <c:pt idx="2244">
                  <c:v>480.85</c:v>
                </c:pt>
                <c:pt idx="2245">
                  <c:v>480.93</c:v>
                </c:pt>
                <c:pt idx="2246">
                  <c:v>481.01</c:v>
                </c:pt>
                <c:pt idx="2247">
                  <c:v>481.1</c:v>
                </c:pt>
                <c:pt idx="2248">
                  <c:v>481.18</c:v>
                </c:pt>
                <c:pt idx="2249">
                  <c:v>481.26</c:v>
                </c:pt>
                <c:pt idx="2250">
                  <c:v>481.35</c:v>
                </c:pt>
                <c:pt idx="2251">
                  <c:v>481.43</c:v>
                </c:pt>
                <c:pt idx="2252">
                  <c:v>481.51</c:v>
                </c:pt>
                <c:pt idx="2253">
                  <c:v>481.6</c:v>
                </c:pt>
                <c:pt idx="2254">
                  <c:v>481.68</c:v>
                </c:pt>
                <c:pt idx="2255">
                  <c:v>481.76</c:v>
                </c:pt>
                <c:pt idx="2256">
                  <c:v>481.85</c:v>
                </c:pt>
                <c:pt idx="2257">
                  <c:v>481.93</c:v>
                </c:pt>
                <c:pt idx="2258">
                  <c:v>482.01</c:v>
                </c:pt>
                <c:pt idx="2259">
                  <c:v>482.1</c:v>
                </c:pt>
                <c:pt idx="2260">
                  <c:v>482.18</c:v>
                </c:pt>
                <c:pt idx="2261">
                  <c:v>482.26</c:v>
                </c:pt>
                <c:pt idx="2262">
                  <c:v>482.35</c:v>
                </c:pt>
                <c:pt idx="2263">
                  <c:v>482.43</c:v>
                </c:pt>
                <c:pt idx="2264">
                  <c:v>482.51</c:v>
                </c:pt>
                <c:pt idx="2265">
                  <c:v>482.6</c:v>
                </c:pt>
                <c:pt idx="2266">
                  <c:v>482.68</c:v>
                </c:pt>
                <c:pt idx="2267">
                  <c:v>482.76</c:v>
                </c:pt>
                <c:pt idx="2268">
                  <c:v>482.85</c:v>
                </c:pt>
                <c:pt idx="2269">
                  <c:v>482.93</c:v>
                </c:pt>
                <c:pt idx="2270">
                  <c:v>483.01</c:v>
                </c:pt>
                <c:pt idx="2271">
                  <c:v>483.1</c:v>
                </c:pt>
                <c:pt idx="2272">
                  <c:v>483.18</c:v>
                </c:pt>
                <c:pt idx="2273">
                  <c:v>483.26</c:v>
                </c:pt>
                <c:pt idx="2274">
                  <c:v>483.34000000000003</c:v>
                </c:pt>
                <c:pt idx="2275">
                  <c:v>483.43</c:v>
                </c:pt>
                <c:pt idx="2276">
                  <c:v>483.51</c:v>
                </c:pt>
                <c:pt idx="2277">
                  <c:v>483.59000000000003</c:v>
                </c:pt>
                <c:pt idx="2278">
                  <c:v>483.68</c:v>
                </c:pt>
                <c:pt idx="2279">
                  <c:v>483.76</c:v>
                </c:pt>
                <c:pt idx="2280">
                  <c:v>483.84000000000003</c:v>
                </c:pt>
                <c:pt idx="2281">
                  <c:v>483.91999999999996</c:v>
                </c:pt>
                <c:pt idx="2282">
                  <c:v>484.01</c:v>
                </c:pt>
                <c:pt idx="2283">
                  <c:v>484.09000000000003</c:v>
                </c:pt>
                <c:pt idx="2284">
                  <c:v>484.18</c:v>
                </c:pt>
                <c:pt idx="2285">
                  <c:v>484.26</c:v>
                </c:pt>
                <c:pt idx="2286">
                  <c:v>484.34000000000003</c:v>
                </c:pt>
                <c:pt idx="2287">
                  <c:v>484.43</c:v>
                </c:pt>
                <c:pt idx="2288">
                  <c:v>484.51</c:v>
                </c:pt>
                <c:pt idx="2289">
                  <c:v>484.6</c:v>
                </c:pt>
                <c:pt idx="2290">
                  <c:v>484.68</c:v>
                </c:pt>
                <c:pt idx="2291">
                  <c:v>484.76</c:v>
                </c:pt>
                <c:pt idx="2292">
                  <c:v>484.84000000000003</c:v>
                </c:pt>
                <c:pt idx="2293">
                  <c:v>484.93</c:v>
                </c:pt>
                <c:pt idx="2294">
                  <c:v>485.01</c:v>
                </c:pt>
                <c:pt idx="2295">
                  <c:v>485.09000000000003</c:v>
                </c:pt>
                <c:pt idx="2296">
                  <c:v>485.18</c:v>
                </c:pt>
                <c:pt idx="2297">
                  <c:v>485.26</c:v>
                </c:pt>
                <c:pt idx="2298">
                  <c:v>485.34000000000003</c:v>
                </c:pt>
                <c:pt idx="2299">
                  <c:v>485.43</c:v>
                </c:pt>
                <c:pt idx="2300">
                  <c:v>485.51</c:v>
                </c:pt>
                <c:pt idx="2301">
                  <c:v>485.59000000000003</c:v>
                </c:pt>
                <c:pt idx="2302">
                  <c:v>485.68</c:v>
                </c:pt>
                <c:pt idx="2303">
                  <c:v>485.76</c:v>
                </c:pt>
                <c:pt idx="2304">
                  <c:v>485.84000000000003</c:v>
                </c:pt>
                <c:pt idx="2305">
                  <c:v>485.93</c:v>
                </c:pt>
                <c:pt idx="2306">
                  <c:v>486.01</c:v>
                </c:pt>
                <c:pt idx="2307">
                  <c:v>486.09000000000003</c:v>
                </c:pt>
                <c:pt idx="2308">
                  <c:v>486.18</c:v>
                </c:pt>
                <c:pt idx="2309">
                  <c:v>486.26</c:v>
                </c:pt>
                <c:pt idx="2310">
                  <c:v>486.34000000000003</c:v>
                </c:pt>
                <c:pt idx="2311">
                  <c:v>486.43</c:v>
                </c:pt>
                <c:pt idx="2312">
                  <c:v>486.51</c:v>
                </c:pt>
                <c:pt idx="2313">
                  <c:v>486.59000000000003</c:v>
                </c:pt>
                <c:pt idx="2314">
                  <c:v>486.68</c:v>
                </c:pt>
                <c:pt idx="2315">
                  <c:v>486.76</c:v>
                </c:pt>
                <c:pt idx="2316">
                  <c:v>486.84000000000003</c:v>
                </c:pt>
                <c:pt idx="2317">
                  <c:v>486.93</c:v>
                </c:pt>
                <c:pt idx="2318">
                  <c:v>487.01</c:v>
                </c:pt>
                <c:pt idx="2319">
                  <c:v>487.09000000000003</c:v>
                </c:pt>
                <c:pt idx="2320">
                  <c:v>487.18</c:v>
                </c:pt>
                <c:pt idx="2321">
                  <c:v>487.26</c:v>
                </c:pt>
                <c:pt idx="2322">
                  <c:v>487.34000000000003</c:v>
                </c:pt>
                <c:pt idx="2323">
                  <c:v>487.43</c:v>
                </c:pt>
                <c:pt idx="2324">
                  <c:v>487.51</c:v>
                </c:pt>
                <c:pt idx="2325">
                  <c:v>487.59000000000003</c:v>
                </c:pt>
                <c:pt idx="2326">
                  <c:v>487.68</c:v>
                </c:pt>
                <c:pt idx="2327">
                  <c:v>487.76</c:v>
                </c:pt>
                <c:pt idx="2328">
                  <c:v>487.84000000000003</c:v>
                </c:pt>
                <c:pt idx="2329">
                  <c:v>487.93</c:v>
                </c:pt>
                <c:pt idx="2330">
                  <c:v>488.01</c:v>
                </c:pt>
                <c:pt idx="2331">
                  <c:v>488.09000000000003</c:v>
                </c:pt>
                <c:pt idx="2332">
                  <c:v>488.16999999999996</c:v>
                </c:pt>
                <c:pt idx="2333">
                  <c:v>488.26</c:v>
                </c:pt>
                <c:pt idx="2334">
                  <c:v>488.34000000000003</c:v>
                </c:pt>
                <c:pt idx="2335">
                  <c:v>488.41999999999996</c:v>
                </c:pt>
                <c:pt idx="2336">
                  <c:v>488.51</c:v>
                </c:pt>
                <c:pt idx="2337">
                  <c:v>488.59000000000003</c:v>
                </c:pt>
                <c:pt idx="2338">
                  <c:v>488.68</c:v>
                </c:pt>
                <c:pt idx="2339">
                  <c:v>488.76</c:v>
                </c:pt>
                <c:pt idx="2340">
                  <c:v>488.84000000000003</c:v>
                </c:pt>
                <c:pt idx="2341">
                  <c:v>488.93</c:v>
                </c:pt>
                <c:pt idx="2342">
                  <c:v>489.01</c:v>
                </c:pt>
                <c:pt idx="2343">
                  <c:v>489.09000000000003</c:v>
                </c:pt>
                <c:pt idx="2344">
                  <c:v>489.18</c:v>
                </c:pt>
                <c:pt idx="2345">
                  <c:v>489.26</c:v>
                </c:pt>
                <c:pt idx="2346">
                  <c:v>489.34000000000003</c:v>
                </c:pt>
                <c:pt idx="2347">
                  <c:v>489.43</c:v>
                </c:pt>
                <c:pt idx="2348">
                  <c:v>489.51</c:v>
                </c:pt>
                <c:pt idx="2349">
                  <c:v>489.59000000000003</c:v>
                </c:pt>
                <c:pt idx="2350">
                  <c:v>489.66999999999996</c:v>
                </c:pt>
                <c:pt idx="2351">
                  <c:v>489.76</c:v>
                </c:pt>
                <c:pt idx="2352">
                  <c:v>489.84000000000003</c:v>
                </c:pt>
                <c:pt idx="2353">
                  <c:v>489.93</c:v>
                </c:pt>
                <c:pt idx="2354">
                  <c:v>490.01</c:v>
                </c:pt>
                <c:pt idx="2355">
                  <c:v>490.09000000000003</c:v>
                </c:pt>
                <c:pt idx="2356">
                  <c:v>490.16999999999996</c:v>
                </c:pt>
                <c:pt idx="2357">
                  <c:v>490.26</c:v>
                </c:pt>
                <c:pt idx="2358">
                  <c:v>490.34000000000003</c:v>
                </c:pt>
                <c:pt idx="2359">
                  <c:v>490.41999999999996</c:v>
                </c:pt>
                <c:pt idx="2360">
                  <c:v>490.51</c:v>
                </c:pt>
                <c:pt idx="2361">
                  <c:v>490.59000000000003</c:v>
                </c:pt>
                <c:pt idx="2362">
                  <c:v>490.66999999999996</c:v>
                </c:pt>
                <c:pt idx="2363">
                  <c:v>490.76</c:v>
                </c:pt>
                <c:pt idx="2364">
                  <c:v>490.84000000000003</c:v>
                </c:pt>
                <c:pt idx="2365">
                  <c:v>490.91999999999996</c:v>
                </c:pt>
                <c:pt idx="2366">
                  <c:v>491.01</c:v>
                </c:pt>
                <c:pt idx="2367">
                  <c:v>491.09000000000003</c:v>
                </c:pt>
                <c:pt idx="2368">
                  <c:v>491.18</c:v>
                </c:pt>
                <c:pt idx="2369">
                  <c:v>491.26</c:v>
                </c:pt>
                <c:pt idx="2370">
                  <c:v>491.34000000000003</c:v>
                </c:pt>
                <c:pt idx="2371">
                  <c:v>491.41999999999996</c:v>
                </c:pt>
                <c:pt idx="2372">
                  <c:v>491.51</c:v>
                </c:pt>
                <c:pt idx="2373">
                  <c:v>491.59000000000003</c:v>
                </c:pt>
                <c:pt idx="2374">
                  <c:v>491.66999999999996</c:v>
                </c:pt>
                <c:pt idx="2375">
                  <c:v>491.76</c:v>
                </c:pt>
                <c:pt idx="2376">
                  <c:v>491.84000000000003</c:v>
                </c:pt>
                <c:pt idx="2377">
                  <c:v>491.91999999999996</c:v>
                </c:pt>
                <c:pt idx="2378">
                  <c:v>492.01</c:v>
                </c:pt>
                <c:pt idx="2379">
                  <c:v>492.09000000000003</c:v>
                </c:pt>
                <c:pt idx="2380">
                  <c:v>492.16999999999996</c:v>
                </c:pt>
                <c:pt idx="2381">
                  <c:v>492.26</c:v>
                </c:pt>
                <c:pt idx="2382">
                  <c:v>492.34000000000003</c:v>
                </c:pt>
                <c:pt idx="2383">
                  <c:v>492.41999999999996</c:v>
                </c:pt>
                <c:pt idx="2384">
                  <c:v>492.51</c:v>
                </c:pt>
                <c:pt idx="2385">
                  <c:v>492.59000000000003</c:v>
                </c:pt>
                <c:pt idx="2386">
                  <c:v>492.66999999999996</c:v>
                </c:pt>
                <c:pt idx="2387">
                  <c:v>492.76</c:v>
                </c:pt>
                <c:pt idx="2388">
                  <c:v>492.84000000000003</c:v>
                </c:pt>
                <c:pt idx="2389">
                  <c:v>492.91999999999996</c:v>
                </c:pt>
                <c:pt idx="2390">
                  <c:v>493</c:v>
                </c:pt>
                <c:pt idx="2391">
                  <c:v>493.09000000000003</c:v>
                </c:pt>
                <c:pt idx="2392">
                  <c:v>493.16999999999996</c:v>
                </c:pt>
                <c:pt idx="2393">
                  <c:v>493.26</c:v>
                </c:pt>
                <c:pt idx="2394">
                  <c:v>493.34000000000003</c:v>
                </c:pt>
                <c:pt idx="2395">
                  <c:v>493.41999999999996</c:v>
                </c:pt>
                <c:pt idx="2396">
                  <c:v>493.51</c:v>
                </c:pt>
                <c:pt idx="2397">
                  <c:v>493.59000000000003</c:v>
                </c:pt>
                <c:pt idx="2398">
                  <c:v>493.68</c:v>
                </c:pt>
                <c:pt idx="2399">
                  <c:v>493.76</c:v>
                </c:pt>
                <c:pt idx="2400">
                  <c:v>493.84000000000003</c:v>
                </c:pt>
                <c:pt idx="2401">
                  <c:v>493.91999999999996</c:v>
                </c:pt>
                <c:pt idx="2402">
                  <c:v>494.01</c:v>
                </c:pt>
                <c:pt idx="2403">
                  <c:v>494.09000000000003</c:v>
                </c:pt>
                <c:pt idx="2404">
                  <c:v>494.16999999999996</c:v>
                </c:pt>
                <c:pt idx="2405">
                  <c:v>494.26</c:v>
                </c:pt>
                <c:pt idx="2406">
                  <c:v>494.34000000000003</c:v>
                </c:pt>
                <c:pt idx="2407">
                  <c:v>494.41999999999996</c:v>
                </c:pt>
                <c:pt idx="2408">
                  <c:v>494.51</c:v>
                </c:pt>
                <c:pt idx="2409">
                  <c:v>494.59000000000003</c:v>
                </c:pt>
                <c:pt idx="2410">
                  <c:v>494.66999999999996</c:v>
                </c:pt>
                <c:pt idx="2411">
                  <c:v>494.76</c:v>
                </c:pt>
                <c:pt idx="2412">
                  <c:v>494.84000000000003</c:v>
                </c:pt>
                <c:pt idx="2413">
                  <c:v>494.91999999999996</c:v>
                </c:pt>
                <c:pt idx="2414">
                  <c:v>495.01</c:v>
                </c:pt>
                <c:pt idx="2415">
                  <c:v>495.09000000000003</c:v>
                </c:pt>
                <c:pt idx="2416">
                  <c:v>495.16999999999996</c:v>
                </c:pt>
                <c:pt idx="2417">
                  <c:v>495.26</c:v>
                </c:pt>
                <c:pt idx="2418">
                  <c:v>495.34000000000003</c:v>
                </c:pt>
                <c:pt idx="2419">
                  <c:v>495.41999999999996</c:v>
                </c:pt>
                <c:pt idx="2420">
                  <c:v>495.51</c:v>
                </c:pt>
                <c:pt idx="2421">
                  <c:v>495.59000000000003</c:v>
                </c:pt>
                <c:pt idx="2422">
                  <c:v>495.66999999999996</c:v>
                </c:pt>
                <c:pt idx="2423">
                  <c:v>495.75</c:v>
                </c:pt>
                <c:pt idx="2424">
                  <c:v>495.84000000000003</c:v>
                </c:pt>
                <c:pt idx="2425">
                  <c:v>495.91999999999996</c:v>
                </c:pt>
                <c:pt idx="2426">
                  <c:v>496</c:v>
                </c:pt>
                <c:pt idx="2427">
                  <c:v>496.09000000000003</c:v>
                </c:pt>
                <c:pt idx="2428">
                  <c:v>496.16999999999996</c:v>
                </c:pt>
                <c:pt idx="2429">
                  <c:v>496.26</c:v>
                </c:pt>
                <c:pt idx="2430">
                  <c:v>496.34000000000003</c:v>
                </c:pt>
                <c:pt idx="2431">
                  <c:v>496.41999999999996</c:v>
                </c:pt>
                <c:pt idx="2432">
                  <c:v>496.51</c:v>
                </c:pt>
                <c:pt idx="2433">
                  <c:v>496.59000000000003</c:v>
                </c:pt>
                <c:pt idx="2434">
                  <c:v>496.66999999999996</c:v>
                </c:pt>
                <c:pt idx="2435">
                  <c:v>496.76</c:v>
                </c:pt>
                <c:pt idx="2436">
                  <c:v>496.84000000000003</c:v>
                </c:pt>
                <c:pt idx="2437">
                  <c:v>496.91999999999996</c:v>
                </c:pt>
                <c:pt idx="2438">
                  <c:v>497.01</c:v>
                </c:pt>
                <c:pt idx="2439">
                  <c:v>497.09000000000003</c:v>
                </c:pt>
                <c:pt idx="2440">
                  <c:v>497.16999999999996</c:v>
                </c:pt>
                <c:pt idx="2441">
                  <c:v>497.26</c:v>
                </c:pt>
                <c:pt idx="2442">
                  <c:v>497.34000000000003</c:v>
                </c:pt>
                <c:pt idx="2443">
                  <c:v>497.41999999999996</c:v>
                </c:pt>
                <c:pt idx="2444">
                  <c:v>497.51</c:v>
                </c:pt>
                <c:pt idx="2445">
                  <c:v>497.59000000000003</c:v>
                </c:pt>
                <c:pt idx="2446">
                  <c:v>497.66999999999996</c:v>
                </c:pt>
                <c:pt idx="2447">
                  <c:v>497.76</c:v>
                </c:pt>
                <c:pt idx="2448">
                  <c:v>497.84000000000003</c:v>
                </c:pt>
                <c:pt idx="2449">
                  <c:v>497.91999999999996</c:v>
                </c:pt>
                <c:pt idx="2450">
                  <c:v>498.01</c:v>
                </c:pt>
                <c:pt idx="2451">
                  <c:v>498.09000000000003</c:v>
                </c:pt>
                <c:pt idx="2452">
                  <c:v>498.16999999999996</c:v>
                </c:pt>
                <c:pt idx="2453">
                  <c:v>498.25</c:v>
                </c:pt>
                <c:pt idx="2454">
                  <c:v>498.34000000000003</c:v>
                </c:pt>
                <c:pt idx="2455">
                  <c:v>498.41999999999996</c:v>
                </c:pt>
                <c:pt idx="2456">
                  <c:v>498.51</c:v>
                </c:pt>
                <c:pt idx="2457">
                  <c:v>498.59000000000003</c:v>
                </c:pt>
                <c:pt idx="2458">
                  <c:v>498.66999999999996</c:v>
                </c:pt>
                <c:pt idx="2459">
                  <c:v>498.75</c:v>
                </c:pt>
                <c:pt idx="2460">
                  <c:v>498.84000000000003</c:v>
                </c:pt>
                <c:pt idx="2461">
                  <c:v>498.91999999999996</c:v>
                </c:pt>
                <c:pt idx="2462">
                  <c:v>499.01</c:v>
                </c:pt>
                <c:pt idx="2463">
                  <c:v>499.09000000000003</c:v>
                </c:pt>
                <c:pt idx="2464">
                  <c:v>499.16999999999996</c:v>
                </c:pt>
                <c:pt idx="2465">
                  <c:v>499.26</c:v>
                </c:pt>
                <c:pt idx="2466">
                  <c:v>499.34000000000003</c:v>
                </c:pt>
                <c:pt idx="2467">
                  <c:v>499.41999999999996</c:v>
                </c:pt>
                <c:pt idx="2468">
                  <c:v>499.51</c:v>
                </c:pt>
                <c:pt idx="2469">
                  <c:v>499.59000000000003</c:v>
                </c:pt>
                <c:pt idx="2470">
                  <c:v>499.66999999999996</c:v>
                </c:pt>
                <c:pt idx="2471">
                  <c:v>499.76</c:v>
                </c:pt>
                <c:pt idx="2472">
                  <c:v>499.84000000000003</c:v>
                </c:pt>
                <c:pt idx="2473">
                  <c:v>499.91999999999996</c:v>
                </c:pt>
                <c:pt idx="2474">
                  <c:v>500.01</c:v>
                </c:pt>
                <c:pt idx="2475">
                  <c:v>500.09000000000003</c:v>
                </c:pt>
                <c:pt idx="2476">
                  <c:v>500.16999999999996</c:v>
                </c:pt>
                <c:pt idx="2477">
                  <c:v>500.26</c:v>
                </c:pt>
                <c:pt idx="2478">
                  <c:v>500.34000000000003</c:v>
                </c:pt>
                <c:pt idx="2479">
                  <c:v>500.41999999999996</c:v>
                </c:pt>
                <c:pt idx="2480">
                  <c:v>500.51</c:v>
                </c:pt>
                <c:pt idx="2481">
                  <c:v>500.59000000000003</c:v>
                </c:pt>
                <c:pt idx="2482">
                  <c:v>500.66999999999996</c:v>
                </c:pt>
                <c:pt idx="2483">
                  <c:v>500.76</c:v>
                </c:pt>
                <c:pt idx="2484">
                  <c:v>500.84000000000003</c:v>
                </c:pt>
                <c:pt idx="2485">
                  <c:v>500.91999999999996</c:v>
                </c:pt>
                <c:pt idx="2486">
                  <c:v>501.01</c:v>
                </c:pt>
                <c:pt idx="2487">
                  <c:v>501.09000000000003</c:v>
                </c:pt>
                <c:pt idx="2488">
                  <c:v>501.16999999999996</c:v>
                </c:pt>
                <c:pt idx="2489">
                  <c:v>501.26</c:v>
                </c:pt>
                <c:pt idx="2490">
                  <c:v>501.34000000000003</c:v>
                </c:pt>
                <c:pt idx="2491">
                  <c:v>501.41999999999996</c:v>
                </c:pt>
                <c:pt idx="2492">
                  <c:v>501.51</c:v>
                </c:pt>
                <c:pt idx="2493">
                  <c:v>501.59000000000003</c:v>
                </c:pt>
                <c:pt idx="2494">
                  <c:v>501.66999999999996</c:v>
                </c:pt>
                <c:pt idx="2495">
                  <c:v>501.76</c:v>
                </c:pt>
                <c:pt idx="2496">
                  <c:v>501.84000000000003</c:v>
                </c:pt>
                <c:pt idx="2497">
                  <c:v>501.91999999999996</c:v>
                </c:pt>
                <c:pt idx="2498">
                  <c:v>502.01</c:v>
                </c:pt>
                <c:pt idx="2499">
                  <c:v>502.09000000000003</c:v>
                </c:pt>
                <c:pt idx="2500">
                  <c:v>502.18</c:v>
                </c:pt>
                <c:pt idx="2501">
                  <c:v>502.26</c:v>
                </c:pt>
                <c:pt idx="2502">
                  <c:v>502.34000000000003</c:v>
                </c:pt>
                <c:pt idx="2503">
                  <c:v>502.41999999999996</c:v>
                </c:pt>
                <c:pt idx="2504">
                  <c:v>502.51</c:v>
                </c:pt>
                <c:pt idx="2505">
                  <c:v>502.59000000000003</c:v>
                </c:pt>
                <c:pt idx="2506">
                  <c:v>502.66999999999996</c:v>
                </c:pt>
                <c:pt idx="2507">
                  <c:v>502.76</c:v>
                </c:pt>
                <c:pt idx="2508">
                  <c:v>502.84000000000003</c:v>
                </c:pt>
                <c:pt idx="2509">
                  <c:v>502.91999999999996</c:v>
                </c:pt>
                <c:pt idx="2510">
                  <c:v>503.01</c:v>
                </c:pt>
                <c:pt idx="2511">
                  <c:v>503.09000000000003</c:v>
                </c:pt>
                <c:pt idx="2512">
                  <c:v>503.16999999999996</c:v>
                </c:pt>
                <c:pt idx="2513">
                  <c:v>503.26</c:v>
                </c:pt>
                <c:pt idx="2514">
                  <c:v>503.34000000000003</c:v>
                </c:pt>
                <c:pt idx="2515">
                  <c:v>503.41999999999996</c:v>
                </c:pt>
                <c:pt idx="2516">
                  <c:v>503.51</c:v>
                </c:pt>
                <c:pt idx="2517">
                  <c:v>503.59000000000003</c:v>
                </c:pt>
                <c:pt idx="2518">
                  <c:v>503.66999999999996</c:v>
                </c:pt>
                <c:pt idx="2519">
                  <c:v>503.76</c:v>
                </c:pt>
                <c:pt idx="2520">
                  <c:v>503.84000000000003</c:v>
                </c:pt>
                <c:pt idx="2521">
                  <c:v>503.91999999999996</c:v>
                </c:pt>
                <c:pt idx="2522">
                  <c:v>504.01</c:v>
                </c:pt>
                <c:pt idx="2523">
                  <c:v>504.09000000000003</c:v>
                </c:pt>
                <c:pt idx="2524">
                  <c:v>504.16999999999996</c:v>
                </c:pt>
                <c:pt idx="2525">
                  <c:v>504.25</c:v>
                </c:pt>
                <c:pt idx="2526">
                  <c:v>504.34000000000003</c:v>
                </c:pt>
                <c:pt idx="2527">
                  <c:v>504.41999999999996</c:v>
                </c:pt>
                <c:pt idx="2528">
                  <c:v>504.51</c:v>
                </c:pt>
                <c:pt idx="2529">
                  <c:v>504.59000000000003</c:v>
                </c:pt>
                <c:pt idx="2530">
                  <c:v>504.66999999999996</c:v>
                </c:pt>
                <c:pt idx="2531">
                  <c:v>504.76</c:v>
                </c:pt>
                <c:pt idx="2532">
                  <c:v>504.84000000000003</c:v>
                </c:pt>
                <c:pt idx="2533">
                  <c:v>504.91999999999996</c:v>
                </c:pt>
                <c:pt idx="2534">
                  <c:v>505.01</c:v>
                </c:pt>
                <c:pt idx="2535">
                  <c:v>505.09000000000003</c:v>
                </c:pt>
                <c:pt idx="2536">
                  <c:v>505.18</c:v>
                </c:pt>
                <c:pt idx="2537">
                  <c:v>505.26</c:v>
                </c:pt>
                <c:pt idx="2538">
                  <c:v>505.34000000000003</c:v>
                </c:pt>
                <c:pt idx="2539">
                  <c:v>505.41999999999996</c:v>
                </c:pt>
                <c:pt idx="2540">
                  <c:v>505.51</c:v>
                </c:pt>
                <c:pt idx="2541">
                  <c:v>505.59000000000003</c:v>
                </c:pt>
                <c:pt idx="2542">
                  <c:v>505.66999999999996</c:v>
                </c:pt>
                <c:pt idx="2543">
                  <c:v>505.76</c:v>
                </c:pt>
                <c:pt idx="2544">
                  <c:v>505.84000000000003</c:v>
                </c:pt>
                <c:pt idx="2545">
                  <c:v>505.91999999999996</c:v>
                </c:pt>
                <c:pt idx="2546">
                  <c:v>506.01</c:v>
                </c:pt>
                <c:pt idx="2547">
                  <c:v>506.09000000000003</c:v>
                </c:pt>
                <c:pt idx="2548">
                  <c:v>506.16999999999996</c:v>
                </c:pt>
                <c:pt idx="2549">
                  <c:v>506.26</c:v>
                </c:pt>
                <c:pt idx="2550">
                  <c:v>506.34000000000003</c:v>
                </c:pt>
                <c:pt idx="2551">
                  <c:v>506.41999999999996</c:v>
                </c:pt>
                <c:pt idx="2552">
                  <c:v>506.5</c:v>
                </c:pt>
                <c:pt idx="2553">
                  <c:v>506.59000000000003</c:v>
                </c:pt>
                <c:pt idx="2554">
                  <c:v>506.66999999999996</c:v>
                </c:pt>
                <c:pt idx="2555">
                  <c:v>506.76</c:v>
                </c:pt>
                <c:pt idx="2556">
                  <c:v>506.84000000000003</c:v>
                </c:pt>
                <c:pt idx="2557">
                  <c:v>506.91999999999996</c:v>
                </c:pt>
                <c:pt idx="2558">
                  <c:v>507</c:v>
                </c:pt>
                <c:pt idx="2559">
                  <c:v>507.09000000000003</c:v>
                </c:pt>
                <c:pt idx="2560">
                  <c:v>507.16999999999996</c:v>
                </c:pt>
                <c:pt idx="2561">
                  <c:v>507.25</c:v>
                </c:pt>
                <c:pt idx="2562">
                  <c:v>507.34000000000003</c:v>
                </c:pt>
                <c:pt idx="2563">
                  <c:v>507.41999999999996</c:v>
                </c:pt>
                <c:pt idx="2564">
                  <c:v>507.5</c:v>
                </c:pt>
                <c:pt idx="2565">
                  <c:v>507.59000000000003</c:v>
                </c:pt>
                <c:pt idx="2566">
                  <c:v>507.66999999999996</c:v>
                </c:pt>
                <c:pt idx="2567">
                  <c:v>507.75</c:v>
                </c:pt>
                <c:pt idx="2568">
                  <c:v>507.83000000000004</c:v>
                </c:pt>
                <c:pt idx="2569">
                  <c:v>507.91999999999996</c:v>
                </c:pt>
                <c:pt idx="2570">
                  <c:v>508</c:v>
                </c:pt>
                <c:pt idx="2571">
                  <c:v>508.09000000000003</c:v>
                </c:pt>
                <c:pt idx="2572">
                  <c:v>508.16999999999996</c:v>
                </c:pt>
                <c:pt idx="2573">
                  <c:v>508.25</c:v>
                </c:pt>
                <c:pt idx="2574">
                  <c:v>508.33000000000004</c:v>
                </c:pt>
                <c:pt idx="2575">
                  <c:v>508.41999999999996</c:v>
                </c:pt>
                <c:pt idx="2576">
                  <c:v>508.5</c:v>
                </c:pt>
                <c:pt idx="2577">
                  <c:v>508.59000000000003</c:v>
                </c:pt>
                <c:pt idx="2578">
                  <c:v>508.66999999999996</c:v>
                </c:pt>
                <c:pt idx="2579">
                  <c:v>508.75</c:v>
                </c:pt>
                <c:pt idx="2580">
                  <c:v>508.83000000000004</c:v>
                </c:pt>
                <c:pt idx="2581">
                  <c:v>508.91999999999996</c:v>
                </c:pt>
                <c:pt idx="2582">
                  <c:v>509</c:v>
                </c:pt>
                <c:pt idx="2583">
                  <c:v>509.08000000000004</c:v>
                </c:pt>
                <c:pt idx="2584">
                  <c:v>509.16999999999996</c:v>
                </c:pt>
                <c:pt idx="2585">
                  <c:v>509.25</c:v>
                </c:pt>
                <c:pt idx="2586">
                  <c:v>509.33000000000004</c:v>
                </c:pt>
                <c:pt idx="2587">
                  <c:v>509.41999999999996</c:v>
                </c:pt>
                <c:pt idx="2588">
                  <c:v>509.5</c:v>
                </c:pt>
                <c:pt idx="2589">
                  <c:v>509.58000000000004</c:v>
                </c:pt>
                <c:pt idx="2590">
                  <c:v>509.66999999999996</c:v>
                </c:pt>
                <c:pt idx="2591">
                  <c:v>509.75</c:v>
                </c:pt>
                <c:pt idx="2592">
                  <c:v>509.83000000000004</c:v>
                </c:pt>
                <c:pt idx="2593">
                  <c:v>509.90999999999997</c:v>
                </c:pt>
                <c:pt idx="2594">
                  <c:v>510</c:v>
                </c:pt>
                <c:pt idx="2595">
                  <c:v>510.08000000000004</c:v>
                </c:pt>
                <c:pt idx="2596">
                  <c:v>510.15999999999997</c:v>
                </c:pt>
                <c:pt idx="2597">
                  <c:v>510.25</c:v>
                </c:pt>
                <c:pt idx="2598">
                  <c:v>510.33000000000004</c:v>
                </c:pt>
                <c:pt idx="2599">
                  <c:v>510.40999999999997</c:v>
                </c:pt>
                <c:pt idx="2600">
                  <c:v>510.5</c:v>
                </c:pt>
                <c:pt idx="2601">
                  <c:v>510.58000000000004</c:v>
                </c:pt>
                <c:pt idx="2602">
                  <c:v>510.65999999999997</c:v>
                </c:pt>
                <c:pt idx="2603">
                  <c:v>510.75</c:v>
                </c:pt>
                <c:pt idx="2604">
                  <c:v>510.83000000000004</c:v>
                </c:pt>
                <c:pt idx="2605">
                  <c:v>510.90999999999997</c:v>
                </c:pt>
                <c:pt idx="2606">
                  <c:v>511</c:v>
                </c:pt>
                <c:pt idx="2607">
                  <c:v>511.08000000000004</c:v>
                </c:pt>
                <c:pt idx="2608">
                  <c:v>511.15999999999997</c:v>
                </c:pt>
                <c:pt idx="2609">
                  <c:v>511.24</c:v>
                </c:pt>
                <c:pt idx="2610">
                  <c:v>511.33000000000004</c:v>
                </c:pt>
                <c:pt idx="2611">
                  <c:v>511.40999999999997</c:v>
                </c:pt>
                <c:pt idx="2612">
                  <c:v>511.5</c:v>
                </c:pt>
                <c:pt idx="2613">
                  <c:v>511.58000000000004</c:v>
                </c:pt>
                <c:pt idx="2614">
                  <c:v>511.65999999999997</c:v>
                </c:pt>
                <c:pt idx="2615">
                  <c:v>511.74</c:v>
                </c:pt>
                <c:pt idx="2616">
                  <c:v>511.83000000000004</c:v>
                </c:pt>
                <c:pt idx="2617">
                  <c:v>511.90999999999997</c:v>
                </c:pt>
                <c:pt idx="2618">
                  <c:v>511.99</c:v>
                </c:pt>
                <c:pt idx="2619">
                  <c:v>512.08000000000004</c:v>
                </c:pt>
                <c:pt idx="2620">
                  <c:v>512.16</c:v>
                </c:pt>
                <c:pt idx="2621">
                  <c:v>512.24</c:v>
                </c:pt>
                <c:pt idx="2622">
                  <c:v>512.33000000000004</c:v>
                </c:pt>
                <c:pt idx="2623">
                  <c:v>512.41</c:v>
                </c:pt>
                <c:pt idx="2624">
                  <c:v>512.49</c:v>
                </c:pt>
                <c:pt idx="2625">
                  <c:v>512.56999999999994</c:v>
                </c:pt>
                <c:pt idx="2626">
                  <c:v>512.66</c:v>
                </c:pt>
                <c:pt idx="2627">
                  <c:v>512.74</c:v>
                </c:pt>
                <c:pt idx="2628">
                  <c:v>512.81999999999994</c:v>
                </c:pt>
                <c:pt idx="2629">
                  <c:v>512.91</c:v>
                </c:pt>
                <c:pt idx="2630">
                  <c:v>512.99</c:v>
                </c:pt>
                <c:pt idx="2631">
                  <c:v>513.06999999999994</c:v>
                </c:pt>
                <c:pt idx="2632">
                  <c:v>513.16</c:v>
                </c:pt>
                <c:pt idx="2633">
                  <c:v>513.24</c:v>
                </c:pt>
                <c:pt idx="2634">
                  <c:v>513.31999999999994</c:v>
                </c:pt>
                <c:pt idx="2635">
                  <c:v>513.41</c:v>
                </c:pt>
                <c:pt idx="2636">
                  <c:v>513.49</c:v>
                </c:pt>
                <c:pt idx="2637">
                  <c:v>513.56999999999994</c:v>
                </c:pt>
                <c:pt idx="2638">
                  <c:v>513.66</c:v>
                </c:pt>
                <c:pt idx="2639">
                  <c:v>513.74</c:v>
                </c:pt>
                <c:pt idx="2640">
                  <c:v>513.81999999999994</c:v>
                </c:pt>
                <c:pt idx="2641">
                  <c:v>513.91</c:v>
                </c:pt>
                <c:pt idx="2642">
                  <c:v>513.99</c:v>
                </c:pt>
                <c:pt idx="2643">
                  <c:v>514.06999999999994</c:v>
                </c:pt>
                <c:pt idx="2644">
                  <c:v>514.16</c:v>
                </c:pt>
                <c:pt idx="2645">
                  <c:v>514.24</c:v>
                </c:pt>
                <c:pt idx="2646">
                  <c:v>514.31999999999994</c:v>
                </c:pt>
                <c:pt idx="2647">
                  <c:v>514.41</c:v>
                </c:pt>
                <c:pt idx="2648">
                  <c:v>514.49</c:v>
                </c:pt>
                <c:pt idx="2649">
                  <c:v>514.56999999999994</c:v>
                </c:pt>
                <c:pt idx="2650">
                  <c:v>514.65</c:v>
                </c:pt>
                <c:pt idx="2651">
                  <c:v>514.74</c:v>
                </c:pt>
                <c:pt idx="2652">
                  <c:v>514.81999999999994</c:v>
                </c:pt>
                <c:pt idx="2653">
                  <c:v>514.9</c:v>
                </c:pt>
                <c:pt idx="2654">
                  <c:v>514.99</c:v>
                </c:pt>
                <c:pt idx="2655">
                  <c:v>515.06999999999994</c:v>
                </c:pt>
                <c:pt idx="2656">
                  <c:v>515.15</c:v>
                </c:pt>
                <c:pt idx="2657">
                  <c:v>515.24</c:v>
                </c:pt>
                <c:pt idx="2658">
                  <c:v>515.31999999999994</c:v>
                </c:pt>
                <c:pt idx="2659">
                  <c:v>515.4</c:v>
                </c:pt>
                <c:pt idx="2660">
                  <c:v>515.49</c:v>
                </c:pt>
                <c:pt idx="2661">
                  <c:v>515.56999999999994</c:v>
                </c:pt>
                <c:pt idx="2662">
                  <c:v>515.65</c:v>
                </c:pt>
                <c:pt idx="2663">
                  <c:v>515.74</c:v>
                </c:pt>
                <c:pt idx="2664">
                  <c:v>515.81999999999994</c:v>
                </c:pt>
                <c:pt idx="2665">
                  <c:v>515.9</c:v>
                </c:pt>
                <c:pt idx="2666">
                  <c:v>515.98</c:v>
                </c:pt>
                <c:pt idx="2667">
                  <c:v>516.06999999999994</c:v>
                </c:pt>
                <c:pt idx="2668">
                  <c:v>516.15</c:v>
                </c:pt>
                <c:pt idx="2669">
                  <c:v>516.23</c:v>
                </c:pt>
                <c:pt idx="2670">
                  <c:v>516.31999999999994</c:v>
                </c:pt>
                <c:pt idx="2671">
                  <c:v>516.4</c:v>
                </c:pt>
                <c:pt idx="2672">
                  <c:v>516.48</c:v>
                </c:pt>
                <c:pt idx="2673">
                  <c:v>516.56999999999994</c:v>
                </c:pt>
                <c:pt idx="2674">
                  <c:v>516.65</c:v>
                </c:pt>
                <c:pt idx="2675">
                  <c:v>516.73</c:v>
                </c:pt>
                <c:pt idx="2676">
                  <c:v>516.81999999999994</c:v>
                </c:pt>
                <c:pt idx="2677">
                  <c:v>516.9</c:v>
                </c:pt>
                <c:pt idx="2678">
                  <c:v>516.98</c:v>
                </c:pt>
                <c:pt idx="2679">
                  <c:v>517.06999999999994</c:v>
                </c:pt>
                <c:pt idx="2680">
                  <c:v>517.15</c:v>
                </c:pt>
                <c:pt idx="2681">
                  <c:v>517.23</c:v>
                </c:pt>
                <c:pt idx="2682">
                  <c:v>517.31999999999994</c:v>
                </c:pt>
                <c:pt idx="2683">
                  <c:v>517.4</c:v>
                </c:pt>
                <c:pt idx="2684">
                  <c:v>517.48</c:v>
                </c:pt>
                <c:pt idx="2685">
                  <c:v>517.56999999999994</c:v>
                </c:pt>
                <c:pt idx="2686">
                  <c:v>517.65</c:v>
                </c:pt>
                <c:pt idx="2687">
                  <c:v>517.73</c:v>
                </c:pt>
                <c:pt idx="2688">
                  <c:v>517.81999999999994</c:v>
                </c:pt>
                <c:pt idx="2689">
                  <c:v>517.9</c:v>
                </c:pt>
                <c:pt idx="2690">
                  <c:v>517.98</c:v>
                </c:pt>
                <c:pt idx="2691">
                  <c:v>518.06999999999994</c:v>
                </c:pt>
                <c:pt idx="2692">
                  <c:v>518.15</c:v>
                </c:pt>
                <c:pt idx="2693">
                  <c:v>518.23</c:v>
                </c:pt>
                <c:pt idx="2694">
                  <c:v>518.30999999999995</c:v>
                </c:pt>
                <c:pt idx="2695">
                  <c:v>518.4</c:v>
                </c:pt>
                <c:pt idx="2696">
                  <c:v>518.48</c:v>
                </c:pt>
                <c:pt idx="2697">
                  <c:v>518.55999999999995</c:v>
                </c:pt>
                <c:pt idx="2698">
                  <c:v>518.65</c:v>
                </c:pt>
                <c:pt idx="2699">
                  <c:v>518.73</c:v>
                </c:pt>
                <c:pt idx="2700">
                  <c:v>518.80999999999995</c:v>
                </c:pt>
                <c:pt idx="2701">
                  <c:v>518.9</c:v>
                </c:pt>
                <c:pt idx="2702">
                  <c:v>518.98</c:v>
                </c:pt>
                <c:pt idx="2703">
                  <c:v>519.05999999999995</c:v>
                </c:pt>
                <c:pt idx="2704">
                  <c:v>519.15</c:v>
                </c:pt>
                <c:pt idx="2705">
                  <c:v>519.23</c:v>
                </c:pt>
                <c:pt idx="2706">
                  <c:v>519.30999999999995</c:v>
                </c:pt>
                <c:pt idx="2707">
                  <c:v>519.4</c:v>
                </c:pt>
                <c:pt idx="2708">
                  <c:v>519.48</c:v>
                </c:pt>
                <c:pt idx="2709">
                  <c:v>519.55999999999995</c:v>
                </c:pt>
                <c:pt idx="2710">
                  <c:v>519.65</c:v>
                </c:pt>
                <c:pt idx="2711">
                  <c:v>519.73</c:v>
                </c:pt>
                <c:pt idx="2712">
                  <c:v>519.80999999999995</c:v>
                </c:pt>
                <c:pt idx="2713">
                  <c:v>519.9</c:v>
                </c:pt>
                <c:pt idx="2714">
                  <c:v>519.98</c:v>
                </c:pt>
                <c:pt idx="2715">
                  <c:v>520.06999999999994</c:v>
                </c:pt>
                <c:pt idx="2716">
                  <c:v>520.15</c:v>
                </c:pt>
                <c:pt idx="2717">
                  <c:v>520.23</c:v>
                </c:pt>
                <c:pt idx="2718">
                  <c:v>520.30999999999995</c:v>
                </c:pt>
                <c:pt idx="2719">
                  <c:v>520.4</c:v>
                </c:pt>
                <c:pt idx="2720">
                  <c:v>520.48</c:v>
                </c:pt>
                <c:pt idx="2721">
                  <c:v>520.55999999999995</c:v>
                </c:pt>
                <c:pt idx="2722">
                  <c:v>520.65</c:v>
                </c:pt>
                <c:pt idx="2723">
                  <c:v>520.73</c:v>
                </c:pt>
                <c:pt idx="2724">
                  <c:v>520.80999999999995</c:v>
                </c:pt>
                <c:pt idx="2725">
                  <c:v>520.9</c:v>
                </c:pt>
                <c:pt idx="2726">
                  <c:v>520.98</c:v>
                </c:pt>
                <c:pt idx="2727">
                  <c:v>521.05999999999995</c:v>
                </c:pt>
                <c:pt idx="2728">
                  <c:v>521.15</c:v>
                </c:pt>
                <c:pt idx="2729">
                  <c:v>521.23</c:v>
                </c:pt>
                <c:pt idx="2730">
                  <c:v>521.31999999999994</c:v>
                </c:pt>
                <c:pt idx="2731">
                  <c:v>521.4</c:v>
                </c:pt>
                <c:pt idx="2732">
                  <c:v>521.48</c:v>
                </c:pt>
                <c:pt idx="2733">
                  <c:v>521.56999999999994</c:v>
                </c:pt>
                <c:pt idx="2734">
                  <c:v>521.65</c:v>
                </c:pt>
                <c:pt idx="2735">
                  <c:v>521.73</c:v>
                </c:pt>
                <c:pt idx="2736">
                  <c:v>521.81999999999994</c:v>
                </c:pt>
                <c:pt idx="2737">
                  <c:v>521.9</c:v>
                </c:pt>
                <c:pt idx="2738">
                  <c:v>521.98</c:v>
                </c:pt>
                <c:pt idx="2739">
                  <c:v>522.06999999999994</c:v>
                </c:pt>
                <c:pt idx="2740">
                  <c:v>522.15</c:v>
                </c:pt>
                <c:pt idx="2741">
                  <c:v>522.23</c:v>
                </c:pt>
                <c:pt idx="2742">
                  <c:v>522.31999999999994</c:v>
                </c:pt>
                <c:pt idx="2743">
                  <c:v>522.4</c:v>
                </c:pt>
                <c:pt idx="2744">
                  <c:v>522.48</c:v>
                </c:pt>
                <c:pt idx="2745">
                  <c:v>522.56999999999994</c:v>
                </c:pt>
                <c:pt idx="2746">
                  <c:v>522.65</c:v>
                </c:pt>
                <c:pt idx="2747">
                  <c:v>522.73</c:v>
                </c:pt>
                <c:pt idx="2748">
                  <c:v>522.81999999999994</c:v>
                </c:pt>
                <c:pt idx="2749">
                  <c:v>522.9</c:v>
                </c:pt>
                <c:pt idx="2750">
                  <c:v>522.98</c:v>
                </c:pt>
                <c:pt idx="2751">
                  <c:v>523.06999999999994</c:v>
                </c:pt>
                <c:pt idx="2752">
                  <c:v>523.15</c:v>
                </c:pt>
                <c:pt idx="2753">
                  <c:v>523.23</c:v>
                </c:pt>
                <c:pt idx="2754">
                  <c:v>523.31999999999994</c:v>
                </c:pt>
                <c:pt idx="2755">
                  <c:v>523.4</c:v>
                </c:pt>
                <c:pt idx="2756">
                  <c:v>523.49</c:v>
                </c:pt>
                <c:pt idx="2757">
                  <c:v>523.56999999999994</c:v>
                </c:pt>
                <c:pt idx="2758">
                  <c:v>523.65</c:v>
                </c:pt>
                <c:pt idx="2759">
                  <c:v>523.74</c:v>
                </c:pt>
                <c:pt idx="2760">
                  <c:v>523.81999999999994</c:v>
                </c:pt>
                <c:pt idx="2761">
                  <c:v>523.9</c:v>
                </c:pt>
                <c:pt idx="2762">
                  <c:v>523.99</c:v>
                </c:pt>
                <c:pt idx="2763">
                  <c:v>524.06999999999994</c:v>
                </c:pt>
                <c:pt idx="2764">
                  <c:v>524.15</c:v>
                </c:pt>
                <c:pt idx="2765">
                  <c:v>524.24</c:v>
                </c:pt>
                <c:pt idx="2766">
                  <c:v>524.31999999999994</c:v>
                </c:pt>
                <c:pt idx="2767">
                  <c:v>524.4</c:v>
                </c:pt>
                <c:pt idx="2768">
                  <c:v>524.49</c:v>
                </c:pt>
                <c:pt idx="2769">
                  <c:v>524.56999999999994</c:v>
                </c:pt>
                <c:pt idx="2770">
                  <c:v>524.65</c:v>
                </c:pt>
                <c:pt idx="2771">
                  <c:v>524.74</c:v>
                </c:pt>
                <c:pt idx="2772">
                  <c:v>524.81999999999994</c:v>
                </c:pt>
                <c:pt idx="2773">
                  <c:v>524.9</c:v>
                </c:pt>
                <c:pt idx="2774">
                  <c:v>524.99</c:v>
                </c:pt>
                <c:pt idx="2775">
                  <c:v>525.06999999999994</c:v>
                </c:pt>
                <c:pt idx="2776">
                  <c:v>525.15</c:v>
                </c:pt>
                <c:pt idx="2777">
                  <c:v>525.24</c:v>
                </c:pt>
                <c:pt idx="2778">
                  <c:v>525.31999999999994</c:v>
                </c:pt>
                <c:pt idx="2779">
                  <c:v>525.4</c:v>
                </c:pt>
                <c:pt idx="2780">
                  <c:v>525.49</c:v>
                </c:pt>
                <c:pt idx="2781">
                  <c:v>525.56999999999994</c:v>
                </c:pt>
                <c:pt idx="2782">
                  <c:v>525.65</c:v>
                </c:pt>
                <c:pt idx="2783">
                  <c:v>525.74</c:v>
                </c:pt>
                <c:pt idx="2784">
                  <c:v>525.81999999999994</c:v>
                </c:pt>
                <c:pt idx="2785">
                  <c:v>525.9</c:v>
                </c:pt>
                <c:pt idx="2786">
                  <c:v>525.99</c:v>
                </c:pt>
                <c:pt idx="2787">
                  <c:v>526.06999999999994</c:v>
                </c:pt>
                <c:pt idx="2788">
                  <c:v>526.15</c:v>
                </c:pt>
                <c:pt idx="2789">
                  <c:v>526.24</c:v>
                </c:pt>
                <c:pt idx="2790">
                  <c:v>526.31999999999994</c:v>
                </c:pt>
                <c:pt idx="2791">
                  <c:v>526.4</c:v>
                </c:pt>
                <c:pt idx="2792">
                  <c:v>526.49</c:v>
                </c:pt>
                <c:pt idx="2793">
                  <c:v>526.56999999999994</c:v>
                </c:pt>
                <c:pt idx="2794">
                  <c:v>526.65</c:v>
                </c:pt>
                <c:pt idx="2795">
                  <c:v>526.74</c:v>
                </c:pt>
                <c:pt idx="2796">
                  <c:v>526.81999999999994</c:v>
                </c:pt>
                <c:pt idx="2797">
                  <c:v>526.9</c:v>
                </c:pt>
                <c:pt idx="2798">
                  <c:v>526.99</c:v>
                </c:pt>
                <c:pt idx="2799">
                  <c:v>527.06999999999994</c:v>
                </c:pt>
                <c:pt idx="2800">
                  <c:v>527.15</c:v>
                </c:pt>
                <c:pt idx="2801">
                  <c:v>527.24</c:v>
                </c:pt>
                <c:pt idx="2802">
                  <c:v>527.31999999999994</c:v>
                </c:pt>
                <c:pt idx="2803">
                  <c:v>527.4</c:v>
                </c:pt>
                <c:pt idx="2804">
                  <c:v>527.49</c:v>
                </c:pt>
                <c:pt idx="2805">
                  <c:v>527.56999999999994</c:v>
                </c:pt>
                <c:pt idx="2806">
                  <c:v>527.65</c:v>
                </c:pt>
                <c:pt idx="2807">
                  <c:v>527.74</c:v>
                </c:pt>
                <c:pt idx="2808">
                  <c:v>527.81999999999994</c:v>
                </c:pt>
                <c:pt idx="2809">
                  <c:v>527.9</c:v>
                </c:pt>
                <c:pt idx="2810">
                  <c:v>527.99</c:v>
                </c:pt>
                <c:pt idx="2811">
                  <c:v>528.06999999999994</c:v>
                </c:pt>
                <c:pt idx="2812">
                  <c:v>528.15</c:v>
                </c:pt>
                <c:pt idx="2813">
                  <c:v>528.24</c:v>
                </c:pt>
                <c:pt idx="2814">
                  <c:v>528.31999999999994</c:v>
                </c:pt>
                <c:pt idx="2815">
                  <c:v>528.4</c:v>
                </c:pt>
                <c:pt idx="2816">
                  <c:v>528.49</c:v>
                </c:pt>
                <c:pt idx="2817">
                  <c:v>528.56999999999994</c:v>
                </c:pt>
                <c:pt idx="2818">
                  <c:v>528.65</c:v>
                </c:pt>
                <c:pt idx="2819">
                  <c:v>528.74</c:v>
                </c:pt>
                <c:pt idx="2820">
                  <c:v>528.81999999999994</c:v>
                </c:pt>
                <c:pt idx="2821">
                  <c:v>528.9</c:v>
                </c:pt>
                <c:pt idx="2822">
                  <c:v>528.99</c:v>
                </c:pt>
                <c:pt idx="2823">
                  <c:v>529.06999999999994</c:v>
                </c:pt>
                <c:pt idx="2824">
                  <c:v>529.15</c:v>
                </c:pt>
                <c:pt idx="2825">
                  <c:v>529.24</c:v>
                </c:pt>
                <c:pt idx="2826">
                  <c:v>529.31999999999994</c:v>
                </c:pt>
                <c:pt idx="2827">
                  <c:v>529.4</c:v>
                </c:pt>
                <c:pt idx="2828">
                  <c:v>529.49</c:v>
                </c:pt>
                <c:pt idx="2829">
                  <c:v>529.56999999999994</c:v>
                </c:pt>
                <c:pt idx="2830">
                  <c:v>529.65</c:v>
                </c:pt>
                <c:pt idx="2831">
                  <c:v>529.74</c:v>
                </c:pt>
                <c:pt idx="2832">
                  <c:v>529.81999999999994</c:v>
                </c:pt>
                <c:pt idx="2833">
                  <c:v>529.9</c:v>
                </c:pt>
                <c:pt idx="2834">
                  <c:v>529.99</c:v>
                </c:pt>
                <c:pt idx="2835">
                  <c:v>530.06999999999994</c:v>
                </c:pt>
                <c:pt idx="2836">
                  <c:v>530.15</c:v>
                </c:pt>
                <c:pt idx="2837">
                  <c:v>530.24</c:v>
                </c:pt>
                <c:pt idx="2838">
                  <c:v>530.31999999999994</c:v>
                </c:pt>
                <c:pt idx="2839">
                  <c:v>530.4</c:v>
                </c:pt>
                <c:pt idx="2840">
                  <c:v>530.48</c:v>
                </c:pt>
                <c:pt idx="2841">
                  <c:v>530.56999999999994</c:v>
                </c:pt>
                <c:pt idx="2842">
                  <c:v>530.65</c:v>
                </c:pt>
                <c:pt idx="2843">
                  <c:v>530.74</c:v>
                </c:pt>
                <c:pt idx="2844">
                  <c:v>530.81999999999994</c:v>
                </c:pt>
                <c:pt idx="2845">
                  <c:v>530.9</c:v>
                </c:pt>
                <c:pt idx="2846">
                  <c:v>530.99</c:v>
                </c:pt>
                <c:pt idx="2847">
                  <c:v>531.06999999999994</c:v>
                </c:pt>
                <c:pt idx="2848">
                  <c:v>531.15</c:v>
                </c:pt>
                <c:pt idx="2849">
                  <c:v>531.24</c:v>
                </c:pt>
                <c:pt idx="2850">
                  <c:v>531.31999999999994</c:v>
                </c:pt>
                <c:pt idx="2851">
                  <c:v>531.4</c:v>
                </c:pt>
                <c:pt idx="2852">
                  <c:v>531.49</c:v>
                </c:pt>
                <c:pt idx="2853">
                  <c:v>531.56999999999994</c:v>
                </c:pt>
                <c:pt idx="2854">
                  <c:v>531.65</c:v>
                </c:pt>
                <c:pt idx="2855">
                  <c:v>531.74</c:v>
                </c:pt>
                <c:pt idx="2856">
                  <c:v>531.81999999999994</c:v>
                </c:pt>
                <c:pt idx="2857">
                  <c:v>531.9</c:v>
                </c:pt>
                <c:pt idx="2858">
                  <c:v>531.99</c:v>
                </c:pt>
                <c:pt idx="2859">
                  <c:v>532.06999999999994</c:v>
                </c:pt>
                <c:pt idx="2860">
                  <c:v>532.15</c:v>
                </c:pt>
                <c:pt idx="2861">
                  <c:v>532.24</c:v>
                </c:pt>
                <c:pt idx="2862">
                  <c:v>532.31999999999994</c:v>
                </c:pt>
                <c:pt idx="2863">
                  <c:v>532.4</c:v>
                </c:pt>
                <c:pt idx="2864">
                  <c:v>532.49</c:v>
                </c:pt>
                <c:pt idx="2865">
                  <c:v>532.56999999999994</c:v>
                </c:pt>
                <c:pt idx="2866">
                  <c:v>532.65</c:v>
                </c:pt>
                <c:pt idx="2867">
                  <c:v>532.74</c:v>
                </c:pt>
                <c:pt idx="2868">
                  <c:v>532.81999999999994</c:v>
                </c:pt>
                <c:pt idx="2869">
                  <c:v>532.9</c:v>
                </c:pt>
                <c:pt idx="2870">
                  <c:v>532.99</c:v>
                </c:pt>
                <c:pt idx="2871">
                  <c:v>533.06999999999994</c:v>
                </c:pt>
                <c:pt idx="2872">
                  <c:v>533.15</c:v>
                </c:pt>
                <c:pt idx="2873">
                  <c:v>533.24</c:v>
                </c:pt>
                <c:pt idx="2874">
                  <c:v>533.31999999999994</c:v>
                </c:pt>
                <c:pt idx="2875">
                  <c:v>533.4</c:v>
                </c:pt>
                <c:pt idx="2876">
                  <c:v>533.49</c:v>
                </c:pt>
                <c:pt idx="2877">
                  <c:v>533.56999999999994</c:v>
                </c:pt>
                <c:pt idx="2878">
                  <c:v>533.65</c:v>
                </c:pt>
                <c:pt idx="2879">
                  <c:v>533.74</c:v>
                </c:pt>
                <c:pt idx="2880">
                  <c:v>533.81999999999994</c:v>
                </c:pt>
                <c:pt idx="2881">
                  <c:v>533.9</c:v>
                </c:pt>
                <c:pt idx="2882">
                  <c:v>533.99</c:v>
                </c:pt>
                <c:pt idx="2883">
                  <c:v>534.06999999999994</c:v>
                </c:pt>
                <c:pt idx="2884">
                  <c:v>534.15</c:v>
                </c:pt>
                <c:pt idx="2885">
                  <c:v>534.24</c:v>
                </c:pt>
                <c:pt idx="2886">
                  <c:v>534.31999999999994</c:v>
                </c:pt>
                <c:pt idx="2887">
                  <c:v>534.4</c:v>
                </c:pt>
                <c:pt idx="2888">
                  <c:v>534.49</c:v>
                </c:pt>
                <c:pt idx="2889">
                  <c:v>534.56999999999994</c:v>
                </c:pt>
                <c:pt idx="2890">
                  <c:v>534.65</c:v>
                </c:pt>
                <c:pt idx="2891">
                  <c:v>534.74</c:v>
                </c:pt>
                <c:pt idx="2892">
                  <c:v>534.81999999999994</c:v>
                </c:pt>
                <c:pt idx="2893">
                  <c:v>534.9</c:v>
                </c:pt>
                <c:pt idx="2894">
                  <c:v>534.99</c:v>
                </c:pt>
                <c:pt idx="2895">
                  <c:v>535.06999999999994</c:v>
                </c:pt>
                <c:pt idx="2896">
                  <c:v>535.15</c:v>
                </c:pt>
                <c:pt idx="2897">
                  <c:v>535.24</c:v>
                </c:pt>
                <c:pt idx="2898">
                  <c:v>535.31999999999994</c:v>
                </c:pt>
                <c:pt idx="2899">
                  <c:v>535.4</c:v>
                </c:pt>
                <c:pt idx="2900">
                  <c:v>535.49</c:v>
                </c:pt>
                <c:pt idx="2901">
                  <c:v>535.56999999999994</c:v>
                </c:pt>
                <c:pt idx="2902">
                  <c:v>535.65</c:v>
                </c:pt>
                <c:pt idx="2903">
                  <c:v>535.74</c:v>
                </c:pt>
                <c:pt idx="2904">
                  <c:v>535.81999999999994</c:v>
                </c:pt>
                <c:pt idx="2905">
                  <c:v>535.9</c:v>
                </c:pt>
                <c:pt idx="2906">
                  <c:v>535.99</c:v>
                </c:pt>
                <c:pt idx="2907">
                  <c:v>536.06999999999994</c:v>
                </c:pt>
                <c:pt idx="2908">
                  <c:v>536.15</c:v>
                </c:pt>
                <c:pt idx="2909">
                  <c:v>536.24</c:v>
                </c:pt>
                <c:pt idx="2910">
                  <c:v>536.31999999999994</c:v>
                </c:pt>
                <c:pt idx="2911">
                  <c:v>536.4</c:v>
                </c:pt>
                <c:pt idx="2912">
                  <c:v>536.49</c:v>
                </c:pt>
                <c:pt idx="2913">
                  <c:v>536.56999999999994</c:v>
                </c:pt>
                <c:pt idx="2914">
                  <c:v>536.65</c:v>
                </c:pt>
                <c:pt idx="2915">
                  <c:v>536.74</c:v>
                </c:pt>
                <c:pt idx="2916">
                  <c:v>536.81999999999994</c:v>
                </c:pt>
                <c:pt idx="2917">
                  <c:v>536.9</c:v>
                </c:pt>
                <c:pt idx="2918">
                  <c:v>536.99</c:v>
                </c:pt>
                <c:pt idx="2919">
                  <c:v>537.06999999999994</c:v>
                </c:pt>
                <c:pt idx="2920">
                  <c:v>537.15</c:v>
                </c:pt>
                <c:pt idx="2921">
                  <c:v>537.24</c:v>
                </c:pt>
                <c:pt idx="2922">
                  <c:v>537.31999999999994</c:v>
                </c:pt>
                <c:pt idx="2923">
                  <c:v>537.4</c:v>
                </c:pt>
                <c:pt idx="2924">
                  <c:v>537.49</c:v>
                </c:pt>
                <c:pt idx="2925">
                  <c:v>537.56999999999994</c:v>
                </c:pt>
                <c:pt idx="2926">
                  <c:v>537.65</c:v>
                </c:pt>
                <c:pt idx="2927">
                  <c:v>537.74</c:v>
                </c:pt>
                <c:pt idx="2928">
                  <c:v>537.81999999999994</c:v>
                </c:pt>
                <c:pt idx="2929">
                  <c:v>537.9</c:v>
                </c:pt>
                <c:pt idx="2930">
                  <c:v>537.99</c:v>
                </c:pt>
                <c:pt idx="2931">
                  <c:v>538.06999999999994</c:v>
                </c:pt>
                <c:pt idx="2932">
                  <c:v>538.15</c:v>
                </c:pt>
                <c:pt idx="2933">
                  <c:v>538.24</c:v>
                </c:pt>
                <c:pt idx="2934">
                  <c:v>538.31999999999994</c:v>
                </c:pt>
                <c:pt idx="2935">
                  <c:v>538.4</c:v>
                </c:pt>
                <c:pt idx="2936">
                  <c:v>538.49</c:v>
                </c:pt>
                <c:pt idx="2937">
                  <c:v>538.56999999999994</c:v>
                </c:pt>
                <c:pt idx="2938">
                  <c:v>538.65</c:v>
                </c:pt>
                <c:pt idx="2939">
                  <c:v>538.73</c:v>
                </c:pt>
                <c:pt idx="2940">
                  <c:v>538.81999999999994</c:v>
                </c:pt>
                <c:pt idx="2941">
                  <c:v>538.9</c:v>
                </c:pt>
                <c:pt idx="2942">
                  <c:v>538.98</c:v>
                </c:pt>
                <c:pt idx="2943">
                  <c:v>539.06999999999994</c:v>
                </c:pt>
                <c:pt idx="2944">
                  <c:v>539.15</c:v>
                </c:pt>
                <c:pt idx="2945">
                  <c:v>539.23</c:v>
                </c:pt>
                <c:pt idx="2946">
                  <c:v>539.31999999999994</c:v>
                </c:pt>
                <c:pt idx="2947">
                  <c:v>539.4</c:v>
                </c:pt>
                <c:pt idx="2948">
                  <c:v>539.48</c:v>
                </c:pt>
                <c:pt idx="2949">
                  <c:v>539.56999999999994</c:v>
                </c:pt>
                <c:pt idx="2950">
                  <c:v>539.65</c:v>
                </c:pt>
                <c:pt idx="2951">
                  <c:v>539.73</c:v>
                </c:pt>
                <c:pt idx="2952">
                  <c:v>539.81999999999994</c:v>
                </c:pt>
                <c:pt idx="2953">
                  <c:v>539.9</c:v>
                </c:pt>
                <c:pt idx="2954">
                  <c:v>539.98</c:v>
                </c:pt>
                <c:pt idx="2955">
                  <c:v>540.06999999999994</c:v>
                </c:pt>
                <c:pt idx="2956">
                  <c:v>540.15</c:v>
                </c:pt>
                <c:pt idx="2957">
                  <c:v>540.23</c:v>
                </c:pt>
                <c:pt idx="2958">
                  <c:v>540.31999999999994</c:v>
                </c:pt>
                <c:pt idx="2959">
                  <c:v>540.4</c:v>
                </c:pt>
                <c:pt idx="2960">
                  <c:v>540.48</c:v>
                </c:pt>
                <c:pt idx="2961">
                  <c:v>540.56999999999994</c:v>
                </c:pt>
                <c:pt idx="2962">
                  <c:v>540.65</c:v>
                </c:pt>
                <c:pt idx="2963">
                  <c:v>540.73</c:v>
                </c:pt>
                <c:pt idx="2964">
                  <c:v>540.81999999999994</c:v>
                </c:pt>
                <c:pt idx="2965">
                  <c:v>540.9</c:v>
                </c:pt>
                <c:pt idx="2966">
                  <c:v>540.98</c:v>
                </c:pt>
                <c:pt idx="2967">
                  <c:v>541.06999999999994</c:v>
                </c:pt>
                <c:pt idx="2968">
                  <c:v>541.15</c:v>
                </c:pt>
                <c:pt idx="2969">
                  <c:v>541.23</c:v>
                </c:pt>
                <c:pt idx="2970">
                  <c:v>541.31999999999994</c:v>
                </c:pt>
                <c:pt idx="2971">
                  <c:v>541.4</c:v>
                </c:pt>
                <c:pt idx="2972">
                  <c:v>541.48</c:v>
                </c:pt>
                <c:pt idx="2973">
                  <c:v>541.55999999999995</c:v>
                </c:pt>
                <c:pt idx="2974">
                  <c:v>541.65</c:v>
                </c:pt>
                <c:pt idx="2975">
                  <c:v>541.73</c:v>
                </c:pt>
                <c:pt idx="2976">
                  <c:v>541.81999999999994</c:v>
                </c:pt>
                <c:pt idx="2977">
                  <c:v>541.9</c:v>
                </c:pt>
                <c:pt idx="2978">
                  <c:v>541.98</c:v>
                </c:pt>
                <c:pt idx="2979">
                  <c:v>542.05999999999995</c:v>
                </c:pt>
                <c:pt idx="2980">
                  <c:v>542.15</c:v>
                </c:pt>
                <c:pt idx="2981">
                  <c:v>542.23</c:v>
                </c:pt>
                <c:pt idx="2982">
                  <c:v>542.31999999999994</c:v>
                </c:pt>
                <c:pt idx="2983">
                  <c:v>542.4</c:v>
                </c:pt>
                <c:pt idx="2984">
                  <c:v>542.48</c:v>
                </c:pt>
                <c:pt idx="2985">
                  <c:v>542.55999999999995</c:v>
                </c:pt>
                <c:pt idx="2986">
                  <c:v>542.65</c:v>
                </c:pt>
                <c:pt idx="2987">
                  <c:v>542.73</c:v>
                </c:pt>
                <c:pt idx="2988">
                  <c:v>542.80999999999995</c:v>
                </c:pt>
                <c:pt idx="2989">
                  <c:v>542.9</c:v>
                </c:pt>
                <c:pt idx="2990">
                  <c:v>542.98</c:v>
                </c:pt>
                <c:pt idx="2991">
                  <c:v>543.05999999999995</c:v>
                </c:pt>
                <c:pt idx="2992">
                  <c:v>543.15</c:v>
                </c:pt>
                <c:pt idx="2993">
                  <c:v>543.23</c:v>
                </c:pt>
                <c:pt idx="2994">
                  <c:v>543.30999999999995</c:v>
                </c:pt>
                <c:pt idx="2995">
                  <c:v>543.4</c:v>
                </c:pt>
                <c:pt idx="2996">
                  <c:v>543.48</c:v>
                </c:pt>
                <c:pt idx="2997">
                  <c:v>543.55999999999995</c:v>
                </c:pt>
                <c:pt idx="2998">
                  <c:v>543.65</c:v>
                </c:pt>
                <c:pt idx="2999">
                  <c:v>543.73</c:v>
                </c:pt>
                <c:pt idx="3000">
                  <c:v>543.80999999999995</c:v>
                </c:pt>
                <c:pt idx="3001">
                  <c:v>543.9</c:v>
                </c:pt>
                <c:pt idx="3002">
                  <c:v>543.98</c:v>
                </c:pt>
                <c:pt idx="3003">
                  <c:v>544.05999999999995</c:v>
                </c:pt>
                <c:pt idx="3004">
                  <c:v>544.15</c:v>
                </c:pt>
                <c:pt idx="3005">
                  <c:v>544.23</c:v>
                </c:pt>
                <c:pt idx="3006">
                  <c:v>544.30999999999995</c:v>
                </c:pt>
                <c:pt idx="3007">
                  <c:v>544.4</c:v>
                </c:pt>
                <c:pt idx="3008">
                  <c:v>544.48</c:v>
                </c:pt>
                <c:pt idx="3009">
                  <c:v>544.55999999999995</c:v>
                </c:pt>
                <c:pt idx="3010">
                  <c:v>544.65</c:v>
                </c:pt>
                <c:pt idx="3011">
                  <c:v>544.73</c:v>
                </c:pt>
                <c:pt idx="3012">
                  <c:v>544.80999999999995</c:v>
                </c:pt>
                <c:pt idx="3013">
                  <c:v>544.89</c:v>
                </c:pt>
                <c:pt idx="3014">
                  <c:v>544.98</c:v>
                </c:pt>
                <c:pt idx="3015">
                  <c:v>545.05999999999995</c:v>
                </c:pt>
                <c:pt idx="3016">
                  <c:v>545.14</c:v>
                </c:pt>
                <c:pt idx="3017">
                  <c:v>545.23</c:v>
                </c:pt>
                <c:pt idx="3018">
                  <c:v>545.30999999999995</c:v>
                </c:pt>
                <c:pt idx="3019">
                  <c:v>545.39</c:v>
                </c:pt>
                <c:pt idx="3020">
                  <c:v>545.48</c:v>
                </c:pt>
                <c:pt idx="3021">
                  <c:v>545.55999999999995</c:v>
                </c:pt>
                <c:pt idx="3022">
                  <c:v>545.64</c:v>
                </c:pt>
                <c:pt idx="3023">
                  <c:v>545.73</c:v>
                </c:pt>
                <c:pt idx="3024">
                  <c:v>545.80999999999995</c:v>
                </c:pt>
                <c:pt idx="3025">
                  <c:v>545.89</c:v>
                </c:pt>
                <c:pt idx="3026">
                  <c:v>545.98</c:v>
                </c:pt>
                <c:pt idx="3027">
                  <c:v>546.05999999999995</c:v>
                </c:pt>
                <c:pt idx="3028">
                  <c:v>546.14</c:v>
                </c:pt>
                <c:pt idx="3029">
                  <c:v>546.23</c:v>
                </c:pt>
                <c:pt idx="3030">
                  <c:v>546.30999999999995</c:v>
                </c:pt>
                <c:pt idx="3031">
                  <c:v>546.39</c:v>
                </c:pt>
                <c:pt idx="3032">
                  <c:v>546.48</c:v>
                </c:pt>
                <c:pt idx="3033">
                  <c:v>546.55999999999995</c:v>
                </c:pt>
                <c:pt idx="3034">
                  <c:v>546.64</c:v>
                </c:pt>
                <c:pt idx="3035">
                  <c:v>546.73</c:v>
                </c:pt>
                <c:pt idx="3036">
                  <c:v>546.80999999999995</c:v>
                </c:pt>
                <c:pt idx="3037">
                  <c:v>546.89</c:v>
                </c:pt>
                <c:pt idx="3038">
                  <c:v>546.97</c:v>
                </c:pt>
                <c:pt idx="3039">
                  <c:v>547.05999999999995</c:v>
                </c:pt>
                <c:pt idx="3040">
                  <c:v>547.14</c:v>
                </c:pt>
                <c:pt idx="3041">
                  <c:v>547.23</c:v>
                </c:pt>
                <c:pt idx="3042">
                  <c:v>547.30999999999995</c:v>
                </c:pt>
                <c:pt idx="3043">
                  <c:v>547.39</c:v>
                </c:pt>
                <c:pt idx="3044">
                  <c:v>547.47</c:v>
                </c:pt>
                <c:pt idx="3045">
                  <c:v>547.55999999999995</c:v>
                </c:pt>
                <c:pt idx="3046">
                  <c:v>547.64</c:v>
                </c:pt>
                <c:pt idx="3047">
                  <c:v>547.73</c:v>
                </c:pt>
                <c:pt idx="3048">
                  <c:v>547.80999999999995</c:v>
                </c:pt>
                <c:pt idx="3049">
                  <c:v>547.89</c:v>
                </c:pt>
                <c:pt idx="3050">
                  <c:v>547.98</c:v>
                </c:pt>
                <c:pt idx="3051">
                  <c:v>548.05999999999995</c:v>
                </c:pt>
                <c:pt idx="3052">
                  <c:v>548.14</c:v>
                </c:pt>
                <c:pt idx="3053">
                  <c:v>548.23</c:v>
                </c:pt>
                <c:pt idx="3054">
                  <c:v>548.30999999999995</c:v>
                </c:pt>
                <c:pt idx="3055">
                  <c:v>548.39</c:v>
                </c:pt>
                <c:pt idx="3056">
                  <c:v>548.48</c:v>
                </c:pt>
                <c:pt idx="3057">
                  <c:v>548.55999999999995</c:v>
                </c:pt>
                <c:pt idx="3058">
                  <c:v>548.64</c:v>
                </c:pt>
                <c:pt idx="3059">
                  <c:v>548.72</c:v>
                </c:pt>
                <c:pt idx="3060">
                  <c:v>548.80999999999995</c:v>
                </c:pt>
                <c:pt idx="3061">
                  <c:v>548.89</c:v>
                </c:pt>
                <c:pt idx="3062">
                  <c:v>548.97</c:v>
                </c:pt>
                <c:pt idx="3063">
                  <c:v>549.05999999999995</c:v>
                </c:pt>
                <c:pt idx="3064">
                  <c:v>549.14</c:v>
                </c:pt>
                <c:pt idx="3065">
                  <c:v>549.22</c:v>
                </c:pt>
                <c:pt idx="3066">
                  <c:v>549.30999999999995</c:v>
                </c:pt>
                <c:pt idx="3067">
                  <c:v>549.39</c:v>
                </c:pt>
                <c:pt idx="3068">
                  <c:v>549.47</c:v>
                </c:pt>
                <c:pt idx="3069">
                  <c:v>549.55999999999995</c:v>
                </c:pt>
                <c:pt idx="3070">
                  <c:v>549.64</c:v>
                </c:pt>
                <c:pt idx="3071">
                  <c:v>549.73</c:v>
                </c:pt>
                <c:pt idx="3072">
                  <c:v>549.80999999999995</c:v>
                </c:pt>
                <c:pt idx="3073">
                  <c:v>549.89</c:v>
                </c:pt>
                <c:pt idx="3074">
                  <c:v>549.97</c:v>
                </c:pt>
                <c:pt idx="3075">
                  <c:v>550.05999999999995</c:v>
                </c:pt>
                <c:pt idx="3076">
                  <c:v>550.14</c:v>
                </c:pt>
                <c:pt idx="3077">
                  <c:v>550.22</c:v>
                </c:pt>
                <c:pt idx="3078">
                  <c:v>550.30999999999995</c:v>
                </c:pt>
                <c:pt idx="3079">
                  <c:v>550.39</c:v>
                </c:pt>
                <c:pt idx="3080">
                  <c:v>550.47</c:v>
                </c:pt>
                <c:pt idx="3081">
                  <c:v>550.55999999999995</c:v>
                </c:pt>
                <c:pt idx="3082">
                  <c:v>550.64</c:v>
                </c:pt>
                <c:pt idx="3083">
                  <c:v>550.72</c:v>
                </c:pt>
                <c:pt idx="3084">
                  <c:v>550.80999999999995</c:v>
                </c:pt>
                <c:pt idx="3085">
                  <c:v>550.89</c:v>
                </c:pt>
                <c:pt idx="3086">
                  <c:v>550.97</c:v>
                </c:pt>
                <c:pt idx="3087">
                  <c:v>551.04999999999995</c:v>
                </c:pt>
                <c:pt idx="3088">
                  <c:v>551.14</c:v>
                </c:pt>
                <c:pt idx="3089">
                  <c:v>551.22</c:v>
                </c:pt>
                <c:pt idx="3090">
                  <c:v>551.29999999999995</c:v>
                </c:pt>
                <c:pt idx="3091">
                  <c:v>551.39</c:v>
                </c:pt>
                <c:pt idx="3092">
                  <c:v>551.47</c:v>
                </c:pt>
                <c:pt idx="3093">
                  <c:v>551.54999999999995</c:v>
                </c:pt>
                <c:pt idx="3094">
                  <c:v>551.64</c:v>
                </c:pt>
                <c:pt idx="3095">
                  <c:v>551.72</c:v>
                </c:pt>
                <c:pt idx="3096">
                  <c:v>551.79999999999995</c:v>
                </c:pt>
                <c:pt idx="3097">
                  <c:v>551.89</c:v>
                </c:pt>
                <c:pt idx="3098">
                  <c:v>551.97</c:v>
                </c:pt>
                <c:pt idx="3099">
                  <c:v>552.04999999999995</c:v>
                </c:pt>
                <c:pt idx="3100">
                  <c:v>552.14</c:v>
                </c:pt>
                <c:pt idx="3101">
                  <c:v>552.22</c:v>
                </c:pt>
                <c:pt idx="3102">
                  <c:v>552.29999999999995</c:v>
                </c:pt>
                <c:pt idx="3103">
                  <c:v>552.39</c:v>
                </c:pt>
                <c:pt idx="3104">
                  <c:v>552.47</c:v>
                </c:pt>
                <c:pt idx="3105">
                  <c:v>552.54999999999995</c:v>
                </c:pt>
                <c:pt idx="3106">
                  <c:v>552.64</c:v>
                </c:pt>
                <c:pt idx="3107">
                  <c:v>552.72</c:v>
                </c:pt>
                <c:pt idx="3108">
                  <c:v>552.79999999999995</c:v>
                </c:pt>
                <c:pt idx="3109">
                  <c:v>552.89</c:v>
                </c:pt>
                <c:pt idx="3110">
                  <c:v>552.97</c:v>
                </c:pt>
                <c:pt idx="3111">
                  <c:v>553.04999999999995</c:v>
                </c:pt>
                <c:pt idx="3112">
                  <c:v>553.14</c:v>
                </c:pt>
                <c:pt idx="3113">
                  <c:v>553.22</c:v>
                </c:pt>
                <c:pt idx="3114">
                  <c:v>553.29999999999995</c:v>
                </c:pt>
                <c:pt idx="3115">
                  <c:v>553.39</c:v>
                </c:pt>
                <c:pt idx="3116">
                  <c:v>553.47</c:v>
                </c:pt>
                <c:pt idx="3117">
                  <c:v>553.55999999999995</c:v>
                </c:pt>
                <c:pt idx="3118">
                  <c:v>553.64</c:v>
                </c:pt>
                <c:pt idx="3119">
                  <c:v>553.72</c:v>
                </c:pt>
                <c:pt idx="3120">
                  <c:v>553.79999999999995</c:v>
                </c:pt>
                <c:pt idx="3121">
                  <c:v>553.89</c:v>
                </c:pt>
                <c:pt idx="3122">
                  <c:v>553.97</c:v>
                </c:pt>
                <c:pt idx="3123">
                  <c:v>554.04999999999995</c:v>
                </c:pt>
                <c:pt idx="3124">
                  <c:v>554.14</c:v>
                </c:pt>
                <c:pt idx="3125">
                  <c:v>554.22</c:v>
                </c:pt>
                <c:pt idx="3126">
                  <c:v>554.29999999999995</c:v>
                </c:pt>
                <c:pt idx="3127">
                  <c:v>554.39</c:v>
                </c:pt>
                <c:pt idx="3128">
                  <c:v>554.47</c:v>
                </c:pt>
                <c:pt idx="3129">
                  <c:v>554.54999999999995</c:v>
                </c:pt>
                <c:pt idx="3130">
                  <c:v>554.64</c:v>
                </c:pt>
                <c:pt idx="3131">
                  <c:v>554.72</c:v>
                </c:pt>
                <c:pt idx="3132">
                  <c:v>554.79999999999995</c:v>
                </c:pt>
                <c:pt idx="3133">
                  <c:v>554.89</c:v>
                </c:pt>
                <c:pt idx="3134">
                  <c:v>554.97</c:v>
                </c:pt>
                <c:pt idx="3135">
                  <c:v>555.04999999999995</c:v>
                </c:pt>
                <c:pt idx="3136">
                  <c:v>555.14</c:v>
                </c:pt>
                <c:pt idx="3137">
                  <c:v>555.22</c:v>
                </c:pt>
                <c:pt idx="3138">
                  <c:v>555.29999999999995</c:v>
                </c:pt>
                <c:pt idx="3139">
                  <c:v>555.39</c:v>
                </c:pt>
                <c:pt idx="3140">
                  <c:v>555.47</c:v>
                </c:pt>
                <c:pt idx="3141">
                  <c:v>555.54999999999995</c:v>
                </c:pt>
                <c:pt idx="3142">
                  <c:v>555.64</c:v>
                </c:pt>
                <c:pt idx="3143">
                  <c:v>555.72</c:v>
                </c:pt>
                <c:pt idx="3144">
                  <c:v>555.79999999999995</c:v>
                </c:pt>
                <c:pt idx="3145">
                  <c:v>555.89</c:v>
                </c:pt>
                <c:pt idx="3146">
                  <c:v>555.97</c:v>
                </c:pt>
                <c:pt idx="3147">
                  <c:v>556.04999999999995</c:v>
                </c:pt>
                <c:pt idx="3148">
                  <c:v>556.14</c:v>
                </c:pt>
                <c:pt idx="3149">
                  <c:v>556.22</c:v>
                </c:pt>
                <c:pt idx="3150">
                  <c:v>556.29999999999995</c:v>
                </c:pt>
                <c:pt idx="3151">
                  <c:v>556.39</c:v>
                </c:pt>
                <c:pt idx="3152">
                  <c:v>556.47</c:v>
                </c:pt>
                <c:pt idx="3153">
                  <c:v>556.54999999999995</c:v>
                </c:pt>
                <c:pt idx="3154">
                  <c:v>556.64</c:v>
                </c:pt>
                <c:pt idx="3155">
                  <c:v>556.72</c:v>
                </c:pt>
                <c:pt idx="3156">
                  <c:v>556.79999999999995</c:v>
                </c:pt>
                <c:pt idx="3157">
                  <c:v>556.89</c:v>
                </c:pt>
                <c:pt idx="3158">
                  <c:v>556.97</c:v>
                </c:pt>
                <c:pt idx="3159">
                  <c:v>557.04999999999995</c:v>
                </c:pt>
                <c:pt idx="3160">
                  <c:v>557.14</c:v>
                </c:pt>
                <c:pt idx="3161">
                  <c:v>557.22</c:v>
                </c:pt>
                <c:pt idx="3162">
                  <c:v>557.29999999999995</c:v>
                </c:pt>
                <c:pt idx="3163">
                  <c:v>557.39</c:v>
                </c:pt>
                <c:pt idx="3164">
                  <c:v>557.47</c:v>
                </c:pt>
                <c:pt idx="3165">
                  <c:v>557.54999999999995</c:v>
                </c:pt>
                <c:pt idx="3166">
                  <c:v>557.64</c:v>
                </c:pt>
                <c:pt idx="3167">
                  <c:v>557.72</c:v>
                </c:pt>
                <c:pt idx="3168">
                  <c:v>557.79999999999995</c:v>
                </c:pt>
                <c:pt idx="3169">
                  <c:v>557.88</c:v>
                </c:pt>
                <c:pt idx="3170">
                  <c:v>557.97</c:v>
                </c:pt>
                <c:pt idx="3171">
                  <c:v>558.04999999999995</c:v>
                </c:pt>
                <c:pt idx="3172">
                  <c:v>558.14</c:v>
                </c:pt>
                <c:pt idx="3173">
                  <c:v>558.22</c:v>
                </c:pt>
                <c:pt idx="3174">
                  <c:v>558.30999999999995</c:v>
                </c:pt>
                <c:pt idx="3175">
                  <c:v>558.39</c:v>
                </c:pt>
                <c:pt idx="3176">
                  <c:v>558.47</c:v>
                </c:pt>
                <c:pt idx="3177">
                  <c:v>558.54999999999995</c:v>
                </c:pt>
                <c:pt idx="3178">
                  <c:v>558.64</c:v>
                </c:pt>
                <c:pt idx="3179">
                  <c:v>558.72</c:v>
                </c:pt>
                <c:pt idx="3180">
                  <c:v>558.79999999999995</c:v>
                </c:pt>
                <c:pt idx="3181">
                  <c:v>558.89</c:v>
                </c:pt>
                <c:pt idx="3182">
                  <c:v>558.97</c:v>
                </c:pt>
                <c:pt idx="3183">
                  <c:v>559.04999999999995</c:v>
                </c:pt>
                <c:pt idx="3184">
                  <c:v>559.14</c:v>
                </c:pt>
                <c:pt idx="3185">
                  <c:v>559.22</c:v>
                </c:pt>
                <c:pt idx="3186">
                  <c:v>559.29999999999995</c:v>
                </c:pt>
                <c:pt idx="3187">
                  <c:v>559.39</c:v>
                </c:pt>
                <c:pt idx="3188">
                  <c:v>559.47</c:v>
                </c:pt>
                <c:pt idx="3189">
                  <c:v>559.54999999999995</c:v>
                </c:pt>
                <c:pt idx="3190">
                  <c:v>559.64</c:v>
                </c:pt>
                <c:pt idx="3191">
                  <c:v>559.72</c:v>
                </c:pt>
                <c:pt idx="3192">
                  <c:v>559.79999999999995</c:v>
                </c:pt>
                <c:pt idx="3193">
                  <c:v>559.89</c:v>
                </c:pt>
                <c:pt idx="3194">
                  <c:v>559.97</c:v>
                </c:pt>
                <c:pt idx="3195">
                  <c:v>560.05999999999995</c:v>
                </c:pt>
                <c:pt idx="3196">
                  <c:v>560.14</c:v>
                </c:pt>
                <c:pt idx="3197">
                  <c:v>560.22</c:v>
                </c:pt>
                <c:pt idx="3198">
                  <c:v>560.29999999999995</c:v>
                </c:pt>
                <c:pt idx="3199">
                  <c:v>560.39</c:v>
                </c:pt>
                <c:pt idx="3200">
                  <c:v>560.47</c:v>
                </c:pt>
                <c:pt idx="3201">
                  <c:v>560.54999999999995</c:v>
                </c:pt>
                <c:pt idx="3202">
                  <c:v>560.64</c:v>
                </c:pt>
                <c:pt idx="3203">
                  <c:v>560.72</c:v>
                </c:pt>
                <c:pt idx="3204">
                  <c:v>560.79999999999995</c:v>
                </c:pt>
                <c:pt idx="3205">
                  <c:v>560.89</c:v>
                </c:pt>
                <c:pt idx="3206">
                  <c:v>560.97</c:v>
                </c:pt>
                <c:pt idx="3207">
                  <c:v>561.04999999999995</c:v>
                </c:pt>
                <c:pt idx="3208">
                  <c:v>561.14</c:v>
                </c:pt>
                <c:pt idx="3209">
                  <c:v>561.22</c:v>
                </c:pt>
                <c:pt idx="3210">
                  <c:v>561.29999999999995</c:v>
                </c:pt>
                <c:pt idx="3211">
                  <c:v>561.39</c:v>
                </c:pt>
                <c:pt idx="3212">
                  <c:v>561.47</c:v>
                </c:pt>
                <c:pt idx="3213">
                  <c:v>561.54999999999995</c:v>
                </c:pt>
                <c:pt idx="3214">
                  <c:v>561.64</c:v>
                </c:pt>
                <c:pt idx="3215">
                  <c:v>561.72</c:v>
                </c:pt>
                <c:pt idx="3216">
                  <c:v>561.80999999999995</c:v>
                </c:pt>
                <c:pt idx="3217">
                  <c:v>561.89</c:v>
                </c:pt>
                <c:pt idx="3218">
                  <c:v>561.97</c:v>
                </c:pt>
                <c:pt idx="3219">
                  <c:v>562.04999999999995</c:v>
                </c:pt>
                <c:pt idx="3220">
                  <c:v>562.14</c:v>
                </c:pt>
                <c:pt idx="3221">
                  <c:v>562.22</c:v>
                </c:pt>
                <c:pt idx="3222">
                  <c:v>562.29999999999995</c:v>
                </c:pt>
                <c:pt idx="3223">
                  <c:v>562.39</c:v>
                </c:pt>
                <c:pt idx="3224">
                  <c:v>562.47</c:v>
                </c:pt>
                <c:pt idx="3225">
                  <c:v>562.54999999999995</c:v>
                </c:pt>
                <c:pt idx="3226">
                  <c:v>562.64</c:v>
                </c:pt>
                <c:pt idx="3227">
                  <c:v>562.72</c:v>
                </c:pt>
                <c:pt idx="3228">
                  <c:v>562.80999999999995</c:v>
                </c:pt>
                <c:pt idx="3229">
                  <c:v>562.89</c:v>
                </c:pt>
                <c:pt idx="3230">
                  <c:v>562.97</c:v>
                </c:pt>
                <c:pt idx="3231">
                  <c:v>563.05999999999995</c:v>
                </c:pt>
                <c:pt idx="3232">
                  <c:v>563.14</c:v>
                </c:pt>
                <c:pt idx="3233">
                  <c:v>563.22</c:v>
                </c:pt>
                <c:pt idx="3234">
                  <c:v>563.29999999999995</c:v>
                </c:pt>
                <c:pt idx="3235">
                  <c:v>563.39</c:v>
                </c:pt>
                <c:pt idx="3236">
                  <c:v>563.47</c:v>
                </c:pt>
                <c:pt idx="3237">
                  <c:v>563.55999999999995</c:v>
                </c:pt>
                <c:pt idx="3238">
                  <c:v>563.64</c:v>
                </c:pt>
                <c:pt idx="3239">
                  <c:v>563.72</c:v>
                </c:pt>
                <c:pt idx="3240">
                  <c:v>563.79999999999995</c:v>
                </c:pt>
                <c:pt idx="3241">
                  <c:v>563.89</c:v>
                </c:pt>
                <c:pt idx="3242">
                  <c:v>563.97</c:v>
                </c:pt>
                <c:pt idx="3243">
                  <c:v>564.04999999999995</c:v>
                </c:pt>
                <c:pt idx="3244">
                  <c:v>564.14</c:v>
                </c:pt>
                <c:pt idx="3245">
                  <c:v>564.22</c:v>
                </c:pt>
                <c:pt idx="3246">
                  <c:v>564.29999999999995</c:v>
                </c:pt>
                <c:pt idx="3247">
                  <c:v>564.39</c:v>
                </c:pt>
                <c:pt idx="3248">
                  <c:v>564.47</c:v>
                </c:pt>
                <c:pt idx="3249">
                  <c:v>564.54999999999995</c:v>
                </c:pt>
                <c:pt idx="3250">
                  <c:v>564.64</c:v>
                </c:pt>
                <c:pt idx="3251">
                  <c:v>564.72</c:v>
                </c:pt>
                <c:pt idx="3252">
                  <c:v>564.79999999999995</c:v>
                </c:pt>
                <c:pt idx="3253">
                  <c:v>564.89</c:v>
                </c:pt>
                <c:pt idx="3254">
                  <c:v>564.97</c:v>
                </c:pt>
                <c:pt idx="3255">
                  <c:v>565.04999999999995</c:v>
                </c:pt>
                <c:pt idx="3256">
                  <c:v>565.14</c:v>
                </c:pt>
                <c:pt idx="3257">
                  <c:v>565.22</c:v>
                </c:pt>
                <c:pt idx="3258">
                  <c:v>565.29999999999995</c:v>
                </c:pt>
                <c:pt idx="3259">
                  <c:v>565.39</c:v>
                </c:pt>
                <c:pt idx="3260">
                  <c:v>565.47</c:v>
                </c:pt>
                <c:pt idx="3261">
                  <c:v>565.55999999999995</c:v>
                </c:pt>
                <c:pt idx="3262">
                  <c:v>565.64</c:v>
                </c:pt>
                <c:pt idx="3263">
                  <c:v>565.72</c:v>
                </c:pt>
                <c:pt idx="3264">
                  <c:v>565.79999999999995</c:v>
                </c:pt>
                <c:pt idx="3265">
                  <c:v>565.89</c:v>
                </c:pt>
                <c:pt idx="3266">
                  <c:v>565.97</c:v>
                </c:pt>
                <c:pt idx="3267">
                  <c:v>566.04999999999995</c:v>
                </c:pt>
                <c:pt idx="3268">
                  <c:v>566.14</c:v>
                </c:pt>
                <c:pt idx="3269">
                  <c:v>566.22</c:v>
                </c:pt>
                <c:pt idx="3270">
                  <c:v>566.29999999999995</c:v>
                </c:pt>
                <c:pt idx="3271">
                  <c:v>566.39</c:v>
                </c:pt>
                <c:pt idx="3272">
                  <c:v>566.47</c:v>
                </c:pt>
                <c:pt idx="3273">
                  <c:v>566.54999999999995</c:v>
                </c:pt>
                <c:pt idx="3274">
                  <c:v>566.64</c:v>
                </c:pt>
                <c:pt idx="3275">
                  <c:v>566.72</c:v>
                </c:pt>
                <c:pt idx="3276">
                  <c:v>566.79999999999995</c:v>
                </c:pt>
                <c:pt idx="3277">
                  <c:v>566.89</c:v>
                </c:pt>
                <c:pt idx="3278">
                  <c:v>566.97</c:v>
                </c:pt>
                <c:pt idx="3279">
                  <c:v>567.04999999999995</c:v>
                </c:pt>
                <c:pt idx="3280">
                  <c:v>567.14</c:v>
                </c:pt>
                <c:pt idx="3281">
                  <c:v>567.22</c:v>
                </c:pt>
                <c:pt idx="3282">
                  <c:v>567.30999999999995</c:v>
                </c:pt>
                <c:pt idx="3283">
                  <c:v>567.39</c:v>
                </c:pt>
                <c:pt idx="3284">
                  <c:v>567.47</c:v>
                </c:pt>
                <c:pt idx="3285">
                  <c:v>567.55999999999995</c:v>
                </c:pt>
                <c:pt idx="3286">
                  <c:v>567.64</c:v>
                </c:pt>
                <c:pt idx="3287">
                  <c:v>567.72</c:v>
                </c:pt>
                <c:pt idx="3288">
                  <c:v>567.80999999999995</c:v>
                </c:pt>
                <c:pt idx="3289">
                  <c:v>567.89</c:v>
                </c:pt>
                <c:pt idx="3290">
                  <c:v>567.97</c:v>
                </c:pt>
                <c:pt idx="3291">
                  <c:v>568.05999999999995</c:v>
                </c:pt>
                <c:pt idx="3292">
                  <c:v>568.14</c:v>
                </c:pt>
                <c:pt idx="3293">
                  <c:v>568.22</c:v>
                </c:pt>
                <c:pt idx="3294">
                  <c:v>568.30999999999995</c:v>
                </c:pt>
                <c:pt idx="3295">
                  <c:v>568.39</c:v>
                </c:pt>
                <c:pt idx="3296">
                  <c:v>568.47</c:v>
                </c:pt>
                <c:pt idx="3297">
                  <c:v>568.55999999999995</c:v>
                </c:pt>
                <c:pt idx="3298">
                  <c:v>568.64</c:v>
                </c:pt>
                <c:pt idx="3299">
                  <c:v>568.72</c:v>
                </c:pt>
                <c:pt idx="3300">
                  <c:v>568.80999999999995</c:v>
                </c:pt>
                <c:pt idx="3301">
                  <c:v>568.89</c:v>
                </c:pt>
                <c:pt idx="3302">
                  <c:v>568.97</c:v>
                </c:pt>
                <c:pt idx="3303">
                  <c:v>569.04999999999995</c:v>
                </c:pt>
                <c:pt idx="3304">
                  <c:v>569.14</c:v>
                </c:pt>
                <c:pt idx="3305">
                  <c:v>569.22</c:v>
                </c:pt>
                <c:pt idx="3306">
                  <c:v>569.29999999999995</c:v>
                </c:pt>
                <c:pt idx="3307">
                  <c:v>569.39</c:v>
                </c:pt>
                <c:pt idx="3308">
                  <c:v>569.47</c:v>
                </c:pt>
                <c:pt idx="3309">
                  <c:v>569.54999999999995</c:v>
                </c:pt>
                <c:pt idx="3310">
                  <c:v>569.64</c:v>
                </c:pt>
                <c:pt idx="3311">
                  <c:v>569.72</c:v>
                </c:pt>
                <c:pt idx="3312">
                  <c:v>569.79999999999995</c:v>
                </c:pt>
                <c:pt idx="3313">
                  <c:v>569.89</c:v>
                </c:pt>
                <c:pt idx="3314">
                  <c:v>569.97</c:v>
                </c:pt>
                <c:pt idx="3315">
                  <c:v>570.05999999999995</c:v>
                </c:pt>
                <c:pt idx="3316">
                  <c:v>570.14</c:v>
                </c:pt>
                <c:pt idx="3317">
                  <c:v>570.22</c:v>
                </c:pt>
                <c:pt idx="3318">
                  <c:v>570.30999999999995</c:v>
                </c:pt>
                <c:pt idx="3319">
                  <c:v>570.39</c:v>
                </c:pt>
                <c:pt idx="3320">
                  <c:v>570.47</c:v>
                </c:pt>
                <c:pt idx="3321">
                  <c:v>570.55999999999995</c:v>
                </c:pt>
                <c:pt idx="3322">
                  <c:v>570.64</c:v>
                </c:pt>
                <c:pt idx="3323">
                  <c:v>570.72</c:v>
                </c:pt>
                <c:pt idx="3324">
                  <c:v>570.80999999999995</c:v>
                </c:pt>
                <c:pt idx="3325">
                  <c:v>570.89</c:v>
                </c:pt>
                <c:pt idx="3326">
                  <c:v>570.97</c:v>
                </c:pt>
                <c:pt idx="3327">
                  <c:v>571.05999999999995</c:v>
                </c:pt>
                <c:pt idx="3328">
                  <c:v>571.14</c:v>
                </c:pt>
                <c:pt idx="3329">
                  <c:v>571.22</c:v>
                </c:pt>
                <c:pt idx="3330">
                  <c:v>571.29999999999995</c:v>
                </c:pt>
                <c:pt idx="3331">
                  <c:v>571.39</c:v>
                </c:pt>
                <c:pt idx="3332">
                  <c:v>571.47</c:v>
                </c:pt>
                <c:pt idx="3333">
                  <c:v>571.55999999999995</c:v>
                </c:pt>
                <c:pt idx="3334">
                  <c:v>571.64</c:v>
                </c:pt>
                <c:pt idx="3335">
                  <c:v>571.72</c:v>
                </c:pt>
                <c:pt idx="3336">
                  <c:v>571.79999999999995</c:v>
                </c:pt>
                <c:pt idx="3337">
                  <c:v>571.89</c:v>
                </c:pt>
                <c:pt idx="3338">
                  <c:v>571.97</c:v>
                </c:pt>
                <c:pt idx="3339">
                  <c:v>572.04999999999995</c:v>
                </c:pt>
                <c:pt idx="3340">
                  <c:v>572.14</c:v>
                </c:pt>
                <c:pt idx="3341">
                  <c:v>572.22</c:v>
                </c:pt>
                <c:pt idx="3342">
                  <c:v>572.30999999999995</c:v>
                </c:pt>
                <c:pt idx="3343">
                  <c:v>572.39</c:v>
                </c:pt>
                <c:pt idx="3344">
                  <c:v>572.47</c:v>
                </c:pt>
                <c:pt idx="3345">
                  <c:v>572.54999999999995</c:v>
                </c:pt>
                <c:pt idx="3346">
                  <c:v>572.64</c:v>
                </c:pt>
                <c:pt idx="3347">
                  <c:v>572.72</c:v>
                </c:pt>
                <c:pt idx="3348">
                  <c:v>572.79999999999995</c:v>
                </c:pt>
                <c:pt idx="3349">
                  <c:v>572.89</c:v>
                </c:pt>
                <c:pt idx="3350">
                  <c:v>572.97</c:v>
                </c:pt>
                <c:pt idx="3351">
                  <c:v>573.04999999999995</c:v>
                </c:pt>
                <c:pt idx="3352">
                  <c:v>573.14</c:v>
                </c:pt>
                <c:pt idx="3353">
                  <c:v>573.22</c:v>
                </c:pt>
                <c:pt idx="3354">
                  <c:v>573.30999999999995</c:v>
                </c:pt>
                <c:pt idx="3355">
                  <c:v>573.39</c:v>
                </c:pt>
                <c:pt idx="3356">
                  <c:v>573.47</c:v>
                </c:pt>
                <c:pt idx="3357">
                  <c:v>573.55999999999995</c:v>
                </c:pt>
                <c:pt idx="3358">
                  <c:v>573.64</c:v>
                </c:pt>
                <c:pt idx="3359">
                  <c:v>573.72</c:v>
                </c:pt>
                <c:pt idx="3360">
                  <c:v>573.79999999999995</c:v>
                </c:pt>
                <c:pt idx="3361">
                  <c:v>573.89</c:v>
                </c:pt>
                <c:pt idx="3362">
                  <c:v>573.97</c:v>
                </c:pt>
                <c:pt idx="3363">
                  <c:v>574.04999999999995</c:v>
                </c:pt>
                <c:pt idx="3364">
                  <c:v>574.14</c:v>
                </c:pt>
                <c:pt idx="3365">
                  <c:v>574.22</c:v>
                </c:pt>
                <c:pt idx="3366">
                  <c:v>574.30999999999995</c:v>
                </c:pt>
                <c:pt idx="3367">
                  <c:v>574.39</c:v>
                </c:pt>
                <c:pt idx="3368">
                  <c:v>574.47</c:v>
                </c:pt>
                <c:pt idx="3369">
                  <c:v>574.54999999999995</c:v>
                </c:pt>
                <c:pt idx="3370">
                  <c:v>574.64</c:v>
                </c:pt>
                <c:pt idx="3371">
                  <c:v>574.72</c:v>
                </c:pt>
                <c:pt idx="3372">
                  <c:v>574.79999999999995</c:v>
                </c:pt>
                <c:pt idx="3373">
                  <c:v>574.89</c:v>
                </c:pt>
                <c:pt idx="3374">
                  <c:v>574.97</c:v>
                </c:pt>
                <c:pt idx="3375">
                  <c:v>575.05999999999995</c:v>
                </c:pt>
                <c:pt idx="3376">
                  <c:v>575.14</c:v>
                </c:pt>
                <c:pt idx="3377">
                  <c:v>575.22</c:v>
                </c:pt>
                <c:pt idx="3378">
                  <c:v>575.30999999999995</c:v>
                </c:pt>
                <c:pt idx="3379">
                  <c:v>575.39</c:v>
                </c:pt>
                <c:pt idx="3380">
                  <c:v>575.47</c:v>
                </c:pt>
                <c:pt idx="3381">
                  <c:v>575.55999999999995</c:v>
                </c:pt>
                <c:pt idx="3382">
                  <c:v>575.64</c:v>
                </c:pt>
                <c:pt idx="3383">
                  <c:v>575.72</c:v>
                </c:pt>
                <c:pt idx="3384">
                  <c:v>575.80999999999995</c:v>
                </c:pt>
                <c:pt idx="3385">
                  <c:v>575.89</c:v>
                </c:pt>
                <c:pt idx="3386">
                  <c:v>575.97</c:v>
                </c:pt>
                <c:pt idx="3387">
                  <c:v>576.04999999999995</c:v>
                </c:pt>
                <c:pt idx="3388">
                  <c:v>576.14</c:v>
                </c:pt>
                <c:pt idx="3389">
                  <c:v>576.22</c:v>
                </c:pt>
                <c:pt idx="3390">
                  <c:v>576.29999999999995</c:v>
                </c:pt>
                <c:pt idx="3391">
                  <c:v>576.39</c:v>
                </c:pt>
                <c:pt idx="3392">
                  <c:v>576.47</c:v>
                </c:pt>
                <c:pt idx="3393">
                  <c:v>576.54999999999995</c:v>
                </c:pt>
                <c:pt idx="3394">
                  <c:v>576.64</c:v>
                </c:pt>
                <c:pt idx="3395">
                  <c:v>576.72</c:v>
                </c:pt>
                <c:pt idx="3396">
                  <c:v>576.80999999999995</c:v>
                </c:pt>
                <c:pt idx="3397">
                  <c:v>576.89</c:v>
                </c:pt>
                <c:pt idx="3398">
                  <c:v>576.97</c:v>
                </c:pt>
                <c:pt idx="3399">
                  <c:v>577.05999999999995</c:v>
                </c:pt>
                <c:pt idx="3400">
                  <c:v>577.14</c:v>
                </c:pt>
                <c:pt idx="3401">
                  <c:v>577.22</c:v>
                </c:pt>
                <c:pt idx="3402">
                  <c:v>577.30999999999995</c:v>
                </c:pt>
                <c:pt idx="3403">
                  <c:v>577.39</c:v>
                </c:pt>
                <c:pt idx="3404">
                  <c:v>577.47</c:v>
                </c:pt>
                <c:pt idx="3405">
                  <c:v>577.55999999999995</c:v>
                </c:pt>
                <c:pt idx="3406">
                  <c:v>577.64</c:v>
                </c:pt>
                <c:pt idx="3407">
                  <c:v>577.72</c:v>
                </c:pt>
                <c:pt idx="3408">
                  <c:v>577.80999999999995</c:v>
                </c:pt>
                <c:pt idx="3409">
                  <c:v>577.89</c:v>
                </c:pt>
                <c:pt idx="3410">
                  <c:v>577.97</c:v>
                </c:pt>
                <c:pt idx="3411">
                  <c:v>578.05999999999995</c:v>
                </c:pt>
                <c:pt idx="3412">
                  <c:v>578.14</c:v>
                </c:pt>
                <c:pt idx="3413">
                  <c:v>578.22</c:v>
                </c:pt>
                <c:pt idx="3414">
                  <c:v>578.30999999999995</c:v>
                </c:pt>
                <c:pt idx="3415">
                  <c:v>578.39</c:v>
                </c:pt>
                <c:pt idx="3416">
                  <c:v>578.47</c:v>
                </c:pt>
                <c:pt idx="3417">
                  <c:v>578.55999999999995</c:v>
                </c:pt>
                <c:pt idx="3418">
                  <c:v>578.64</c:v>
                </c:pt>
                <c:pt idx="3419">
                  <c:v>578.72</c:v>
                </c:pt>
                <c:pt idx="3420">
                  <c:v>578.80999999999995</c:v>
                </c:pt>
                <c:pt idx="3421">
                  <c:v>578.89</c:v>
                </c:pt>
                <c:pt idx="3422">
                  <c:v>578.97</c:v>
                </c:pt>
                <c:pt idx="3423">
                  <c:v>579.05999999999995</c:v>
                </c:pt>
                <c:pt idx="3424">
                  <c:v>579.14</c:v>
                </c:pt>
                <c:pt idx="3425">
                  <c:v>579.22</c:v>
                </c:pt>
                <c:pt idx="3426">
                  <c:v>579.30999999999995</c:v>
                </c:pt>
                <c:pt idx="3427">
                  <c:v>579.39</c:v>
                </c:pt>
                <c:pt idx="3428">
                  <c:v>579.47</c:v>
                </c:pt>
                <c:pt idx="3429">
                  <c:v>579.55999999999995</c:v>
                </c:pt>
                <c:pt idx="3430">
                  <c:v>579.64</c:v>
                </c:pt>
                <c:pt idx="3431">
                  <c:v>579.72</c:v>
                </c:pt>
                <c:pt idx="3432">
                  <c:v>579.80999999999995</c:v>
                </c:pt>
                <c:pt idx="3433">
                  <c:v>579.89</c:v>
                </c:pt>
                <c:pt idx="3434">
                  <c:v>579.97</c:v>
                </c:pt>
                <c:pt idx="3435">
                  <c:v>580.05999999999995</c:v>
                </c:pt>
                <c:pt idx="3436">
                  <c:v>580.14</c:v>
                </c:pt>
                <c:pt idx="3437">
                  <c:v>580.22</c:v>
                </c:pt>
                <c:pt idx="3438">
                  <c:v>580.30999999999995</c:v>
                </c:pt>
                <c:pt idx="3439">
                  <c:v>580.39</c:v>
                </c:pt>
                <c:pt idx="3440">
                  <c:v>580.47</c:v>
                </c:pt>
                <c:pt idx="3441">
                  <c:v>580.55999999999995</c:v>
                </c:pt>
                <c:pt idx="3442">
                  <c:v>580.64</c:v>
                </c:pt>
                <c:pt idx="3443">
                  <c:v>580.72</c:v>
                </c:pt>
                <c:pt idx="3444">
                  <c:v>580.80999999999995</c:v>
                </c:pt>
                <c:pt idx="3445">
                  <c:v>580.89</c:v>
                </c:pt>
                <c:pt idx="3446">
                  <c:v>580.97</c:v>
                </c:pt>
                <c:pt idx="3447">
                  <c:v>581.04999999999995</c:v>
                </c:pt>
                <c:pt idx="3448">
                  <c:v>581.14</c:v>
                </c:pt>
                <c:pt idx="3449">
                  <c:v>581.22</c:v>
                </c:pt>
                <c:pt idx="3450">
                  <c:v>581.30999999999995</c:v>
                </c:pt>
                <c:pt idx="3451">
                  <c:v>581.39</c:v>
                </c:pt>
                <c:pt idx="3452">
                  <c:v>581.47</c:v>
                </c:pt>
                <c:pt idx="3453">
                  <c:v>581.55999999999995</c:v>
                </c:pt>
                <c:pt idx="3454">
                  <c:v>581.64</c:v>
                </c:pt>
                <c:pt idx="3455">
                  <c:v>581.72</c:v>
                </c:pt>
                <c:pt idx="3456">
                  <c:v>581.80999999999995</c:v>
                </c:pt>
                <c:pt idx="3457">
                  <c:v>581.89</c:v>
                </c:pt>
                <c:pt idx="3458">
                  <c:v>581.97</c:v>
                </c:pt>
                <c:pt idx="3459">
                  <c:v>582.05999999999995</c:v>
                </c:pt>
                <c:pt idx="3460">
                  <c:v>582.14</c:v>
                </c:pt>
                <c:pt idx="3461">
                  <c:v>582.22</c:v>
                </c:pt>
                <c:pt idx="3462">
                  <c:v>582.30999999999995</c:v>
                </c:pt>
                <c:pt idx="3463">
                  <c:v>582.39</c:v>
                </c:pt>
                <c:pt idx="3464">
                  <c:v>582.47</c:v>
                </c:pt>
                <c:pt idx="3465">
                  <c:v>582.55999999999995</c:v>
                </c:pt>
                <c:pt idx="3466">
                  <c:v>582.64</c:v>
                </c:pt>
                <c:pt idx="3467">
                  <c:v>582.72</c:v>
                </c:pt>
                <c:pt idx="3468">
                  <c:v>582.80999999999995</c:v>
                </c:pt>
                <c:pt idx="3469">
                  <c:v>582.89</c:v>
                </c:pt>
                <c:pt idx="3470">
                  <c:v>582.97</c:v>
                </c:pt>
                <c:pt idx="3471">
                  <c:v>583.04999999999995</c:v>
                </c:pt>
                <c:pt idx="3472">
                  <c:v>583.14</c:v>
                </c:pt>
                <c:pt idx="3473">
                  <c:v>583.22</c:v>
                </c:pt>
                <c:pt idx="3474">
                  <c:v>583.29999999999995</c:v>
                </c:pt>
                <c:pt idx="3475">
                  <c:v>583.39</c:v>
                </c:pt>
                <c:pt idx="3476">
                  <c:v>583.47</c:v>
                </c:pt>
                <c:pt idx="3477">
                  <c:v>583.55999999999995</c:v>
                </c:pt>
                <c:pt idx="3478">
                  <c:v>583.64</c:v>
                </c:pt>
                <c:pt idx="3479">
                  <c:v>583.72</c:v>
                </c:pt>
                <c:pt idx="3480">
                  <c:v>583.79999999999995</c:v>
                </c:pt>
                <c:pt idx="3481">
                  <c:v>583.89</c:v>
                </c:pt>
                <c:pt idx="3482">
                  <c:v>583.97</c:v>
                </c:pt>
                <c:pt idx="3483">
                  <c:v>584.04999999999995</c:v>
                </c:pt>
                <c:pt idx="3484">
                  <c:v>584.14</c:v>
                </c:pt>
                <c:pt idx="3485">
                  <c:v>584.22</c:v>
                </c:pt>
                <c:pt idx="3486">
                  <c:v>584.30999999999995</c:v>
                </c:pt>
                <c:pt idx="3487">
                  <c:v>584.39</c:v>
                </c:pt>
                <c:pt idx="3488">
                  <c:v>584.47</c:v>
                </c:pt>
                <c:pt idx="3489">
                  <c:v>584.55999999999995</c:v>
                </c:pt>
                <c:pt idx="3490">
                  <c:v>584.64</c:v>
                </c:pt>
                <c:pt idx="3491">
                  <c:v>584.72</c:v>
                </c:pt>
                <c:pt idx="3492">
                  <c:v>584.79999999999995</c:v>
                </c:pt>
                <c:pt idx="3493">
                  <c:v>584.89</c:v>
                </c:pt>
                <c:pt idx="3494">
                  <c:v>584.97</c:v>
                </c:pt>
                <c:pt idx="3495">
                  <c:v>585.04999999999995</c:v>
                </c:pt>
                <c:pt idx="3496">
                  <c:v>585.14</c:v>
                </c:pt>
                <c:pt idx="3497">
                  <c:v>585.22</c:v>
                </c:pt>
                <c:pt idx="3498">
                  <c:v>585.29999999999995</c:v>
                </c:pt>
                <c:pt idx="3499">
                  <c:v>585.39</c:v>
                </c:pt>
                <c:pt idx="3500">
                  <c:v>585.47</c:v>
                </c:pt>
                <c:pt idx="3501">
                  <c:v>585.54999999999995</c:v>
                </c:pt>
                <c:pt idx="3502">
                  <c:v>585.64</c:v>
                </c:pt>
                <c:pt idx="3503">
                  <c:v>585.72</c:v>
                </c:pt>
                <c:pt idx="3504">
                  <c:v>585.79999999999995</c:v>
                </c:pt>
                <c:pt idx="3505">
                  <c:v>585.89</c:v>
                </c:pt>
                <c:pt idx="3506">
                  <c:v>585.97</c:v>
                </c:pt>
                <c:pt idx="3507">
                  <c:v>586.04999999999995</c:v>
                </c:pt>
                <c:pt idx="3508">
                  <c:v>586.14</c:v>
                </c:pt>
                <c:pt idx="3509">
                  <c:v>586.22</c:v>
                </c:pt>
                <c:pt idx="3510">
                  <c:v>586.29999999999995</c:v>
                </c:pt>
                <c:pt idx="3511">
                  <c:v>586.39</c:v>
                </c:pt>
                <c:pt idx="3512">
                  <c:v>586.47</c:v>
                </c:pt>
                <c:pt idx="3513">
                  <c:v>586.54999999999995</c:v>
                </c:pt>
                <c:pt idx="3514">
                  <c:v>586.63</c:v>
                </c:pt>
                <c:pt idx="3515">
                  <c:v>586.72</c:v>
                </c:pt>
                <c:pt idx="3516">
                  <c:v>586.79999999999995</c:v>
                </c:pt>
                <c:pt idx="3517">
                  <c:v>586.89</c:v>
                </c:pt>
                <c:pt idx="3518">
                  <c:v>586.97</c:v>
                </c:pt>
                <c:pt idx="3519">
                  <c:v>587.04999999999995</c:v>
                </c:pt>
                <c:pt idx="3520">
                  <c:v>587.14</c:v>
                </c:pt>
                <c:pt idx="3521">
                  <c:v>587.22</c:v>
                </c:pt>
                <c:pt idx="3522">
                  <c:v>587.29999999999995</c:v>
                </c:pt>
                <c:pt idx="3523">
                  <c:v>587.38</c:v>
                </c:pt>
                <c:pt idx="3524">
                  <c:v>587.47</c:v>
                </c:pt>
                <c:pt idx="3525">
                  <c:v>587.54999999999995</c:v>
                </c:pt>
                <c:pt idx="3526">
                  <c:v>587.63</c:v>
                </c:pt>
                <c:pt idx="3527">
                  <c:v>587.72</c:v>
                </c:pt>
                <c:pt idx="3528">
                  <c:v>587.79999999999995</c:v>
                </c:pt>
                <c:pt idx="3529">
                  <c:v>587.89</c:v>
                </c:pt>
                <c:pt idx="3530">
                  <c:v>587.97</c:v>
                </c:pt>
                <c:pt idx="3531">
                  <c:v>588.04999999999995</c:v>
                </c:pt>
                <c:pt idx="3532">
                  <c:v>588.13</c:v>
                </c:pt>
                <c:pt idx="3533">
                  <c:v>588.22</c:v>
                </c:pt>
                <c:pt idx="3534">
                  <c:v>588.29999999999995</c:v>
                </c:pt>
                <c:pt idx="3535">
                  <c:v>588.38</c:v>
                </c:pt>
                <c:pt idx="3536">
                  <c:v>588.47</c:v>
                </c:pt>
                <c:pt idx="3537">
                  <c:v>588.54999999999995</c:v>
                </c:pt>
                <c:pt idx="3538">
                  <c:v>588.63</c:v>
                </c:pt>
                <c:pt idx="3539">
                  <c:v>588.72</c:v>
                </c:pt>
                <c:pt idx="3540">
                  <c:v>588.79999999999995</c:v>
                </c:pt>
                <c:pt idx="3541">
                  <c:v>588.88</c:v>
                </c:pt>
                <c:pt idx="3542">
                  <c:v>588.97</c:v>
                </c:pt>
                <c:pt idx="3543">
                  <c:v>589.04999999999995</c:v>
                </c:pt>
                <c:pt idx="3544">
                  <c:v>589.13</c:v>
                </c:pt>
                <c:pt idx="3545">
                  <c:v>589.22</c:v>
                </c:pt>
                <c:pt idx="3546">
                  <c:v>589.29999999999995</c:v>
                </c:pt>
                <c:pt idx="3547">
                  <c:v>589.38</c:v>
                </c:pt>
                <c:pt idx="3548">
                  <c:v>589.47</c:v>
                </c:pt>
                <c:pt idx="3549">
                  <c:v>589.54999999999995</c:v>
                </c:pt>
                <c:pt idx="3550">
                  <c:v>589.63</c:v>
                </c:pt>
                <c:pt idx="3551">
                  <c:v>589.72</c:v>
                </c:pt>
                <c:pt idx="3552">
                  <c:v>589.79999999999995</c:v>
                </c:pt>
                <c:pt idx="3553">
                  <c:v>589.88</c:v>
                </c:pt>
                <c:pt idx="3554">
                  <c:v>589.97</c:v>
                </c:pt>
                <c:pt idx="3555">
                  <c:v>590.04999999999995</c:v>
                </c:pt>
                <c:pt idx="3556">
                  <c:v>590.14</c:v>
                </c:pt>
                <c:pt idx="3557">
                  <c:v>590.22</c:v>
                </c:pt>
                <c:pt idx="3558">
                  <c:v>590.29999999999995</c:v>
                </c:pt>
                <c:pt idx="3559">
                  <c:v>590.38</c:v>
                </c:pt>
                <c:pt idx="3560">
                  <c:v>590.47</c:v>
                </c:pt>
                <c:pt idx="3561">
                  <c:v>590.54999999999995</c:v>
                </c:pt>
                <c:pt idx="3562">
                  <c:v>590.63</c:v>
                </c:pt>
                <c:pt idx="3563">
                  <c:v>590.72</c:v>
                </c:pt>
                <c:pt idx="3564">
                  <c:v>590.79999999999995</c:v>
                </c:pt>
                <c:pt idx="3565">
                  <c:v>590.88</c:v>
                </c:pt>
                <c:pt idx="3566">
                  <c:v>590.97</c:v>
                </c:pt>
                <c:pt idx="3567">
                  <c:v>591.04999999999995</c:v>
                </c:pt>
                <c:pt idx="3568">
                  <c:v>591.13</c:v>
                </c:pt>
                <c:pt idx="3569">
                  <c:v>591.22</c:v>
                </c:pt>
                <c:pt idx="3570">
                  <c:v>591.29999999999995</c:v>
                </c:pt>
                <c:pt idx="3571">
                  <c:v>591.38</c:v>
                </c:pt>
                <c:pt idx="3572">
                  <c:v>591.47</c:v>
                </c:pt>
                <c:pt idx="3573">
                  <c:v>591.54999999999995</c:v>
                </c:pt>
                <c:pt idx="3574">
                  <c:v>591.63</c:v>
                </c:pt>
                <c:pt idx="3575">
                  <c:v>591.72</c:v>
                </c:pt>
                <c:pt idx="3576">
                  <c:v>591.79999999999995</c:v>
                </c:pt>
                <c:pt idx="3577">
                  <c:v>591.88</c:v>
                </c:pt>
                <c:pt idx="3578">
                  <c:v>591.97</c:v>
                </c:pt>
                <c:pt idx="3579">
                  <c:v>592.04999999999995</c:v>
                </c:pt>
                <c:pt idx="3580">
                  <c:v>592.13</c:v>
                </c:pt>
                <c:pt idx="3581">
                  <c:v>592.22</c:v>
                </c:pt>
                <c:pt idx="3582">
                  <c:v>592.29999999999995</c:v>
                </c:pt>
                <c:pt idx="3583">
                  <c:v>592.38</c:v>
                </c:pt>
                <c:pt idx="3584">
                  <c:v>592.47</c:v>
                </c:pt>
                <c:pt idx="3585">
                  <c:v>592.54999999999995</c:v>
                </c:pt>
                <c:pt idx="3586">
                  <c:v>592.63</c:v>
                </c:pt>
                <c:pt idx="3587">
                  <c:v>592.72</c:v>
                </c:pt>
                <c:pt idx="3588">
                  <c:v>592.79999999999995</c:v>
                </c:pt>
                <c:pt idx="3589">
                  <c:v>592.89</c:v>
                </c:pt>
                <c:pt idx="3590">
                  <c:v>592.97</c:v>
                </c:pt>
                <c:pt idx="3591">
                  <c:v>593.04999999999995</c:v>
                </c:pt>
                <c:pt idx="3592">
                  <c:v>593.13</c:v>
                </c:pt>
                <c:pt idx="3593">
                  <c:v>593.22</c:v>
                </c:pt>
                <c:pt idx="3594">
                  <c:v>593.29999999999995</c:v>
                </c:pt>
                <c:pt idx="3595">
                  <c:v>593.38</c:v>
                </c:pt>
                <c:pt idx="3596">
                  <c:v>593.47</c:v>
                </c:pt>
                <c:pt idx="3597">
                  <c:v>593.54999999999995</c:v>
                </c:pt>
                <c:pt idx="3598">
                  <c:v>593.63</c:v>
                </c:pt>
                <c:pt idx="3599">
                  <c:v>593.72</c:v>
                </c:pt>
                <c:pt idx="3600">
                  <c:v>593.79999999999995</c:v>
                </c:pt>
                <c:pt idx="3601">
                  <c:v>593.88</c:v>
                </c:pt>
                <c:pt idx="3602">
                  <c:v>593.97</c:v>
                </c:pt>
                <c:pt idx="3603">
                  <c:v>594.04999999999995</c:v>
                </c:pt>
                <c:pt idx="3604">
                  <c:v>594.14</c:v>
                </c:pt>
                <c:pt idx="3605">
                  <c:v>594.22</c:v>
                </c:pt>
                <c:pt idx="3606">
                  <c:v>594.29999999999995</c:v>
                </c:pt>
                <c:pt idx="3607">
                  <c:v>594.38</c:v>
                </c:pt>
                <c:pt idx="3608">
                  <c:v>594.47</c:v>
                </c:pt>
                <c:pt idx="3609">
                  <c:v>594.54999999999995</c:v>
                </c:pt>
                <c:pt idx="3610">
                  <c:v>594.63</c:v>
                </c:pt>
                <c:pt idx="3611">
                  <c:v>594.72</c:v>
                </c:pt>
                <c:pt idx="3612">
                  <c:v>594.79999999999995</c:v>
                </c:pt>
                <c:pt idx="3613">
                  <c:v>594.88</c:v>
                </c:pt>
                <c:pt idx="3614">
                  <c:v>594.97</c:v>
                </c:pt>
                <c:pt idx="3615">
                  <c:v>595.04999999999995</c:v>
                </c:pt>
                <c:pt idx="3616">
                  <c:v>595.14</c:v>
                </c:pt>
                <c:pt idx="3617">
                  <c:v>595.22</c:v>
                </c:pt>
                <c:pt idx="3618">
                  <c:v>595.29999999999995</c:v>
                </c:pt>
                <c:pt idx="3619">
                  <c:v>595.39</c:v>
                </c:pt>
                <c:pt idx="3620">
                  <c:v>595.47</c:v>
                </c:pt>
                <c:pt idx="3621">
                  <c:v>595.54999999999995</c:v>
                </c:pt>
                <c:pt idx="3622">
                  <c:v>595.64</c:v>
                </c:pt>
                <c:pt idx="3623">
                  <c:v>595.72</c:v>
                </c:pt>
                <c:pt idx="3624">
                  <c:v>595.79999999999995</c:v>
                </c:pt>
                <c:pt idx="3625">
                  <c:v>595.89</c:v>
                </c:pt>
                <c:pt idx="3626">
                  <c:v>595.97</c:v>
                </c:pt>
                <c:pt idx="3627">
                  <c:v>596.04999999999995</c:v>
                </c:pt>
                <c:pt idx="3628">
                  <c:v>596.14</c:v>
                </c:pt>
                <c:pt idx="3629">
                  <c:v>596.22</c:v>
                </c:pt>
                <c:pt idx="3630">
                  <c:v>596.29999999999995</c:v>
                </c:pt>
                <c:pt idx="3631">
                  <c:v>596.39</c:v>
                </c:pt>
                <c:pt idx="3632">
                  <c:v>596.47</c:v>
                </c:pt>
                <c:pt idx="3633">
                  <c:v>596.54999999999995</c:v>
                </c:pt>
                <c:pt idx="3634">
                  <c:v>596.64</c:v>
                </c:pt>
                <c:pt idx="3635">
                  <c:v>596.72</c:v>
                </c:pt>
                <c:pt idx="3636">
                  <c:v>596.79999999999995</c:v>
                </c:pt>
                <c:pt idx="3637">
                  <c:v>596.89</c:v>
                </c:pt>
                <c:pt idx="3638">
                  <c:v>596.97</c:v>
                </c:pt>
                <c:pt idx="3639">
                  <c:v>597.04999999999995</c:v>
                </c:pt>
                <c:pt idx="3640">
                  <c:v>597.14</c:v>
                </c:pt>
                <c:pt idx="3641">
                  <c:v>597.22</c:v>
                </c:pt>
                <c:pt idx="3642">
                  <c:v>597.29999999999995</c:v>
                </c:pt>
                <c:pt idx="3643">
                  <c:v>597.39</c:v>
                </c:pt>
                <c:pt idx="3644">
                  <c:v>597.47</c:v>
                </c:pt>
                <c:pt idx="3645">
                  <c:v>597.54999999999995</c:v>
                </c:pt>
                <c:pt idx="3646">
                  <c:v>597.64</c:v>
                </c:pt>
                <c:pt idx="3647">
                  <c:v>597.72</c:v>
                </c:pt>
                <c:pt idx="3648">
                  <c:v>597.79999999999995</c:v>
                </c:pt>
                <c:pt idx="3649">
                  <c:v>597.89</c:v>
                </c:pt>
                <c:pt idx="3650">
                  <c:v>597.97</c:v>
                </c:pt>
                <c:pt idx="3651">
                  <c:v>598.04999999999995</c:v>
                </c:pt>
                <c:pt idx="3652">
                  <c:v>598.14</c:v>
                </c:pt>
                <c:pt idx="3653">
                  <c:v>598.22</c:v>
                </c:pt>
                <c:pt idx="3654">
                  <c:v>598.30999999999995</c:v>
                </c:pt>
                <c:pt idx="3655">
                  <c:v>598.39</c:v>
                </c:pt>
                <c:pt idx="3656">
                  <c:v>598.47</c:v>
                </c:pt>
                <c:pt idx="3657">
                  <c:v>598.54999999999995</c:v>
                </c:pt>
                <c:pt idx="3658">
                  <c:v>598.64</c:v>
                </c:pt>
                <c:pt idx="3659">
                  <c:v>598.72</c:v>
                </c:pt>
                <c:pt idx="3660">
                  <c:v>598.80999999999995</c:v>
                </c:pt>
                <c:pt idx="3661">
                  <c:v>598.89</c:v>
                </c:pt>
                <c:pt idx="3662">
                  <c:v>598.97</c:v>
                </c:pt>
                <c:pt idx="3663">
                  <c:v>599.04999999999995</c:v>
                </c:pt>
                <c:pt idx="3664">
                  <c:v>599.14</c:v>
                </c:pt>
                <c:pt idx="3665">
                  <c:v>599.22</c:v>
                </c:pt>
                <c:pt idx="3666">
                  <c:v>599.29999999999995</c:v>
                </c:pt>
                <c:pt idx="3667">
                  <c:v>599.39</c:v>
                </c:pt>
                <c:pt idx="3668">
                  <c:v>599.47</c:v>
                </c:pt>
                <c:pt idx="3669">
                  <c:v>599.55999999999995</c:v>
                </c:pt>
                <c:pt idx="3670">
                  <c:v>599.64</c:v>
                </c:pt>
                <c:pt idx="3671">
                  <c:v>599.72</c:v>
                </c:pt>
                <c:pt idx="3672">
                  <c:v>599.79999999999995</c:v>
                </c:pt>
                <c:pt idx="3673">
                  <c:v>599.89</c:v>
                </c:pt>
                <c:pt idx="3674">
                  <c:v>599.97</c:v>
                </c:pt>
                <c:pt idx="3675">
                  <c:v>600.05999999999995</c:v>
                </c:pt>
                <c:pt idx="3676">
                  <c:v>600.14</c:v>
                </c:pt>
                <c:pt idx="3677">
                  <c:v>600.22</c:v>
                </c:pt>
                <c:pt idx="3678">
                  <c:v>600.30999999999995</c:v>
                </c:pt>
                <c:pt idx="3679">
                  <c:v>600.39</c:v>
                </c:pt>
                <c:pt idx="3680">
                  <c:v>600.47</c:v>
                </c:pt>
                <c:pt idx="3681">
                  <c:v>600.55999999999995</c:v>
                </c:pt>
                <c:pt idx="3682">
                  <c:v>600.64</c:v>
                </c:pt>
                <c:pt idx="3683">
                  <c:v>600.72</c:v>
                </c:pt>
                <c:pt idx="3684">
                  <c:v>600.80999999999995</c:v>
                </c:pt>
                <c:pt idx="3685">
                  <c:v>600.89</c:v>
                </c:pt>
                <c:pt idx="3686">
                  <c:v>600.97</c:v>
                </c:pt>
                <c:pt idx="3687">
                  <c:v>601.05999999999995</c:v>
                </c:pt>
                <c:pt idx="3688">
                  <c:v>601.14</c:v>
                </c:pt>
                <c:pt idx="3689">
                  <c:v>601.22</c:v>
                </c:pt>
                <c:pt idx="3690">
                  <c:v>601.30999999999995</c:v>
                </c:pt>
                <c:pt idx="3691">
                  <c:v>601.39</c:v>
                </c:pt>
                <c:pt idx="3692">
                  <c:v>601.47</c:v>
                </c:pt>
                <c:pt idx="3693">
                  <c:v>601.55999999999995</c:v>
                </c:pt>
                <c:pt idx="3694">
                  <c:v>601.64</c:v>
                </c:pt>
                <c:pt idx="3695">
                  <c:v>601.72</c:v>
                </c:pt>
                <c:pt idx="3696">
                  <c:v>601.80999999999995</c:v>
                </c:pt>
                <c:pt idx="3697">
                  <c:v>601.89</c:v>
                </c:pt>
                <c:pt idx="3698">
                  <c:v>601.97</c:v>
                </c:pt>
                <c:pt idx="3699">
                  <c:v>602.05999999999995</c:v>
                </c:pt>
                <c:pt idx="3700">
                  <c:v>602.14</c:v>
                </c:pt>
                <c:pt idx="3701">
                  <c:v>602.23</c:v>
                </c:pt>
                <c:pt idx="3702">
                  <c:v>602.30999999999995</c:v>
                </c:pt>
                <c:pt idx="3703">
                  <c:v>602.39</c:v>
                </c:pt>
                <c:pt idx="3704">
                  <c:v>602.48</c:v>
                </c:pt>
                <c:pt idx="3705">
                  <c:v>602.55999999999995</c:v>
                </c:pt>
                <c:pt idx="3706">
                  <c:v>602.64</c:v>
                </c:pt>
                <c:pt idx="3707">
                  <c:v>602.72</c:v>
                </c:pt>
                <c:pt idx="3708">
                  <c:v>602.80999999999995</c:v>
                </c:pt>
                <c:pt idx="3709">
                  <c:v>602.89</c:v>
                </c:pt>
                <c:pt idx="3710">
                  <c:v>602.98</c:v>
                </c:pt>
                <c:pt idx="3711">
                  <c:v>603.05999999999995</c:v>
                </c:pt>
                <c:pt idx="3712">
                  <c:v>603.14</c:v>
                </c:pt>
                <c:pt idx="3713">
                  <c:v>603.22</c:v>
                </c:pt>
                <c:pt idx="3714">
                  <c:v>603.30999999999995</c:v>
                </c:pt>
                <c:pt idx="3715">
                  <c:v>603.39</c:v>
                </c:pt>
                <c:pt idx="3716">
                  <c:v>603.47</c:v>
                </c:pt>
                <c:pt idx="3717">
                  <c:v>603.55999999999995</c:v>
                </c:pt>
                <c:pt idx="3718">
                  <c:v>603.64</c:v>
                </c:pt>
                <c:pt idx="3719">
                  <c:v>603.72</c:v>
                </c:pt>
                <c:pt idx="3720">
                  <c:v>603.80999999999995</c:v>
                </c:pt>
                <c:pt idx="3721">
                  <c:v>603.89</c:v>
                </c:pt>
                <c:pt idx="3722">
                  <c:v>603.98</c:v>
                </c:pt>
                <c:pt idx="3723">
                  <c:v>604.05999999999995</c:v>
                </c:pt>
                <c:pt idx="3724">
                  <c:v>604.14</c:v>
                </c:pt>
                <c:pt idx="3725">
                  <c:v>604.23</c:v>
                </c:pt>
                <c:pt idx="3726">
                  <c:v>604.30999999999995</c:v>
                </c:pt>
                <c:pt idx="3727">
                  <c:v>604.39</c:v>
                </c:pt>
                <c:pt idx="3728">
                  <c:v>604.48</c:v>
                </c:pt>
                <c:pt idx="3729">
                  <c:v>604.55999999999995</c:v>
                </c:pt>
                <c:pt idx="3730">
                  <c:v>604.64</c:v>
                </c:pt>
                <c:pt idx="3731">
                  <c:v>604.72</c:v>
                </c:pt>
                <c:pt idx="3732">
                  <c:v>604.80999999999995</c:v>
                </c:pt>
                <c:pt idx="3733">
                  <c:v>604.89</c:v>
                </c:pt>
                <c:pt idx="3734">
                  <c:v>604.98</c:v>
                </c:pt>
                <c:pt idx="3735">
                  <c:v>605.05999999999995</c:v>
                </c:pt>
                <c:pt idx="3736">
                  <c:v>605.14</c:v>
                </c:pt>
                <c:pt idx="3737">
                  <c:v>605.23</c:v>
                </c:pt>
                <c:pt idx="3738">
                  <c:v>605.30999999999995</c:v>
                </c:pt>
                <c:pt idx="3739">
                  <c:v>605.39</c:v>
                </c:pt>
                <c:pt idx="3740">
                  <c:v>605.48</c:v>
                </c:pt>
                <c:pt idx="3741">
                  <c:v>605.55999999999995</c:v>
                </c:pt>
                <c:pt idx="3742">
                  <c:v>605.64</c:v>
                </c:pt>
                <c:pt idx="3743">
                  <c:v>605.73</c:v>
                </c:pt>
                <c:pt idx="3744">
                  <c:v>605.80999999999995</c:v>
                </c:pt>
                <c:pt idx="3745">
                  <c:v>605.89</c:v>
                </c:pt>
                <c:pt idx="3746">
                  <c:v>605.98</c:v>
                </c:pt>
                <c:pt idx="3747">
                  <c:v>606.05999999999995</c:v>
                </c:pt>
                <c:pt idx="3748">
                  <c:v>606.14</c:v>
                </c:pt>
                <c:pt idx="3749">
                  <c:v>606.23</c:v>
                </c:pt>
                <c:pt idx="3750">
                  <c:v>606.30999999999995</c:v>
                </c:pt>
                <c:pt idx="3751">
                  <c:v>606.39</c:v>
                </c:pt>
                <c:pt idx="3752">
                  <c:v>606.48</c:v>
                </c:pt>
                <c:pt idx="3753">
                  <c:v>606.55999999999995</c:v>
                </c:pt>
                <c:pt idx="3754">
                  <c:v>606.64</c:v>
                </c:pt>
                <c:pt idx="3755">
                  <c:v>606.73</c:v>
                </c:pt>
                <c:pt idx="3756">
                  <c:v>606.80999999999995</c:v>
                </c:pt>
                <c:pt idx="3757">
                  <c:v>606.89</c:v>
                </c:pt>
                <c:pt idx="3758">
                  <c:v>606.98</c:v>
                </c:pt>
                <c:pt idx="3759">
                  <c:v>607.05999999999995</c:v>
                </c:pt>
                <c:pt idx="3760">
                  <c:v>607.14</c:v>
                </c:pt>
                <c:pt idx="3761">
                  <c:v>607.23</c:v>
                </c:pt>
                <c:pt idx="3762">
                  <c:v>607.30999999999995</c:v>
                </c:pt>
                <c:pt idx="3763">
                  <c:v>607.39</c:v>
                </c:pt>
                <c:pt idx="3764">
                  <c:v>607.48</c:v>
                </c:pt>
                <c:pt idx="3765">
                  <c:v>607.55999999999995</c:v>
                </c:pt>
                <c:pt idx="3766">
                  <c:v>607.64</c:v>
                </c:pt>
                <c:pt idx="3767">
                  <c:v>607.73</c:v>
                </c:pt>
                <c:pt idx="3768">
                  <c:v>607.80999999999995</c:v>
                </c:pt>
                <c:pt idx="3769">
                  <c:v>607.89</c:v>
                </c:pt>
                <c:pt idx="3770">
                  <c:v>607.98</c:v>
                </c:pt>
                <c:pt idx="3771">
                  <c:v>608.05999999999995</c:v>
                </c:pt>
                <c:pt idx="3772">
                  <c:v>608.14</c:v>
                </c:pt>
                <c:pt idx="3773">
                  <c:v>608.23</c:v>
                </c:pt>
                <c:pt idx="3774">
                  <c:v>608.30999999999995</c:v>
                </c:pt>
                <c:pt idx="3775">
                  <c:v>608.39</c:v>
                </c:pt>
                <c:pt idx="3776">
                  <c:v>608.48</c:v>
                </c:pt>
                <c:pt idx="3777">
                  <c:v>608.55999999999995</c:v>
                </c:pt>
                <c:pt idx="3778">
                  <c:v>608.64</c:v>
                </c:pt>
                <c:pt idx="3779">
                  <c:v>608.73</c:v>
                </c:pt>
                <c:pt idx="3780">
                  <c:v>608.80999999999995</c:v>
                </c:pt>
                <c:pt idx="3781">
                  <c:v>608.89</c:v>
                </c:pt>
                <c:pt idx="3782">
                  <c:v>608.98</c:v>
                </c:pt>
                <c:pt idx="3783">
                  <c:v>609.05999999999995</c:v>
                </c:pt>
                <c:pt idx="3784">
                  <c:v>609.14</c:v>
                </c:pt>
                <c:pt idx="3785">
                  <c:v>609.22</c:v>
                </c:pt>
                <c:pt idx="3786">
                  <c:v>609.30999999999995</c:v>
                </c:pt>
                <c:pt idx="3787">
                  <c:v>609.39</c:v>
                </c:pt>
                <c:pt idx="3788">
                  <c:v>609.48</c:v>
                </c:pt>
                <c:pt idx="3789">
                  <c:v>609.55999999999995</c:v>
                </c:pt>
                <c:pt idx="3790">
                  <c:v>609.64</c:v>
                </c:pt>
                <c:pt idx="3791">
                  <c:v>609.73</c:v>
                </c:pt>
                <c:pt idx="3792">
                  <c:v>609.80999999999995</c:v>
                </c:pt>
                <c:pt idx="3793">
                  <c:v>609.89</c:v>
                </c:pt>
                <c:pt idx="3794">
                  <c:v>609.98</c:v>
                </c:pt>
                <c:pt idx="3795">
                  <c:v>610.05999999999995</c:v>
                </c:pt>
                <c:pt idx="3796">
                  <c:v>610.14</c:v>
                </c:pt>
                <c:pt idx="3797">
                  <c:v>610.23</c:v>
                </c:pt>
                <c:pt idx="3798">
                  <c:v>610.30999999999995</c:v>
                </c:pt>
                <c:pt idx="3799">
                  <c:v>610.39</c:v>
                </c:pt>
                <c:pt idx="3800">
                  <c:v>610.48</c:v>
                </c:pt>
                <c:pt idx="3801">
                  <c:v>610.55999999999995</c:v>
                </c:pt>
                <c:pt idx="3802">
                  <c:v>610.64</c:v>
                </c:pt>
                <c:pt idx="3803">
                  <c:v>610.73</c:v>
                </c:pt>
                <c:pt idx="3804">
                  <c:v>610.80999999999995</c:v>
                </c:pt>
                <c:pt idx="3805">
                  <c:v>610.89</c:v>
                </c:pt>
                <c:pt idx="3806">
                  <c:v>610.98</c:v>
                </c:pt>
                <c:pt idx="3807">
                  <c:v>611.05999999999995</c:v>
                </c:pt>
                <c:pt idx="3808">
                  <c:v>611.14</c:v>
                </c:pt>
                <c:pt idx="3809">
                  <c:v>611.23</c:v>
                </c:pt>
                <c:pt idx="3810">
                  <c:v>611.30999999999995</c:v>
                </c:pt>
                <c:pt idx="3811">
                  <c:v>611.39</c:v>
                </c:pt>
                <c:pt idx="3812">
                  <c:v>611.48</c:v>
                </c:pt>
                <c:pt idx="3813">
                  <c:v>611.55999999999995</c:v>
                </c:pt>
                <c:pt idx="3814">
                  <c:v>611.64</c:v>
                </c:pt>
                <c:pt idx="3815">
                  <c:v>611.73</c:v>
                </c:pt>
                <c:pt idx="3816">
                  <c:v>611.80999999999995</c:v>
                </c:pt>
                <c:pt idx="3817">
                  <c:v>611.89</c:v>
                </c:pt>
                <c:pt idx="3818">
                  <c:v>611.98</c:v>
                </c:pt>
                <c:pt idx="3819">
                  <c:v>612.05999999999995</c:v>
                </c:pt>
                <c:pt idx="3820">
                  <c:v>612.14</c:v>
                </c:pt>
                <c:pt idx="3821">
                  <c:v>612.22</c:v>
                </c:pt>
                <c:pt idx="3822">
                  <c:v>612.30999999999995</c:v>
                </c:pt>
                <c:pt idx="3823">
                  <c:v>612.39</c:v>
                </c:pt>
                <c:pt idx="3824">
                  <c:v>612.48</c:v>
                </c:pt>
                <c:pt idx="3825">
                  <c:v>612.55999999999995</c:v>
                </c:pt>
                <c:pt idx="3826">
                  <c:v>612.64</c:v>
                </c:pt>
                <c:pt idx="3827">
                  <c:v>612.73</c:v>
                </c:pt>
                <c:pt idx="3828">
                  <c:v>612.80999999999995</c:v>
                </c:pt>
                <c:pt idx="3829">
                  <c:v>612.89</c:v>
                </c:pt>
                <c:pt idx="3830">
                  <c:v>612.98</c:v>
                </c:pt>
                <c:pt idx="3831">
                  <c:v>613.05999999999995</c:v>
                </c:pt>
                <c:pt idx="3832">
                  <c:v>613.14</c:v>
                </c:pt>
                <c:pt idx="3833">
                  <c:v>613.23</c:v>
                </c:pt>
                <c:pt idx="3834">
                  <c:v>613.30999999999995</c:v>
                </c:pt>
                <c:pt idx="3835">
                  <c:v>613.39</c:v>
                </c:pt>
                <c:pt idx="3836">
                  <c:v>613.48</c:v>
                </c:pt>
                <c:pt idx="3837">
                  <c:v>613.55999999999995</c:v>
                </c:pt>
                <c:pt idx="3838">
                  <c:v>613.65</c:v>
                </c:pt>
                <c:pt idx="3839">
                  <c:v>613.73</c:v>
                </c:pt>
                <c:pt idx="3840">
                  <c:v>613.80999999999995</c:v>
                </c:pt>
                <c:pt idx="3841">
                  <c:v>613.89</c:v>
                </c:pt>
                <c:pt idx="3842">
                  <c:v>613.98</c:v>
                </c:pt>
                <c:pt idx="3843">
                  <c:v>614.05999999999995</c:v>
                </c:pt>
                <c:pt idx="3844">
                  <c:v>614.14</c:v>
                </c:pt>
                <c:pt idx="3845">
                  <c:v>614.23</c:v>
                </c:pt>
                <c:pt idx="3846">
                  <c:v>614.30999999999995</c:v>
                </c:pt>
                <c:pt idx="3847">
                  <c:v>614.4</c:v>
                </c:pt>
                <c:pt idx="3848">
                  <c:v>614.48</c:v>
                </c:pt>
                <c:pt idx="3849">
                  <c:v>614.55999999999995</c:v>
                </c:pt>
                <c:pt idx="3850">
                  <c:v>614.64</c:v>
                </c:pt>
                <c:pt idx="3851">
                  <c:v>614.73</c:v>
                </c:pt>
                <c:pt idx="3852">
                  <c:v>614.80999999999995</c:v>
                </c:pt>
                <c:pt idx="3853">
                  <c:v>614.9</c:v>
                </c:pt>
                <c:pt idx="3854">
                  <c:v>614.98</c:v>
                </c:pt>
                <c:pt idx="3855">
                  <c:v>615.05999999999995</c:v>
                </c:pt>
                <c:pt idx="3856">
                  <c:v>615.14</c:v>
                </c:pt>
                <c:pt idx="3857">
                  <c:v>615.23</c:v>
                </c:pt>
                <c:pt idx="3858">
                  <c:v>615.30999999999995</c:v>
                </c:pt>
                <c:pt idx="3859">
                  <c:v>615.39</c:v>
                </c:pt>
                <c:pt idx="3860">
                  <c:v>615.48</c:v>
                </c:pt>
                <c:pt idx="3861">
                  <c:v>615.55999999999995</c:v>
                </c:pt>
                <c:pt idx="3862">
                  <c:v>615.64</c:v>
                </c:pt>
                <c:pt idx="3863">
                  <c:v>615.73</c:v>
                </c:pt>
                <c:pt idx="3864">
                  <c:v>615.80999999999995</c:v>
                </c:pt>
                <c:pt idx="3865">
                  <c:v>615.89</c:v>
                </c:pt>
                <c:pt idx="3866">
                  <c:v>615.98</c:v>
                </c:pt>
                <c:pt idx="3867">
                  <c:v>616.05999999999995</c:v>
                </c:pt>
                <c:pt idx="3868">
                  <c:v>616.15</c:v>
                </c:pt>
                <c:pt idx="3869">
                  <c:v>616.23</c:v>
                </c:pt>
                <c:pt idx="3870">
                  <c:v>616.30999999999995</c:v>
                </c:pt>
                <c:pt idx="3871">
                  <c:v>616.39</c:v>
                </c:pt>
                <c:pt idx="3872">
                  <c:v>616.48</c:v>
                </c:pt>
                <c:pt idx="3873">
                  <c:v>616.55999999999995</c:v>
                </c:pt>
                <c:pt idx="3874">
                  <c:v>616.65</c:v>
                </c:pt>
                <c:pt idx="3875">
                  <c:v>616.73</c:v>
                </c:pt>
                <c:pt idx="3876">
                  <c:v>616.80999999999995</c:v>
                </c:pt>
                <c:pt idx="3877">
                  <c:v>616.9</c:v>
                </c:pt>
                <c:pt idx="3878">
                  <c:v>616.98</c:v>
                </c:pt>
                <c:pt idx="3879">
                  <c:v>617.05999999999995</c:v>
                </c:pt>
                <c:pt idx="3880">
                  <c:v>617.15</c:v>
                </c:pt>
                <c:pt idx="3881">
                  <c:v>617.23</c:v>
                </c:pt>
                <c:pt idx="3882">
                  <c:v>617.30999999999995</c:v>
                </c:pt>
                <c:pt idx="3883">
                  <c:v>617.4</c:v>
                </c:pt>
                <c:pt idx="3884">
                  <c:v>617.48</c:v>
                </c:pt>
                <c:pt idx="3885">
                  <c:v>617.55999999999995</c:v>
                </c:pt>
                <c:pt idx="3886">
                  <c:v>617.65</c:v>
                </c:pt>
                <c:pt idx="3887">
                  <c:v>617.73</c:v>
                </c:pt>
                <c:pt idx="3888">
                  <c:v>617.80999999999995</c:v>
                </c:pt>
                <c:pt idx="3889">
                  <c:v>617.9</c:v>
                </c:pt>
                <c:pt idx="3890">
                  <c:v>617.98</c:v>
                </c:pt>
                <c:pt idx="3891">
                  <c:v>618.05999999999995</c:v>
                </c:pt>
                <c:pt idx="3892">
                  <c:v>618.15</c:v>
                </c:pt>
                <c:pt idx="3893">
                  <c:v>618.23</c:v>
                </c:pt>
                <c:pt idx="3894">
                  <c:v>618.30999999999995</c:v>
                </c:pt>
                <c:pt idx="3895">
                  <c:v>618.4</c:v>
                </c:pt>
                <c:pt idx="3896">
                  <c:v>618.48</c:v>
                </c:pt>
                <c:pt idx="3897">
                  <c:v>618.55999999999995</c:v>
                </c:pt>
                <c:pt idx="3898">
                  <c:v>618.65</c:v>
                </c:pt>
                <c:pt idx="3899">
                  <c:v>618.73</c:v>
                </c:pt>
                <c:pt idx="3900">
                  <c:v>618.80999999999995</c:v>
                </c:pt>
                <c:pt idx="3901">
                  <c:v>618.9</c:v>
                </c:pt>
                <c:pt idx="3902">
                  <c:v>618.98</c:v>
                </c:pt>
                <c:pt idx="3903">
                  <c:v>619.05999999999995</c:v>
                </c:pt>
                <c:pt idx="3904">
                  <c:v>619.15</c:v>
                </c:pt>
                <c:pt idx="3905">
                  <c:v>619.23</c:v>
                </c:pt>
                <c:pt idx="3906">
                  <c:v>619.31999999999994</c:v>
                </c:pt>
                <c:pt idx="3907">
                  <c:v>619.4</c:v>
                </c:pt>
                <c:pt idx="3908">
                  <c:v>619.48</c:v>
                </c:pt>
                <c:pt idx="3909">
                  <c:v>619.55999999999995</c:v>
                </c:pt>
                <c:pt idx="3910">
                  <c:v>619.65</c:v>
                </c:pt>
                <c:pt idx="3911">
                  <c:v>619.73</c:v>
                </c:pt>
                <c:pt idx="3912">
                  <c:v>619.81999999999994</c:v>
                </c:pt>
                <c:pt idx="3913">
                  <c:v>619.9</c:v>
                </c:pt>
                <c:pt idx="3914">
                  <c:v>619.98</c:v>
                </c:pt>
                <c:pt idx="3915">
                  <c:v>620.06999999999994</c:v>
                </c:pt>
                <c:pt idx="3916">
                  <c:v>620.15</c:v>
                </c:pt>
                <c:pt idx="3917">
                  <c:v>620.23</c:v>
                </c:pt>
                <c:pt idx="3918">
                  <c:v>620.31999999999994</c:v>
                </c:pt>
                <c:pt idx="3919">
                  <c:v>620.4</c:v>
                </c:pt>
                <c:pt idx="3920">
                  <c:v>620.48</c:v>
                </c:pt>
                <c:pt idx="3921">
                  <c:v>620.56999999999994</c:v>
                </c:pt>
                <c:pt idx="3922">
                  <c:v>620.65</c:v>
                </c:pt>
                <c:pt idx="3923">
                  <c:v>620.73</c:v>
                </c:pt>
                <c:pt idx="3924">
                  <c:v>620.81999999999994</c:v>
                </c:pt>
                <c:pt idx="3925">
                  <c:v>620.9</c:v>
                </c:pt>
                <c:pt idx="3926">
                  <c:v>620.98</c:v>
                </c:pt>
                <c:pt idx="3927">
                  <c:v>621.06999999999994</c:v>
                </c:pt>
                <c:pt idx="3928">
                  <c:v>621.15</c:v>
                </c:pt>
                <c:pt idx="3929">
                  <c:v>621.23</c:v>
                </c:pt>
                <c:pt idx="3930">
                  <c:v>621.31999999999994</c:v>
                </c:pt>
                <c:pt idx="3931">
                  <c:v>621.4</c:v>
                </c:pt>
                <c:pt idx="3932">
                  <c:v>621.48</c:v>
                </c:pt>
                <c:pt idx="3933">
                  <c:v>621.56999999999994</c:v>
                </c:pt>
                <c:pt idx="3934">
                  <c:v>621.65</c:v>
                </c:pt>
                <c:pt idx="3935">
                  <c:v>621.73</c:v>
                </c:pt>
                <c:pt idx="3936">
                  <c:v>621.81999999999994</c:v>
                </c:pt>
                <c:pt idx="3937">
                  <c:v>621.9</c:v>
                </c:pt>
                <c:pt idx="3938">
                  <c:v>621.98</c:v>
                </c:pt>
                <c:pt idx="3939">
                  <c:v>622.06999999999994</c:v>
                </c:pt>
                <c:pt idx="3940">
                  <c:v>622.15</c:v>
                </c:pt>
                <c:pt idx="3941">
                  <c:v>622.23</c:v>
                </c:pt>
                <c:pt idx="3942">
                  <c:v>622.31999999999994</c:v>
                </c:pt>
                <c:pt idx="3943">
                  <c:v>622.4</c:v>
                </c:pt>
                <c:pt idx="3944">
                  <c:v>622.48</c:v>
                </c:pt>
                <c:pt idx="3945">
                  <c:v>622.56999999999994</c:v>
                </c:pt>
                <c:pt idx="3946">
                  <c:v>622.65</c:v>
                </c:pt>
                <c:pt idx="3947">
                  <c:v>622.73</c:v>
                </c:pt>
                <c:pt idx="3948">
                  <c:v>622.81999999999994</c:v>
                </c:pt>
                <c:pt idx="3949">
                  <c:v>622.9</c:v>
                </c:pt>
                <c:pt idx="3950">
                  <c:v>622.99</c:v>
                </c:pt>
                <c:pt idx="3951">
                  <c:v>623.06999999999994</c:v>
                </c:pt>
                <c:pt idx="3952">
                  <c:v>623.15</c:v>
                </c:pt>
                <c:pt idx="3953">
                  <c:v>623.23</c:v>
                </c:pt>
                <c:pt idx="3954">
                  <c:v>623.31999999999994</c:v>
                </c:pt>
                <c:pt idx="3955">
                  <c:v>623.4</c:v>
                </c:pt>
                <c:pt idx="3956">
                  <c:v>623.48</c:v>
                </c:pt>
                <c:pt idx="3957">
                  <c:v>623.56999999999994</c:v>
                </c:pt>
                <c:pt idx="3958">
                  <c:v>623.65</c:v>
                </c:pt>
                <c:pt idx="3959">
                  <c:v>623.73</c:v>
                </c:pt>
                <c:pt idx="3960">
                  <c:v>623.81999999999994</c:v>
                </c:pt>
                <c:pt idx="3961">
                  <c:v>623.9</c:v>
                </c:pt>
                <c:pt idx="3962">
                  <c:v>623.98</c:v>
                </c:pt>
                <c:pt idx="3963">
                  <c:v>624.06999999999994</c:v>
                </c:pt>
                <c:pt idx="3964">
                  <c:v>624.15</c:v>
                </c:pt>
                <c:pt idx="3965">
                  <c:v>624.24</c:v>
                </c:pt>
                <c:pt idx="3966">
                  <c:v>624.31999999999994</c:v>
                </c:pt>
                <c:pt idx="3967">
                  <c:v>624.4</c:v>
                </c:pt>
                <c:pt idx="3968">
                  <c:v>624.48</c:v>
                </c:pt>
                <c:pt idx="3969">
                  <c:v>624.56999999999994</c:v>
                </c:pt>
                <c:pt idx="3970">
                  <c:v>624.65</c:v>
                </c:pt>
                <c:pt idx="3971">
                  <c:v>624.73</c:v>
                </c:pt>
                <c:pt idx="3972">
                  <c:v>624.81999999999994</c:v>
                </c:pt>
                <c:pt idx="3973">
                  <c:v>624.9</c:v>
                </c:pt>
                <c:pt idx="3974">
                  <c:v>624.99</c:v>
                </c:pt>
                <c:pt idx="3975">
                  <c:v>625.06999999999994</c:v>
                </c:pt>
                <c:pt idx="3976">
                  <c:v>625.15</c:v>
                </c:pt>
                <c:pt idx="3977">
                  <c:v>625.23</c:v>
                </c:pt>
                <c:pt idx="3978">
                  <c:v>625.31999999999994</c:v>
                </c:pt>
                <c:pt idx="3979">
                  <c:v>625.4</c:v>
                </c:pt>
                <c:pt idx="3980">
                  <c:v>625.48</c:v>
                </c:pt>
                <c:pt idx="3981">
                  <c:v>625.56999999999994</c:v>
                </c:pt>
                <c:pt idx="3982">
                  <c:v>625.65</c:v>
                </c:pt>
                <c:pt idx="3983">
                  <c:v>625.74</c:v>
                </c:pt>
                <c:pt idx="3984">
                  <c:v>625.81999999999994</c:v>
                </c:pt>
                <c:pt idx="3985">
                  <c:v>625.9</c:v>
                </c:pt>
                <c:pt idx="3986">
                  <c:v>625.98</c:v>
                </c:pt>
                <c:pt idx="3987">
                  <c:v>626.06999999999994</c:v>
                </c:pt>
                <c:pt idx="3988">
                  <c:v>626.15</c:v>
                </c:pt>
                <c:pt idx="3989">
                  <c:v>626.23</c:v>
                </c:pt>
                <c:pt idx="3990">
                  <c:v>626.31999999999994</c:v>
                </c:pt>
                <c:pt idx="3991">
                  <c:v>626.4</c:v>
                </c:pt>
                <c:pt idx="3992">
                  <c:v>626.49</c:v>
                </c:pt>
                <c:pt idx="3993">
                  <c:v>626.56999999999994</c:v>
                </c:pt>
                <c:pt idx="3994">
                  <c:v>626.65</c:v>
                </c:pt>
                <c:pt idx="3995">
                  <c:v>626.73</c:v>
                </c:pt>
                <c:pt idx="3996">
                  <c:v>626.81999999999994</c:v>
                </c:pt>
                <c:pt idx="3997">
                  <c:v>626.9</c:v>
                </c:pt>
                <c:pt idx="3998">
                  <c:v>626.99</c:v>
                </c:pt>
                <c:pt idx="3999">
                  <c:v>627.06999999999994</c:v>
                </c:pt>
                <c:pt idx="4000">
                  <c:v>627.15</c:v>
                </c:pt>
                <c:pt idx="4001">
                  <c:v>627.24</c:v>
                </c:pt>
                <c:pt idx="4002">
                  <c:v>627.31999999999994</c:v>
                </c:pt>
                <c:pt idx="4003">
                  <c:v>627.4</c:v>
                </c:pt>
                <c:pt idx="4004">
                  <c:v>627.48</c:v>
                </c:pt>
                <c:pt idx="4005">
                  <c:v>627.56999999999994</c:v>
                </c:pt>
                <c:pt idx="4006">
                  <c:v>627.65</c:v>
                </c:pt>
                <c:pt idx="4007">
                  <c:v>627.73</c:v>
                </c:pt>
                <c:pt idx="4008">
                  <c:v>627.81999999999994</c:v>
                </c:pt>
                <c:pt idx="4009">
                  <c:v>627.9</c:v>
                </c:pt>
                <c:pt idx="4010">
                  <c:v>627.98</c:v>
                </c:pt>
                <c:pt idx="4011">
                  <c:v>628.06999999999994</c:v>
                </c:pt>
                <c:pt idx="4012">
                  <c:v>628.15</c:v>
                </c:pt>
                <c:pt idx="4013">
                  <c:v>628.24</c:v>
                </c:pt>
                <c:pt idx="4014">
                  <c:v>628.31999999999994</c:v>
                </c:pt>
                <c:pt idx="4015">
                  <c:v>628.4</c:v>
                </c:pt>
                <c:pt idx="4016">
                  <c:v>628.49</c:v>
                </c:pt>
                <c:pt idx="4017">
                  <c:v>628.56999999999994</c:v>
                </c:pt>
                <c:pt idx="4018">
                  <c:v>628.65</c:v>
                </c:pt>
                <c:pt idx="4019">
                  <c:v>628.73</c:v>
                </c:pt>
                <c:pt idx="4020">
                  <c:v>628.81999999999994</c:v>
                </c:pt>
                <c:pt idx="4021">
                  <c:v>628.9</c:v>
                </c:pt>
                <c:pt idx="4022">
                  <c:v>628.99</c:v>
                </c:pt>
                <c:pt idx="4023">
                  <c:v>629.06999999999994</c:v>
                </c:pt>
                <c:pt idx="4024">
                  <c:v>629.15</c:v>
                </c:pt>
                <c:pt idx="4025">
                  <c:v>629.24</c:v>
                </c:pt>
                <c:pt idx="4026">
                  <c:v>629.31999999999994</c:v>
                </c:pt>
                <c:pt idx="4027">
                  <c:v>629.4</c:v>
                </c:pt>
                <c:pt idx="4028">
                  <c:v>629.49</c:v>
                </c:pt>
                <c:pt idx="4029">
                  <c:v>629.56999999999994</c:v>
                </c:pt>
                <c:pt idx="4030">
                  <c:v>629.65</c:v>
                </c:pt>
                <c:pt idx="4031">
                  <c:v>629.73</c:v>
                </c:pt>
                <c:pt idx="4032">
                  <c:v>629.81999999999994</c:v>
                </c:pt>
                <c:pt idx="4033">
                  <c:v>629.9</c:v>
                </c:pt>
                <c:pt idx="4034">
                  <c:v>629.99</c:v>
                </c:pt>
                <c:pt idx="4035">
                  <c:v>630.06999999999994</c:v>
                </c:pt>
                <c:pt idx="4036">
                  <c:v>630.15</c:v>
                </c:pt>
                <c:pt idx="4037">
                  <c:v>630.24</c:v>
                </c:pt>
                <c:pt idx="4038">
                  <c:v>630.31999999999994</c:v>
                </c:pt>
                <c:pt idx="4039">
                  <c:v>630.4</c:v>
                </c:pt>
                <c:pt idx="4040">
                  <c:v>630.48</c:v>
                </c:pt>
                <c:pt idx="4041">
                  <c:v>630.56999999999994</c:v>
                </c:pt>
                <c:pt idx="4042">
                  <c:v>630.65</c:v>
                </c:pt>
                <c:pt idx="4043">
                  <c:v>630.73</c:v>
                </c:pt>
                <c:pt idx="4044">
                  <c:v>630.81999999999994</c:v>
                </c:pt>
                <c:pt idx="4045">
                  <c:v>630.9</c:v>
                </c:pt>
                <c:pt idx="4046">
                  <c:v>630.98</c:v>
                </c:pt>
                <c:pt idx="4047">
                  <c:v>631.06999999999994</c:v>
                </c:pt>
                <c:pt idx="4048">
                  <c:v>631.15</c:v>
                </c:pt>
                <c:pt idx="4049">
                  <c:v>631.23</c:v>
                </c:pt>
                <c:pt idx="4050">
                  <c:v>631.31999999999994</c:v>
                </c:pt>
                <c:pt idx="4051">
                  <c:v>631.4</c:v>
                </c:pt>
                <c:pt idx="4052">
                  <c:v>631.48</c:v>
                </c:pt>
                <c:pt idx="4053">
                  <c:v>631.56999999999994</c:v>
                </c:pt>
                <c:pt idx="4054">
                  <c:v>631.65</c:v>
                </c:pt>
                <c:pt idx="4055">
                  <c:v>631.73</c:v>
                </c:pt>
                <c:pt idx="4056">
                  <c:v>631.81999999999994</c:v>
                </c:pt>
                <c:pt idx="4057">
                  <c:v>631.9</c:v>
                </c:pt>
                <c:pt idx="4058">
                  <c:v>631.98</c:v>
                </c:pt>
                <c:pt idx="4059">
                  <c:v>632.06999999999994</c:v>
                </c:pt>
                <c:pt idx="4060">
                  <c:v>632.15</c:v>
                </c:pt>
                <c:pt idx="4061">
                  <c:v>632.23</c:v>
                </c:pt>
                <c:pt idx="4062">
                  <c:v>632.31999999999994</c:v>
                </c:pt>
                <c:pt idx="4063">
                  <c:v>632.4</c:v>
                </c:pt>
                <c:pt idx="4064">
                  <c:v>632.48</c:v>
                </c:pt>
                <c:pt idx="4065">
                  <c:v>632.56999999999994</c:v>
                </c:pt>
                <c:pt idx="4066">
                  <c:v>632.65</c:v>
                </c:pt>
                <c:pt idx="4067">
                  <c:v>632.73</c:v>
                </c:pt>
                <c:pt idx="4068">
                  <c:v>632.81999999999994</c:v>
                </c:pt>
                <c:pt idx="4069">
                  <c:v>632.9</c:v>
                </c:pt>
                <c:pt idx="4070">
                  <c:v>632.98</c:v>
                </c:pt>
                <c:pt idx="4071">
                  <c:v>633.06999999999994</c:v>
                </c:pt>
                <c:pt idx="4072">
                  <c:v>633.15</c:v>
                </c:pt>
                <c:pt idx="4073">
                  <c:v>633.23</c:v>
                </c:pt>
                <c:pt idx="4074">
                  <c:v>633.31999999999994</c:v>
                </c:pt>
                <c:pt idx="4075">
                  <c:v>633.4</c:v>
                </c:pt>
                <c:pt idx="4076">
                  <c:v>633.48</c:v>
                </c:pt>
                <c:pt idx="4077">
                  <c:v>633.56999999999994</c:v>
                </c:pt>
                <c:pt idx="4078">
                  <c:v>633.65</c:v>
                </c:pt>
                <c:pt idx="4079">
                  <c:v>633.73</c:v>
                </c:pt>
                <c:pt idx="4080">
                  <c:v>633.81999999999994</c:v>
                </c:pt>
                <c:pt idx="4081">
                  <c:v>633.9</c:v>
                </c:pt>
                <c:pt idx="4082">
                  <c:v>633.98</c:v>
                </c:pt>
                <c:pt idx="4083">
                  <c:v>634.06999999999994</c:v>
                </c:pt>
                <c:pt idx="4084">
                  <c:v>634.15</c:v>
                </c:pt>
                <c:pt idx="4085">
                  <c:v>634.23</c:v>
                </c:pt>
                <c:pt idx="4086">
                  <c:v>634.31999999999994</c:v>
                </c:pt>
                <c:pt idx="4087">
                  <c:v>634.4</c:v>
                </c:pt>
                <c:pt idx="4088">
                  <c:v>634.48</c:v>
                </c:pt>
                <c:pt idx="4089">
                  <c:v>634.56999999999994</c:v>
                </c:pt>
                <c:pt idx="4090">
                  <c:v>634.65</c:v>
                </c:pt>
                <c:pt idx="4091">
                  <c:v>634.73</c:v>
                </c:pt>
                <c:pt idx="4092">
                  <c:v>634.81999999999994</c:v>
                </c:pt>
                <c:pt idx="4093">
                  <c:v>634.9</c:v>
                </c:pt>
                <c:pt idx="4094">
                  <c:v>634.98</c:v>
                </c:pt>
                <c:pt idx="4095">
                  <c:v>635.06999999999994</c:v>
                </c:pt>
                <c:pt idx="4096">
                  <c:v>635.15</c:v>
                </c:pt>
                <c:pt idx="4097">
                  <c:v>635.23</c:v>
                </c:pt>
                <c:pt idx="4098">
                  <c:v>635.31999999999994</c:v>
                </c:pt>
                <c:pt idx="4099">
                  <c:v>635.4</c:v>
                </c:pt>
                <c:pt idx="4100">
                  <c:v>635.48</c:v>
                </c:pt>
                <c:pt idx="4101">
                  <c:v>635.56999999999994</c:v>
                </c:pt>
                <c:pt idx="4102">
                  <c:v>635.65</c:v>
                </c:pt>
                <c:pt idx="4103">
                  <c:v>635.73</c:v>
                </c:pt>
                <c:pt idx="4104">
                  <c:v>635.81999999999994</c:v>
                </c:pt>
                <c:pt idx="4105">
                  <c:v>635.9</c:v>
                </c:pt>
                <c:pt idx="4106">
                  <c:v>635.98</c:v>
                </c:pt>
                <c:pt idx="4107">
                  <c:v>636.06999999999994</c:v>
                </c:pt>
                <c:pt idx="4108">
                  <c:v>636.15</c:v>
                </c:pt>
                <c:pt idx="4109">
                  <c:v>636.23</c:v>
                </c:pt>
                <c:pt idx="4110">
                  <c:v>636.30999999999995</c:v>
                </c:pt>
                <c:pt idx="4111">
                  <c:v>636.4</c:v>
                </c:pt>
                <c:pt idx="4112">
                  <c:v>636.48</c:v>
                </c:pt>
                <c:pt idx="4113">
                  <c:v>636.55999999999995</c:v>
                </c:pt>
                <c:pt idx="4114">
                  <c:v>636.65</c:v>
                </c:pt>
                <c:pt idx="4115">
                  <c:v>636.73</c:v>
                </c:pt>
                <c:pt idx="4116">
                  <c:v>636.80999999999995</c:v>
                </c:pt>
                <c:pt idx="4117">
                  <c:v>636.9</c:v>
                </c:pt>
                <c:pt idx="4118">
                  <c:v>636.98</c:v>
                </c:pt>
                <c:pt idx="4119">
                  <c:v>637.05999999999995</c:v>
                </c:pt>
                <c:pt idx="4120">
                  <c:v>637.15</c:v>
                </c:pt>
                <c:pt idx="4121">
                  <c:v>637.23</c:v>
                </c:pt>
                <c:pt idx="4122">
                  <c:v>637.30999999999995</c:v>
                </c:pt>
                <c:pt idx="4123">
                  <c:v>637.4</c:v>
                </c:pt>
                <c:pt idx="4124">
                  <c:v>637.48</c:v>
                </c:pt>
                <c:pt idx="4125">
                  <c:v>637.55999999999995</c:v>
                </c:pt>
                <c:pt idx="4126">
                  <c:v>637.65</c:v>
                </c:pt>
                <c:pt idx="4127">
                  <c:v>637.73</c:v>
                </c:pt>
                <c:pt idx="4128">
                  <c:v>637.80999999999995</c:v>
                </c:pt>
                <c:pt idx="4129">
                  <c:v>637.9</c:v>
                </c:pt>
                <c:pt idx="4130">
                  <c:v>637.98</c:v>
                </c:pt>
                <c:pt idx="4131">
                  <c:v>638.05999999999995</c:v>
                </c:pt>
                <c:pt idx="4132">
                  <c:v>638.15</c:v>
                </c:pt>
                <c:pt idx="4133">
                  <c:v>638.23</c:v>
                </c:pt>
                <c:pt idx="4134">
                  <c:v>638.30999999999995</c:v>
                </c:pt>
                <c:pt idx="4135">
                  <c:v>638.4</c:v>
                </c:pt>
                <c:pt idx="4136">
                  <c:v>638.48</c:v>
                </c:pt>
                <c:pt idx="4137">
                  <c:v>638.55999999999995</c:v>
                </c:pt>
                <c:pt idx="4138">
                  <c:v>638.65</c:v>
                </c:pt>
                <c:pt idx="4139">
                  <c:v>638.73</c:v>
                </c:pt>
                <c:pt idx="4140">
                  <c:v>638.80999999999995</c:v>
                </c:pt>
                <c:pt idx="4141">
                  <c:v>638.9</c:v>
                </c:pt>
                <c:pt idx="4142">
                  <c:v>638.98</c:v>
                </c:pt>
                <c:pt idx="4143">
                  <c:v>639.05999999999995</c:v>
                </c:pt>
                <c:pt idx="4144">
                  <c:v>639.15</c:v>
                </c:pt>
                <c:pt idx="4145">
                  <c:v>639.23</c:v>
                </c:pt>
                <c:pt idx="4146">
                  <c:v>639.30999999999995</c:v>
                </c:pt>
                <c:pt idx="4147">
                  <c:v>639.4</c:v>
                </c:pt>
                <c:pt idx="4148">
                  <c:v>639.48</c:v>
                </c:pt>
                <c:pt idx="4149">
                  <c:v>639.55999999999995</c:v>
                </c:pt>
                <c:pt idx="4150">
                  <c:v>639.65</c:v>
                </c:pt>
                <c:pt idx="4151">
                  <c:v>639.73</c:v>
                </c:pt>
                <c:pt idx="4152">
                  <c:v>639.80999999999995</c:v>
                </c:pt>
                <c:pt idx="4153">
                  <c:v>639.9</c:v>
                </c:pt>
                <c:pt idx="4154">
                  <c:v>639.98</c:v>
                </c:pt>
                <c:pt idx="4155">
                  <c:v>640.05999999999995</c:v>
                </c:pt>
                <c:pt idx="4156">
                  <c:v>640.15</c:v>
                </c:pt>
                <c:pt idx="4157">
                  <c:v>640.23</c:v>
                </c:pt>
                <c:pt idx="4158">
                  <c:v>640.30999999999995</c:v>
                </c:pt>
                <c:pt idx="4159">
                  <c:v>640.4</c:v>
                </c:pt>
                <c:pt idx="4160">
                  <c:v>640.48</c:v>
                </c:pt>
                <c:pt idx="4161">
                  <c:v>640.55999999999995</c:v>
                </c:pt>
                <c:pt idx="4162">
                  <c:v>640.65</c:v>
                </c:pt>
                <c:pt idx="4163">
                  <c:v>640.73</c:v>
                </c:pt>
                <c:pt idx="4164">
                  <c:v>640.80999999999995</c:v>
                </c:pt>
                <c:pt idx="4165">
                  <c:v>640.9</c:v>
                </c:pt>
                <c:pt idx="4166">
                  <c:v>640.98</c:v>
                </c:pt>
                <c:pt idx="4167">
                  <c:v>641.05999999999995</c:v>
                </c:pt>
                <c:pt idx="4168">
                  <c:v>641.15</c:v>
                </c:pt>
                <c:pt idx="4169">
                  <c:v>641.23</c:v>
                </c:pt>
                <c:pt idx="4170">
                  <c:v>641.30999999999995</c:v>
                </c:pt>
                <c:pt idx="4171">
                  <c:v>641.4</c:v>
                </c:pt>
                <c:pt idx="4172">
                  <c:v>641.48</c:v>
                </c:pt>
                <c:pt idx="4173">
                  <c:v>641.55999999999995</c:v>
                </c:pt>
                <c:pt idx="4174">
                  <c:v>641.64</c:v>
                </c:pt>
                <c:pt idx="4175">
                  <c:v>641.73</c:v>
                </c:pt>
                <c:pt idx="4176">
                  <c:v>641.80999999999995</c:v>
                </c:pt>
                <c:pt idx="4177">
                  <c:v>641.89</c:v>
                </c:pt>
                <c:pt idx="4178">
                  <c:v>641.98</c:v>
                </c:pt>
                <c:pt idx="4179">
                  <c:v>642.05999999999995</c:v>
                </c:pt>
                <c:pt idx="4180">
                  <c:v>642.14</c:v>
                </c:pt>
                <c:pt idx="4181">
                  <c:v>642.23</c:v>
                </c:pt>
                <c:pt idx="4182">
                  <c:v>642.30999999999995</c:v>
                </c:pt>
                <c:pt idx="4183">
                  <c:v>642.4</c:v>
                </c:pt>
                <c:pt idx="4184">
                  <c:v>642.48</c:v>
                </c:pt>
                <c:pt idx="4185">
                  <c:v>642.55999999999995</c:v>
                </c:pt>
                <c:pt idx="4186">
                  <c:v>642.64</c:v>
                </c:pt>
                <c:pt idx="4187">
                  <c:v>642.73</c:v>
                </c:pt>
                <c:pt idx="4188">
                  <c:v>642.80999999999995</c:v>
                </c:pt>
                <c:pt idx="4189">
                  <c:v>642.9</c:v>
                </c:pt>
                <c:pt idx="4190">
                  <c:v>642.98</c:v>
                </c:pt>
                <c:pt idx="4191">
                  <c:v>643.05999999999995</c:v>
                </c:pt>
                <c:pt idx="4192">
                  <c:v>643.14</c:v>
                </c:pt>
                <c:pt idx="4193">
                  <c:v>643.23</c:v>
                </c:pt>
                <c:pt idx="4194">
                  <c:v>643.30999999999995</c:v>
                </c:pt>
                <c:pt idx="4195">
                  <c:v>643.39</c:v>
                </c:pt>
                <c:pt idx="4196">
                  <c:v>643.48</c:v>
                </c:pt>
                <c:pt idx="4197">
                  <c:v>643.55999999999995</c:v>
                </c:pt>
                <c:pt idx="4198">
                  <c:v>643.65</c:v>
                </c:pt>
                <c:pt idx="4199">
                  <c:v>643.73</c:v>
                </c:pt>
                <c:pt idx="4200">
                  <c:v>643.80999999999995</c:v>
                </c:pt>
                <c:pt idx="4201">
                  <c:v>643.89</c:v>
                </c:pt>
                <c:pt idx="4202">
                  <c:v>643.98</c:v>
                </c:pt>
                <c:pt idx="4203">
                  <c:v>644.05999999999995</c:v>
                </c:pt>
                <c:pt idx="4204">
                  <c:v>644.15</c:v>
                </c:pt>
                <c:pt idx="4205">
                  <c:v>644.23</c:v>
                </c:pt>
                <c:pt idx="4206">
                  <c:v>644.30999999999995</c:v>
                </c:pt>
                <c:pt idx="4207">
                  <c:v>644.4</c:v>
                </c:pt>
                <c:pt idx="4208">
                  <c:v>644.48</c:v>
                </c:pt>
                <c:pt idx="4209">
                  <c:v>644.55999999999995</c:v>
                </c:pt>
                <c:pt idx="4210">
                  <c:v>644.65</c:v>
                </c:pt>
                <c:pt idx="4211">
                  <c:v>644.73</c:v>
                </c:pt>
                <c:pt idx="4212">
                  <c:v>644.80999999999995</c:v>
                </c:pt>
                <c:pt idx="4213">
                  <c:v>644.9</c:v>
                </c:pt>
                <c:pt idx="4214">
                  <c:v>644.98</c:v>
                </c:pt>
                <c:pt idx="4215">
                  <c:v>645.05999999999995</c:v>
                </c:pt>
                <c:pt idx="4216">
                  <c:v>645.15</c:v>
                </c:pt>
                <c:pt idx="4217">
                  <c:v>645.23</c:v>
                </c:pt>
                <c:pt idx="4218">
                  <c:v>645.30999999999995</c:v>
                </c:pt>
                <c:pt idx="4219">
                  <c:v>645.4</c:v>
                </c:pt>
                <c:pt idx="4220">
                  <c:v>645.48</c:v>
                </c:pt>
                <c:pt idx="4221">
                  <c:v>645.55999999999995</c:v>
                </c:pt>
                <c:pt idx="4222">
                  <c:v>645.65</c:v>
                </c:pt>
                <c:pt idx="4223">
                  <c:v>645.73</c:v>
                </c:pt>
                <c:pt idx="4224">
                  <c:v>645.80999999999995</c:v>
                </c:pt>
                <c:pt idx="4225">
                  <c:v>645.9</c:v>
                </c:pt>
                <c:pt idx="4226">
                  <c:v>645.98</c:v>
                </c:pt>
                <c:pt idx="4227">
                  <c:v>646.05999999999995</c:v>
                </c:pt>
                <c:pt idx="4228">
                  <c:v>646.15</c:v>
                </c:pt>
                <c:pt idx="4229">
                  <c:v>646.23</c:v>
                </c:pt>
                <c:pt idx="4230">
                  <c:v>646.30999999999995</c:v>
                </c:pt>
                <c:pt idx="4231">
                  <c:v>646.4</c:v>
                </c:pt>
                <c:pt idx="4232">
                  <c:v>646.48</c:v>
                </c:pt>
                <c:pt idx="4233">
                  <c:v>646.55999999999995</c:v>
                </c:pt>
                <c:pt idx="4234">
                  <c:v>646.65</c:v>
                </c:pt>
                <c:pt idx="4235">
                  <c:v>646.73</c:v>
                </c:pt>
                <c:pt idx="4236">
                  <c:v>646.80999999999995</c:v>
                </c:pt>
                <c:pt idx="4237">
                  <c:v>646.9</c:v>
                </c:pt>
                <c:pt idx="4238">
                  <c:v>646.98</c:v>
                </c:pt>
                <c:pt idx="4239">
                  <c:v>647.05999999999995</c:v>
                </c:pt>
                <c:pt idx="4240">
                  <c:v>647.15</c:v>
                </c:pt>
                <c:pt idx="4241">
                  <c:v>647.23</c:v>
                </c:pt>
                <c:pt idx="4242">
                  <c:v>647.30999999999995</c:v>
                </c:pt>
                <c:pt idx="4243">
                  <c:v>647.4</c:v>
                </c:pt>
                <c:pt idx="4244">
                  <c:v>647.48</c:v>
                </c:pt>
                <c:pt idx="4245">
                  <c:v>647.56999999999994</c:v>
                </c:pt>
                <c:pt idx="4246">
                  <c:v>647.65</c:v>
                </c:pt>
                <c:pt idx="4247">
                  <c:v>647.73</c:v>
                </c:pt>
                <c:pt idx="4248">
                  <c:v>647.81999999999994</c:v>
                </c:pt>
                <c:pt idx="4249">
                  <c:v>647.9</c:v>
                </c:pt>
                <c:pt idx="4250">
                  <c:v>647.98</c:v>
                </c:pt>
                <c:pt idx="4251">
                  <c:v>648.06999999999994</c:v>
                </c:pt>
                <c:pt idx="4252">
                  <c:v>648.15</c:v>
                </c:pt>
                <c:pt idx="4253">
                  <c:v>648.23</c:v>
                </c:pt>
                <c:pt idx="4254">
                  <c:v>648.30999999999995</c:v>
                </c:pt>
                <c:pt idx="4255">
                  <c:v>648.4</c:v>
                </c:pt>
                <c:pt idx="4256">
                  <c:v>648.48</c:v>
                </c:pt>
                <c:pt idx="4257">
                  <c:v>648.55999999999995</c:v>
                </c:pt>
                <c:pt idx="4258">
                  <c:v>648.65</c:v>
                </c:pt>
                <c:pt idx="4259">
                  <c:v>648.73</c:v>
                </c:pt>
                <c:pt idx="4260">
                  <c:v>648.81999999999994</c:v>
                </c:pt>
                <c:pt idx="4261">
                  <c:v>648.9</c:v>
                </c:pt>
                <c:pt idx="4262">
                  <c:v>648.98</c:v>
                </c:pt>
                <c:pt idx="4263">
                  <c:v>649.06999999999994</c:v>
                </c:pt>
                <c:pt idx="4264">
                  <c:v>649.15</c:v>
                </c:pt>
                <c:pt idx="4265">
                  <c:v>649.23</c:v>
                </c:pt>
                <c:pt idx="4266">
                  <c:v>649.31999999999994</c:v>
                </c:pt>
                <c:pt idx="4267">
                  <c:v>649.4</c:v>
                </c:pt>
                <c:pt idx="4268">
                  <c:v>649.48</c:v>
                </c:pt>
                <c:pt idx="4269">
                  <c:v>649.56999999999994</c:v>
                </c:pt>
                <c:pt idx="4270">
                  <c:v>649.65</c:v>
                </c:pt>
                <c:pt idx="4271">
                  <c:v>649.74</c:v>
                </c:pt>
                <c:pt idx="4272">
                  <c:v>649.81999999999994</c:v>
                </c:pt>
                <c:pt idx="4273">
                  <c:v>649.9</c:v>
                </c:pt>
                <c:pt idx="4274">
                  <c:v>649.98</c:v>
                </c:pt>
                <c:pt idx="4275">
                  <c:v>650.06999999999994</c:v>
                </c:pt>
                <c:pt idx="4276">
                  <c:v>650.15</c:v>
                </c:pt>
                <c:pt idx="4277">
                  <c:v>650.23</c:v>
                </c:pt>
                <c:pt idx="4278">
                  <c:v>650.31999999999994</c:v>
                </c:pt>
                <c:pt idx="4279">
                  <c:v>650.4</c:v>
                </c:pt>
                <c:pt idx="4280">
                  <c:v>650.48</c:v>
                </c:pt>
                <c:pt idx="4281">
                  <c:v>650.56999999999994</c:v>
                </c:pt>
                <c:pt idx="4282">
                  <c:v>650.65</c:v>
                </c:pt>
                <c:pt idx="4283">
                  <c:v>650.73</c:v>
                </c:pt>
                <c:pt idx="4284">
                  <c:v>650.81999999999994</c:v>
                </c:pt>
                <c:pt idx="4285">
                  <c:v>650.9</c:v>
                </c:pt>
                <c:pt idx="4286">
                  <c:v>650.98</c:v>
                </c:pt>
                <c:pt idx="4287">
                  <c:v>651.05999999999995</c:v>
                </c:pt>
                <c:pt idx="4288">
                  <c:v>651.15</c:v>
                </c:pt>
                <c:pt idx="4289">
                  <c:v>651.23</c:v>
                </c:pt>
                <c:pt idx="4290">
                  <c:v>651.31999999999994</c:v>
                </c:pt>
                <c:pt idx="4291">
                  <c:v>651.4</c:v>
                </c:pt>
                <c:pt idx="4292">
                  <c:v>651.48</c:v>
                </c:pt>
                <c:pt idx="4293">
                  <c:v>651.56999999999994</c:v>
                </c:pt>
                <c:pt idx="4294">
                  <c:v>651.65</c:v>
                </c:pt>
                <c:pt idx="4295">
                  <c:v>651.73</c:v>
                </c:pt>
                <c:pt idx="4296">
                  <c:v>651.81999999999994</c:v>
                </c:pt>
                <c:pt idx="4297">
                  <c:v>651.9</c:v>
                </c:pt>
                <c:pt idx="4298">
                  <c:v>651.98</c:v>
                </c:pt>
                <c:pt idx="4299">
                  <c:v>652.06999999999994</c:v>
                </c:pt>
                <c:pt idx="4300">
                  <c:v>652.15</c:v>
                </c:pt>
                <c:pt idx="4301">
                  <c:v>652.23</c:v>
                </c:pt>
                <c:pt idx="4302">
                  <c:v>652.31999999999994</c:v>
                </c:pt>
                <c:pt idx="4303">
                  <c:v>652.4</c:v>
                </c:pt>
                <c:pt idx="4304">
                  <c:v>652.48</c:v>
                </c:pt>
                <c:pt idx="4305">
                  <c:v>652.55999999999995</c:v>
                </c:pt>
                <c:pt idx="4306">
                  <c:v>652.65</c:v>
                </c:pt>
                <c:pt idx="4307">
                  <c:v>652.73</c:v>
                </c:pt>
                <c:pt idx="4308">
                  <c:v>652.80999999999995</c:v>
                </c:pt>
                <c:pt idx="4309">
                  <c:v>652.9</c:v>
                </c:pt>
                <c:pt idx="4310">
                  <c:v>652.98</c:v>
                </c:pt>
                <c:pt idx="4311">
                  <c:v>653.05999999999995</c:v>
                </c:pt>
                <c:pt idx="4312">
                  <c:v>653.15</c:v>
                </c:pt>
                <c:pt idx="4313">
                  <c:v>653.23</c:v>
                </c:pt>
                <c:pt idx="4314">
                  <c:v>653.31999999999994</c:v>
                </c:pt>
                <c:pt idx="4315">
                  <c:v>653.4</c:v>
                </c:pt>
                <c:pt idx="4316">
                  <c:v>653.48</c:v>
                </c:pt>
                <c:pt idx="4317">
                  <c:v>653.56999999999994</c:v>
                </c:pt>
                <c:pt idx="4318">
                  <c:v>653.65</c:v>
                </c:pt>
                <c:pt idx="4319">
                  <c:v>653.73</c:v>
                </c:pt>
                <c:pt idx="4320">
                  <c:v>653.81999999999994</c:v>
                </c:pt>
                <c:pt idx="4321">
                  <c:v>653.9</c:v>
                </c:pt>
                <c:pt idx="4322">
                  <c:v>653.98</c:v>
                </c:pt>
                <c:pt idx="4323">
                  <c:v>654.06999999999994</c:v>
                </c:pt>
                <c:pt idx="4324">
                  <c:v>654.15</c:v>
                </c:pt>
                <c:pt idx="4325">
                  <c:v>654.23</c:v>
                </c:pt>
                <c:pt idx="4326">
                  <c:v>654.31999999999994</c:v>
                </c:pt>
                <c:pt idx="4327">
                  <c:v>654.4</c:v>
                </c:pt>
                <c:pt idx="4328">
                  <c:v>654.48</c:v>
                </c:pt>
                <c:pt idx="4329">
                  <c:v>654.56999999999994</c:v>
                </c:pt>
                <c:pt idx="4330">
                  <c:v>654.65</c:v>
                </c:pt>
                <c:pt idx="4331">
                  <c:v>654.73</c:v>
                </c:pt>
                <c:pt idx="4332">
                  <c:v>654.81999999999994</c:v>
                </c:pt>
                <c:pt idx="4333">
                  <c:v>654.9</c:v>
                </c:pt>
                <c:pt idx="4334">
                  <c:v>654.98</c:v>
                </c:pt>
                <c:pt idx="4335">
                  <c:v>655.06999999999994</c:v>
                </c:pt>
                <c:pt idx="4336">
                  <c:v>655.15</c:v>
                </c:pt>
                <c:pt idx="4337">
                  <c:v>655.23</c:v>
                </c:pt>
                <c:pt idx="4338">
                  <c:v>655.30999999999995</c:v>
                </c:pt>
                <c:pt idx="4339">
                  <c:v>655.4</c:v>
                </c:pt>
                <c:pt idx="4340">
                  <c:v>655.48</c:v>
                </c:pt>
                <c:pt idx="4341">
                  <c:v>655.56</c:v>
                </c:pt>
                <c:pt idx="4342">
                  <c:v>655.65</c:v>
                </c:pt>
                <c:pt idx="4343">
                  <c:v>655.73</c:v>
                </c:pt>
                <c:pt idx="4344">
                  <c:v>655.81</c:v>
                </c:pt>
                <c:pt idx="4345">
                  <c:v>655.9</c:v>
                </c:pt>
                <c:pt idx="4346">
                  <c:v>655.98</c:v>
                </c:pt>
                <c:pt idx="4347">
                  <c:v>656.06</c:v>
                </c:pt>
                <c:pt idx="4348">
                  <c:v>656.15</c:v>
                </c:pt>
                <c:pt idx="4349">
                  <c:v>656.23</c:v>
                </c:pt>
                <c:pt idx="4350">
                  <c:v>656.31</c:v>
                </c:pt>
                <c:pt idx="4351">
                  <c:v>656.4</c:v>
                </c:pt>
                <c:pt idx="4352">
                  <c:v>656.48</c:v>
                </c:pt>
                <c:pt idx="4353">
                  <c:v>656.56</c:v>
                </c:pt>
                <c:pt idx="4354">
                  <c:v>656.65</c:v>
                </c:pt>
                <c:pt idx="4355">
                  <c:v>656.73</c:v>
                </c:pt>
                <c:pt idx="4356">
                  <c:v>656.81</c:v>
                </c:pt>
                <c:pt idx="4357">
                  <c:v>656.9</c:v>
                </c:pt>
                <c:pt idx="4358">
                  <c:v>656.98</c:v>
                </c:pt>
                <c:pt idx="4359">
                  <c:v>657.06</c:v>
                </c:pt>
                <c:pt idx="4360">
                  <c:v>657.15</c:v>
                </c:pt>
                <c:pt idx="4361">
                  <c:v>657.23</c:v>
                </c:pt>
                <c:pt idx="4362">
                  <c:v>657.31</c:v>
                </c:pt>
                <c:pt idx="4363">
                  <c:v>657.4</c:v>
                </c:pt>
                <c:pt idx="4364">
                  <c:v>657.48</c:v>
                </c:pt>
                <c:pt idx="4365">
                  <c:v>657.56</c:v>
                </c:pt>
                <c:pt idx="4366">
                  <c:v>657.65</c:v>
                </c:pt>
                <c:pt idx="4367">
                  <c:v>657.73</c:v>
                </c:pt>
                <c:pt idx="4368">
                  <c:v>657.81</c:v>
                </c:pt>
                <c:pt idx="4369">
                  <c:v>657.9</c:v>
                </c:pt>
                <c:pt idx="4370">
                  <c:v>657.98</c:v>
                </c:pt>
                <c:pt idx="4371">
                  <c:v>658.06</c:v>
                </c:pt>
                <c:pt idx="4372">
                  <c:v>658.15</c:v>
                </c:pt>
                <c:pt idx="4373">
                  <c:v>658.23</c:v>
                </c:pt>
                <c:pt idx="4374">
                  <c:v>658.31</c:v>
                </c:pt>
                <c:pt idx="4375">
                  <c:v>658.39</c:v>
                </c:pt>
                <c:pt idx="4376">
                  <c:v>658.48</c:v>
                </c:pt>
                <c:pt idx="4377">
                  <c:v>658.56</c:v>
                </c:pt>
                <c:pt idx="4378">
                  <c:v>658.65</c:v>
                </c:pt>
                <c:pt idx="4379">
                  <c:v>658.73</c:v>
                </c:pt>
                <c:pt idx="4380">
                  <c:v>658.81</c:v>
                </c:pt>
                <c:pt idx="4381">
                  <c:v>658.9</c:v>
                </c:pt>
                <c:pt idx="4382">
                  <c:v>658.98</c:v>
                </c:pt>
                <c:pt idx="4383">
                  <c:v>659.06</c:v>
                </c:pt>
                <c:pt idx="4384">
                  <c:v>659.15</c:v>
                </c:pt>
                <c:pt idx="4385">
                  <c:v>659.23</c:v>
                </c:pt>
                <c:pt idx="4386">
                  <c:v>659.31</c:v>
                </c:pt>
                <c:pt idx="4387">
                  <c:v>659.4</c:v>
                </c:pt>
                <c:pt idx="4388">
                  <c:v>659.48</c:v>
                </c:pt>
                <c:pt idx="4389">
                  <c:v>659.56</c:v>
                </c:pt>
                <c:pt idx="4390">
                  <c:v>659.64</c:v>
                </c:pt>
                <c:pt idx="4391">
                  <c:v>659.73</c:v>
                </c:pt>
                <c:pt idx="4392">
                  <c:v>659.81</c:v>
                </c:pt>
                <c:pt idx="4393">
                  <c:v>659.9</c:v>
                </c:pt>
                <c:pt idx="4394">
                  <c:v>659.98</c:v>
                </c:pt>
                <c:pt idx="4395">
                  <c:v>660.06</c:v>
                </c:pt>
                <c:pt idx="4396">
                  <c:v>660.15</c:v>
                </c:pt>
                <c:pt idx="4397">
                  <c:v>660.23</c:v>
                </c:pt>
                <c:pt idx="4398">
                  <c:v>660.31</c:v>
                </c:pt>
                <c:pt idx="4399">
                  <c:v>660.4</c:v>
                </c:pt>
                <c:pt idx="4400">
                  <c:v>660.48</c:v>
                </c:pt>
                <c:pt idx="4401">
                  <c:v>660.56</c:v>
                </c:pt>
                <c:pt idx="4402">
                  <c:v>660.65</c:v>
                </c:pt>
                <c:pt idx="4403">
                  <c:v>660.73</c:v>
                </c:pt>
                <c:pt idx="4404">
                  <c:v>660.81</c:v>
                </c:pt>
                <c:pt idx="4405">
                  <c:v>660.9</c:v>
                </c:pt>
                <c:pt idx="4406">
                  <c:v>660.98</c:v>
                </c:pt>
                <c:pt idx="4407">
                  <c:v>661.06999999999994</c:v>
                </c:pt>
                <c:pt idx="4408">
                  <c:v>661.15</c:v>
                </c:pt>
                <c:pt idx="4409">
                  <c:v>661.23</c:v>
                </c:pt>
                <c:pt idx="4410">
                  <c:v>661.31</c:v>
                </c:pt>
                <c:pt idx="4411">
                  <c:v>661.4</c:v>
                </c:pt>
                <c:pt idx="4412">
                  <c:v>661.48</c:v>
                </c:pt>
                <c:pt idx="4413">
                  <c:v>661.56</c:v>
                </c:pt>
                <c:pt idx="4414">
                  <c:v>661.65</c:v>
                </c:pt>
                <c:pt idx="4415">
                  <c:v>661.73</c:v>
                </c:pt>
                <c:pt idx="4416">
                  <c:v>661.81999999999994</c:v>
                </c:pt>
                <c:pt idx="4417">
                  <c:v>661.9</c:v>
                </c:pt>
                <c:pt idx="4418">
                  <c:v>661.98</c:v>
                </c:pt>
                <c:pt idx="4419">
                  <c:v>662.06</c:v>
                </c:pt>
                <c:pt idx="4420">
                  <c:v>662.15</c:v>
                </c:pt>
                <c:pt idx="4421">
                  <c:v>662.23</c:v>
                </c:pt>
                <c:pt idx="4422">
                  <c:v>662.31999999999994</c:v>
                </c:pt>
                <c:pt idx="4423">
                  <c:v>662.4</c:v>
                </c:pt>
                <c:pt idx="4424">
                  <c:v>662.48</c:v>
                </c:pt>
                <c:pt idx="4425">
                  <c:v>662.56999999999994</c:v>
                </c:pt>
                <c:pt idx="4426">
                  <c:v>662.65</c:v>
                </c:pt>
                <c:pt idx="4427">
                  <c:v>662.73</c:v>
                </c:pt>
                <c:pt idx="4428">
                  <c:v>662.81999999999994</c:v>
                </c:pt>
                <c:pt idx="4429">
                  <c:v>662.9</c:v>
                </c:pt>
                <c:pt idx="4430">
                  <c:v>662.98</c:v>
                </c:pt>
                <c:pt idx="4431">
                  <c:v>663.06999999999994</c:v>
                </c:pt>
                <c:pt idx="4432">
                  <c:v>663.15</c:v>
                </c:pt>
                <c:pt idx="4433">
                  <c:v>663.23</c:v>
                </c:pt>
                <c:pt idx="4434">
                  <c:v>663.31999999999994</c:v>
                </c:pt>
                <c:pt idx="4435">
                  <c:v>663.4</c:v>
                </c:pt>
                <c:pt idx="4436">
                  <c:v>663.48</c:v>
                </c:pt>
                <c:pt idx="4437">
                  <c:v>663.56</c:v>
                </c:pt>
                <c:pt idx="4438">
                  <c:v>663.65</c:v>
                </c:pt>
                <c:pt idx="4439">
                  <c:v>663.73</c:v>
                </c:pt>
                <c:pt idx="4440">
                  <c:v>663.81</c:v>
                </c:pt>
                <c:pt idx="4441">
                  <c:v>663.9</c:v>
                </c:pt>
                <c:pt idx="4442">
                  <c:v>663.98</c:v>
                </c:pt>
                <c:pt idx="4443">
                  <c:v>664.06</c:v>
                </c:pt>
                <c:pt idx="4444">
                  <c:v>664.15</c:v>
                </c:pt>
                <c:pt idx="4445">
                  <c:v>664.23</c:v>
                </c:pt>
                <c:pt idx="4446">
                  <c:v>664.31999999999994</c:v>
                </c:pt>
                <c:pt idx="4447">
                  <c:v>664.4</c:v>
                </c:pt>
                <c:pt idx="4448">
                  <c:v>664.48</c:v>
                </c:pt>
                <c:pt idx="4449">
                  <c:v>664.56999999999994</c:v>
                </c:pt>
                <c:pt idx="4450">
                  <c:v>664.65</c:v>
                </c:pt>
                <c:pt idx="4451">
                  <c:v>664.73</c:v>
                </c:pt>
                <c:pt idx="4452">
                  <c:v>664.81999999999994</c:v>
                </c:pt>
                <c:pt idx="4453">
                  <c:v>664.9</c:v>
                </c:pt>
                <c:pt idx="4454">
                  <c:v>664.98</c:v>
                </c:pt>
                <c:pt idx="4455">
                  <c:v>665.06999999999994</c:v>
                </c:pt>
                <c:pt idx="4456">
                  <c:v>665.15</c:v>
                </c:pt>
                <c:pt idx="4457">
                  <c:v>665.23</c:v>
                </c:pt>
                <c:pt idx="4458">
                  <c:v>665.31999999999994</c:v>
                </c:pt>
                <c:pt idx="4459">
                  <c:v>665.4</c:v>
                </c:pt>
                <c:pt idx="4460">
                  <c:v>665.48</c:v>
                </c:pt>
                <c:pt idx="4461">
                  <c:v>665.56999999999994</c:v>
                </c:pt>
                <c:pt idx="4462">
                  <c:v>665.65</c:v>
                </c:pt>
                <c:pt idx="4463">
                  <c:v>665.73</c:v>
                </c:pt>
                <c:pt idx="4464">
                  <c:v>665.81999999999994</c:v>
                </c:pt>
                <c:pt idx="4465">
                  <c:v>665.9</c:v>
                </c:pt>
                <c:pt idx="4466">
                  <c:v>665.99</c:v>
                </c:pt>
                <c:pt idx="4467">
                  <c:v>666.06999999999994</c:v>
                </c:pt>
                <c:pt idx="4468">
                  <c:v>666.15</c:v>
                </c:pt>
                <c:pt idx="4469">
                  <c:v>666.24</c:v>
                </c:pt>
                <c:pt idx="4470">
                  <c:v>666.31999999999994</c:v>
                </c:pt>
                <c:pt idx="4471">
                  <c:v>666.4</c:v>
                </c:pt>
                <c:pt idx="4472">
                  <c:v>666.49</c:v>
                </c:pt>
                <c:pt idx="4473">
                  <c:v>666.56999999999994</c:v>
                </c:pt>
                <c:pt idx="4474">
                  <c:v>666.65</c:v>
                </c:pt>
                <c:pt idx="4475">
                  <c:v>666.73</c:v>
                </c:pt>
                <c:pt idx="4476">
                  <c:v>666.81999999999994</c:v>
                </c:pt>
                <c:pt idx="4477">
                  <c:v>666.9</c:v>
                </c:pt>
                <c:pt idx="4478">
                  <c:v>666.98</c:v>
                </c:pt>
                <c:pt idx="4479">
                  <c:v>667.06999999999994</c:v>
                </c:pt>
                <c:pt idx="4480">
                  <c:v>667.15</c:v>
                </c:pt>
                <c:pt idx="4481">
                  <c:v>667.24</c:v>
                </c:pt>
                <c:pt idx="4482">
                  <c:v>667.31999999999994</c:v>
                </c:pt>
                <c:pt idx="4483">
                  <c:v>667.4</c:v>
                </c:pt>
                <c:pt idx="4484">
                  <c:v>667.49</c:v>
                </c:pt>
                <c:pt idx="4485">
                  <c:v>667.56999999999994</c:v>
                </c:pt>
                <c:pt idx="4486">
                  <c:v>667.65</c:v>
                </c:pt>
                <c:pt idx="4487">
                  <c:v>667.74</c:v>
                </c:pt>
                <c:pt idx="4488">
                  <c:v>667.81999999999994</c:v>
                </c:pt>
                <c:pt idx="4489">
                  <c:v>667.9</c:v>
                </c:pt>
                <c:pt idx="4490">
                  <c:v>667.98</c:v>
                </c:pt>
                <c:pt idx="4491">
                  <c:v>668.06999999999994</c:v>
                </c:pt>
                <c:pt idx="4492">
                  <c:v>668.15</c:v>
                </c:pt>
                <c:pt idx="4493">
                  <c:v>668.24</c:v>
                </c:pt>
                <c:pt idx="4494">
                  <c:v>668.31999999999994</c:v>
                </c:pt>
                <c:pt idx="4495">
                  <c:v>668.4</c:v>
                </c:pt>
                <c:pt idx="4496">
                  <c:v>668.49</c:v>
                </c:pt>
                <c:pt idx="4497">
                  <c:v>668.56999999999994</c:v>
                </c:pt>
                <c:pt idx="4498">
                  <c:v>668.65</c:v>
                </c:pt>
                <c:pt idx="4499">
                  <c:v>668.74</c:v>
                </c:pt>
                <c:pt idx="4500">
                  <c:v>668.81999999999994</c:v>
                </c:pt>
                <c:pt idx="4501">
                  <c:v>668.9</c:v>
                </c:pt>
                <c:pt idx="4502">
                  <c:v>668.99</c:v>
                </c:pt>
                <c:pt idx="4503">
                  <c:v>669.06999999999994</c:v>
                </c:pt>
                <c:pt idx="4504">
                  <c:v>669.15</c:v>
                </c:pt>
                <c:pt idx="4505">
                  <c:v>669.23</c:v>
                </c:pt>
                <c:pt idx="4506">
                  <c:v>669.31999999999994</c:v>
                </c:pt>
                <c:pt idx="4507">
                  <c:v>669.4</c:v>
                </c:pt>
                <c:pt idx="4508">
                  <c:v>669.49</c:v>
                </c:pt>
                <c:pt idx="4509">
                  <c:v>669.56999999999994</c:v>
                </c:pt>
                <c:pt idx="4510">
                  <c:v>669.65</c:v>
                </c:pt>
                <c:pt idx="4511">
                  <c:v>669.74</c:v>
                </c:pt>
                <c:pt idx="4512">
                  <c:v>669.81999999999994</c:v>
                </c:pt>
                <c:pt idx="4513">
                  <c:v>669.9</c:v>
                </c:pt>
                <c:pt idx="4514">
                  <c:v>669.98</c:v>
                </c:pt>
                <c:pt idx="4515">
                  <c:v>670.06999999999994</c:v>
                </c:pt>
                <c:pt idx="4516">
                  <c:v>670.15</c:v>
                </c:pt>
                <c:pt idx="4517">
                  <c:v>670.24</c:v>
                </c:pt>
                <c:pt idx="4518">
                  <c:v>670.31999999999994</c:v>
                </c:pt>
                <c:pt idx="4519">
                  <c:v>670.4</c:v>
                </c:pt>
                <c:pt idx="4520">
                  <c:v>670.49</c:v>
                </c:pt>
                <c:pt idx="4521">
                  <c:v>670.56999999999994</c:v>
                </c:pt>
                <c:pt idx="4522">
                  <c:v>670.65</c:v>
                </c:pt>
                <c:pt idx="4523">
                  <c:v>670.74</c:v>
                </c:pt>
                <c:pt idx="4524">
                  <c:v>670.81999999999994</c:v>
                </c:pt>
                <c:pt idx="4525">
                  <c:v>670.9</c:v>
                </c:pt>
                <c:pt idx="4526">
                  <c:v>670.99</c:v>
                </c:pt>
                <c:pt idx="4527">
                  <c:v>671.06999999999994</c:v>
                </c:pt>
                <c:pt idx="4528">
                  <c:v>671.15</c:v>
                </c:pt>
                <c:pt idx="4529">
                  <c:v>671.24</c:v>
                </c:pt>
                <c:pt idx="4530">
                  <c:v>671.31999999999994</c:v>
                </c:pt>
                <c:pt idx="4531">
                  <c:v>671.4</c:v>
                </c:pt>
                <c:pt idx="4532">
                  <c:v>671.49</c:v>
                </c:pt>
                <c:pt idx="4533">
                  <c:v>671.56999999999994</c:v>
                </c:pt>
                <c:pt idx="4534">
                  <c:v>671.65</c:v>
                </c:pt>
                <c:pt idx="4535">
                  <c:v>671.74</c:v>
                </c:pt>
                <c:pt idx="4536">
                  <c:v>671.81999999999994</c:v>
                </c:pt>
                <c:pt idx="4537">
                  <c:v>671.9</c:v>
                </c:pt>
                <c:pt idx="4538">
                  <c:v>671.99</c:v>
                </c:pt>
                <c:pt idx="4539">
                  <c:v>672.06999999999994</c:v>
                </c:pt>
                <c:pt idx="4540">
                  <c:v>672.15</c:v>
                </c:pt>
                <c:pt idx="4541">
                  <c:v>672.24</c:v>
                </c:pt>
                <c:pt idx="4542">
                  <c:v>672.31999999999994</c:v>
                </c:pt>
                <c:pt idx="4543">
                  <c:v>672.4</c:v>
                </c:pt>
                <c:pt idx="4544">
                  <c:v>672.49</c:v>
                </c:pt>
                <c:pt idx="4545">
                  <c:v>672.56999999999994</c:v>
                </c:pt>
                <c:pt idx="4546">
                  <c:v>672.65</c:v>
                </c:pt>
                <c:pt idx="4547">
                  <c:v>672.74</c:v>
                </c:pt>
                <c:pt idx="4548">
                  <c:v>672.81999999999994</c:v>
                </c:pt>
                <c:pt idx="4549">
                  <c:v>672.9</c:v>
                </c:pt>
                <c:pt idx="4550">
                  <c:v>672.99</c:v>
                </c:pt>
                <c:pt idx="4551">
                  <c:v>673.06999999999994</c:v>
                </c:pt>
                <c:pt idx="4552">
                  <c:v>673.15</c:v>
                </c:pt>
                <c:pt idx="4553">
                  <c:v>673.24</c:v>
                </c:pt>
                <c:pt idx="4554">
                  <c:v>673.31999999999994</c:v>
                </c:pt>
                <c:pt idx="4555">
                  <c:v>673.4</c:v>
                </c:pt>
                <c:pt idx="4556">
                  <c:v>673.49</c:v>
                </c:pt>
                <c:pt idx="4557">
                  <c:v>673.56999999999994</c:v>
                </c:pt>
                <c:pt idx="4558">
                  <c:v>673.65</c:v>
                </c:pt>
                <c:pt idx="4559">
                  <c:v>673.74</c:v>
                </c:pt>
                <c:pt idx="4560">
                  <c:v>673.81999999999994</c:v>
                </c:pt>
                <c:pt idx="4561">
                  <c:v>673.91000000000008</c:v>
                </c:pt>
                <c:pt idx="4562">
                  <c:v>673.99</c:v>
                </c:pt>
                <c:pt idx="4563">
                  <c:v>674.06999999999994</c:v>
                </c:pt>
                <c:pt idx="4564">
                  <c:v>674.16000000000008</c:v>
                </c:pt>
                <c:pt idx="4565">
                  <c:v>674.24</c:v>
                </c:pt>
                <c:pt idx="4566">
                  <c:v>674.31999999999994</c:v>
                </c:pt>
                <c:pt idx="4567">
                  <c:v>674.4</c:v>
                </c:pt>
                <c:pt idx="4568">
                  <c:v>674.49</c:v>
                </c:pt>
                <c:pt idx="4569">
                  <c:v>674.56999999999994</c:v>
                </c:pt>
                <c:pt idx="4570">
                  <c:v>674.65</c:v>
                </c:pt>
                <c:pt idx="4571">
                  <c:v>674.74</c:v>
                </c:pt>
                <c:pt idx="4572">
                  <c:v>674.81999999999994</c:v>
                </c:pt>
                <c:pt idx="4573">
                  <c:v>674.9</c:v>
                </c:pt>
                <c:pt idx="4574">
                  <c:v>674.99</c:v>
                </c:pt>
                <c:pt idx="4575">
                  <c:v>675.06999999999994</c:v>
                </c:pt>
                <c:pt idx="4576">
                  <c:v>675.15</c:v>
                </c:pt>
                <c:pt idx="4577">
                  <c:v>675.24</c:v>
                </c:pt>
                <c:pt idx="4578">
                  <c:v>675.31999999999994</c:v>
                </c:pt>
                <c:pt idx="4579">
                  <c:v>675.4</c:v>
                </c:pt>
                <c:pt idx="4580">
                  <c:v>675.49</c:v>
                </c:pt>
                <c:pt idx="4581">
                  <c:v>675.56999999999994</c:v>
                </c:pt>
                <c:pt idx="4582">
                  <c:v>675.65</c:v>
                </c:pt>
                <c:pt idx="4583">
                  <c:v>675.74</c:v>
                </c:pt>
                <c:pt idx="4584">
                  <c:v>675.81999999999994</c:v>
                </c:pt>
                <c:pt idx="4585">
                  <c:v>675.9</c:v>
                </c:pt>
                <c:pt idx="4586">
                  <c:v>675.99</c:v>
                </c:pt>
                <c:pt idx="4587">
                  <c:v>676.06999999999994</c:v>
                </c:pt>
                <c:pt idx="4588">
                  <c:v>676.15</c:v>
                </c:pt>
                <c:pt idx="4589">
                  <c:v>676.24</c:v>
                </c:pt>
                <c:pt idx="4590">
                  <c:v>676.31999999999994</c:v>
                </c:pt>
                <c:pt idx="4591">
                  <c:v>676.4</c:v>
                </c:pt>
                <c:pt idx="4592">
                  <c:v>676.49</c:v>
                </c:pt>
                <c:pt idx="4593">
                  <c:v>676.56999999999994</c:v>
                </c:pt>
                <c:pt idx="4594">
                  <c:v>676.65</c:v>
                </c:pt>
                <c:pt idx="4595">
                  <c:v>676.74</c:v>
                </c:pt>
                <c:pt idx="4596">
                  <c:v>676.81999999999994</c:v>
                </c:pt>
                <c:pt idx="4597">
                  <c:v>676.9</c:v>
                </c:pt>
                <c:pt idx="4598">
                  <c:v>676.99</c:v>
                </c:pt>
                <c:pt idx="4599">
                  <c:v>677.06999999999994</c:v>
                </c:pt>
                <c:pt idx="4600">
                  <c:v>677.15</c:v>
                </c:pt>
                <c:pt idx="4601">
                  <c:v>677.24</c:v>
                </c:pt>
                <c:pt idx="4602">
                  <c:v>677.31999999999994</c:v>
                </c:pt>
                <c:pt idx="4603">
                  <c:v>677.4</c:v>
                </c:pt>
                <c:pt idx="4604">
                  <c:v>677.49</c:v>
                </c:pt>
                <c:pt idx="4605">
                  <c:v>677.56999999999994</c:v>
                </c:pt>
                <c:pt idx="4606">
                  <c:v>677.65</c:v>
                </c:pt>
                <c:pt idx="4607">
                  <c:v>677.74</c:v>
                </c:pt>
                <c:pt idx="4608">
                  <c:v>677.81999999999994</c:v>
                </c:pt>
                <c:pt idx="4609">
                  <c:v>677.91000000000008</c:v>
                </c:pt>
                <c:pt idx="4610">
                  <c:v>677.99</c:v>
                </c:pt>
                <c:pt idx="4611">
                  <c:v>678.06999999999994</c:v>
                </c:pt>
                <c:pt idx="4612">
                  <c:v>678.16000000000008</c:v>
                </c:pt>
                <c:pt idx="4613">
                  <c:v>678.24</c:v>
                </c:pt>
                <c:pt idx="4614">
                  <c:v>678.31999999999994</c:v>
                </c:pt>
                <c:pt idx="4615">
                  <c:v>678.41000000000008</c:v>
                </c:pt>
                <c:pt idx="4616">
                  <c:v>678.49</c:v>
                </c:pt>
                <c:pt idx="4617">
                  <c:v>678.56999999999994</c:v>
                </c:pt>
                <c:pt idx="4618">
                  <c:v>678.66000000000008</c:v>
                </c:pt>
                <c:pt idx="4619">
                  <c:v>678.74</c:v>
                </c:pt>
                <c:pt idx="4620">
                  <c:v>678.81999999999994</c:v>
                </c:pt>
                <c:pt idx="4621">
                  <c:v>678.91000000000008</c:v>
                </c:pt>
                <c:pt idx="4622">
                  <c:v>678.99</c:v>
                </c:pt>
                <c:pt idx="4623">
                  <c:v>679.06999999999994</c:v>
                </c:pt>
                <c:pt idx="4624">
                  <c:v>679.16000000000008</c:v>
                </c:pt>
                <c:pt idx="4625">
                  <c:v>679.24</c:v>
                </c:pt>
                <c:pt idx="4626">
                  <c:v>679.31999999999994</c:v>
                </c:pt>
                <c:pt idx="4627">
                  <c:v>679.41000000000008</c:v>
                </c:pt>
                <c:pt idx="4628">
                  <c:v>679.49</c:v>
                </c:pt>
                <c:pt idx="4629">
                  <c:v>679.56999999999994</c:v>
                </c:pt>
                <c:pt idx="4630">
                  <c:v>679.66000000000008</c:v>
                </c:pt>
                <c:pt idx="4631">
                  <c:v>679.74</c:v>
                </c:pt>
                <c:pt idx="4632">
                  <c:v>679.81999999999994</c:v>
                </c:pt>
                <c:pt idx="4633">
                  <c:v>679.91000000000008</c:v>
                </c:pt>
                <c:pt idx="4634">
                  <c:v>679.99</c:v>
                </c:pt>
                <c:pt idx="4635">
                  <c:v>680.06999999999994</c:v>
                </c:pt>
                <c:pt idx="4636">
                  <c:v>680.16000000000008</c:v>
                </c:pt>
                <c:pt idx="4637">
                  <c:v>680.24</c:v>
                </c:pt>
                <c:pt idx="4638">
                  <c:v>680.31999999999994</c:v>
                </c:pt>
                <c:pt idx="4639">
                  <c:v>680.41000000000008</c:v>
                </c:pt>
                <c:pt idx="4640">
                  <c:v>680.49</c:v>
                </c:pt>
                <c:pt idx="4641">
                  <c:v>680.56999999999994</c:v>
                </c:pt>
                <c:pt idx="4642">
                  <c:v>680.66000000000008</c:v>
                </c:pt>
                <c:pt idx="4643">
                  <c:v>680.74</c:v>
                </c:pt>
                <c:pt idx="4644">
                  <c:v>680.82999999999993</c:v>
                </c:pt>
                <c:pt idx="4645">
                  <c:v>680.91000000000008</c:v>
                </c:pt>
                <c:pt idx="4646">
                  <c:v>680.99</c:v>
                </c:pt>
                <c:pt idx="4647">
                  <c:v>681.07999999999993</c:v>
                </c:pt>
                <c:pt idx="4648">
                  <c:v>681.16000000000008</c:v>
                </c:pt>
                <c:pt idx="4649">
                  <c:v>681.24</c:v>
                </c:pt>
                <c:pt idx="4650">
                  <c:v>681.31999999999994</c:v>
                </c:pt>
                <c:pt idx="4651">
                  <c:v>681.41000000000008</c:v>
                </c:pt>
                <c:pt idx="4652">
                  <c:v>681.49</c:v>
                </c:pt>
                <c:pt idx="4653">
                  <c:v>681.57999999999993</c:v>
                </c:pt>
                <c:pt idx="4654">
                  <c:v>681.66000000000008</c:v>
                </c:pt>
                <c:pt idx="4655">
                  <c:v>681.74</c:v>
                </c:pt>
                <c:pt idx="4656">
                  <c:v>681.82999999999993</c:v>
                </c:pt>
                <c:pt idx="4657">
                  <c:v>681.91000000000008</c:v>
                </c:pt>
                <c:pt idx="4658">
                  <c:v>681.99</c:v>
                </c:pt>
                <c:pt idx="4659">
                  <c:v>682.07999999999993</c:v>
                </c:pt>
                <c:pt idx="4660">
                  <c:v>682.16000000000008</c:v>
                </c:pt>
                <c:pt idx="4661">
                  <c:v>682.24</c:v>
                </c:pt>
                <c:pt idx="4662">
                  <c:v>682.32999999999993</c:v>
                </c:pt>
                <c:pt idx="4663">
                  <c:v>682.41000000000008</c:v>
                </c:pt>
                <c:pt idx="4664">
                  <c:v>682.49</c:v>
                </c:pt>
                <c:pt idx="4665">
                  <c:v>682.57999999999993</c:v>
                </c:pt>
                <c:pt idx="4666">
                  <c:v>682.66000000000008</c:v>
                </c:pt>
                <c:pt idx="4667">
                  <c:v>682.74</c:v>
                </c:pt>
                <c:pt idx="4668">
                  <c:v>682.82999999999993</c:v>
                </c:pt>
                <c:pt idx="4669">
                  <c:v>682.91000000000008</c:v>
                </c:pt>
                <c:pt idx="4670">
                  <c:v>682.99</c:v>
                </c:pt>
                <c:pt idx="4671">
                  <c:v>683.07999999999993</c:v>
                </c:pt>
                <c:pt idx="4672">
                  <c:v>683.16000000000008</c:v>
                </c:pt>
                <c:pt idx="4673">
                  <c:v>683.24</c:v>
                </c:pt>
                <c:pt idx="4674">
                  <c:v>683.32999999999993</c:v>
                </c:pt>
                <c:pt idx="4675">
                  <c:v>683.41000000000008</c:v>
                </c:pt>
                <c:pt idx="4676">
                  <c:v>683.49</c:v>
                </c:pt>
                <c:pt idx="4677">
                  <c:v>683.57999999999993</c:v>
                </c:pt>
                <c:pt idx="4678">
                  <c:v>683.66000000000008</c:v>
                </c:pt>
                <c:pt idx="4679">
                  <c:v>683.74</c:v>
                </c:pt>
                <c:pt idx="4680">
                  <c:v>683.82999999999993</c:v>
                </c:pt>
                <c:pt idx="4681">
                  <c:v>683.91000000000008</c:v>
                </c:pt>
                <c:pt idx="4682">
                  <c:v>683.99</c:v>
                </c:pt>
                <c:pt idx="4683">
                  <c:v>684.07999999999993</c:v>
                </c:pt>
                <c:pt idx="4684">
                  <c:v>684.16000000000008</c:v>
                </c:pt>
                <c:pt idx="4685">
                  <c:v>684.25</c:v>
                </c:pt>
                <c:pt idx="4686">
                  <c:v>684.32999999999993</c:v>
                </c:pt>
                <c:pt idx="4687">
                  <c:v>684.41000000000008</c:v>
                </c:pt>
                <c:pt idx="4688">
                  <c:v>684.5</c:v>
                </c:pt>
                <c:pt idx="4689">
                  <c:v>684.57999999999993</c:v>
                </c:pt>
                <c:pt idx="4690">
                  <c:v>684.66000000000008</c:v>
                </c:pt>
                <c:pt idx="4691">
                  <c:v>684.75</c:v>
                </c:pt>
                <c:pt idx="4692">
                  <c:v>684.82999999999993</c:v>
                </c:pt>
                <c:pt idx="4693">
                  <c:v>684.91000000000008</c:v>
                </c:pt>
                <c:pt idx="4694">
                  <c:v>684.99</c:v>
                </c:pt>
                <c:pt idx="4695">
                  <c:v>685.07999999999993</c:v>
                </c:pt>
                <c:pt idx="4696">
                  <c:v>685.16000000000008</c:v>
                </c:pt>
                <c:pt idx="4697">
                  <c:v>685.24</c:v>
                </c:pt>
                <c:pt idx="4698">
                  <c:v>685.32999999999993</c:v>
                </c:pt>
                <c:pt idx="4699">
                  <c:v>685.41000000000008</c:v>
                </c:pt>
                <c:pt idx="4700">
                  <c:v>685.5</c:v>
                </c:pt>
                <c:pt idx="4701">
                  <c:v>685.57999999999993</c:v>
                </c:pt>
                <c:pt idx="4702">
                  <c:v>685.66000000000008</c:v>
                </c:pt>
                <c:pt idx="4703">
                  <c:v>685.75</c:v>
                </c:pt>
                <c:pt idx="4704">
                  <c:v>685.82999999999993</c:v>
                </c:pt>
                <c:pt idx="4705">
                  <c:v>685.91000000000008</c:v>
                </c:pt>
                <c:pt idx="4706">
                  <c:v>685.99</c:v>
                </c:pt>
                <c:pt idx="4707">
                  <c:v>686.07999999999993</c:v>
                </c:pt>
                <c:pt idx="4708">
                  <c:v>686.16000000000008</c:v>
                </c:pt>
                <c:pt idx="4709">
                  <c:v>686.24</c:v>
                </c:pt>
                <c:pt idx="4710">
                  <c:v>686.32999999999993</c:v>
                </c:pt>
                <c:pt idx="4711">
                  <c:v>686.41000000000008</c:v>
                </c:pt>
                <c:pt idx="4712">
                  <c:v>686.49</c:v>
                </c:pt>
                <c:pt idx="4713">
                  <c:v>686.57999999999993</c:v>
                </c:pt>
                <c:pt idx="4714">
                  <c:v>686.66000000000008</c:v>
                </c:pt>
                <c:pt idx="4715">
                  <c:v>686.74</c:v>
                </c:pt>
                <c:pt idx="4716">
                  <c:v>686.82999999999993</c:v>
                </c:pt>
                <c:pt idx="4717">
                  <c:v>686.91000000000008</c:v>
                </c:pt>
                <c:pt idx="4718">
                  <c:v>686.99</c:v>
                </c:pt>
                <c:pt idx="4719">
                  <c:v>687.07999999999993</c:v>
                </c:pt>
                <c:pt idx="4720">
                  <c:v>687.16000000000008</c:v>
                </c:pt>
                <c:pt idx="4721">
                  <c:v>687.24</c:v>
                </c:pt>
                <c:pt idx="4722">
                  <c:v>687.32999999999993</c:v>
                </c:pt>
                <c:pt idx="4723">
                  <c:v>687.41000000000008</c:v>
                </c:pt>
                <c:pt idx="4724">
                  <c:v>687.49</c:v>
                </c:pt>
                <c:pt idx="4725">
                  <c:v>687.57999999999993</c:v>
                </c:pt>
                <c:pt idx="4726">
                  <c:v>687.66000000000008</c:v>
                </c:pt>
                <c:pt idx="4727">
                  <c:v>687.75</c:v>
                </c:pt>
                <c:pt idx="4728">
                  <c:v>687.82999999999993</c:v>
                </c:pt>
                <c:pt idx="4729">
                  <c:v>687.91000000000008</c:v>
                </c:pt>
                <c:pt idx="4730">
                  <c:v>687.99</c:v>
                </c:pt>
                <c:pt idx="4731">
                  <c:v>688.07999999999993</c:v>
                </c:pt>
                <c:pt idx="4732">
                  <c:v>688.16000000000008</c:v>
                </c:pt>
                <c:pt idx="4733">
                  <c:v>688.24</c:v>
                </c:pt>
                <c:pt idx="4734">
                  <c:v>688.32999999999993</c:v>
                </c:pt>
                <c:pt idx="4735">
                  <c:v>688.41000000000008</c:v>
                </c:pt>
                <c:pt idx="4736">
                  <c:v>688.49</c:v>
                </c:pt>
                <c:pt idx="4737">
                  <c:v>688.57999999999993</c:v>
                </c:pt>
                <c:pt idx="4738">
                  <c:v>688.66000000000008</c:v>
                </c:pt>
                <c:pt idx="4739">
                  <c:v>688.75</c:v>
                </c:pt>
                <c:pt idx="4740">
                  <c:v>688.82999999999993</c:v>
                </c:pt>
                <c:pt idx="4741">
                  <c:v>688.91000000000008</c:v>
                </c:pt>
                <c:pt idx="4742">
                  <c:v>689</c:v>
                </c:pt>
                <c:pt idx="4743">
                  <c:v>689.07999999999993</c:v>
                </c:pt>
                <c:pt idx="4744">
                  <c:v>689.16000000000008</c:v>
                </c:pt>
                <c:pt idx="4745">
                  <c:v>689.25</c:v>
                </c:pt>
                <c:pt idx="4746">
                  <c:v>689.32999999999993</c:v>
                </c:pt>
                <c:pt idx="4747">
                  <c:v>689.41000000000008</c:v>
                </c:pt>
                <c:pt idx="4748">
                  <c:v>689.5</c:v>
                </c:pt>
                <c:pt idx="4749">
                  <c:v>689.57999999999993</c:v>
                </c:pt>
                <c:pt idx="4750">
                  <c:v>689.66000000000008</c:v>
                </c:pt>
                <c:pt idx="4751">
                  <c:v>689.75</c:v>
                </c:pt>
                <c:pt idx="4752">
                  <c:v>689.82999999999993</c:v>
                </c:pt>
                <c:pt idx="4753">
                  <c:v>689.91000000000008</c:v>
                </c:pt>
                <c:pt idx="4754">
                  <c:v>690</c:v>
                </c:pt>
                <c:pt idx="4755">
                  <c:v>690.07999999999993</c:v>
                </c:pt>
                <c:pt idx="4756">
                  <c:v>690.16000000000008</c:v>
                </c:pt>
                <c:pt idx="4757">
                  <c:v>690.25</c:v>
                </c:pt>
                <c:pt idx="4758">
                  <c:v>690.32999999999993</c:v>
                </c:pt>
                <c:pt idx="4759">
                  <c:v>690.41000000000008</c:v>
                </c:pt>
                <c:pt idx="4760">
                  <c:v>690.5</c:v>
                </c:pt>
                <c:pt idx="4761">
                  <c:v>690.57999999999993</c:v>
                </c:pt>
                <c:pt idx="4762">
                  <c:v>690.66000000000008</c:v>
                </c:pt>
                <c:pt idx="4763">
                  <c:v>690.75</c:v>
                </c:pt>
                <c:pt idx="4764">
                  <c:v>690.82999999999993</c:v>
                </c:pt>
                <c:pt idx="4765">
                  <c:v>690.91000000000008</c:v>
                </c:pt>
                <c:pt idx="4766">
                  <c:v>691</c:v>
                </c:pt>
                <c:pt idx="4767">
                  <c:v>691.07999999999993</c:v>
                </c:pt>
                <c:pt idx="4768">
                  <c:v>691.16000000000008</c:v>
                </c:pt>
                <c:pt idx="4769">
                  <c:v>691.25</c:v>
                </c:pt>
                <c:pt idx="4770">
                  <c:v>691.32999999999993</c:v>
                </c:pt>
                <c:pt idx="4771">
                  <c:v>691.41000000000008</c:v>
                </c:pt>
                <c:pt idx="4772">
                  <c:v>691.49</c:v>
                </c:pt>
                <c:pt idx="4773">
                  <c:v>691.57999999999993</c:v>
                </c:pt>
                <c:pt idx="4774">
                  <c:v>691.66000000000008</c:v>
                </c:pt>
                <c:pt idx="4775">
                  <c:v>691.75</c:v>
                </c:pt>
                <c:pt idx="4776">
                  <c:v>691.82999999999993</c:v>
                </c:pt>
                <c:pt idx="4777">
                  <c:v>691.91000000000008</c:v>
                </c:pt>
                <c:pt idx="4778">
                  <c:v>692</c:v>
                </c:pt>
                <c:pt idx="4779">
                  <c:v>692.07999999999993</c:v>
                </c:pt>
                <c:pt idx="4780">
                  <c:v>692.16000000000008</c:v>
                </c:pt>
                <c:pt idx="4781">
                  <c:v>692.24</c:v>
                </c:pt>
                <c:pt idx="4782">
                  <c:v>692.32999999999993</c:v>
                </c:pt>
                <c:pt idx="4783">
                  <c:v>692.41000000000008</c:v>
                </c:pt>
                <c:pt idx="4784">
                  <c:v>692.49</c:v>
                </c:pt>
                <c:pt idx="4785">
                  <c:v>692.57999999999993</c:v>
                </c:pt>
                <c:pt idx="4786">
                  <c:v>692.66000000000008</c:v>
                </c:pt>
                <c:pt idx="4787">
                  <c:v>692.74</c:v>
                </c:pt>
                <c:pt idx="4788">
                  <c:v>692.82999999999993</c:v>
                </c:pt>
                <c:pt idx="4789">
                  <c:v>692.91000000000008</c:v>
                </c:pt>
                <c:pt idx="4790">
                  <c:v>692.99</c:v>
                </c:pt>
                <c:pt idx="4791">
                  <c:v>693.07999999999993</c:v>
                </c:pt>
                <c:pt idx="4792">
                  <c:v>693.16000000000008</c:v>
                </c:pt>
                <c:pt idx="4793">
                  <c:v>693.24</c:v>
                </c:pt>
                <c:pt idx="4794">
                  <c:v>693.32999999999993</c:v>
                </c:pt>
                <c:pt idx="4795">
                  <c:v>693.41000000000008</c:v>
                </c:pt>
                <c:pt idx="4796">
                  <c:v>693.49</c:v>
                </c:pt>
                <c:pt idx="4797">
                  <c:v>693.57999999999993</c:v>
                </c:pt>
                <c:pt idx="4798">
                  <c:v>693.66000000000008</c:v>
                </c:pt>
                <c:pt idx="4799">
                  <c:v>693.74</c:v>
                </c:pt>
                <c:pt idx="4800">
                  <c:v>693.82999999999993</c:v>
                </c:pt>
                <c:pt idx="4801">
                  <c:v>693.91000000000008</c:v>
                </c:pt>
                <c:pt idx="4802">
                  <c:v>693.99</c:v>
                </c:pt>
                <c:pt idx="4803">
                  <c:v>694.07999999999993</c:v>
                </c:pt>
                <c:pt idx="4804">
                  <c:v>694.16000000000008</c:v>
                </c:pt>
                <c:pt idx="4805">
                  <c:v>694.25</c:v>
                </c:pt>
                <c:pt idx="4806">
                  <c:v>694.32999999999993</c:v>
                </c:pt>
                <c:pt idx="4807">
                  <c:v>694.41000000000008</c:v>
                </c:pt>
                <c:pt idx="4808">
                  <c:v>694.49</c:v>
                </c:pt>
                <c:pt idx="4809">
                  <c:v>694.57999999999993</c:v>
                </c:pt>
                <c:pt idx="4810">
                  <c:v>694.66000000000008</c:v>
                </c:pt>
                <c:pt idx="4811">
                  <c:v>694.74</c:v>
                </c:pt>
                <c:pt idx="4812">
                  <c:v>694.82999999999993</c:v>
                </c:pt>
                <c:pt idx="4813">
                  <c:v>694.91000000000008</c:v>
                </c:pt>
                <c:pt idx="4814">
                  <c:v>694.99</c:v>
                </c:pt>
                <c:pt idx="4815">
                  <c:v>695.07999999999993</c:v>
                </c:pt>
                <c:pt idx="4816">
                  <c:v>695.16000000000008</c:v>
                </c:pt>
                <c:pt idx="4817">
                  <c:v>695.24</c:v>
                </c:pt>
                <c:pt idx="4818">
                  <c:v>695.32999999999993</c:v>
                </c:pt>
                <c:pt idx="4819">
                  <c:v>695.41000000000008</c:v>
                </c:pt>
                <c:pt idx="4820">
                  <c:v>695.5</c:v>
                </c:pt>
                <c:pt idx="4821">
                  <c:v>695.57999999999993</c:v>
                </c:pt>
                <c:pt idx="4822">
                  <c:v>695.66000000000008</c:v>
                </c:pt>
                <c:pt idx="4823">
                  <c:v>695.75</c:v>
                </c:pt>
                <c:pt idx="4824">
                  <c:v>695.82999999999993</c:v>
                </c:pt>
                <c:pt idx="4825">
                  <c:v>695.91000000000008</c:v>
                </c:pt>
                <c:pt idx="4826">
                  <c:v>695.99</c:v>
                </c:pt>
                <c:pt idx="4827">
                  <c:v>696.07999999999993</c:v>
                </c:pt>
                <c:pt idx="4828">
                  <c:v>696.16000000000008</c:v>
                </c:pt>
                <c:pt idx="4829">
                  <c:v>696.24</c:v>
                </c:pt>
                <c:pt idx="4830">
                  <c:v>696.32999999999993</c:v>
                </c:pt>
                <c:pt idx="4831">
                  <c:v>696.41000000000008</c:v>
                </c:pt>
                <c:pt idx="4832">
                  <c:v>696.5</c:v>
                </c:pt>
                <c:pt idx="4833">
                  <c:v>696.57999999999993</c:v>
                </c:pt>
                <c:pt idx="4834">
                  <c:v>696.66000000000008</c:v>
                </c:pt>
                <c:pt idx="4835">
                  <c:v>696.75</c:v>
                </c:pt>
                <c:pt idx="4836">
                  <c:v>696.82999999999993</c:v>
                </c:pt>
                <c:pt idx="4837">
                  <c:v>696.91000000000008</c:v>
                </c:pt>
                <c:pt idx="4838">
                  <c:v>697</c:v>
                </c:pt>
                <c:pt idx="4839">
                  <c:v>697.07999999999993</c:v>
                </c:pt>
                <c:pt idx="4840">
                  <c:v>697.16000000000008</c:v>
                </c:pt>
                <c:pt idx="4841">
                  <c:v>697.25</c:v>
                </c:pt>
                <c:pt idx="4842">
                  <c:v>697.32999999999993</c:v>
                </c:pt>
                <c:pt idx="4843">
                  <c:v>697.41000000000008</c:v>
                </c:pt>
                <c:pt idx="4844">
                  <c:v>697.5</c:v>
                </c:pt>
                <c:pt idx="4845">
                  <c:v>697.57999999999993</c:v>
                </c:pt>
                <c:pt idx="4846">
                  <c:v>697.66000000000008</c:v>
                </c:pt>
                <c:pt idx="4847">
                  <c:v>697.75</c:v>
                </c:pt>
                <c:pt idx="4848">
                  <c:v>697.82999999999993</c:v>
                </c:pt>
                <c:pt idx="4849">
                  <c:v>697.91000000000008</c:v>
                </c:pt>
                <c:pt idx="4850">
                  <c:v>698</c:v>
                </c:pt>
                <c:pt idx="4851">
                  <c:v>698.07999999999993</c:v>
                </c:pt>
                <c:pt idx="4852">
                  <c:v>698.16000000000008</c:v>
                </c:pt>
                <c:pt idx="4853">
                  <c:v>698.25</c:v>
                </c:pt>
                <c:pt idx="4854">
                  <c:v>698.32999999999993</c:v>
                </c:pt>
                <c:pt idx="4855">
                  <c:v>698.41000000000008</c:v>
                </c:pt>
                <c:pt idx="4856">
                  <c:v>698.5</c:v>
                </c:pt>
                <c:pt idx="4857">
                  <c:v>698.57999999999993</c:v>
                </c:pt>
                <c:pt idx="4858">
                  <c:v>698.66000000000008</c:v>
                </c:pt>
                <c:pt idx="4859">
                  <c:v>698.75</c:v>
                </c:pt>
                <c:pt idx="4860">
                  <c:v>698.82999999999993</c:v>
                </c:pt>
                <c:pt idx="4861">
                  <c:v>698.91000000000008</c:v>
                </c:pt>
                <c:pt idx="4862">
                  <c:v>699</c:v>
                </c:pt>
                <c:pt idx="4863">
                  <c:v>699.07999999999993</c:v>
                </c:pt>
                <c:pt idx="4864">
                  <c:v>699.16000000000008</c:v>
                </c:pt>
                <c:pt idx="4865">
                  <c:v>699.25</c:v>
                </c:pt>
                <c:pt idx="4866">
                  <c:v>699.32999999999993</c:v>
                </c:pt>
                <c:pt idx="4867">
                  <c:v>699.41000000000008</c:v>
                </c:pt>
                <c:pt idx="4868">
                  <c:v>699.5</c:v>
                </c:pt>
                <c:pt idx="4869">
                  <c:v>699.57999999999993</c:v>
                </c:pt>
                <c:pt idx="4870">
                  <c:v>699.67000000000007</c:v>
                </c:pt>
                <c:pt idx="4871">
                  <c:v>699.75</c:v>
                </c:pt>
                <c:pt idx="4872">
                  <c:v>699.82999999999993</c:v>
                </c:pt>
                <c:pt idx="4873">
                  <c:v>699.92000000000007</c:v>
                </c:pt>
                <c:pt idx="4874">
                  <c:v>700</c:v>
                </c:pt>
                <c:pt idx="4875">
                  <c:v>700.07999999999993</c:v>
                </c:pt>
                <c:pt idx="4876">
                  <c:v>700.17000000000007</c:v>
                </c:pt>
                <c:pt idx="4877">
                  <c:v>700.25</c:v>
                </c:pt>
                <c:pt idx="4878">
                  <c:v>700.32999999999993</c:v>
                </c:pt>
                <c:pt idx="4879">
                  <c:v>700.42000000000007</c:v>
                </c:pt>
                <c:pt idx="4880">
                  <c:v>700.5</c:v>
                </c:pt>
                <c:pt idx="4881">
                  <c:v>700.57999999999993</c:v>
                </c:pt>
                <c:pt idx="4882">
                  <c:v>700.67000000000007</c:v>
                </c:pt>
                <c:pt idx="4883">
                  <c:v>700.75</c:v>
                </c:pt>
                <c:pt idx="4884">
                  <c:v>700.82999999999993</c:v>
                </c:pt>
                <c:pt idx="4885">
                  <c:v>700.92000000000007</c:v>
                </c:pt>
                <c:pt idx="4886">
                  <c:v>701</c:v>
                </c:pt>
                <c:pt idx="4887">
                  <c:v>701.07999999999993</c:v>
                </c:pt>
                <c:pt idx="4888">
                  <c:v>701.17000000000007</c:v>
                </c:pt>
                <c:pt idx="4889">
                  <c:v>701.25</c:v>
                </c:pt>
                <c:pt idx="4890">
                  <c:v>701.32999999999993</c:v>
                </c:pt>
                <c:pt idx="4891">
                  <c:v>701.42000000000007</c:v>
                </c:pt>
                <c:pt idx="4892">
                  <c:v>701.5</c:v>
                </c:pt>
                <c:pt idx="4893">
                  <c:v>701.57999999999993</c:v>
                </c:pt>
                <c:pt idx="4894">
                  <c:v>701.67000000000007</c:v>
                </c:pt>
                <c:pt idx="4895">
                  <c:v>701.75</c:v>
                </c:pt>
                <c:pt idx="4896">
                  <c:v>701.82999999999993</c:v>
                </c:pt>
                <c:pt idx="4897">
                  <c:v>701.92000000000007</c:v>
                </c:pt>
                <c:pt idx="4898">
                  <c:v>702</c:v>
                </c:pt>
                <c:pt idx="4899">
                  <c:v>702.07999999999993</c:v>
                </c:pt>
                <c:pt idx="4900">
                  <c:v>702.17000000000007</c:v>
                </c:pt>
                <c:pt idx="4901">
                  <c:v>702.25</c:v>
                </c:pt>
                <c:pt idx="4902">
                  <c:v>702.32999999999993</c:v>
                </c:pt>
                <c:pt idx="4903">
                  <c:v>702.42000000000007</c:v>
                </c:pt>
                <c:pt idx="4904">
                  <c:v>702.5</c:v>
                </c:pt>
                <c:pt idx="4905">
                  <c:v>702.58999999999992</c:v>
                </c:pt>
                <c:pt idx="4906">
                  <c:v>702.67000000000007</c:v>
                </c:pt>
                <c:pt idx="4907">
                  <c:v>702.75</c:v>
                </c:pt>
                <c:pt idx="4908">
                  <c:v>702.83999999999992</c:v>
                </c:pt>
                <c:pt idx="4909">
                  <c:v>702.92000000000007</c:v>
                </c:pt>
                <c:pt idx="4910">
                  <c:v>703</c:v>
                </c:pt>
                <c:pt idx="4911">
                  <c:v>703.07999999999993</c:v>
                </c:pt>
                <c:pt idx="4912">
                  <c:v>703.17000000000007</c:v>
                </c:pt>
                <c:pt idx="4913">
                  <c:v>703.25</c:v>
                </c:pt>
                <c:pt idx="4914">
                  <c:v>703.32999999999993</c:v>
                </c:pt>
                <c:pt idx="4915">
                  <c:v>703.42000000000007</c:v>
                </c:pt>
                <c:pt idx="4916">
                  <c:v>703.5</c:v>
                </c:pt>
                <c:pt idx="4917">
                  <c:v>703.58999999999992</c:v>
                </c:pt>
                <c:pt idx="4918">
                  <c:v>703.67000000000007</c:v>
                </c:pt>
                <c:pt idx="4919">
                  <c:v>703.75</c:v>
                </c:pt>
                <c:pt idx="4920">
                  <c:v>703.83999999999992</c:v>
                </c:pt>
                <c:pt idx="4921">
                  <c:v>703.92000000000007</c:v>
                </c:pt>
                <c:pt idx="4922">
                  <c:v>704</c:v>
                </c:pt>
                <c:pt idx="4923">
                  <c:v>704.07999999999993</c:v>
                </c:pt>
                <c:pt idx="4924">
                  <c:v>704.17000000000007</c:v>
                </c:pt>
                <c:pt idx="4925">
                  <c:v>704.25</c:v>
                </c:pt>
                <c:pt idx="4926">
                  <c:v>704.33999999999992</c:v>
                </c:pt>
                <c:pt idx="4927">
                  <c:v>704.42000000000007</c:v>
                </c:pt>
                <c:pt idx="4928">
                  <c:v>704.5</c:v>
                </c:pt>
                <c:pt idx="4929">
                  <c:v>704.57999999999993</c:v>
                </c:pt>
                <c:pt idx="4930">
                  <c:v>704.67000000000007</c:v>
                </c:pt>
                <c:pt idx="4931">
                  <c:v>704.75</c:v>
                </c:pt>
                <c:pt idx="4932">
                  <c:v>704.82999999999993</c:v>
                </c:pt>
                <c:pt idx="4933">
                  <c:v>704.92000000000007</c:v>
                </c:pt>
                <c:pt idx="4934">
                  <c:v>705</c:v>
                </c:pt>
                <c:pt idx="4935">
                  <c:v>705.07999999999993</c:v>
                </c:pt>
                <c:pt idx="4936">
                  <c:v>705.17000000000007</c:v>
                </c:pt>
                <c:pt idx="4937">
                  <c:v>705.25</c:v>
                </c:pt>
                <c:pt idx="4938">
                  <c:v>705.33999999999992</c:v>
                </c:pt>
                <c:pt idx="4939">
                  <c:v>705.42000000000007</c:v>
                </c:pt>
                <c:pt idx="4940">
                  <c:v>705.5</c:v>
                </c:pt>
                <c:pt idx="4941">
                  <c:v>705.58999999999992</c:v>
                </c:pt>
                <c:pt idx="4942">
                  <c:v>705.67000000000007</c:v>
                </c:pt>
                <c:pt idx="4943">
                  <c:v>705.75</c:v>
                </c:pt>
                <c:pt idx="4944">
                  <c:v>705.83999999999992</c:v>
                </c:pt>
                <c:pt idx="4945">
                  <c:v>705.92000000000007</c:v>
                </c:pt>
                <c:pt idx="4946">
                  <c:v>706.01</c:v>
                </c:pt>
                <c:pt idx="4947">
                  <c:v>706.08999999999992</c:v>
                </c:pt>
                <c:pt idx="4948">
                  <c:v>706.17000000000007</c:v>
                </c:pt>
                <c:pt idx="4949">
                  <c:v>706.25</c:v>
                </c:pt>
                <c:pt idx="4950">
                  <c:v>706.33999999999992</c:v>
                </c:pt>
                <c:pt idx="4951">
                  <c:v>706.42000000000007</c:v>
                </c:pt>
                <c:pt idx="4952">
                  <c:v>706.5</c:v>
                </c:pt>
                <c:pt idx="4953">
                  <c:v>706.58999999999992</c:v>
                </c:pt>
                <c:pt idx="4954">
                  <c:v>706.67000000000007</c:v>
                </c:pt>
                <c:pt idx="4955">
                  <c:v>706.75</c:v>
                </c:pt>
                <c:pt idx="4956">
                  <c:v>706.83999999999992</c:v>
                </c:pt>
                <c:pt idx="4957">
                  <c:v>706.92000000000007</c:v>
                </c:pt>
                <c:pt idx="4958">
                  <c:v>707.01</c:v>
                </c:pt>
                <c:pt idx="4959">
                  <c:v>707.08999999999992</c:v>
                </c:pt>
                <c:pt idx="4960">
                  <c:v>707.17000000000007</c:v>
                </c:pt>
                <c:pt idx="4961">
                  <c:v>707.25</c:v>
                </c:pt>
                <c:pt idx="4962">
                  <c:v>707.33999999999992</c:v>
                </c:pt>
                <c:pt idx="4963">
                  <c:v>707.42000000000007</c:v>
                </c:pt>
                <c:pt idx="4964">
                  <c:v>707.5</c:v>
                </c:pt>
                <c:pt idx="4965">
                  <c:v>707.58999999999992</c:v>
                </c:pt>
                <c:pt idx="4966">
                  <c:v>707.67000000000007</c:v>
                </c:pt>
                <c:pt idx="4967">
                  <c:v>707.75</c:v>
                </c:pt>
                <c:pt idx="4968">
                  <c:v>707.83999999999992</c:v>
                </c:pt>
                <c:pt idx="4969">
                  <c:v>707.92000000000007</c:v>
                </c:pt>
                <c:pt idx="4970">
                  <c:v>708</c:v>
                </c:pt>
                <c:pt idx="4971">
                  <c:v>708.08999999999992</c:v>
                </c:pt>
                <c:pt idx="4972">
                  <c:v>708.17000000000007</c:v>
                </c:pt>
                <c:pt idx="4973">
                  <c:v>708.26</c:v>
                </c:pt>
                <c:pt idx="4974">
                  <c:v>708.33999999999992</c:v>
                </c:pt>
                <c:pt idx="4975">
                  <c:v>708.42000000000007</c:v>
                </c:pt>
                <c:pt idx="4976">
                  <c:v>708.51</c:v>
                </c:pt>
                <c:pt idx="4977">
                  <c:v>708.58999999999992</c:v>
                </c:pt>
                <c:pt idx="4978">
                  <c:v>708.67000000000007</c:v>
                </c:pt>
                <c:pt idx="4979">
                  <c:v>708.76</c:v>
                </c:pt>
                <c:pt idx="4980">
                  <c:v>708.83999999999992</c:v>
                </c:pt>
                <c:pt idx="4981">
                  <c:v>708.92000000000007</c:v>
                </c:pt>
                <c:pt idx="4982">
                  <c:v>709.01</c:v>
                </c:pt>
                <c:pt idx="4983">
                  <c:v>709.08999999999992</c:v>
                </c:pt>
                <c:pt idx="4984">
                  <c:v>709.17000000000007</c:v>
                </c:pt>
                <c:pt idx="4985">
                  <c:v>709.25</c:v>
                </c:pt>
                <c:pt idx="4986">
                  <c:v>709.33999999999992</c:v>
                </c:pt>
                <c:pt idx="4987">
                  <c:v>709.42000000000007</c:v>
                </c:pt>
                <c:pt idx="4988">
                  <c:v>709.51</c:v>
                </c:pt>
                <c:pt idx="4989">
                  <c:v>709.58999999999992</c:v>
                </c:pt>
                <c:pt idx="4990">
                  <c:v>709.67000000000007</c:v>
                </c:pt>
                <c:pt idx="4991">
                  <c:v>709.76</c:v>
                </c:pt>
                <c:pt idx="4992">
                  <c:v>709.83999999999992</c:v>
                </c:pt>
                <c:pt idx="4993">
                  <c:v>709.92000000000007</c:v>
                </c:pt>
                <c:pt idx="4994">
                  <c:v>710.01</c:v>
                </c:pt>
                <c:pt idx="4995">
                  <c:v>710.08999999999992</c:v>
                </c:pt>
                <c:pt idx="4996">
                  <c:v>710.17000000000007</c:v>
                </c:pt>
                <c:pt idx="4997">
                  <c:v>710.25</c:v>
                </c:pt>
                <c:pt idx="4998">
                  <c:v>710.33999999999992</c:v>
                </c:pt>
                <c:pt idx="4999">
                  <c:v>710.42000000000007</c:v>
                </c:pt>
                <c:pt idx="5000">
                  <c:v>710.51</c:v>
                </c:pt>
                <c:pt idx="5001">
                  <c:v>710.58999999999992</c:v>
                </c:pt>
                <c:pt idx="5002">
                  <c:v>710.67000000000007</c:v>
                </c:pt>
                <c:pt idx="5003">
                  <c:v>710.76</c:v>
                </c:pt>
                <c:pt idx="5004">
                  <c:v>710.83999999999992</c:v>
                </c:pt>
                <c:pt idx="5005">
                  <c:v>710.92000000000007</c:v>
                </c:pt>
                <c:pt idx="5006">
                  <c:v>711.01</c:v>
                </c:pt>
                <c:pt idx="5007">
                  <c:v>711.08999999999992</c:v>
                </c:pt>
                <c:pt idx="5008">
                  <c:v>711.17000000000007</c:v>
                </c:pt>
                <c:pt idx="5009">
                  <c:v>711.26</c:v>
                </c:pt>
                <c:pt idx="5010">
                  <c:v>711.33999999999992</c:v>
                </c:pt>
                <c:pt idx="5011">
                  <c:v>711.42000000000007</c:v>
                </c:pt>
                <c:pt idx="5012">
                  <c:v>711.51</c:v>
                </c:pt>
                <c:pt idx="5013">
                  <c:v>711.58999999999992</c:v>
                </c:pt>
                <c:pt idx="5014">
                  <c:v>711.67000000000007</c:v>
                </c:pt>
                <c:pt idx="5015">
                  <c:v>711.76</c:v>
                </c:pt>
                <c:pt idx="5016">
                  <c:v>711.83999999999992</c:v>
                </c:pt>
                <c:pt idx="5017">
                  <c:v>711.92000000000007</c:v>
                </c:pt>
                <c:pt idx="5018">
                  <c:v>712.01</c:v>
                </c:pt>
                <c:pt idx="5019">
                  <c:v>712.08999999999992</c:v>
                </c:pt>
                <c:pt idx="5020">
                  <c:v>712.17000000000007</c:v>
                </c:pt>
                <c:pt idx="5021">
                  <c:v>712.26</c:v>
                </c:pt>
                <c:pt idx="5022">
                  <c:v>712.33999999999992</c:v>
                </c:pt>
                <c:pt idx="5023">
                  <c:v>712.42000000000007</c:v>
                </c:pt>
                <c:pt idx="5024">
                  <c:v>712.51</c:v>
                </c:pt>
                <c:pt idx="5025">
                  <c:v>712.58999999999992</c:v>
                </c:pt>
                <c:pt idx="5026">
                  <c:v>712.67000000000007</c:v>
                </c:pt>
                <c:pt idx="5027">
                  <c:v>712.76</c:v>
                </c:pt>
                <c:pt idx="5028">
                  <c:v>712.83999999999992</c:v>
                </c:pt>
                <c:pt idx="5029">
                  <c:v>712.92000000000007</c:v>
                </c:pt>
                <c:pt idx="5030">
                  <c:v>713.01</c:v>
                </c:pt>
                <c:pt idx="5031">
                  <c:v>713.08999999999992</c:v>
                </c:pt>
                <c:pt idx="5032">
                  <c:v>713.17000000000007</c:v>
                </c:pt>
                <c:pt idx="5033">
                  <c:v>713.26</c:v>
                </c:pt>
                <c:pt idx="5034">
                  <c:v>713.33999999999992</c:v>
                </c:pt>
                <c:pt idx="5035">
                  <c:v>713.42000000000007</c:v>
                </c:pt>
                <c:pt idx="5036">
                  <c:v>713.51</c:v>
                </c:pt>
                <c:pt idx="5037">
                  <c:v>713.58999999999992</c:v>
                </c:pt>
                <c:pt idx="5038">
                  <c:v>713.67000000000007</c:v>
                </c:pt>
                <c:pt idx="5039">
                  <c:v>713.76</c:v>
                </c:pt>
                <c:pt idx="5040">
                  <c:v>713.83999999999992</c:v>
                </c:pt>
                <c:pt idx="5041">
                  <c:v>713.92000000000007</c:v>
                </c:pt>
                <c:pt idx="5042">
                  <c:v>714</c:v>
                </c:pt>
                <c:pt idx="5043">
                  <c:v>714.08999999999992</c:v>
                </c:pt>
                <c:pt idx="5044">
                  <c:v>714.17000000000007</c:v>
                </c:pt>
                <c:pt idx="5045">
                  <c:v>714.26</c:v>
                </c:pt>
                <c:pt idx="5046">
                  <c:v>714.33999999999992</c:v>
                </c:pt>
                <c:pt idx="5047">
                  <c:v>714.42000000000007</c:v>
                </c:pt>
                <c:pt idx="5048">
                  <c:v>714.51</c:v>
                </c:pt>
                <c:pt idx="5049">
                  <c:v>714.58999999999992</c:v>
                </c:pt>
                <c:pt idx="5050">
                  <c:v>714.67000000000007</c:v>
                </c:pt>
                <c:pt idx="5051">
                  <c:v>714.75</c:v>
                </c:pt>
                <c:pt idx="5052">
                  <c:v>714.83999999999992</c:v>
                </c:pt>
                <c:pt idx="5053">
                  <c:v>714.92000000000007</c:v>
                </c:pt>
                <c:pt idx="5054">
                  <c:v>715.01</c:v>
                </c:pt>
                <c:pt idx="5055">
                  <c:v>715.08999999999992</c:v>
                </c:pt>
                <c:pt idx="5056">
                  <c:v>715.17000000000007</c:v>
                </c:pt>
                <c:pt idx="5057">
                  <c:v>715.26</c:v>
                </c:pt>
                <c:pt idx="5058">
                  <c:v>715.33999999999992</c:v>
                </c:pt>
                <c:pt idx="5059">
                  <c:v>715.42000000000007</c:v>
                </c:pt>
                <c:pt idx="5060">
                  <c:v>715.51</c:v>
                </c:pt>
                <c:pt idx="5061">
                  <c:v>715.58999999999992</c:v>
                </c:pt>
                <c:pt idx="5062">
                  <c:v>715.68000000000006</c:v>
                </c:pt>
                <c:pt idx="5063">
                  <c:v>715.76</c:v>
                </c:pt>
                <c:pt idx="5064">
                  <c:v>715.83999999999992</c:v>
                </c:pt>
                <c:pt idx="5065">
                  <c:v>715.92000000000007</c:v>
                </c:pt>
                <c:pt idx="5066">
                  <c:v>716.01</c:v>
                </c:pt>
                <c:pt idx="5067">
                  <c:v>716.08999999999992</c:v>
                </c:pt>
                <c:pt idx="5068">
                  <c:v>716.17000000000007</c:v>
                </c:pt>
                <c:pt idx="5069">
                  <c:v>716.26</c:v>
                </c:pt>
                <c:pt idx="5070">
                  <c:v>716.33999999999992</c:v>
                </c:pt>
                <c:pt idx="5071">
                  <c:v>716.42000000000007</c:v>
                </c:pt>
                <c:pt idx="5072">
                  <c:v>716.51</c:v>
                </c:pt>
                <c:pt idx="5073">
                  <c:v>716.58999999999992</c:v>
                </c:pt>
                <c:pt idx="5074">
                  <c:v>716.67000000000007</c:v>
                </c:pt>
                <c:pt idx="5075">
                  <c:v>716.76</c:v>
                </c:pt>
                <c:pt idx="5076">
                  <c:v>716.83999999999992</c:v>
                </c:pt>
                <c:pt idx="5077">
                  <c:v>716.92000000000007</c:v>
                </c:pt>
                <c:pt idx="5078">
                  <c:v>717.01</c:v>
                </c:pt>
                <c:pt idx="5079">
                  <c:v>717.08999999999992</c:v>
                </c:pt>
                <c:pt idx="5080">
                  <c:v>717.17000000000007</c:v>
                </c:pt>
                <c:pt idx="5081">
                  <c:v>717.26</c:v>
                </c:pt>
                <c:pt idx="5082">
                  <c:v>717.33999999999992</c:v>
                </c:pt>
                <c:pt idx="5083">
                  <c:v>717.42000000000007</c:v>
                </c:pt>
                <c:pt idx="5084">
                  <c:v>717.51</c:v>
                </c:pt>
                <c:pt idx="5085">
                  <c:v>717.58999999999992</c:v>
                </c:pt>
                <c:pt idx="5086">
                  <c:v>717.67000000000007</c:v>
                </c:pt>
                <c:pt idx="5087">
                  <c:v>717.76</c:v>
                </c:pt>
                <c:pt idx="5088">
                  <c:v>717.83999999999992</c:v>
                </c:pt>
                <c:pt idx="5089">
                  <c:v>717.93000000000006</c:v>
                </c:pt>
                <c:pt idx="5090">
                  <c:v>718.01</c:v>
                </c:pt>
                <c:pt idx="5091">
                  <c:v>718.08999999999992</c:v>
                </c:pt>
                <c:pt idx="5092">
                  <c:v>718.18000000000006</c:v>
                </c:pt>
                <c:pt idx="5093">
                  <c:v>718.26</c:v>
                </c:pt>
                <c:pt idx="5094">
                  <c:v>718.33999999999992</c:v>
                </c:pt>
                <c:pt idx="5095">
                  <c:v>718.43000000000006</c:v>
                </c:pt>
                <c:pt idx="5096">
                  <c:v>718.51</c:v>
                </c:pt>
                <c:pt idx="5097">
                  <c:v>718.58999999999992</c:v>
                </c:pt>
                <c:pt idx="5098">
                  <c:v>718.68000000000006</c:v>
                </c:pt>
                <c:pt idx="5099">
                  <c:v>718.76</c:v>
                </c:pt>
                <c:pt idx="5100">
                  <c:v>718.83999999999992</c:v>
                </c:pt>
                <c:pt idx="5101">
                  <c:v>718.93000000000006</c:v>
                </c:pt>
                <c:pt idx="5102">
                  <c:v>719.01</c:v>
                </c:pt>
                <c:pt idx="5103">
                  <c:v>719.08999999999992</c:v>
                </c:pt>
                <c:pt idx="5104">
                  <c:v>719.18000000000006</c:v>
                </c:pt>
                <c:pt idx="5105">
                  <c:v>719.26</c:v>
                </c:pt>
                <c:pt idx="5106">
                  <c:v>719.33999999999992</c:v>
                </c:pt>
                <c:pt idx="5107">
                  <c:v>719.43000000000006</c:v>
                </c:pt>
                <c:pt idx="5108">
                  <c:v>719.51</c:v>
                </c:pt>
                <c:pt idx="5109">
                  <c:v>719.58999999999992</c:v>
                </c:pt>
                <c:pt idx="5110">
                  <c:v>719.68000000000006</c:v>
                </c:pt>
                <c:pt idx="5111">
                  <c:v>719.76</c:v>
                </c:pt>
                <c:pt idx="5112">
                  <c:v>719.83999999999992</c:v>
                </c:pt>
                <c:pt idx="5113">
                  <c:v>719.93000000000006</c:v>
                </c:pt>
                <c:pt idx="5114">
                  <c:v>720.01</c:v>
                </c:pt>
                <c:pt idx="5115">
                  <c:v>720.08999999999992</c:v>
                </c:pt>
                <c:pt idx="5116">
                  <c:v>720.18000000000006</c:v>
                </c:pt>
                <c:pt idx="5117">
                  <c:v>720.26</c:v>
                </c:pt>
                <c:pt idx="5118">
                  <c:v>720.33999999999992</c:v>
                </c:pt>
                <c:pt idx="5119">
                  <c:v>720.43000000000006</c:v>
                </c:pt>
                <c:pt idx="5120">
                  <c:v>720.51</c:v>
                </c:pt>
                <c:pt idx="5121">
                  <c:v>720.58999999999992</c:v>
                </c:pt>
                <c:pt idx="5122">
                  <c:v>720.68000000000006</c:v>
                </c:pt>
                <c:pt idx="5123">
                  <c:v>720.76</c:v>
                </c:pt>
                <c:pt idx="5124">
                  <c:v>720.83999999999992</c:v>
                </c:pt>
                <c:pt idx="5125">
                  <c:v>720.93000000000006</c:v>
                </c:pt>
                <c:pt idx="5126">
                  <c:v>721.01</c:v>
                </c:pt>
                <c:pt idx="5127">
                  <c:v>721.08999999999992</c:v>
                </c:pt>
                <c:pt idx="5128">
                  <c:v>721.18000000000006</c:v>
                </c:pt>
                <c:pt idx="5129">
                  <c:v>721.26</c:v>
                </c:pt>
                <c:pt idx="5130">
                  <c:v>721.33999999999992</c:v>
                </c:pt>
                <c:pt idx="5131">
                  <c:v>721.43000000000006</c:v>
                </c:pt>
                <c:pt idx="5132">
                  <c:v>721.51</c:v>
                </c:pt>
                <c:pt idx="5133">
                  <c:v>721.6</c:v>
                </c:pt>
                <c:pt idx="5134">
                  <c:v>721.68000000000006</c:v>
                </c:pt>
                <c:pt idx="5135">
                  <c:v>721.76</c:v>
                </c:pt>
                <c:pt idx="5136">
                  <c:v>721.85</c:v>
                </c:pt>
                <c:pt idx="5137">
                  <c:v>721.93000000000006</c:v>
                </c:pt>
                <c:pt idx="5138">
                  <c:v>722.01</c:v>
                </c:pt>
                <c:pt idx="5139">
                  <c:v>722.1</c:v>
                </c:pt>
                <c:pt idx="5140">
                  <c:v>722.18000000000006</c:v>
                </c:pt>
                <c:pt idx="5141">
                  <c:v>722.27</c:v>
                </c:pt>
                <c:pt idx="5142">
                  <c:v>722.35</c:v>
                </c:pt>
                <c:pt idx="5143">
                  <c:v>722.43000000000006</c:v>
                </c:pt>
                <c:pt idx="5144">
                  <c:v>722.51</c:v>
                </c:pt>
                <c:pt idx="5145">
                  <c:v>722.6</c:v>
                </c:pt>
                <c:pt idx="5146">
                  <c:v>722.68000000000006</c:v>
                </c:pt>
                <c:pt idx="5147">
                  <c:v>722.77</c:v>
                </c:pt>
                <c:pt idx="5148">
                  <c:v>722.85</c:v>
                </c:pt>
                <c:pt idx="5149">
                  <c:v>722.93000000000006</c:v>
                </c:pt>
                <c:pt idx="5150">
                  <c:v>723.02</c:v>
                </c:pt>
                <c:pt idx="5151">
                  <c:v>723.1</c:v>
                </c:pt>
                <c:pt idx="5152">
                  <c:v>723.18000000000006</c:v>
                </c:pt>
                <c:pt idx="5153">
                  <c:v>723.27</c:v>
                </c:pt>
                <c:pt idx="5154">
                  <c:v>723.35</c:v>
                </c:pt>
                <c:pt idx="5155">
                  <c:v>723.43000000000006</c:v>
                </c:pt>
                <c:pt idx="5156">
                  <c:v>723.52</c:v>
                </c:pt>
                <c:pt idx="5157">
                  <c:v>723.6</c:v>
                </c:pt>
                <c:pt idx="5158">
                  <c:v>723.68000000000006</c:v>
                </c:pt>
                <c:pt idx="5159">
                  <c:v>723.77</c:v>
                </c:pt>
                <c:pt idx="5160">
                  <c:v>723.85</c:v>
                </c:pt>
                <c:pt idx="5161">
                  <c:v>723.93000000000006</c:v>
                </c:pt>
                <c:pt idx="5162">
                  <c:v>724.02</c:v>
                </c:pt>
                <c:pt idx="5163">
                  <c:v>724.1</c:v>
                </c:pt>
                <c:pt idx="5164">
                  <c:v>724.18000000000006</c:v>
                </c:pt>
                <c:pt idx="5165">
                  <c:v>724.27</c:v>
                </c:pt>
                <c:pt idx="5166">
                  <c:v>724.35</c:v>
                </c:pt>
                <c:pt idx="5167">
                  <c:v>724.43000000000006</c:v>
                </c:pt>
                <c:pt idx="5168">
                  <c:v>724.52</c:v>
                </c:pt>
                <c:pt idx="5169">
                  <c:v>724.6</c:v>
                </c:pt>
                <c:pt idx="5170">
                  <c:v>724.68000000000006</c:v>
                </c:pt>
                <c:pt idx="5171">
                  <c:v>724.77</c:v>
                </c:pt>
                <c:pt idx="5172">
                  <c:v>724.85</c:v>
                </c:pt>
                <c:pt idx="5173">
                  <c:v>724.93000000000006</c:v>
                </c:pt>
                <c:pt idx="5174">
                  <c:v>725.02</c:v>
                </c:pt>
                <c:pt idx="5175">
                  <c:v>725.1</c:v>
                </c:pt>
                <c:pt idx="5176">
                  <c:v>725.18000000000006</c:v>
                </c:pt>
                <c:pt idx="5177">
                  <c:v>725.27</c:v>
                </c:pt>
                <c:pt idx="5178">
                  <c:v>725.35</c:v>
                </c:pt>
                <c:pt idx="5179">
                  <c:v>725.43000000000006</c:v>
                </c:pt>
                <c:pt idx="5180">
                  <c:v>725.52</c:v>
                </c:pt>
                <c:pt idx="5181">
                  <c:v>725.6</c:v>
                </c:pt>
                <c:pt idx="5182">
                  <c:v>725.68000000000006</c:v>
                </c:pt>
                <c:pt idx="5183">
                  <c:v>725.77</c:v>
                </c:pt>
                <c:pt idx="5184">
                  <c:v>725.85</c:v>
                </c:pt>
                <c:pt idx="5185">
                  <c:v>725.93000000000006</c:v>
                </c:pt>
                <c:pt idx="5186">
                  <c:v>726.01</c:v>
                </c:pt>
                <c:pt idx="5187">
                  <c:v>726.1</c:v>
                </c:pt>
                <c:pt idx="5188">
                  <c:v>726.18000000000006</c:v>
                </c:pt>
                <c:pt idx="5189">
                  <c:v>726.27</c:v>
                </c:pt>
                <c:pt idx="5190">
                  <c:v>726.35</c:v>
                </c:pt>
                <c:pt idx="5191">
                  <c:v>726.43000000000006</c:v>
                </c:pt>
                <c:pt idx="5192">
                  <c:v>726.52</c:v>
                </c:pt>
                <c:pt idx="5193">
                  <c:v>726.6</c:v>
                </c:pt>
                <c:pt idx="5194">
                  <c:v>726.68000000000006</c:v>
                </c:pt>
                <c:pt idx="5195">
                  <c:v>726.77</c:v>
                </c:pt>
                <c:pt idx="5196">
                  <c:v>726.85</c:v>
                </c:pt>
                <c:pt idx="5197">
                  <c:v>726.93000000000006</c:v>
                </c:pt>
                <c:pt idx="5198">
                  <c:v>727.02</c:v>
                </c:pt>
                <c:pt idx="5199">
                  <c:v>727.1</c:v>
                </c:pt>
                <c:pt idx="5200">
                  <c:v>727.18000000000006</c:v>
                </c:pt>
                <c:pt idx="5201">
                  <c:v>727.27</c:v>
                </c:pt>
                <c:pt idx="5202">
                  <c:v>727.35</c:v>
                </c:pt>
                <c:pt idx="5203">
                  <c:v>727.43000000000006</c:v>
                </c:pt>
                <c:pt idx="5204">
                  <c:v>727.52</c:v>
                </c:pt>
                <c:pt idx="5205">
                  <c:v>727.6</c:v>
                </c:pt>
                <c:pt idx="5206">
                  <c:v>727.68000000000006</c:v>
                </c:pt>
                <c:pt idx="5207">
                  <c:v>727.77</c:v>
                </c:pt>
                <c:pt idx="5208">
                  <c:v>727.85</c:v>
                </c:pt>
                <c:pt idx="5209">
                  <c:v>727.93000000000006</c:v>
                </c:pt>
                <c:pt idx="5210">
                  <c:v>728.01</c:v>
                </c:pt>
                <c:pt idx="5211">
                  <c:v>728.1</c:v>
                </c:pt>
                <c:pt idx="5212">
                  <c:v>728.18000000000006</c:v>
                </c:pt>
                <c:pt idx="5213">
                  <c:v>728.26</c:v>
                </c:pt>
                <c:pt idx="5214">
                  <c:v>728.35</c:v>
                </c:pt>
                <c:pt idx="5215">
                  <c:v>728.43000000000006</c:v>
                </c:pt>
                <c:pt idx="5216">
                  <c:v>728.51</c:v>
                </c:pt>
                <c:pt idx="5217">
                  <c:v>728.6</c:v>
                </c:pt>
                <c:pt idx="5218">
                  <c:v>728.68000000000006</c:v>
                </c:pt>
                <c:pt idx="5219">
                  <c:v>728.77</c:v>
                </c:pt>
                <c:pt idx="5220">
                  <c:v>728.85</c:v>
                </c:pt>
                <c:pt idx="5221">
                  <c:v>728.93000000000006</c:v>
                </c:pt>
                <c:pt idx="5222">
                  <c:v>729.01</c:v>
                </c:pt>
                <c:pt idx="5223">
                  <c:v>729.1</c:v>
                </c:pt>
                <c:pt idx="5224">
                  <c:v>729.18000000000006</c:v>
                </c:pt>
                <c:pt idx="5225">
                  <c:v>729.26</c:v>
                </c:pt>
                <c:pt idx="5226">
                  <c:v>729.35</c:v>
                </c:pt>
                <c:pt idx="5227">
                  <c:v>729.43000000000006</c:v>
                </c:pt>
                <c:pt idx="5228">
                  <c:v>729.51</c:v>
                </c:pt>
                <c:pt idx="5229">
                  <c:v>729.6</c:v>
                </c:pt>
                <c:pt idx="5230">
                  <c:v>729.68000000000006</c:v>
                </c:pt>
                <c:pt idx="5231">
                  <c:v>729.76</c:v>
                </c:pt>
                <c:pt idx="5232">
                  <c:v>729.85</c:v>
                </c:pt>
                <c:pt idx="5233">
                  <c:v>729.93000000000006</c:v>
                </c:pt>
                <c:pt idx="5234">
                  <c:v>730.01</c:v>
                </c:pt>
                <c:pt idx="5235">
                  <c:v>730.1</c:v>
                </c:pt>
                <c:pt idx="5236">
                  <c:v>730.18000000000006</c:v>
                </c:pt>
                <c:pt idx="5237">
                  <c:v>730.27</c:v>
                </c:pt>
                <c:pt idx="5238">
                  <c:v>730.35</c:v>
                </c:pt>
                <c:pt idx="5239">
                  <c:v>730.43000000000006</c:v>
                </c:pt>
                <c:pt idx="5240">
                  <c:v>730.52</c:v>
                </c:pt>
                <c:pt idx="5241">
                  <c:v>730.6</c:v>
                </c:pt>
                <c:pt idx="5242">
                  <c:v>730.68000000000006</c:v>
                </c:pt>
                <c:pt idx="5243">
                  <c:v>730.77</c:v>
                </c:pt>
                <c:pt idx="5244">
                  <c:v>730.85</c:v>
                </c:pt>
                <c:pt idx="5245">
                  <c:v>730.93000000000006</c:v>
                </c:pt>
                <c:pt idx="5246">
                  <c:v>731.02</c:v>
                </c:pt>
                <c:pt idx="5247">
                  <c:v>731.1</c:v>
                </c:pt>
                <c:pt idx="5248">
                  <c:v>731.18000000000006</c:v>
                </c:pt>
                <c:pt idx="5249">
                  <c:v>731.26</c:v>
                </c:pt>
                <c:pt idx="5250">
                  <c:v>731.35</c:v>
                </c:pt>
                <c:pt idx="5251">
                  <c:v>731.43000000000006</c:v>
                </c:pt>
                <c:pt idx="5252">
                  <c:v>731.52</c:v>
                </c:pt>
                <c:pt idx="5253">
                  <c:v>731.6</c:v>
                </c:pt>
                <c:pt idx="5254">
                  <c:v>731.68000000000006</c:v>
                </c:pt>
                <c:pt idx="5255">
                  <c:v>731.77</c:v>
                </c:pt>
                <c:pt idx="5256">
                  <c:v>731.85</c:v>
                </c:pt>
                <c:pt idx="5257">
                  <c:v>731.93000000000006</c:v>
                </c:pt>
                <c:pt idx="5258">
                  <c:v>732.02</c:v>
                </c:pt>
                <c:pt idx="5259">
                  <c:v>732.1</c:v>
                </c:pt>
                <c:pt idx="5260">
                  <c:v>732.18000000000006</c:v>
                </c:pt>
                <c:pt idx="5261">
                  <c:v>732.27</c:v>
                </c:pt>
                <c:pt idx="5262">
                  <c:v>732.35</c:v>
                </c:pt>
                <c:pt idx="5263">
                  <c:v>732.44</c:v>
                </c:pt>
                <c:pt idx="5264">
                  <c:v>732.52</c:v>
                </c:pt>
                <c:pt idx="5265">
                  <c:v>732.6</c:v>
                </c:pt>
                <c:pt idx="5266">
                  <c:v>732.68000000000006</c:v>
                </c:pt>
                <c:pt idx="5267">
                  <c:v>732.77</c:v>
                </c:pt>
                <c:pt idx="5268">
                  <c:v>732.85</c:v>
                </c:pt>
                <c:pt idx="5269">
                  <c:v>732.93000000000006</c:v>
                </c:pt>
                <c:pt idx="5270">
                  <c:v>733.02</c:v>
                </c:pt>
                <c:pt idx="5271">
                  <c:v>733.1</c:v>
                </c:pt>
                <c:pt idx="5272">
                  <c:v>733.18000000000006</c:v>
                </c:pt>
                <c:pt idx="5273">
                  <c:v>733.27</c:v>
                </c:pt>
                <c:pt idx="5274">
                  <c:v>733.35</c:v>
                </c:pt>
                <c:pt idx="5275">
                  <c:v>733.43000000000006</c:v>
                </c:pt>
                <c:pt idx="5276">
                  <c:v>733.52</c:v>
                </c:pt>
                <c:pt idx="5277">
                  <c:v>733.6</c:v>
                </c:pt>
                <c:pt idx="5278">
                  <c:v>733.69</c:v>
                </c:pt>
                <c:pt idx="5279">
                  <c:v>733.77</c:v>
                </c:pt>
                <c:pt idx="5280">
                  <c:v>733.85</c:v>
                </c:pt>
                <c:pt idx="5281">
                  <c:v>733.93000000000006</c:v>
                </c:pt>
                <c:pt idx="5282">
                  <c:v>734.02</c:v>
                </c:pt>
                <c:pt idx="5283">
                  <c:v>734.1</c:v>
                </c:pt>
                <c:pt idx="5284">
                  <c:v>734.19</c:v>
                </c:pt>
                <c:pt idx="5285">
                  <c:v>734.27</c:v>
                </c:pt>
                <c:pt idx="5286">
                  <c:v>734.35</c:v>
                </c:pt>
                <c:pt idx="5287">
                  <c:v>734.44</c:v>
                </c:pt>
                <c:pt idx="5288">
                  <c:v>734.52</c:v>
                </c:pt>
                <c:pt idx="5289">
                  <c:v>734.6</c:v>
                </c:pt>
                <c:pt idx="5290">
                  <c:v>734.69</c:v>
                </c:pt>
                <c:pt idx="5291">
                  <c:v>734.77</c:v>
                </c:pt>
                <c:pt idx="5292">
                  <c:v>734.85</c:v>
                </c:pt>
                <c:pt idx="5293">
                  <c:v>734.94</c:v>
                </c:pt>
                <c:pt idx="5294">
                  <c:v>735.02</c:v>
                </c:pt>
                <c:pt idx="5295">
                  <c:v>735.1</c:v>
                </c:pt>
                <c:pt idx="5296">
                  <c:v>735.19</c:v>
                </c:pt>
                <c:pt idx="5297">
                  <c:v>735.27</c:v>
                </c:pt>
                <c:pt idx="5298">
                  <c:v>735.36</c:v>
                </c:pt>
                <c:pt idx="5299">
                  <c:v>735.44</c:v>
                </c:pt>
                <c:pt idx="5300">
                  <c:v>735.52</c:v>
                </c:pt>
                <c:pt idx="5301">
                  <c:v>735.6</c:v>
                </c:pt>
                <c:pt idx="5302">
                  <c:v>735.69</c:v>
                </c:pt>
                <c:pt idx="5303">
                  <c:v>735.77</c:v>
                </c:pt>
                <c:pt idx="5304">
                  <c:v>735.86</c:v>
                </c:pt>
                <c:pt idx="5305">
                  <c:v>735.94</c:v>
                </c:pt>
                <c:pt idx="5306">
                  <c:v>736.02</c:v>
                </c:pt>
                <c:pt idx="5307">
                  <c:v>736.11</c:v>
                </c:pt>
                <c:pt idx="5308">
                  <c:v>736.19</c:v>
                </c:pt>
                <c:pt idx="5309">
                  <c:v>736.27</c:v>
                </c:pt>
                <c:pt idx="5310">
                  <c:v>736.36</c:v>
                </c:pt>
                <c:pt idx="5311">
                  <c:v>736.44</c:v>
                </c:pt>
                <c:pt idx="5312">
                  <c:v>736.52</c:v>
                </c:pt>
                <c:pt idx="5313">
                  <c:v>736.61</c:v>
                </c:pt>
                <c:pt idx="5314">
                  <c:v>736.69</c:v>
                </c:pt>
                <c:pt idx="5315">
                  <c:v>736.77</c:v>
                </c:pt>
                <c:pt idx="5316">
                  <c:v>736.86</c:v>
                </c:pt>
                <c:pt idx="5317">
                  <c:v>736.94</c:v>
                </c:pt>
                <c:pt idx="5318">
                  <c:v>737.02</c:v>
                </c:pt>
                <c:pt idx="5319">
                  <c:v>737.11</c:v>
                </c:pt>
                <c:pt idx="5320">
                  <c:v>737.19</c:v>
                </c:pt>
                <c:pt idx="5321">
                  <c:v>737.27</c:v>
                </c:pt>
                <c:pt idx="5322">
                  <c:v>737.36</c:v>
                </c:pt>
                <c:pt idx="5323">
                  <c:v>737.44</c:v>
                </c:pt>
                <c:pt idx="5324">
                  <c:v>737.52</c:v>
                </c:pt>
                <c:pt idx="5325">
                  <c:v>737.61</c:v>
                </c:pt>
                <c:pt idx="5326">
                  <c:v>737.69</c:v>
                </c:pt>
                <c:pt idx="5327">
                  <c:v>737.77</c:v>
                </c:pt>
                <c:pt idx="5328">
                  <c:v>737.86</c:v>
                </c:pt>
                <c:pt idx="5329">
                  <c:v>737.94</c:v>
                </c:pt>
                <c:pt idx="5330">
                  <c:v>738.02</c:v>
                </c:pt>
                <c:pt idx="5331">
                  <c:v>738.11</c:v>
                </c:pt>
                <c:pt idx="5332">
                  <c:v>738.19</c:v>
                </c:pt>
                <c:pt idx="5333">
                  <c:v>738.27</c:v>
                </c:pt>
                <c:pt idx="5334">
                  <c:v>738.36</c:v>
                </c:pt>
                <c:pt idx="5335">
                  <c:v>738.44</c:v>
                </c:pt>
                <c:pt idx="5336">
                  <c:v>738.53</c:v>
                </c:pt>
                <c:pt idx="5337">
                  <c:v>738.61</c:v>
                </c:pt>
                <c:pt idx="5338">
                  <c:v>738.69</c:v>
                </c:pt>
                <c:pt idx="5339">
                  <c:v>738.78</c:v>
                </c:pt>
                <c:pt idx="5340">
                  <c:v>738.86</c:v>
                </c:pt>
                <c:pt idx="5341">
                  <c:v>738.94</c:v>
                </c:pt>
                <c:pt idx="5342">
                  <c:v>739.03</c:v>
                </c:pt>
                <c:pt idx="5343">
                  <c:v>739.11</c:v>
                </c:pt>
                <c:pt idx="5344">
                  <c:v>739.19</c:v>
                </c:pt>
                <c:pt idx="5345">
                  <c:v>739.28</c:v>
                </c:pt>
                <c:pt idx="5346">
                  <c:v>739.36</c:v>
                </c:pt>
                <c:pt idx="5347">
                  <c:v>739.44</c:v>
                </c:pt>
                <c:pt idx="5348">
                  <c:v>739.53</c:v>
                </c:pt>
                <c:pt idx="5349">
                  <c:v>739.61</c:v>
                </c:pt>
                <c:pt idx="5350">
                  <c:v>739.69</c:v>
                </c:pt>
                <c:pt idx="5351">
                  <c:v>739.78</c:v>
                </c:pt>
                <c:pt idx="5352">
                  <c:v>739.86</c:v>
                </c:pt>
                <c:pt idx="5353">
                  <c:v>739.95</c:v>
                </c:pt>
                <c:pt idx="5354">
                  <c:v>740.03</c:v>
                </c:pt>
                <c:pt idx="5355">
                  <c:v>740.11</c:v>
                </c:pt>
                <c:pt idx="5356">
                  <c:v>740.2</c:v>
                </c:pt>
                <c:pt idx="5357">
                  <c:v>740.28</c:v>
                </c:pt>
                <c:pt idx="5358">
                  <c:v>740.36</c:v>
                </c:pt>
                <c:pt idx="5359">
                  <c:v>740.44</c:v>
                </c:pt>
                <c:pt idx="5360">
                  <c:v>740.53</c:v>
                </c:pt>
                <c:pt idx="5361">
                  <c:v>740.61</c:v>
                </c:pt>
                <c:pt idx="5362">
                  <c:v>740.69</c:v>
                </c:pt>
                <c:pt idx="5363">
                  <c:v>740.78</c:v>
                </c:pt>
                <c:pt idx="5364">
                  <c:v>740.86</c:v>
                </c:pt>
                <c:pt idx="5365">
                  <c:v>740.95</c:v>
                </c:pt>
                <c:pt idx="5366">
                  <c:v>741.03</c:v>
                </c:pt>
                <c:pt idx="5367">
                  <c:v>741.11</c:v>
                </c:pt>
                <c:pt idx="5368">
                  <c:v>741.2</c:v>
                </c:pt>
                <c:pt idx="5369">
                  <c:v>741.28</c:v>
                </c:pt>
                <c:pt idx="5370">
                  <c:v>741.36</c:v>
                </c:pt>
                <c:pt idx="5371">
                  <c:v>741.45</c:v>
                </c:pt>
                <c:pt idx="5372">
                  <c:v>741.53</c:v>
                </c:pt>
                <c:pt idx="5373">
                  <c:v>741.61</c:v>
                </c:pt>
                <c:pt idx="5374">
                  <c:v>741.7</c:v>
                </c:pt>
                <c:pt idx="5375">
                  <c:v>741.78</c:v>
                </c:pt>
                <c:pt idx="5376">
                  <c:v>741.86</c:v>
                </c:pt>
                <c:pt idx="5377">
                  <c:v>741.95</c:v>
                </c:pt>
                <c:pt idx="5378">
                  <c:v>742.03</c:v>
                </c:pt>
                <c:pt idx="5379">
                  <c:v>742.11</c:v>
                </c:pt>
                <c:pt idx="5380">
                  <c:v>742.2</c:v>
                </c:pt>
                <c:pt idx="5381">
                  <c:v>742.28</c:v>
                </c:pt>
                <c:pt idx="5382">
                  <c:v>742.36</c:v>
                </c:pt>
                <c:pt idx="5383">
                  <c:v>742.45</c:v>
                </c:pt>
                <c:pt idx="5384">
                  <c:v>742.53</c:v>
                </c:pt>
                <c:pt idx="5385">
                  <c:v>742.61</c:v>
                </c:pt>
                <c:pt idx="5386">
                  <c:v>742.69</c:v>
                </c:pt>
                <c:pt idx="5387">
                  <c:v>742.78</c:v>
                </c:pt>
                <c:pt idx="5388">
                  <c:v>742.86</c:v>
                </c:pt>
                <c:pt idx="5389">
                  <c:v>742.95</c:v>
                </c:pt>
                <c:pt idx="5390">
                  <c:v>743.03</c:v>
                </c:pt>
                <c:pt idx="5391">
                  <c:v>743.11</c:v>
                </c:pt>
                <c:pt idx="5392">
                  <c:v>743.2</c:v>
                </c:pt>
                <c:pt idx="5393">
                  <c:v>743.28</c:v>
                </c:pt>
                <c:pt idx="5394">
                  <c:v>743.36</c:v>
                </c:pt>
                <c:pt idx="5395">
                  <c:v>743.45</c:v>
                </c:pt>
                <c:pt idx="5396">
                  <c:v>743.53</c:v>
                </c:pt>
                <c:pt idx="5397">
                  <c:v>743.61</c:v>
                </c:pt>
                <c:pt idx="5398">
                  <c:v>743.7</c:v>
                </c:pt>
                <c:pt idx="5399">
                  <c:v>743.78</c:v>
                </c:pt>
                <c:pt idx="5400">
                  <c:v>743.86</c:v>
                </c:pt>
                <c:pt idx="5401">
                  <c:v>743.95</c:v>
                </c:pt>
                <c:pt idx="5402">
                  <c:v>744.03</c:v>
                </c:pt>
                <c:pt idx="5403">
                  <c:v>744.11</c:v>
                </c:pt>
                <c:pt idx="5404">
                  <c:v>744.2</c:v>
                </c:pt>
                <c:pt idx="5405">
                  <c:v>744.28</c:v>
                </c:pt>
                <c:pt idx="5406">
                  <c:v>744.36</c:v>
                </c:pt>
                <c:pt idx="5407">
                  <c:v>744.45</c:v>
                </c:pt>
                <c:pt idx="5408">
                  <c:v>744.53</c:v>
                </c:pt>
                <c:pt idx="5409">
                  <c:v>744.61</c:v>
                </c:pt>
                <c:pt idx="5410">
                  <c:v>744.7</c:v>
                </c:pt>
                <c:pt idx="5411">
                  <c:v>744.78</c:v>
                </c:pt>
                <c:pt idx="5412">
                  <c:v>744.86</c:v>
                </c:pt>
                <c:pt idx="5413">
                  <c:v>744.95</c:v>
                </c:pt>
                <c:pt idx="5414">
                  <c:v>745.03</c:v>
                </c:pt>
                <c:pt idx="5415">
                  <c:v>745.12</c:v>
                </c:pt>
                <c:pt idx="5416">
                  <c:v>745.2</c:v>
                </c:pt>
                <c:pt idx="5417">
                  <c:v>745.28</c:v>
                </c:pt>
                <c:pt idx="5418">
                  <c:v>745.37</c:v>
                </c:pt>
                <c:pt idx="5419">
                  <c:v>745.45</c:v>
                </c:pt>
                <c:pt idx="5420">
                  <c:v>745.53</c:v>
                </c:pt>
                <c:pt idx="5421">
                  <c:v>745.61</c:v>
                </c:pt>
                <c:pt idx="5422">
                  <c:v>745.7</c:v>
                </c:pt>
                <c:pt idx="5423">
                  <c:v>745.78</c:v>
                </c:pt>
                <c:pt idx="5424">
                  <c:v>745.86</c:v>
                </c:pt>
                <c:pt idx="5425">
                  <c:v>745.95</c:v>
                </c:pt>
                <c:pt idx="5426">
                  <c:v>746.03</c:v>
                </c:pt>
                <c:pt idx="5427">
                  <c:v>746.11</c:v>
                </c:pt>
                <c:pt idx="5428">
                  <c:v>746.2</c:v>
                </c:pt>
                <c:pt idx="5429">
                  <c:v>746.28</c:v>
                </c:pt>
                <c:pt idx="5430">
                  <c:v>746.36</c:v>
                </c:pt>
                <c:pt idx="5431">
                  <c:v>746.45</c:v>
                </c:pt>
                <c:pt idx="5432">
                  <c:v>746.53</c:v>
                </c:pt>
                <c:pt idx="5433">
                  <c:v>746.61</c:v>
                </c:pt>
                <c:pt idx="5434">
                  <c:v>746.7</c:v>
                </c:pt>
                <c:pt idx="5435">
                  <c:v>746.78</c:v>
                </c:pt>
                <c:pt idx="5436">
                  <c:v>746.87</c:v>
                </c:pt>
                <c:pt idx="5437">
                  <c:v>746.95</c:v>
                </c:pt>
                <c:pt idx="5438">
                  <c:v>747.03</c:v>
                </c:pt>
                <c:pt idx="5439">
                  <c:v>747.12</c:v>
                </c:pt>
                <c:pt idx="5440">
                  <c:v>747.2</c:v>
                </c:pt>
                <c:pt idx="5441">
                  <c:v>747.28</c:v>
                </c:pt>
                <c:pt idx="5442">
                  <c:v>747.37</c:v>
                </c:pt>
                <c:pt idx="5443">
                  <c:v>747.45</c:v>
                </c:pt>
                <c:pt idx="5444">
                  <c:v>747.53</c:v>
                </c:pt>
                <c:pt idx="5445">
                  <c:v>747.61</c:v>
                </c:pt>
                <c:pt idx="5446">
                  <c:v>747.7</c:v>
                </c:pt>
                <c:pt idx="5447">
                  <c:v>747.78</c:v>
                </c:pt>
                <c:pt idx="5448">
                  <c:v>747.87</c:v>
                </c:pt>
                <c:pt idx="5449">
                  <c:v>747.95</c:v>
                </c:pt>
                <c:pt idx="5450">
                  <c:v>748.03</c:v>
                </c:pt>
                <c:pt idx="5451">
                  <c:v>748.11</c:v>
                </c:pt>
                <c:pt idx="5452">
                  <c:v>748.2</c:v>
                </c:pt>
                <c:pt idx="5453">
                  <c:v>748.28</c:v>
                </c:pt>
                <c:pt idx="5454">
                  <c:v>748.37</c:v>
                </c:pt>
                <c:pt idx="5455">
                  <c:v>748.45</c:v>
                </c:pt>
                <c:pt idx="5456">
                  <c:v>748.53</c:v>
                </c:pt>
                <c:pt idx="5457">
                  <c:v>748.62</c:v>
                </c:pt>
                <c:pt idx="5458">
                  <c:v>748.7</c:v>
                </c:pt>
                <c:pt idx="5459">
                  <c:v>748.78</c:v>
                </c:pt>
                <c:pt idx="5460">
                  <c:v>748.86</c:v>
                </c:pt>
                <c:pt idx="5461">
                  <c:v>748.95</c:v>
                </c:pt>
                <c:pt idx="5462">
                  <c:v>749.03</c:v>
                </c:pt>
                <c:pt idx="5463">
                  <c:v>749.12</c:v>
                </c:pt>
                <c:pt idx="5464">
                  <c:v>749.2</c:v>
                </c:pt>
                <c:pt idx="5465">
                  <c:v>749.28</c:v>
                </c:pt>
                <c:pt idx="5466">
                  <c:v>749.37</c:v>
                </c:pt>
                <c:pt idx="5467">
                  <c:v>749.45</c:v>
                </c:pt>
                <c:pt idx="5468">
                  <c:v>749.53</c:v>
                </c:pt>
                <c:pt idx="5469">
                  <c:v>749.62</c:v>
                </c:pt>
                <c:pt idx="5470">
                  <c:v>749.7</c:v>
                </c:pt>
                <c:pt idx="5471">
                  <c:v>749.78</c:v>
                </c:pt>
                <c:pt idx="5472">
                  <c:v>749.87</c:v>
                </c:pt>
                <c:pt idx="5473">
                  <c:v>749.95</c:v>
                </c:pt>
                <c:pt idx="5474">
                  <c:v>750.03</c:v>
                </c:pt>
                <c:pt idx="5475">
                  <c:v>750.12</c:v>
                </c:pt>
                <c:pt idx="5476">
                  <c:v>750.2</c:v>
                </c:pt>
                <c:pt idx="5477">
                  <c:v>750.29</c:v>
                </c:pt>
                <c:pt idx="5478">
                  <c:v>750.37</c:v>
                </c:pt>
                <c:pt idx="5479">
                  <c:v>750.45</c:v>
                </c:pt>
                <c:pt idx="5480">
                  <c:v>750.54</c:v>
                </c:pt>
                <c:pt idx="5481">
                  <c:v>750.62</c:v>
                </c:pt>
                <c:pt idx="5482">
                  <c:v>750.7</c:v>
                </c:pt>
                <c:pt idx="5483">
                  <c:v>750.78</c:v>
                </c:pt>
                <c:pt idx="5484">
                  <c:v>750.87</c:v>
                </c:pt>
                <c:pt idx="5485">
                  <c:v>750.95</c:v>
                </c:pt>
                <c:pt idx="5486">
                  <c:v>751.03</c:v>
                </c:pt>
                <c:pt idx="5487">
                  <c:v>751.12</c:v>
                </c:pt>
                <c:pt idx="5488">
                  <c:v>751.2</c:v>
                </c:pt>
                <c:pt idx="5489">
                  <c:v>751.28</c:v>
                </c:pt>
                <c:pt idx="5490">
                  <c:v>751.37</c:v>
                </c:pt>
                <c:pt idx="5491">
                  <c:v>751.45</c:v>
                </c:pt>
                <c:pt idx="5492">
                  <c:v>751.54</c:v>
                </c:pt>
                <c:pt idx="5493">
                  <c:v>751.62</c:v>
                </c:pt>
                <c:pt idx="5494">
                  <c:v>751.7</c:v>
                </c:pt>
                <c:pt idx="5495">
                  <c:v>751.78</c:v>
                </c:pt>
                <c:pt idx="5496">
                  <c:v>751.87</c:v>
                </c:pt>
                <c:pt idx="5497">
                  <c:v>751.95</c:v>
                </c:pt>
                <c:pt idx="5498">
                  <c:v>752.04</c:v>
                </c:pt>
                <c:pt idx="5499">
                  <c:v>752.12</c:v>
                </c:pt>
                <c:pt idx="5500">
                  <c:v>752.2</c:v>
                </c:pt>
                <c:pt idx="5501">
                  <c:v>752.29</c:v>
                </c:pt>
                <c:pt idx="5502">
                  <c:v>752.37</c:v>
                </c:pt>
                <c:pt idx="5503">
                  <c:v>752.45</c:v>
                </c:pt>
                <c:pt idx="5504">
                  <c:v>752.54</c:v>
                </c:pt>
                <c:pt idx="5505">
                  <c:v>752.62</c:v>
                </c:pt>
                <c:pt idx="5506">
                  <c:v>752.7</c:v>
                </c:pt>
                <c:pt idx="5507">
                  <c:v>752.79</c:v>
                </c:pt>
                <c:pt idx="5508">
                  <c:v>752.87</c:v>
                </c:pt>
                <c:pt idx="5509">
                  <c:v>752.95</c:v>
                </c:pt>
                <c:pt idx="5510">
                  <c:v>753.04</c:v>
                </c:pt>
                <c:pt idx="5511">
                  <c:v>753.12</c:v>
                </c:pt>
                <c:pt idx="5512">
                  <c:v>753.2</c:v>
                </c:pt>
                <c:pt idx="5513">
                  <c:v>753.29</c:v>
                </c:pt>
                <c:pt idx="5514">
                  <c:v>753.37</c:v>
                </c:pt>
                <c:pt idx="5515">
                  <c:v>753.45</c:v>
                </c:pt>
                <c:pt idx="5516">
                  <c:v>753.54</c:v>
                </c:pt>
                <c:pt idx="5517">
                  <c:v>753.62</c:v>
                </c:pt>
                <c:pt idx="5518">
                  <c:v>753.7</c:v>
                </c:pt>
                <c:pt idx="5519">
                  <c:v>753.79</c:v>
                </c:pt>
                <c:pt idx="5520">
                  <c:v>753.87</c:v>
                </c:pt>
                <c:pt idx="5521">
                  <c:v>753.95</c:v>
                </c:pt>
                <c:pt idx="5522">
                  <c:v>754.04</c:v>
                </c:pt>
                <c:pt idx="5523">
                  <c:v>754.12</c:v>
                </c:pt>
                <c:pt idx="5524">
                  <c:v>754.2</c:v>
                </c:pt>
                <c:pt idx="5525">
                  <c:v>754.28</c:v>
                </c:pt>
                <c:pt idx="5526">
                  <c:v>754.37</c:v>
                </c:pt>
                <c:pt idx="5527">
                  <c:v>754.45</c:v>
                </c:pt>
                <c:pt idx="5528">
                  <c:v>754.53</c:v>
                </c:pt>
                <c:pt idx="5529">
                  <c:v>754.62</c:v>
                </c:pt>
                <c:pt idx="5530">
                  <c:v>754.7</c:v>
                </c:pt>
                <c:pt idx="5531">
                  <c:v>754.79</c:v>
                </c:pt>
                <c:pt idx="5532">
                  <c:v>754.87</c:v>
                </c:pt>
                <c:pt idx="5533">
                  <c:v>754.95</c:v>
                </c:pt>
                <c:pt idx="5534">
                  <c:v>755.03</c:v>
                </c:pt>
                <c:pt idx="5535">
                  <c:v>755.12</c:v>
                </c:pt>
                <c:pt idx="5536">
                  <c:v>755.2</c:v>
                </c:pt>
                <c:pt idx="5537">
                  <c:v>755.29</c:v>
                </c:pt>
                <c:pt idx="5538">
                  <c:v>755.37</c:v>
                </c:pt>
                <c:pt idx="5539">
                  <c:v>755.45</c:v>
                </c:pt>
                <c:pt idx="5540">
                  <c:v>755.54</c:v>
                </c:pt>
                <c:pt idx="5541">
                  <c:v>755.62</c:v>
                </c:pt>
                <c:pt idx="5542">
                  <c:v>755.7</c:v>
                </c:pt>
                <c:pt idx="5543">
                  <c:v>755.79</c:v>
                </c:pt>
                <c:pt idx="5544">
                  <c:v>755.87</c:v>
                </c:pt>
                <c:pt idx="5545">
                  <c:v>755.95</c:v>
                </c:pt>
                <c:pt idx="5546">
                  <c:v>756.04</c:v>
                </c:pt>
                <c:pt idx="5547">
                  <c:v>756.12</c:v>
                </c:pt>
                <c:pt idx="5548">
                  <c:v>756.2</c:v>
                </c:pt>
                <c:pt idx="5549">
                  <c:v>756.29</c:v>
                </c:pt>
                <c:pt idx="5550">
                  <c:v>756.37</c:v>
                </c:pt>
                <c:pt idx="5551">
                  <c:v>756.45</c:v>
                </c:pt>
                <c:pt idx="5552">
                  <c:v>756.54</c:v>
                </c:pt>
                <c:pt idx="5553">
                  <c:v>756.62</c:v>
                </c:pt>
                <c:pt idx="5554">
                  <c:v>756.7</c:v>
                </c:pt>
                <c:pt idx="5555">
                  <c:v>756.79</c:v>
                </c:pt>
                <c:pt idx="5556">
                  <c:v>756.87</c:v>
                </c:pt>
                <c:pt idx="5557">
                  <c:v>756.96</c:v>
                </c:pt>
                <c:pt idx="5558">
                  <c:v>757.04</c:v>
                </c:pt>
                <c:pt idx="5559">
                  <c:v>757.12</c:v>
                </c:pt>
                <c:pt idx="5560">
                  <c:v>757.21</c:v>
                </c:pt>
                <c:pt idx="5561">
                  <c:v>757.29</c:v>
                </c:pt>
                <c:pt idx="5562">
                  <c:v>757.37</c:v>
                </c:pt>
                <c:pt idx="5563">
                  <c:v>757.46</c:v>
                </c:pt>
                <c:pt idx="5564">
                  <c:v>757.54</c:v>
                </c:pt>
                <c:pt idx="5565">
                  <c:v>757.62</c:v>
                </c:pt>
                <c:pt idx="5566">
                  <c:v>757.71</c:v>
                </c:pt>
                <c:pt idx="5567">
                  <c:v>757.79</c:v>
                </c:pt>
                <c:pt idx="5568">
                  <c:v>757.88</c:v>
                </c:pt>
                <c:pt idx="5569">
                  <c:v>757.96</c:v>
                </c:pt>
                <c:pt idx="5570">
                  <c:v>758.04</c:v>
                </c:pt>
                <c:pt idx="5571">
                  <c:v>758.13</c:v>
                </c:pt>
                <c:pt idx="5572">
                  <c:v>758.21</c:v>
                </c:pt>
                <c:pt idx="5573">
                  <c:v>758.29</c:v>
                </c:pt>
                <c:pt idx="5574">
                  <c:v>758.38</c:v>
                </c:pt>
                <c:pt idx="5575">
                  <c:v>758.46</c:v>
                </c:pt>
                <c:pt idx="5576">
                  <c:v>758.54</c:v>
                </c:pt>
                <c:pt idx="5577">
                  <c:v>758.63</c:v>
                </c:pt>
                <c:pt idx="5578">
                  <c:v>758.71</c:v>
                </c:pt>
                <c:pt idx="5579">
                  <c:v>758.79</c:v>
                </c:pt>
                <c:pt idx="5580">
                  <c:v>758.88</c:v>
                </c:pt>
                <c:pt idx="5581">
                  <c:v>758.96</c:v>
                </c:pt>
                <c:pt idx="5582">
                  <c:v>759.04</c:v>
                </c:pt>
                <c:pt idx="5583">
                  <c:v>759.13</c:v>
                </c:pt>
                <c:pt idx="5584">
                  <c:v>759.21</c:v>
                </c:pt>
                <c:pt idx="5585">
                  <c:v>759.29</c:v>
                </c:pt>
                <c:pt idx="5586">
                  <c:v>759.38</c:v>
                </c:pt>
                <c:pt idx="5587">
                  <c:v>759.46</c:v>
                </c:pt>
                <c:pt idx="5588">
                  <c:v>759.54</c:v>
                </c:pt>
                <c:pt idx="5589">
                  <c:v>759.63</c:v>
                </c:pt>
                <c:pt idx="5590">
                  <c:v>759.71</c:v>
                </c:pt>
                <c:pt idx="5591">
                  <c:v>759.8</c:v>
                </c:pt>
                <c:pt idx="5592">
                  <c:v>759.88</c:v>
                </c:pt>
                <c:pt idx="5593">
                  <c:v>759.96</c:v>
                </c:pt>
                <c:pt idx="5594">
                  <c:v>760.04</c:v>
                </c:pt>
                <c:pt idx="5595">
                  <c:v>760.13</c:v>
                </c:pt>
                <c:pt idx="5596">
                  <c:v>760.21</c:v>
                </c:pt>
                <c:pt idx="5597">
                  <c:v>760.29</c:v>
                </c:pt>
                <c:pt idx="5598">
                  <c:v>760.38</c:v>
                </c:pt>
                <c:pt idx="5599">
                  <c:v>760.46</c:v>
                </c:pt>
                <c:pt idx="5600">
                  <c:v>760.54</c:v>
                </c:pt>
                <c:pt idx="5601">
                  <c:v>760.63</c:v>
                </c:pt>
                <c:pt idx="5602">
                  <c:v>760.71</c:v>
                </c:pt>
                <c:pt idx="5603">
                  <c:v>760.79</c:v>
                </c:pt>
                <c:pt idx="5604">
                  <c:v>760.88</c:v>
                </c:pt>
                <c:pt idx="5605">
                  <c:v>760.96</c:v>
                </c:pt>
                <c:pt idx="5606">
                  <c:v>761.05</c:v>
                </c:pt>
                <c:pt idx="5607">
                  <c:v>761.13</c:v>
                </c:pt>
                <c:pt idx="5608">
                  <c:v>761.21</c:v>
                </c:pt>
                <c:pt idx="5609">
                  <c:v>761.3</c:v>
                </c:pt>
                <c:pt idx="5610">
                  <c:v>761.38</c:v>
                </c:pt>
                <c:pt idx="5611">
                  <c:v>761.46</c:v>
                </c:pt>
                <c:pt idx="5612">
                  <c:v>761.55</c:v>
                </c:pt>
                <c:pt idx="5613">
                  <c:v>761.63</c:v>
                </c:pt>
                <c:pt idx="5614">
                  <c:v>761.71</c:v>
                </c:pt>
                <c:pt idx="5615">
                  <c:v>761.8</c:v>
                </c:pt>
                <c:pt idx="5616">
                  <c:v>761.88</c:v>
                </c:pt>
                <c:pt idx="5617">
                  <c:v>761.96</c:v>
                </c:pt>
                <c:pt idx="5618">
                  <c:v>762.05</c:v>
                </c:pt>
                <c:pt idx="5619">
                  <c:v>762.13</c:v>
                </c:pt>
                <c:pt idx="5620">
                  <c:v>762.21</c:v>
                </c:pt>
                <c:pt idx="5621">
                  <c:v>762.3</c:v>
                </c:pt>
                <c:pt idx="5622">
                  <c:v>762.38</c:v>
                </c:pt>
                <c:pt idx="5623">
                  <c:v>762.46</c:v>
                </c:pt>
                <c:pt idx="5624">
                  <c:v>762.55</c:v>
                </c:pt>
                <c:pt idx="5625">
                  <c:v>762.63</c:v>
                </c:pt>
                <c:pt idx="5626">
                  <c:v>762.71</c:v>
                </c:pt>
                <c:pt idx="5627">
                  <c:v>762.8</c:v>
                </c:pt>
                <c:pt idx="5628">
                  <c:v>762.88</c:v>
                </c:pt>
                <c:pt idx="5629">
                  <c:v>762.96</c:v>
                </c:pt>
                <c:pt idx="5630">
                  <c:v>763.05</c:v>
                </c:pt>
                <c:pt idx="5631">
                  <c:v>763.13</c:v>
                </c:pt>
                <c:pt idx="5632">
                  <c:v>763.21</c:v>
                </c:pt>
                <c:pt idx="5633">
                  <c:v>763.3</c:v>
                </c:pt>
                <c:pt idx="5634">
                  <c:v>763.38</c:v>
                </c:pt>
                <c:pt idx="5635">
                  <c:v>763.46</c:v>
                </c:pt>
                <c:pt idx="5636">
                  <c:v>763.55</c:v>
                </c:pt>
                <c:pt idx="5637">
                  <c:v>763.63</c:v>
                </c:pt>
                <c:pt idx="5638">
                  <c:v>763.71</c:v>
                </c:pt>
                <c:pt idx="5639">
                  <c:v>763.8</c:v>
                </c:pt>
                <c:pt idx="5640">
                  <c:v>763.88</c:v>
                </c:pt>
                <c:pt idx="5641">
                  <c:v>763.96</c:v>
                </c:pt>
                <c:pt idx="5642">
                  <c:v>764.05</c:v>
                </c:pt>
                <c:pt idx="5643">
                  <c:v>764.13</c:v>
                </c:pt>
                <c:pt idx="5644">
                  <c:v>764.22</c:v>
                </c:pt>
                <c:pt idx="5645">
                  <c:v>764.3</c:v>
                </c:pt>
                <c:pt idx="5646">
                  <c:v>764.38</c:v>
                </c:pt>
                <c:pt idx="5647">
                  <c:v>764.47</c:v>
                </c:pt>
                <c:pt idx="5648">
                  <c:v>764.55</c:v>
                </c:pt>
                <c:pt idx="5649">
                  <c:v>764.63</c:v>
                </c:pt>
                <c:pt idx="5650">
                  <c:v>764.72</c:v>
                </c:pt>
                <c:pt idx="5651">
                  <c:v>764.8</c:v>
                </c:pt>
                <c:pt idx="5652">
                  <c:v>764.88</c:v>
                </c:pt>
                <c:pt idx="5653">
                  <c:v>764.97</c:v>
                </c:pt>
                <c:pt idx="5654">
                  <c:v>765.05</c:v>
                </c:pt>
                <c:pt idx="5655">
                  <c:v>765.13</c:v>
                </c:pt>
                <c:pt idx="5656">
                  <c:v>765.22</c:v>
                </c:pt>
                <c:pt idx="5657">
                  <c:v>765.3</c:v>
                </c:pt>
                <c:pt idx="5658">
                  <c:v>765.38</c:v>
                </c:pt>
                <c:pt idx="5659">
                  <c:v>765.47</c:v>
                </c:pt>
                <c:pt idx="5660">
                  <c:v>765.55</c:v>
                </c:pt>
                <c:pt idx="5661">
                  <c:v>765.63</c:v>
                </c:pt>
                <c:pt idx="5662">
                  <c:v>765.72</c:v>
                </c:pt>
                <c:pt idx="5663">
                  <c:v>765.8</c:v>
                </c:pt>
                <c:pt idx="5664">
                  <c:v>765.88</c:v>
                </c:pt>
                <c:pt idx="5665">
                  <c:v>765.96</c:v>
                </c:pt>
                <c:pt idx="5666">
                  <c:v>766.05</c:v>
                </c:pt>
                <c:pt idx="5667">
                  <c:v>766.13</c:v>
                </c:pt>
                <c:pt idx="5668">
                  <c:v>766.22</c:v>
                </c:pt>
                <c:pt idx="5669">
                  <c:v>766.3</c:v>
                </c:pt>
                <c:pt idx="5670">
                  <c:v>766.38</c:v>
                </c:pt>
                <c:pt idx="5671">
                  <c:v>766.47</c:v>
                </c:pt>
                <c:pt idx="5672">
                  <c:v>766.55</c:v>
                </c:pt>
                <c:pt idx="5673">
                  <c:v>766.63</c:v>
                </c:pt>
                <c:pt idx="5674">
                  <c:v>766.72</c:v>
                </c:pt>
                <c:pt idx="5675">
                  <c:v>766.8</c:v>
                </c:pt>
                <c:pt idx="5676">
                  <c:v>766.89</c:v>
                </c:pt>
                <c:pt idx="5677">
                  <c:v>766.97</c:v>
                </c:pt>
                <c:pt idx="5678">
                  <c:v>767.05</c:v>
                </c:pt>
                <c:pt idx="5679">
                  <c:v>767.13</c:v>
                </c:pt>
                <c:pt idx="5680">
                  <c:v>767.22</c:v>
                </c:pt>
                <c:pt idx="5681">
                  <c:v>767.3</c:v>
                </c:pt>
                <c:pt idx="5682">
                  <c:v>767.39</c:v>
                </c:pt>
                <c:pt idx="5683">
                  <c:v>767.47</c:v>
                </c:pt>
                <c:pt idx="5684">
                  <c:v>767.55</c:v>
                </c:pt>
                <c:pt idx="5685">
                  <c:v>767.64</c:v>
                </c:pt>
                <c:pt idx="5686">
                  <c:v>767.72</c:v>
                </c:pt>
                <c:pt idx="5687">
                  <c:v>767.8</c:v>
                </c:pt>
                <c:pt idx="5688">
                  <c:v>767.89</c:v>
                </c:pt>
                <c:pt idx="5689">
                  <c:v>767.97</c:v>
                </c:pt>
                <c:pt idx="5690">
                  <c:v>768.05</c:v>
                </c:pt>
                <c:pt idx="5691">
                  <c:v>768.14</c:v>
                </c:pt>
                <c:pt idx="5692">
                  <c:v>768.22</c:v>
                </c:pt>
                <c:pt idx="5693">
                  <c:v>768.3</c:v>
                </c:pt>
                <c:pt idx="5694">
                  <c:v>768.39</c:v>
                </c:pt>
                <c:pt idx="5695">
                  <c:v>768.47</c:v>
                </c:pt>
                <c:pt idx="5696">
                  <c:v>768.56</c:v>
                </c:pt>
                <c:pt idx="5697">
                  <c:v>768.64</c:v>
                </c:pt>
                <c:pt idx="5698">
                  <c:v>768.72</c:v>
                </c:pt>
                <c:pt idx="5699">
                  <c:v>768.8</c:v>
                </c:pt>
                <c:pt idx="5700">
                  <c:v>768.89</c:v>
                </c:pt>
                <c:pt idx="5701">
                  <c:v>768.97</c:v>
                </c:pt>
                <c:pt idx="5702">
                  <c:v>769.05</c:v>
                </c:pt>
                <c:pt idx="5703">
                  <c:v>769.14</c:v>
                </c:pt>
                <c:pt idx="5704">
                  <c:v>769.22</c:v>
                </c:pt>
                <c:pt idx="5705">
                  <c:v>769.3</c:v>
                </c:pt>
                <c:pt idx="5706">
                  <c:v>769.39</c:v>
                </c:pt>
                <c:pt idx="5707">
                  <c:v>769.47</c:v>
                </c:pt>
                <c:pt idx="5708">
                  <c:v>769.55</c:v>
                </c:pt>
                <c:pt idx="5709">
                  <c:v>769.64</c:v>
                </c:pt>
                <c:pt idx="5710">
                  <c:v>769.72</c:v>
                </c:pt>
                <c:pt idx="5711">
                  <c:v>769.81</c:v>
                </c:pt>
                <c:pt idx="5712">
                  <c:v>769.89</c:v>
                </c:pt>
                <c:pt idx="5713">
                  <c:v>769.97</c:v>
                </c:pt>
                <c:pt idx="5714">
                  <c:v>770.06</c:v>
                </c:pt>
                <c:pt idx="5715">
                  <c:v>770.14</c:v>
                </c:pt>
                <c:pt idx="5716">
                  <c:v>770.22</c:v>
                </c:pt>
                <c:pt idx="5717">
                  <c:v>770.31</c:v>
                </c:pt>
                <c:pt idx="5718">
                  <c:v>770.39</c:v>
                </c:pt>
                <c:pt idx="5719">
                  <c:v>770.47</c:v>
                </c:pt>
                <c:pt idx="5720">
                  <c:v>770.56</c:v>
                </c:pt>
                <c:pt idx="5721">
                  <c:v>770.64</c:v>
                </c:pt>
                <c:pt idx="5722">
                  <c:v>770.72</c:v>
                </c:pt>
                <c:pt idx="5723">
                  <c:v>770.81</c:v>
                </c:pt>
                <c:pt idx="5724">
                  <c:v>770.89</c:v>
                </c:pt>
                <c:pt idx="5725">
                  <c:v>770.97</c:v>
                </c:pt>
                <c:pt idx="5726">
                  <c:v>771.06</c:v>
                </c:pt>
                <c:pt idx="5727">
                  <c:v>771.14</c:v>
                </c:pt>
                <c:pt idx="5728">
                  <c:v>771.22</c:v>
                </c:pt>
                <c:pt idx="5729">
                  <c:v>771.31</c:v>
                </c:pt>
                <c:pt idx="5730">
                  <c:v>771.39</c:v>
                </c:pt>
                <c:pt idx="5731">
                  <c:v>771.48</c:v>
                </c:pt>
                <c:pt idx="5732">
                  <c:v>771.56</c:v>
                </c:pt>
                <c:pt idx="5733">
                  <c:v>771.64</c:v>
                </c:pt>
                <c:pt idx="5734">
                  <c:v>771.72</c:v>
                </c:pt>
                <c:pt idx="5735">
                  <c:v>771.81</c:v>
                </c:pt>
                <c:pt idx="5736">
                  <c:v>771.89</c:v>
                </c:pt>
                <c:pt idx="5737">
                  <c:v>771.97</c:v>
                </c:pt>
                <c:pt idx="5738">
                  <c:v>772.06</c:v>
                </c:pt>
                <c:pt idx="5739">
                  <c:v>772.14</c:v>
                </c:pt>
                <c:pt idx="5740">
                  <c:v>772.23</c:v>
                </c:pt>
                <c:pt idx="5741">
                  <c:v>772.31</c:v>
                </c:pt>
                <c:pt idx="5742">
                  <c:v>772.39</c:v>
                </c:pt>
                <c:pt idx="5743">
                  <c:v>772.47</c:v>
                </c:pt>
                <c:pt idx="5744">
                  <c:v>772.56</c:v>
                </c:pt>
                <c:pt idx="5745">
                  <c:v>772.64</c:v>
                </c:pt>
                <c:pt idx="5746">
                  <c:v>772.73</c:v>
                </c:pt>
                <c:pt idx="5747">
                  <c:v>772.81</c:v>
                </c:pt>
                <c:pt idx="5748">
                  <c:v>772.89</c:v>
                </c:pt>
                <c:pt idx="5749">
                  <c:v>772.97</c:v>
                </c:pt>
                <c:pt idx="5750">
                  <c:v>773.06</c:v>
                </c:pt>
                <c:pt idx="5751">
                  <c:v>773.14</c:v>
                </c:pt>
                <c:pt idx="5752">
                  <c:v>773.22</c:v>
                </c:pt>
                <c:pt idx="5753">
                  <c:v>773.31</c:v>
                </c:pt>
                <c:pt idx="5754">
                  <c:v>773.39</c:v>
                </c:pt>
                <c:pt idx="5755">
                  <c:v>773.47</c:v>
                </c:pt>
                <c:pt idx="5756">
                  <c:v>773.56</c:v>
                </c:pt>
                <c:pt idx="5757">
                  <c:v>773.64</c:v>
                </c:pt>
                <c:pt idx="5758">
                  <c:v>773.72</c:v>
                </c:pt>
                <c:pt idx="5759">
                  <c:v>773.81</c:v>
                </c:pt>
                <c:pt idx="5760">
                  <c:v>773.89</c:v>
                </c:pt>
                <c:pt idx="5761">
                  <c:v>773.98</c:v>
                </c:pt>
                <c:pt idx="5762">
                  <c:v>774.06</c:v>
                </c:pt>
                <c:pt idx="5763">
                  <c:v>774.14</c:v>
                </c:pt>
                <c:pt idx="5764">
                  <c:v>774.23</c:v>
                </c:pt>
                <c:pt idx="5765">
                  <c:v>774.31</c:v>
                </c:pt>
                <c:pt idx="5766">
                  <c:v>774.39</c:v>
                </c:pt>
                <c:pt idx="5767">
                  <c:v>774.48</c:v>
                </c:pt>
                <c:pt idx="5768">
                  <c:v>774.56</c:v>
                </c:pt>
                <c:pt idx="5769">
                  <c:v>774.64</c:v>
                </c:pt>
                <c:pt idx="5770">
                  <c:v>774.72</c:v>
                </c:pt>
                <c:pt idx="5771">
                  <c:v>774.81</c:v>
                </c:pt>
                <c:pt idx="5772">
                  <c:v>774.89</c:v>
                </c:pt>
                <c:pt idx="5773">
                  <c:v>774.98</c:v>
                </c:pt>
                <c:pt idx="5774">
                  <c:v>775.06</c:v>
                </c:pt>
                <c:pt idx="5775">
                  <c:v>775.15</c:v>
                </c:pt>
                <c:pt idx="5776">
                  <c:v>775.23</c:v>
                </c:pt>
                <c:pt idx="5777">
                  <c:v>775.31</c:v>
                </c:pt>
                <c:pt idx="5778">
                  <c:v>775.39</c:v>
                </c:pt>
                <c:pt idx="5779">
                  <c:v>775.48</c:v>
                </c:pt>
                <c:pt idx="5780">
                  <c:v>775.56</c:v>
                </c:pt>
                <c:pt idx="5781">
                  <c:v>775.64</c:v>
                </c:pt>
                <c:pt idx="5782">
                  <c:v>775.73</c:v>
                </c:pt>
                <c:pt idx="5783">
                  <c:v>775.81</c:v>
                </c:pt>
                <c:pt idx="5784">
                  <c:v>775.89</c:v>
                </c:pt>
                <c:pt idx="5785">
                  <c:v>775.98</c:v>
                </c:pt>
                <c:pt idx="5786">
                  <c:v>776.06</c:v>
                </c:pt>
                <c:pt idx="5787">
                  <c:v>776.14</c:v>
                </c:pt>
                <c:pt idx="5788">
                  <c:v>776.23</c:v>
                </c:pt>
                <c:pt idx="5789">
                  <c:v>776.31</c:v>
                </c:pt>
                <c:pt idx="5790">
                  <c:v>776.4</c:v>
                </c:pt>
                <c:pt idx="5791">
                  <c:v>776.48</c:v>
                </c:pt>
                <c:pt idx="5792">
                  <c:v>776.56</c:v>
                </c:pt>
                <c:pt idx="5793">
                  <c:v>776.65</c:v>
                </c:pt>
                <c:pt idx="5794">
                  <c:v>776.73</c:v>
                </c:pt>
                <c:pt idx="5795">
                  <c:v>776.81</c:v>
                </c:pt>
                <c:pt idx="5796">
                  <c:v>776.89</c:v>
                </c:pt>
                <c:pt idx="5797">
                  <c:v>776.98</c:v>
                </c:pt>
                <c:pt idx="5798">
                  <c:v>777.06</c:v>
                </c:pt>
                <c:pt idx="5799">
                  <c:v>777.15</c:v>
                </c:pt>
                <c:pt idx="5800">
                  <c:v>777.23</c:v>
                </c:pt>
                <c:pt idx="5801">
                  <c:v>777.31</c:v>
                </c:pt>
                <c:pt idx="5802">
                  <c:v>777.4</c:v>
                </c:pt>
                <c:pt idx="5803">
                  <c:v>777.48</c:v>
                </c:pt>
                <c:pt idx="5804">
                  <c:v>777.56</c:v>
                </c:pt>
                <c:pt idx="5805">
                  <c:v>777.65</c:v>
                </c:pt>
                <c:pt idx="5806">
                  <c:v>777.73</c:v>
                </c:pt>
                <c:pt idx="5807">
                  <c:v>777.81</c:v>
                </c:pt>
                <c:pt idx="5808">
                  <c:v>777.9</c:v>
                </c:pt>
                <c:pt idx="5809">
                  <c:v>777.98</c:v>
                </c:pt>
                <c:pt idx="5810">
                  <c:v>778.06</c:v>
                </c:pt>
                <c:pt idx="5811">
                  <c:v>778.15</c:v>
                </c:pt>
                <c:pt idx="5812">
                  <c:v>778.23</c:v>
                </c:pt>
                <c:pt idx="5813">
                  <c:v>778.31</c:v>
                </c:pt>
                <c:pt idx="5814">
                  <c:v>778.4</c:v>
                </c:pt>
                <c:pt idx="5815">
                  <c:v>778.48</c:v>
                </c:pt>
                <c:pt idx="5816">
                  <c:v>778.56</c:v>
                </c:pt>
                <c:pt idx="5817">
                  <c:v>778.65</c:v>
                </c:pt>
                <c:pt idx="5818">
                  <c:v>778.73</c:v>
                </c:pt>
                <c:pt idx="5819">
                  <c:v>778.81</c:v>
                </c:pt>
                <c:pt idx="5820">
                  <c:v>778.9</c:v>
                </c:pt>
                <c:pt idx="5821">
                  <c:v>778.98</c:v>
                </c:pt>
                <c:pt idx="5822">
                  <c:v>779.06</c:v>
                </c:pt>
                <c:pt idx="5823">
                  <c:v>779.15</c:v>
                </c:pt>
                <c:pt idx="5824">
                  <c:v>779.23</c:v>
                </c:pt>
                <c:pt idx="5825">
                  <c:v>779.31999999999994</c:v>
                </c:pt>
                <c:pt idx="5826">
                  <c:v>779.4</c:v>
                </c:pt>
                <c:pt idx="5827">
                  <c:v>779.48</c:v>
                </c:pt>
                <c:pt idx="5828">
                  <c:v>779.56999999999994</c:v>
                </c:pt>
                <c:pt idx="5829">
                  <c:v>779.65</c:v>
                </c:pt>
                <c:pt idx="5830">
                  <c:v>779.73</c:v>
                </c:pt>
                <c:pt idx="5831">
                  <c:v>779.81999999999994</c:v>
                </c:pt>
                <c:pt idx="5832">
                  <c:v>779.9</c:v>
                </c:pt>
                <c:pt idx="5833">
                  <c:v>779.98</c:v>
                </c:pt>
                <c:pt idx="5834">
                  <c:v>780.06999999999994</c:v>
                </c:pt>
                <c:pt idx="5835">
                  <c:v>780.15</c:v>
                </c:pt>
                <c:pt idx="5836">
                  <c:v>780.23</c:v>
                </c:pt>
                <c:pt idx="5837">
                  <c:v>780.31999999999994</c:v>
                </c:pt>
                <c:pt idx="5838">
                  <c:v>780.4</c:v>
                </c:pt>
                <c:pt idx="5839">
                  <c:v>780.48</c:v>
                </c:pt>
                <c:pt idx="5840">
                  <c:v>780.56999999999994</c:v>
                </c:pt>
                <c:pt idx="5841">
                  <c:v>780.65</c:v>
                </c:pt>
                <c:pt idx="5842">
                  <c:v>780.73</c:v>
                </c:pt>
                <c:pt idx="5843">
                  <c:v>780.81999999999994</c:v>
                </c:pt>
                <c:pt idx="5844">
                  <c:v>780.9</c:v>
                </c:pt>
                <c:pt idx="5845">
                  <c:v>780.98</c:v>
                </c:pt>
                <c:pt idx="5846">
                  <c:v>781.06999999999994</c:v>
                </c:pt>
                <c:pt idx="5847">
                  <c:v>781.15</c:v>
                </c:pt>
                <c:pt idx="5848">
                  <c:v>781.23</c:v>
                </c:pt>
                <c:pt idx="5849">
                  <c:v>781.31999999999994</c:v>
                </c:pt>
                <c:pt idx="5850">
                  <c:v>781.4</c:v>
                </c:pt>
                <c:pt idx="5851">
                  <c:v>781.48</c:v>
                </c:pt>
                <c:pt idx="5852">
                  <c:v>781.56999999999994</c:v>
                </c:pt>
                <c:pt idx="5853">
                  <c:v>781.65</c:v>
                </c:pt>
                <c:pt idx="5854">
                  <c:v>781.73</c:v>
                </c:pt>
                <c:pt idx="5855">
                  <c:v>781.81999999999994</c:v>
                </c:pt>
                <c:pt idx="5856">
                  <c:v>781.9</c:v>
                </c:pt>
                <c:pt idx="5857">
                  <c:v>781.98</c:v>
                </c:pt>
                <c:pt idx="5858">
                  <c:v>782.06999999999994</c:v>
                </c:pt>
                <c:pt idx="5859">
                  <c:v>782.15</c:v>
                </c:pt>
                <c:pt idx="5860">
                  <c:v>782.23</c:v>
                </c:pt>
                <c:pt idx="5861">
                  <c:v>782.31999999999994</c:v>
                </c:pt>
                <c:pt idx="5862">
                  <c:v>782.4</c:v>
                </c:pt>
                <c:pt idx="5863">
                  <c:v>782.48</c:v>
                </c:pt>
                <c:pt idx="5864">
                  <c:v>782.56999999999994</c:v>
                </c:pt>
                <c:pt idx="5865">
                  <c:v>782.65</c:v>
                </c:pt>
                <c:pt idx="5866">
                  <c:v>782.74</c:v>
                </c:pt>
                <c:pt idx="5867">
                  <c:v>782.81999999999994</c:v>
                </c:pt>
                <c:pt idx="5868">
                  <c:v>782.9</c:v>
                </c:pt>
                <c:pt idx="5869">
                  <c:v>782.99</c:v>
                </c:pt>
                <c:pt idx="5870">
                  <c:v>783.06999999999994</c:v>
                </c:pt>
                <c:pt idx="5871">
                  <c:v>783.15</c:v>
                </c:pt>
                <c:pt idx="5872">
                  <c:v>783.24</c:v>
                </c:pt>
                <c:pt idx="5873">
                  <c:v>783.31999999999994</c:v>
                </c:pt>
                <c:pt idx="5874">
                  <c:v>783.4</c:v>
                </c:pt>
                <c:pt idx="5875">
                  <c:v>783.49</c:v>
                </c:pt>
                <c:pt idx="5876">
                  <c:v>783.56999999999994</c:v>
                </c:pt>
                <c:pt idx="5877">
                  <c:v>783.65</c:v>
                </c:pt>
                <c:pt idx="5878">
                  <c:v>783.74</c:v>
                </c:pt>
                <c:pt idx="5879">
                  <c:v>783.81999999999994</c:v>
                </c:pt>
                <c:pt idx="5880">
                  <c:v>783.9</c:v>
                </c:pt>
                <c:pt idx="5881">
                  <c:v>783.99</c:v>
                </c:pt>
                <c:pt idx="5882">
                  <c:v>784.06999999999994</c:v>
                </c:pt>
                <c:pt idx="5883">
                  <c:v>784.15</c:v>
                </c:pt>
                <c:pt idx="5884">
                  <c:v>784.24</c:v>
                </c:pt>
                <c:pt idx="5885">
                  <c:v>784.31999999999994</c:v>
                </c:pt>
                <c:pt idx="5886">
                  <c:v>784.4</c:v>
                </c:pt>
                <c:pt idx="5887">
                  <c:v>784.49</c:v>
                </c:pt>
                <c:pt idx="5888">
                  <c:v>784.56999999999994</c:v>
                </c:pt>
                <c:pt idx="5889">
                  <c:v>784.65</c:v>
                </c:pt>
                <c:pt idx="5890">
                  <c:v>784.74</c:v>
                </c:pt>
                <c:pt idx="5891">
                  <c:v>784.81999999999994</c:v>
                </c:pt>
                <c:pt idx="5892">
                  <c:v>784.9</c:v>
                </c:pt>
                <c:pt idx="5893">
                  <c:v>784.99</c:v>
                </c:pt>
                <c:pt idx="5894">
                  <c:v>785.07</c:v>
                </c:pt>
                <c:pt idx="5895">
                  <c:v>785.15</c:v>
                </c:pt>
                <c:pt idx="5896">
                  <c:v>785.24</c:v>
                </c:pt>
                <c:pt idx="5897">
                  <c:v>785.32</c:v>
                </c:pt>
                <c:pt idx="5898">
                  <c:v>785.4</c:v>
                </c:pt>
                <c:pt idx="5899">
                  <c:v>785.49</c:v>
                </c:pt>
                <c:pt idx="5900">
                  <c:v>785.57</c:v>
                </c:pt>
                <c:pt idx="5901">
                  <c:v>785.65</c:v>
                </c:pt>
                <c:pt idx="5902">
                  <c:v>785.74</c:v>
                </c:pt>
                <c:pt idx="5903">
                  <c:v>785.82</c:v>
                </c:pt>
                <c:pt idx="5904">
                  <c:v>785.9</c:v>
                </c:pt>
                <c:pt idx="5905">
                  <c:v>785.99</c:v>
                </c:pt>
                <c:pt idx="5906">
                  <c:v>786.07</c:v>
                </c:pt>
                <c:pt idx="5907">
                  <c:v>786.15</c:v>
                </c:pt>
                <c:pt idx="5908">
                  <c:v>786.24</c:v>
                </c:pt>
                <c:pt idx="5909">
                  <c:v>786.32</c:v>
                </c:pt>
                <c:pt idx="5910">
                  <c:v>786.4</c:v>
                </c:pt>
                <c:pt idx="5911">
                  <c:v>786.49</c:v>
                </c:pt>
                <c:pt idx="5912">
                  <c:v>786.57</c:v>
                </c:pt>
                <c:pt idx="5913">
                  <c:v>786.65</c:v>
                </c:pt>
                <c:pt idx="5914">
                  <c:v>786.74</c:v>
                </c:pt>
                <c:pt idx="5915">
                  <c:v>786.82</c:v>
                </c:pt>
                <c:pt idx="5916">
                  <c:v>786.9</c:v>
                </c:pt>
                <c:pt idx="5917">
                  <c:v>786.99</c:v>
                </c:pt>
                <c:pt idx="5918">
                  <c:v>787.07</c:v>
                </c:pt>
                <c:pt idx="5919">
                  <c:v>787.15</c:v>
                </c:pt>
                <c:pt idx="5920">
                  <c:v>787.24</c:v>
                </c:pt>
                <c:pt idx="5921">
                  <c:v>787.32</c:v>
                </c:pt>
                <c:pt idx="5922">
                  <c:v>787.41</c:v>
                </c:pt>
                <c:pt idx="5923">
                  <c:v>787.49</c:v>
                </c:pt>
                <c:pt idx="5924">
                  <c:v>787.57</c:v>
                </c:pt>
                <c:pt idx="5925">
                  <c:v>787.66</c:v>
                </c:pt>
                <c:pt idx="5926">
                  <c:v>787.74</c:v>
                </c:pt>
                <c:pt idx="5927">
                  <c:v>787.82</c:v>
                </c:pt>
                <c:pt idx="5928">
                  <c:v>787.91</c:v>
                </c:pt>
                <c:pt idx="5929">
                  <c:v>787.99</c:v>
                </c:pt>
                <c:pt idx="5930">
                  <c:v>788.07</c:v>
                </c:pt>
                <c:pt idx="5931">
                  <c:v>788.16</c:v>
                </c:pt>
                <c:pt idx="5932">
                  <c:v>788.24</c:v>
                </c:pt>
                <c:pt idx="5933">
                  <c:v>788.32</c:v>
                </c:pt>
                <c:pt idx="5934">
                  <c:v>788.41</c:v>
                </c:pt>
                <c:pt idx="5935">
                  <c:v>788.49</c:v>
                </c:pt>
                <c:pt idx="5936">
                  <c:v>788.57</c:v>
                </c:pt>
                <c:pt idx="5937">
                  <c:v>788.66</c:v>
                </c:pt>
                <c:pt idx="5938">
                  <c:v>788.74</c:v>
                </c:pt>
                <c:pt idx="5939">
                  <c:v>788.82</c:v>
                </c:pt>
                <c:pt idx="5940">
                  <c:v>788.91</c:v>
                </c:pt>
                <c:pt idx="5941">
                  <c:v>788.99</c:v>
                </c:pt>
                <c:pt idx="5942">
                  <c:v>789.07</c:v>
                </c:pt>
                <c:pt idx="5943">
                  <c:v>789.15</c:v>
                </c:pt>
                <c:pt idx="5944">
                  <c:v>789.24</c:v>
                </c:pt>
                <c:pt idx="5945">
                  <c:v>789.32</c:v>
                </c:pt>
                <c:pt idx="5946">
                  <c:v>789.41</c:v>
                </c:pt>
                <c:pt idx="5947">
                  <c:v>789.49</c:v>
                </c:pt>
                <c:pt idx="5948">
                  <c:v>789.57</c:v>
                </c:pt>
                <c:pt idx="5949">
                  <c:v>789.66</c:v>
                </c:pt>
                <c:pt idx="5950">
                  <c:v>789.74</c:v>
                </c:pt>
                <c:pt idx="5951">
                  <c:v>789.82</c:v>
                </c:pt>
                <c:pt idx="5952">
                  <c:v>789.91</c:v>
                </c:pt>
                <c:pt idx="5953">
                  <c:v>789.99</c:v>
                </c:pt>
                <c:pt idx="5954">
                  <c:v>790.07</c:v>
                </c:pt>
                <c:pt idx="5955">
                  <c:v>790.16</c:v>
                </c:pt>
                <c:pt idx="5956">
                  <c:v>790.24</c:v>
                </c:pt>
                <c:pt idx="5957">
                  <c:v>790.32</c:v>
                </c:pt>
                <c:pt idx="5958">
                  <c:v>790.41</c:v>
                </c:pt>
                <c:pt idx="5959">
                  <c:v>790.49</c:v>
                </c:pt>
                <c:pt idx="5960">
                  <c:v>790.58</c:v>
                </c:pt>
                <c:pt idx="5961">
                  <c:v>790.66</c:v>
                </c:pt>
                <c:pt idx="5962">
                  <c:v>790.74</c:v>
                </c:pt>
                <c:pt idx="5963">
                  <c:v>790.82</c:v>
                </c:pt>
                <c:pt idx="5964">
                  <c:v>790.91</c:v>
                </c:pt>
                <c:pt idx="5965">
                  <c:v>790.99</c:v>
                </c:pt>
                <c:pt idx="5966">
                  <c:v>791.07</c:v>
                </c:pt>
                <c:pt idx="5967">
                  <c:v>791.16</c:v>
                </c:pt>
                <c:pt idx="5968">
                  <c:v>791.24</c:v>
                </c:pt>
                <c:pt idx="5969">
                  <c:v>791.32</c:v>
                </c:pt>
                <c:pt idx="5970">
                  <c:v>791.41</c:v>
                </c:pt>
                <c:pt idx="5971">
                  <c:v>791.49</c:v>
                </c:pt>
                <c:pt idx="5972">
                  <c:v>791.57</c:v>
                </c:pt>
                <c:pt idx="5973">
                  <c:v>791.66</c:v>
                </c:pt>
                <c:pt idx="5974">
                  <c:v>791.74</c:v>
                </c:pt>
                <c:pt idx="5975">
                  <c:v>791.82</c:v>
                </c:pt>
                <c:pt idx="5976">
                  <c:v>791.91</c:v>
                </c:pt>
                <c:pt idx="5977">
                  <c:v>791.99</c:v>
                </c:pt>
                <c:pt idx="5978">
                  <c:v>792.08</c:v>
                </c:pt>
                <c:pt idx="5979">
                  <c:v>792.16</c:v>
                </c:pt>
                <c:pt idx="5980">
                  <c:v>792.24</c:v>
                </c:pt>
                <c:pt idx="5981">
                  <c:v>792.32</c:v>
                </c:pt>
                <c:pt idx="5982">
                  <c:v>792.41</c:v>
                </c:pt>
                <c:pt idx="5983">
                  <c:v>792.49</c:v>
                </c:pt>
                <c:pt idx="5984">
                  <c:v>792.57</c:v>
                </c:pt>
                <c:pt idx="5985">
                  <c:v>792.66</c:v>
                </c:pt>
                <c:pt idx="5986">
                  <c:v>792.74</c:v>
                </c:pt>
                <c:pt idx="5987">
                  <c:v>792.82</c:v>
                </c:pt>
                <c:pt idx="5988">
                  <c:v>792.91</c:v>
                </c:pt>
                <c:pt idx="5989">
                  <c:v>792.99</c:v>
                </c:pt>
                <c:pt idx="5990">
                  <c:v>793.07</c:v>
                </c:pt>
                <c:pt idx="5991">
                  <c:v>793.16</c:v>
                </c:pt>
                <c:pt idx="5992">
                  <c:v>793.24</c:v>
                </c:pt>
                <c:pt idx="5993">
                  <c:v>793.33</c:v>
                </c:pt>
                <c:pt idx="5994">
                  <c:v>793.41</c:v>
                </c:pt>
                <c:pt idx="5995">
                  <c:v>793.49</c:v>
                </c:pt>
                <c:pt idx="5996">
                  <c:v>793.58</c:v>
                </c:pt>
                <c:pt idx="5997">
                  <c:v>793.66</c:v>
                </c:pt>
                <c:pt idx="5998">
                  <c:v>793.74</c:v>
                </c:pt>
                <c:pt idx="5999">
                  <c:v>793.83</c:v>
                </c:pt>
                <c:pt idx="6000">
                  <c:v>793.91</c:v>
                </c:pt>
                <c:pt idx="6001">
                  <c:v>793.99</c:v>
                </c:pt>
                <c:pt idx="6002">
                  <c:v>794.08</c:v>
                </c:pt>
                <c:pt idx="6003">
                  <c:v>794.16</c:v>
                </c:pt>
                <c:pt idx="6004">
                  <c:v>794.25</c:v>
                </c:pt>
                <c:pt idx="6005">
                  <c:v>794.33</c:v>
                </c:pt>
                <c:pt idx="6006">
                  <c:v>794.41</c:v>
                </c:pt>
                <c:pt idx="6007">
                  <c:v>794.49</c:v>
                </c:pt>
                <c:pt idx="6008">
                  <c:v>794.58</c:v>
                </c:pt>
                <c:pt idx="6009">
                  <c:v>794.66</c:v>
                </c:pt>
                <c:pt idx="6010">
                  <c:v>794.74</c:v>
                </c:pt>
                <c:pt idx="6011">
                  <c:v>794.83</c:v>
                </c:pt>
                <c:pt idx="6012">
                  <c:v>794.91</c:v>
                </c:pt>
                <c:pt idx="6013">
                  <c:v>794.99</c:v>
                </c:pt>
                <c:pt idx="6014">
                  <c:v>795.08</c:v>
                </c:pt>
                <c:pt idx="6015">
                  <c:v>795.16</c:v>
                </c:pt>
                <c:pt idx="6016">
                  <c:v>795.24</c:v>
                </c:pt>
                <c:pt idx="6017">
                  <c:v>795.33</c:v>
                </c:pt>
                <c:pt idx="6018">
                  <c:v>795.41</c:v>
                </c:pt>
                <c:pt idx="6019">
                  <c:v>795.49</c:v>
                </c:pt>
                <c:pt idx="6020">
                  <c:v>795.58</c:v>
                </c:pt>
                <c:pt idx="6021">
                  <c:v>795.66</c:v>
                </c:pt>
                <c:pt idx="6022">
                  <c:v>795.74</c:v>
                </c:pt>
                <c:pt idx="6023">
                  <c:v>795.83</c:v>
                </c:pt>
                <c:pt idx="6024">
                  <c:v>795.91</c:v>
                </c:pt>
                <c:pt idx="6025">
                  <c:v>796</c:v>
                </c:pt>
                <c:pt idx="6026">
                  <c:v>796.08</c:v>
                </c:pt>
                <c:pt idx="6027">
                  <c:v>796.16</c:v>
                </c:pt>
                <c:pt idx="6028">
                  <c:v>796.24</c:v>
                </c:pt>
                <c:pt idx="6029">
                  <c:v>796.33</c:v>
                </c:pt>
                <c:pt idx="6030">
                  <c:v>796.41</c:v>
                </c:pt>
                <c:pt idx="6031">
                  <c:v>796.5</c:v>
                </c:pt>
                <c:pt idx="6032">
                  <c:v>796.58</c:v>
                </c:pt>
                <c:pt idx="6033">
                  <c:v>796.66</c:v>
                </c:pt>
                <c:pt idx="6034">
                  <c:v>796.75</c:v>
                </c:pt>
                <c:pt idx="6035">
                  <c:v>796.83</c:v>
                </c:pt>
                <c:pt idx="6036">
                  <c:v>796.91</c:v>
                </c:pt>
                <c:pt idx="6037">
                  <c:v>797</c:v>
                </c:pt>
                <c:pt idx="6038">
                  <c:v>797.08</c:v>
                </c:pt>
                <c:pt idx="6039">
                  <c:v>797.16</c:v>
                </c:pt>
                <c:pt idx="6040">
                  <c:v>797.25</c:v>
                </c:pt>
                <c:pt idx="6041">
                  <c:v>797.33</c:v>
                </c:pt>
                <c:pt idx="6042">
                  <c:v>797.41</c:v>
                </c:pt>
                <c:pt idx="6043">
                  <c:v>797.5</c:v>
                </c:pt>
                <c:pt idx="6044">
                  <c:v>797.58</c:v>
                </c:pt>
                <c:pt idx="6045">
                  <c:v>797.66</c:v>
                </c:pt>
                <c:pt idx="6046">
                  <c:v>797.75</c:v>
                </c:pt>
                <c:pt idx="6047">
                  <c:v>797.83</c:v>
                </c:pt>
                <c:pt idx="6048">
                  <c:v>797.91</c:v>
                </c:pt>
                <c:pt idx="6049">
                  <c:v>798</c:v>
                </c:pt>
                <c:pt idx="6050">
                  <c:v>798.08</c:v>
                </c:pt>
                <c:pt idx="6051">
                  <c:v>798.16</c:v>
                </c:pt>
                <c:pt idx="6052">
                  <c:v>798.25</c:v>
                </c:pt>
                <c:pt idx="6053">
                  <c:v>798.33</c:v>
                </c:pt>
                <c:pt idx="6054">
                  <c:v>798.41</c:v>
                </c:pt>
                <c:pt idx="6055">
                  <c:v>798.5</c:v>
                </c:pt>
                <c:pt idx="6056">
                  <c:v>798.58</c:v>
                </c:pt>
                <c:pt idx="6057">
                  <c:v>798.66</c:v>
                </c:pt>
                <c:pt idx="6058">
                  <c:v>798.75</c:v>
                </c:pt>
                <c:pt idx="6059">
                  <c:v>798.83</c:v>
                </c:pt>
                <c:pt idx="6060">
                  <c:v>798.91</c:v>
                </c:pt>
                <c:pt idx="6061">
                  <c:v>799</c:v>
                </c:pt>
                <c:pt idx="6062">
                  <c:v>799.08</c:v>
                </c:pt>
                <c:pt idx="6063">
                  <c:v>799.16</c:v>
                </c:pt>
                <c:pt idx="6064">
                  <c:v>799.25</c:v>
                </c:pt>
                <c:pt idx="6065">
                  <c:v>799.33</c:v>
                </c:pt>
                <c:pt idx="6066">
                  <c:v>799.41</c:v>
                </c:pt>
                <c:pt idx="6067">
                  <c:v>799.5</c:v>
                </c:pt>
                <c:pt idx="6068">
                  <c:v>799.58</c:v>
                </c:pt>
                <c:pt idx="6069">
                  <c:v>799.66</c:v>
                </c:pt>
                <c:pt idx="6070">
                  <c:v>799.75</c:v>
                </c:pt>
                <c:pt idx="6071">
                  <c:v>799.83</c:v>
                </c:pt>
                <c:pt idx="6072">
                  <c:v>799.91</c:v>
                </c:pt>
                <c:pt idx="6073">
                  <c:v>800</c:v>
                </c:pt>
                <c:pt idx="6074">
                  <c:v>800.08</c:v>
                </c:pt>
                <c:pt idx="6075">
                  <c:v>800.16</c:v>
                </c:pt>
                <c:pt idx="6076">
                  <c:v>800.25</c:v>
                </c:pt>
                <c:pt idx="6077">
                  <c:v>800.33</c:v>
                </c:pt>
                <c:pt idx="6078">
                  <c:v>800.41</c:v>
                </c:pt>
                <c:pt idx="6079">
                  <c:v>800.5</c:v>
                </c:pt>
                <c:pt idx="6080">
                  <c:v>800.58</c:v>
                </c:pt>
                <c:pt idx="6081">
                  <c:v>800.66</c:v>
                </c:pt>
                <c:pt idx="6082">
                  <c:v>800.75</c:v>
                </c:pt>
                <c:pt idx="6083">
                  <c:v>800.83</c:v>
                </c:pt>
                <c:pt idx="6084">
                  <c:v>800.92</c:v>
                </c:pt>
                <c:pt idx="6085">
                  <c:v>801</c:v>
                </c:pt>
                <c:pt idx="6086">
                  <c:v>801.08</c:v>
                </c:pt>
                <c:pt idx="6087">
                  <c:v>801.16</c:v>
                </c:pt>
                <c:pt idx="6088">
                  <c:v>801.25</c:v>
                </c:pt>
                <c:pt idx="6089">
                  <c:v>801.33</c:v>
                </c:pt>
                <c:pt idx="6090">
                  <c:v>801.41</c:v>
                </c:pt>
                <c:pt idx="6091">
                  <c:v>801.5</c:v>
                </c:pt>
                <c:pt idx="6092">
                  <c:v>801.58</c:v>
                </c:pt>
                <c:pt idx="6093">
                  <c:v>801.66</c:v>
                </c:pt>
                <c:pt idx="6094">
                  <c:v>801.75</c:v>
                </c:pt>
                <c:pt idx="6095">
                  <c:v>801.83</c:v>
                </c:pt>
                <c:pt idx="6096">
                  <c:v>801.91</c:v>
                </c:pt>
                <c:pt idx="6097">
                  <c:v>802</c:v>
                </c:pt>
                <c:pt idx="6098">
                  <c:v>802.08</c:v>
                </c:pt>
                <c:pt idx="6099">
                  <c:v>802.17</c:v>
                </c:pt>
                <c:pt idx="6100">
                  <c:v>802.25</c:v>
                </c:pt>
                <c:pt idx="6101">
                  <c:v>802.33</c:v>
                </c:pt>
                <c:pt idx="6102">
                  <c:v>802.42</c:v>
                </c:pt>
                <c:pt idx="6103">
                  <c:v>802.5</c:v>
                </c:pt>
                <c:pt idx="6104">
                  <c:v>802.58</c:v>
                </c:pt>
                <c:pt idx="6105">
                  <c:v>802.67</c:v>
                </c:pt>
                <c:pt idx="6106">
                  <c:v>802.75</c:v>
                </c:pt>
                <c:pt idx="6107">
                  <c:v>802.83</c:v>
                </c:pt>
                <c:pt idx="6108">
                  <c:v>802.92</c:v>
                </c:pt>
                <c:pt idx="6109">
                  <c:v>803</c:v>
                </c:pt>
                <c:pt idx="6110">
                  <c:v>803.08</c:v>
                </c:pt>
                <c:pt idx="6111">
                  <c:v>803.17</c:v>
                </c:pt>
                <c:pt idx="6112">
                  <c:v>803.25</c:v>
                </c:pt>
                <c:pt idx="6113">
                  <c:v>803.34</c:v>
                </c:pt>
                <c:pt idx="6114">
                  <c:v>803.42</c:v>
                </c:pt>
                <c:pt idx="6115">
                  <c:v>803.5</c:v>
                </c:pt>
                <c:pt idx="6116">
                  <c:v>803.58</c:v>
                </c:pt>
                <c:pt idx="6117">
                  <c:v>803.67</c:v>
                </c:pt>
                <c:pt idx="6118">
                  <c:v>803.75</c:v>
                </c:pt>
                <c:pt idx="6119">
                  <c:v>803.83</c:v>
                </c:pt>
                <c:pt idx="6120">
                  <c:v>803.92</c:v>
                </c:pt>
                <c:pt idx="6121">
                  <c:v>804</c:v>
                </c:pt>
                <c:pt idx="6122">
                  <c:v>804.08</c:v>
                </c:pt>
                <c:pt idx="6123">
                  <c:v>804.17</c:v>
                </c:pt>
                <c:pt idx="6124">
                  <c:v>804.25</c:v>
                </c:pt>
                <c:pt idx="6125">
                  <c:v>804.34</c:v>
                </c:pt>
                <c:pt idx="6126">
                  <c:v>804.42</c:v>
                </c:pt>
                <c:pt idx="6127">
                  <c:v>804.5</c:v>
                </c:pt>
                <c:pt idx="6128">
                  <c:v>804.59</c:v>
                </c:pt>
                <c:pt idx="6129">
                  <c:v>804.67</c:v>
                </c:pt>
                <c:pt idx="6130">
                  <c:v>804.75</c:v>
                </c:pt>
                <c:pt idx="6131">
                  <c:v>804.84</c:v>
                </c:pt>
                <c:pt idx="6132">
                  <c:v>804.92</c:v>
                </c:pt>
                <c:pt idx="6133">
                  <c:v>805</c:v>
                </c:pt>
                <c:pt idx="6134">
                  <c:v>805.09</c:v>
                </c:pt>
                <c:pt idx="6135">
                  <c:v>805.17</c:v>
                </c:pt>
                <c:pt idx="6136">
                  <c:v>805.25</c:v>
                </c:pt>
                <c:pt idx="6137">
                  <c:v>805.34</c:v>
                </c:pt>
                <c:pt idx="6138">
                  <c:v>805.42</c:v>
                </c:pt>
                <c:pt idx="6139">
                  <c:v>805.51</c:v>
                </c:pt>
                <c:pt idx="6140">
                  <c:v>805.59</c:v>
                </c:pt>
                <c:pt idx="6141">
                  <c:v>805.67</c:v>
                </c:pt>
                <c:pt idx="6142">
                  <c:v>805.75</c:v>
                </c:pt>
                <c:pt idx="6143">
                  <c:v>805.84</c:v>
                </c:pt>
                <c:pt idx="6144">
                  <c:v>805.92</c:v>
                </c:pt>
                <c:pt idx="6145">
                  <c:v>806</c:v>
                </c:pt>
                <c:pt idx="6146">
                  <c:v>806.09</c:v>
                </c:pt>
                <c:pt idx="6147">
                  <c:v>806.17</c:v>
                </c:pt>
                <c:pt idx="6148">
                  <c:v>806.25</c:v>
                </c:pt>
                <c:pt idx="6149">
                  <c:v>806.34</c:v>
                </c:pt>
                <c:pt idx="6150">
                  <c:v>806.42</c:v>
                </c:pt>
                <c:pt idx="6151">
                  <c:v>806.51</c:v>
                </c:pt>
                <c:pt idx="6152">
                  <c:v>806.59</c:v>
                </c:pt>
                <c:pt idx="6153">
                  <c:v>806.67</c:v>
                </c:pt>
                <c:pt idx="6154">
                  <c:v>806.76</c:v>
                </c:pt>
                <c:pt idx="6155">
                  <c:v>806.84</c:v>
                </c:pt>
                <c:pt idx="6156">
                  <c:v>806.92</c:v>
                </c:pt>
                <c:pt idx="6157">
                  <c:v>807.01</c:v>
                </c:pt>
                <c:pt idx="6158">
                  <c:v>807.09</c:v>
                </c:pt>
                <c:pt idx="6159">
                  <c:v>807.17</c:v>
                </c:pt>
                <c:pt idx="6160">
                  <c:v>807.26</c:v>
                </c:pt>
                <c:pt idx="6161">
                  <c:v>807.34</c:v>
                </c:pt>
                <c:pt idx="6162">
                  <c:v>807.42</c:v>
                </c:pt>
                <c:pt idx="6163">
                  <c:v>807.5</c:v>
                </c:pt>
                <c:pt idx="6164">
                  <c:v>807.59</c:v>
                </c:pt>
                <c:pt idx="6165">
                  <c:v>807.67</c:v>
                </c:pt>
                <c:pt idx="6166">
                  <c:v>807.76</c:v>
                </c:pt>
                <c:pt idx="6167">
                  <c:v>807.84</c:v>
                </c:pt>
                <c:pt idx="6168">
                  <c:v>807.92</c:v>
                </c:pt>
                <c:pt idx="6169">
                  <c:v>808.01</c:v>
                </c:pt>
                <c:pt idx="6170">
                  <c:v>808.09</c:v>
                </c:pt>
                <c:pt idx="6171">
                  <c:v>808.17</c:v>
                </c:pt>
                <c:pt idx="6172">
                  <c:v>808.26</c:v>
                </c:pt>
                <c:pt idx="6173">
                  <c:v>808.34</c:v>
                </c:pt>
                <c:pt idx="6174">
                  <c:v>808.42</c:v>
                </c:pt>
                <c:pt idx="6175">
                  <c:v>808.51</c:v>
                </c:pt>
                <c:pt idx="6176">
                  <c:v>808.59</c:v>
                </c:pt>
                <c:pt idx="6177">
                  <c:v>808.67</c:v>
                </c:pt>
                <c:pt idx="6178">
                  <c:v>808.76</c:v>
                </c:pt>
                <c:pt idx="6179">
                  <c:v>808.84</c:v>
                </c:pt>
                <c:pt idx="6180">
                  <c:v>808.92</c:v>
                </c:pt>
                <c:pt idx="6181">
                  <c:v>809.01</c:v>
                </c:pt>
                <c:pt idx="6182">
                  <c:v>809.09</c:v>
                </c:pt>
                <c:pt idx="6183">
                  <c:v>809.17</c:v>
                </c:pt>
                <c:pt idx="6184">
                  <c:v>809.26</c:v>
                </c:pt>
                <c:pt idx="6185">
                  <c:v>809.34</c:v>
                </c:pt>
                <c:pt idx="6186">
                  <c:v>809.43</c:v>
                </c:pt>
                <c:pt idx="6187">
                  <c:v>809.51</c:v>
                </c:pt>
                <c:pt idx="6188">
                  <c:v>809.59</c:v>
                </c:pt>
                <c:pt idx="6189">
                  <c:v>809.67</c:v>
                </c:pt>
                <c:pt idx="6190">
                  <c:v>809.76</c:v>
                </c:pt>
                <c:pt idx="6191">
                  <c:v>809.84</c:v>
                </c:pt>
                <c:pt idx="6192">
                  <c:v>809.92</c:v>
                </c:pt>
                <c:pt idx="6193">
                  <c:v>810.01</c:v>
                </c:pt>
                <c:pt idx="6194">
                  <c:v>810.09</c:v>
                </c:pt>
                <c:pt idx="6195">
                  <c:v>810.17</c:v>
                </c:pt>
                <c:pt idx="6196">
                  <c:v>810.26</c:v>
                </c:pt>
                <c:pt idx="6197">
                  <c:v>810.34</c:v>
                </c:pt>
                <c:pt idx="6198">
                  <c:v>810.42</c:v>
                </c:pt>
                <c:pt idx="6199">
                  <c:v>810.51</c:v>
                </c:pt>
                <c:pt idx="6200">
                  <c:v>810.59</c:v>
                </c:pt>
                <c:pt idx="6201">
                  <c:v>810.67</c:v>
                </c:pt>
                <c:pt idx="6202">
                  <c:v>810.76</c:v>
                </c:pt>
                <c:pt idx="6203">
                  <c:v>810.84</c:v>
                </c:pt>
                <c:pt idx="6204">
                  <c:v>810.92</c:v>
                </c:pt>
                <c:pt idx="6205">
                  <c:v>811.01</c:v>
                </c:pt>
                <c:pt idx="6206">
                  <c:v>811.09</c:v>
                </c:pt>
                <c:pt idx="6207">
                  <c:v>811.18</c:v>
                </c:pt>
                <c:pt idx="6208">
                  <c:v>811.26</c:v>
                </c:pt>
                <c:pt idx="6209">
                  <c:v>811.34</c:v>
                </c:pt>
                <c:pt idx="6210">
                  <c:v>811.43</c:v>
                </c:pt>
                <c:pt idx="6211">
                  <c:v>811.51</c:v>
                </c:pt>
                <c:pt idx="6212">
                  <c:v>811.59</c:v>
                </c:pt>
                <c:pt idx="6213">
                  <c:v>811.68</c:v>
                </c:pt>
                <c:pt idx="6214">
                  <c:v>811.76</c:v>
                </c:pt>
                <c:pt idx="6215">
                  <c:v>811.85</c:v>
                </c:pt>
                <c:pt idx="6216">
                  <c:v>811.93</c:v>
                </c:pt>
                <c:pt idx="6217">
                  <c:v>812.01</c:v>
                </c:pt>
                <c:pt idx="6218">
                  <c:v>812.1</c:v>
                </c:pt>
                <c:pt idx="6219">
                  <c:v>812.18</c:v>
                </c:pt>
                <c:pt idx="6220">
                  <c:v>812.26</c:v>
                </c:pt>
                <c:pt idx="6221">
                  <c:v>812.35</c:v>
                </c:pt>
                <c:pt idx="6222">
                  <c:v>812.43</c:v>
                </c:pt>
                <c:pt idx="6223">
                  <c:v>812.51</c:v>
                </c:pt>
                <c:pt idx="6224">
                  <c:v>812.6</c:v>
                </c:pt>
                <c:pt idx="6225">
                  <c:v>812.68</c:v>
                </c:pt>
                <c:pt idx="6226">
                  <c:v>812.76</c:v>
                </c:pt>
                <c:pt idx="6227">
                  <c:v>812.85</c:v>
                </c:pt>
                <c:pt idx="6228">
                  <c:v>812.93</c:v>
                </c:pt>
                <c:pt idx="6229">
                  <c:v>813.01</c:v>
                </c:pt>
                <c:pt idx="6230">
                  <c:v>813.1</c:v>
                </c:pt>
                <c:pt idx="6231">
                  <c:v>813.18</c:v>
                </c:pt>
                <c:pt idx="6232">
                  <c:v>813.27</c:v>
                </c:pt>
                <c:pt idx="6233">
                  <c:v>813.35</c:v>
                </c:pt>
                <c:pt idx="6234">
                  <c:v>813.43</c:v>
                </c:pt>
                <c:pt idx="6235">
                  <c:v>813.51</c:v>
                </c:pt>
                <c:pt idx="6236">
                  <c:v>813.6</c:v>
                </c:pt>
                <c:pt idx="6237">
                  <c:v>813.68</c:v>
                </c:pt>
                <c:pt idx="6238">
                  <c:v>813.76</c:v>
                </c:pt>
                <c:pt idx="6239">
                  <c:v>813.85</c:v>
                </c:pt>
                <c:pt idx="6240">
                  <c:v>813.93</c:v>
                </c:pt>
                <c:pt idx="6241">
                  <c:v>814.02</c:v>
                </c:pt>
                <c:pt idx="6242">
                  <c:v>814.1</c:v>
                </c:pt>
                <c:pt idx="6243">
                  <c:v>814.18</c:v>
                </c:pt>
                <c:pt idx="6244">
                  <c:v>814.26</c:v>
                </c:pt>
                <c:pt idx="6245">
                  <c:v>814.35</c:v>
                </c:pt>
                <c:pt idx="6246">
                  <c:v>814.43</c:v>
                </c:pt>
                <c:pt idx="6247">
                  <c:v>814.52</c:v>
                </c:pt>
                <c:pt idx="6248">
                  <c:v>814.6</c:v>
                </c:pt>
                <c:pt idx="6249">
                  <c:v>814.68</c:v>
                </c:pt>
                <c:pt idx="6250">
                  <c:v>814.77</c:v>
                </c:pt>
                <c:pt idx="6251">
                  <c:v>814.85</c:v>
                </c:pt>
                <c:pt idx="6252">
                  <c:v>814.93</c:v>
                </c:pt>
                <c:pt idx="6253">
                  <c:v>815.02</c:v>
                </c:pt>
                <c:pt idx="6254">
                  <c:v>815.1</c:v>
                </c:pt>
                <c:pt idx="6255">
                  <c:v>815.18</c:v>
                </c:pt>
                <c:pt idx="6256">
                  <c:v>815.27</c:v>
                </c:pt>
                <c:pt idx="6257">
                  <c:v>815.35</c:v>
                </c:pt>
                <c:pt idx="6258">
                  <c:v>815.43</c:v>
                </c:pt>
                <c:pt idx="6259">
                  <c:v>815.52</c:v>
                </c:pt>
                <c:pt idx="6260">
                  <c:v>815.6</c:v>
                </c:pt>
                <c:pt idx="6261">
                  <c:v>815.68</c:v>
                </c:pt>
                <c:pt idx="6262">
                  <c:v>815.77</c:v>
                </c:pt>
                <c:pt idx="6263">
                  <c:v>815.85</c:v>
                </c:pt>
                <c:pt idx="6264">
                  <c:v>815.93</c:v>
                </c:pt>
                <c:pt idx="6265">
                  <c:v>816.02</c:v>
                </c:pt>
                <c:pt idx="6266">
                  <c:v>816.1</c:v>
                </c:pt>
                <c:pt idx="6267">
                  <c:v>816.18</c:v>
                </c:pt>
                <c:pt idx="6268">
                  <c:v>816.27</c:v>
                </c:pt>
                <c:pt idx="6269">
                  <c:v>816.35</c:v>
                </c:pt>
                <c:pt idx="6270">
                  <c:v>816.43</c:v>
                </c:pt>
                <c:pt idx="6271">
                  <c:v>816.52</c:v>
                </c:pt>
                <c:pt idx="6272">
                  <c:v>816.6</c:v>
                </c:pt>
                <c:pt idx="6273">
                  <c:v>816.68</c:v>
                </c:pt>
                <c:pt idx="6274">
                  <c:v>816.77</c:v>
                </c:pt>
                <c:pt idx="6275">
                  <c:v>816.85</c:v>
                </c:pt>
                <c:pt idx="6276">
                  <c:v>816.93</c:v>
                </c:pt>
                <c:pt idx="6277">
                  <c:v>817.02</c:v>
                </c:pt>
                <c:pt idx="6278">
                  <c:v>817.1</c:v>
                </c:pt>
                <c:pt idx="6279">
                  <c:v>817.18</c:v>
                </c:pt>
                <c:pt idx="6280">
                  <c:v>817.27</c:v>
                </c:pt>
                <c:pt idx="6281">
                  <c:v>817.35</c:v>
                </c:pt>
                <c:pt idx="6282">
                  <c:v>817.44</c:v>
                </c:pt>
                <c:pt idx="6283">
                  <c:v>817.52</c:v>
                </c:pt>
                <c:pt idx="6284">
                  <c:v>817.6</c:v>
                </c:pt>
                <c:pt idx="6285">
                  <c:v>817.69</c:v>
                </c:pt>
                <c:pt idx="6286">
                  <c:v>817.77</c:v>
                </c:pt>
                <c:pt idx="6287">
                  <c:v>817.85</c:v>
                </c:pt>
                <c:pt idx="6288">
                  <c:v>817.94</c:v>
                </c:pt>
                <c:pt idx="6289">
                  <c:v>818.02</c:v>
                </c:pt>
                <c:pt idx="6290">
                  <c:v>818.1</c:v>
                </c:pt>
                <c:pt idx="6291">
                  <c:v>818.18</c:v>
                </c:pt>
                <c:pt idx="6292">
                  <c:v>818.27</c:v>
                </c:pt>
                <c:pt idx="6293">
                  <c:v>818.35</c:v>
                </c:pt>
                <c:pt idx="6294">
                  <c:v>818.44</c:v>
                </c:pt>
                <c:pt idx="6295">
                  <c:v>818.52</c:v>
                </c:pt>
                <c:pt idx="6296">
                  <c:v>818.6</c:v>
                </c:pt>
                <c:pt idx="6297">
                  <c:v>818.69</c:v>
                </c:pt>
                <c:pt idx="6298">
                  <c:v>818.77</c:v>
                </c:pt>
                <c:pt idx="6299">
                  <c:v>818.85</c:v>
                </c:pt>
                <c:pt idx="6300">
                  <c:v>818.94</c:v>
                </c:pt>
                <c:pt idx="6301">
                  <c:v>819.02</c:v>
                </c:pt>
                <c:pt idx="6302">
                  <c:v>819.1</c:v>
                </c:pt>
                <c:pt idx="6303">
                  <c:v>819.19</c:v>
                </c:pt>
                <c:pt idx="6304">
                  <c:v>819.27</c:v>
                </c:pt>
                <c:pt idx="6305">
                  <c:v>819.35</c:v>
                </c:pt>
                <c:pt idx="6306">
                  <c:v>819.44</c:v>
                </c:pt>
                <c:pt idx="6307">
                  <c:v>819.52</c:v>
                </c:pt>
                <c:pt idx="6308">
                  <c:v>819.6</c:v>
                </c:pt>
                <c:pt idx="6309">
                  <c:v>819.69</c:v>
                </c:pt>
                <c:pt idx="6310">
                  <c:v>819.77</c:v>
                </c:pt>
                <c:pt idx="6311">
                  <c:v>819.86</c:v>
                </c:pt>
                <c:pt idx="6312">
                  <c:v>819.94</c:v>
                </c:pt>
                <c:pt idx="6313">
                  <c:v>820.02</c:v>
                </c:pt>
                <c:pt idx="6314">
                  <c:v>820.1</c:v>
                </c:pt>
                <c:pt idx="6315">
                  <c:v>820.19</c:v>
                </c:pt>
                <c:pt idx="6316">
                  <c:v>820.27</c:v>
                </c:pt>
                <c:pt idx="6317">
                  <c:v>820.35</c:v>
                </c:pt>
                <c:pt idx="6318">
                  <c:v>820.44</c:v>
                </c:pt>
                <c:pt idx="6319">
                  <c:v>820.52</c:v>
                </c:pt>
                <c:pt idx="6320">
                  <c:v>820.6</c:v>
                </c:pt>
                <c:pt idx="6321">
                  <c:v>820.69</c:v>
                </c:pt>
                <c:pt idx="6322">
                  <c:v>820.77</c:v>
                </c:pt>
                <c:pt idx="6323">
                  <c:v>820.85</c:v>
                </c:pt>
                <c:pt idx="6324">
                  <c:v>820.94</c:v>
                </c:pt>
                <c:pt idx="6325">
                  <c:v>821.02</c:v>
                </c:pt>
                <c:pt idx="6326">
                  <c:v>821.1</c:v>
                </c:pt>
                <c:pt idx="6327">
                  <c:v>821.19</c:v>
                </c:pt>
                <c:pt idx="6328">
                  <c:v>821.27</c:v>
                </c:pt>
                <c:pt idx="6329">
                  <c:v>821.36</c:v>
                </c:pt>
                <c:pt idx="6330">
                  <c:v>821.44</c:v>
                </c:pt>
                <c:pt idx="6331">
                  <c:v>821.52</c:v>
                </c:pt>
                <c:pt idx="6332">
                  <c:v>821.6</c:v>
                </c:pt>
                <c:pt idx="6333">
                  <c:v>821.69</c:v>
                </c:pt>
                <c:pt idx="6334">
                  <c:v>821.77</c:v>
                </c:pt>
                <c:pt idx="6335">
                  <c:v>821.86</c:v>
                </c:pt>
                <c:pt idx="6336">
                  <c:v>821.94</c:v>
                </c:pt>
                <c:pt idx="6337">
                  <c:v>822.02</c:v>
                </c:pt>
                <c:pt idx="6338">
                  <c:v>822.1</c:v>
                </c:pt>
                <c:pt idx="6339">
                  <c:v>822.19</c:v>
                </c:pt>
                <c:pt idx="6340">
                  <c:v>822.27</c:v>
                </c:pt>
                <c:pt idx="6341">
                  <c:v>822.35</c:v>
                </c:pt>
                <c:pt idx="6342">
                  <c:v>822.44</c:v>
                </c:pt>
                <c:pt idx="6343">
                  <c:v>822.52</c:v>
                </c:pt>
                <c:pt idx="6344">
                  <c:v>822.6</c:v>
                </c:pt>
                <c:pt idx="6345">
                  <c:v>822.69</c:v>
                </c:pt>
                <c:pt idx="6346">
                  <c:v>822.77</c:v>
                </c:pt>
                <c:pt idx="6347">
                  <c:v>822.85</c:v>
                </c:pt>
                <c:pt idx="6348">
                  <c:v>822.94</c:v>
                </c:pt>
                <c:pt idx="6349">
                  <c:v>823.02</c:v>
                </c:pt>
                <c:pt idx="6350">
                  <c:v>823.1</c:v>
                </c:pt>
                <c:pt idx="6351">
                  <c:v>823.19</c:v>
                </c:pt>
                <c:pt idx="6352">
                  <c:v>823.27</c:v>
                </c:pt>
                <c:pt idx="6353">
                  <c:v>823.35</c:v>
                </c:pt>
                <c:pt idx="6354">
                  <c:v>823.44</c:v>
                </c:pt>
                <c:pt idx="6355">
                  <c:v>823.52</c:v>
                </c:pt>
                <c:pt idx="6356">
                  <c:v>823.6</c:v>
                </c:pt>
                <c:pt idx="6357">
                  <c:v>823.69</c:v>
                </c:pt>
                <c:pt idx="6358">
                  <c:v>823.77</c:v>
                </c:pt>
                <c:pt idx="6359">
                  <c:v>823.86</c:v>
                </c:pt>
                <c:pt idx="6360">
                  <c:v>823.94</c:v>
                </c:pt>
                <c:pt idx="6361">
                  <c:v>824.02</c:v>
                </c:pt>
                <c:pt idx="6362">
                  <c:v>824.1</c:v>
                </c:pt>
                <c:pt idx="6363">
                  <c:v>824.19</c:v>
                </c:pt>
                <c:pt idx="6364">
                  <c:v>824.27</c:v>
                </c:pt>
                <c:pt idx="6365">
                  <c:v>824.36</c:v>
                </c:pt>
                <c:pt idx="6366">
                  <c:v>824.44</c:v>
                </c:pt>
                <c:pt idx="6367">
                  <c:v>824.52</c:v>
                </c:pt>
                <c:pt idx="6368">
                  <c:v>824.6</c:v>
                </c:pt>
                <c:pt idx="6369">
                  <c:v>824.69</c:v>
                </c:pt>
                <c:pt idx="6370">
                  <c:v>824.77</c:v>
                </c:pt>
                <c:pt idx="6371">
                  <c:v>824.86</c:v>
                </c:pt>
                <c:pt idx="6372">
                  <c:v>824.94</c:v>
                </c:pt>
                <c:pt idx="6373">
                  <c:v>825.02</c:v>
                </c:pt>
                <c:pt idx="6374">
                  <c:v>825.11</c:v>
                </c:pt>
                <c:pt idx="6375">
                  <c:v>825.19</c:v>
                </c:pt>
                <c:pt idx="6376">
                  <c:v>825.27</c:v>
                </c:pt>
                <c:pt idx="6377">
                  <c:v>825.36</c:v>
                </c:pt>
                <c:pt idx="6378">
                  <c:v>825.44</c:v>
                </c:pt>
                <c:pt idx="6379">
                  <c:v>825.52</c:v>
                </c:pt>
                <c:pt idx="6380">
                  <c:v>825.61</c:v>
                </c:pt>
                <c:pt idx="6381">
                  <c:v>825.69</c:v>
                </c:pt>
                <c:pt idx="6382">
                  <c:v>825.77</c:v>
                </c:pt>
                <c:pt idx="6383">
                  <c:v>825.86</c:v>
                </c:pt>
                <c:pt idx="6384">
                  <c:v>825.94</c:v>
                </c:pt>
                <c:pt idx="6385">
                  <c:v>826.02</c:v>
                </c:pt>
                <c:pt idx="6386">
                  <c:v>826.11</c:v>
                </c:pt>
                <c:pt idx="6387">
                  <c:v>826.19</c:v>
                </c:pt>
                <c:pt idx="6388">
                  <c:v>826.27</c:v>
                </c:pt>
                <c:pt idx="6389">
                  <c:v>826.36</c:v>
                </c:pt>
                <c:pt idx="6390">
                  <c:v>826.44</c:v>
                </c:pt>
                <c:pt idx="6391">
                  <c:v>826.53</c:v>
                </c:pt>
                <c:pt idx="6392">
                  <c:v>826.61</c:v>
                </c:pt>
                <c:pt idx="6393">
                  <c:v>826.69</c:v>
                </c:pt>
                <c:pt idx="6394">
                  <c:v>826.78</c:v>
                </c:pt>
                <c:pt idx="6395">
                  <c:v>826.86</c:v>
                </c:pt>
                <c:pt idx="6396">
                  <c:v>826.94</c:v>
                </c:pt>
                <c:pt idx="6397">
                  <c:v>827.03</c:v>
                </c:pt>
                <c:pt idx="6398">
                  <c:v>827.11</c:v>
                </c:pt>
                <c:pt idx="6399">
                  <c:v>827.19</c:v>
                </c:pt>
                <c:pt idx="6400">
                  <c:v>827.28</c:v>
                </c:pt>
                <c:pt idx="6401">
                  <c:v>827.36</c:v>
                </c:pt>
                <c:pt idx="6402">
                  <c:v>827.44</c:v>
                </c:pt>
                <c:pt idx="6403">
                  <c:v>827.53</c:v>
                </c:pt>
                <c:pt idx="6404">
                  <c:v>827.61</c:v>
                </c:pt>
                <c:pt idx="6405">
                  <c:v>827.69</c:v>
                </c:pt>
                <c:pt idx="6406">
                  <c:v>827.78</c:v>
                </c:pt>
                <c:pt idx="6407">
                  <c:v>827.86</c:v>
                </c:pt>
                <c:pt idx="6408">
                  <c:v>827.94</c:v>
                </c:pt>
                <c:pt idx="6409">
                  <c:v>828.03</c:v>
                </c:pt>
                <c:pt idx="6410">
                  <c:v>828.11</c:v>
                </c:pt>
                <c:pt idx="6411">
                  <c:v>828.2</c:v>
                </c:pt>
                <c:pt idx="6412">
                  <c:v>828.28</c:v>
                </c:pt>
                <c:pt idx="6413">
                  <c:v>828.36</c:v>
                </c:pt>
                <c:pt idx="6414">
                  <c:v>828.45</c:v>
                </c:pt>
                <c:pt idx="6415">
                  <c:v>828.53</c:v>
                </c:pt>
                <c:pt idx="6416">
                  <c:v>828.61</c:v>
                </c:pt>
                <c:pt idx="6417">
                  <c:v>828.7</c:v>
                </c:pt>
                <c:pt idx="6418">
                  <c:v>828.78</c:v>
                </c:pt>
                <c:pt idx="6419">
                  <c:v>828.86</c:v>
                </c:pt>
                <c:pt idx="6420">
                  <c:v>828.95</c:v>
                </c:pt>
                <c:pt idx="6421">
                  <c:v>829.03</c:v>
                </c:pt>
                <c:pt idx="6422">
                  <c:v>829.11</c:v>
                </c:pt>
                <c:pt idx="6423">
                  <c:v>829.2</c:v>
                </c:pt>
                <c:pt idx="6424">
                  <c:v>829.28</c:v>
                </c:pt>
                <c:pt idx="6425">
                  <c:v>829.36</c:v>
                </c:pt>
                <c:pt idx="6426">
                  <c:v>829.45</c:v>
                </c:pt>
                <c:pt idx="6427">
                  <c:v>829.53</c:v>
                </c:pt>
                <c:pt idx="6428">
                  <c:v>829.61</c:v>
                </c:pt>
                <c:pt idx="6429">
                  <c:v>829.7</c:v>
                </c:pt>
                <c:pt idx="6430">
                  <c:v>829.78</c:v>
                </c:pt>
                <c:pt idx="6431">
                  <c:v>829.87</c:v>
                </c:pt>
                <c:pt idx="6432">
                  <c:v>829.95</c:v>
                </c:pt>
                <c:pt idx="6433">
                  <c:v>830.03</c:v>
                </c:pt>
                <c:pt idx="6434">
                  <c:v>830.12</c:v>
                </c:pt>
                <c:pt idx="6435">
                  <c:v>830.2</c:v>
                </c:pt>
                <c:pt idx="6436">
                  <c:v>830.28</c:v>
                </c:pt>
                <c:pt idx="6437">
                  <c:v>830.37</c:v>
                </c:pt>
                <c:pt idx="6438">
                  <c:v>830.45</c:v>
                </c:pt>
                <c:pt idx="6439">
                  <c:v>830.53</c:v>
                </c:pt>
                <c:pt idx="6440">
                  <c:v>830.62</c:v>
                </c:pt>
                <c:pt idx="6441">
                  <c:v>830.7</c:v>
                </c:pt>
                <c:pt idx="6442">
                  <c:v>830.78</c:v>
                </c:pt>
                <c:pt idx="6443">
                  <c:v>830.87</c:v>
                </c:pt>
                <c:pt idx="6444">
                  <c:v>830.95</c:v>
                </c:pt>
                <c:pt idx="6445">
                  <c:v>831.03</c:v>
                </c:pt>
                <c:pt idx="6446">
                  <c:v>831.12</c:v>
                </c:pt>
                <c:pt idx="6447">
                  <c:v>831.2</c:v>
                </c:pt>
                <c:pt idx="6448">
                  <c:v>831.28</c:v>
                </c:pt>
                <c:pt idx="6449">
                  <c:v>831.37</c:v>
                </c:pt>
                <c:pt idx="6450">
                  <c:v>831.45</c:v>
                </c:pt>
                <c:pt idx="6451">
                  <c:v>831.53</c:v>
                </c:pt>
                <c:pt idx="6452">
                  <c:v>831.62</c:v>
                </c:pt>
                <c:pt idx="6453">
                  <c:v>831.7</c:v>
                </c:pt>
                <c:pt idx="6454">
                  <c:v>831.79</c:v>
                </c:pt>
                <c:pt idx="6455">
                  <c:v>831.87</c:v>
                </c:pt>
                <c:pt idx="6456">
                  <c:v>831.95</c:v>
                </c:pt>
                <c:pt idx="6457">
                  <c:v>832.04</c:v>
                </c:pt>
                <c:pt idx="6458">
                  <c:v>832.12</c:v>
                </c:pt>
                <c:pt idx="6459">
                  <c:v>832.2</c:v>
                </c:pt>
                <c:pt idx="6460">
                  <c:v>832.28</c:v>
                </c:pt>
                <c:pt idx="6461">
                  <c:v>832.37</c:v>
                </c:pt>
                <c:pt idx="6462">
                  <c:v>832.45</c:v>
                </c:pt>
                <c:pt idx="6463">
                  <c:v>832.54</c:v>
                </c:pt>
                <c:pt idx="6464">
                  <c:v>832.62</c:v>
                </c:pt>
                <c:pt idx="6465">
                  <c:v>832.7</c:v>
                </c:pt>
                <c:pt idx="6466">
                  <c:v>832.79</c:v>
                </c:pt>
                <c:pt idx="6467">
                  <c:v>832.87</c:v>
                </c:pt>
                <c:pt idx="6468">
                  <c:v>832.95</c:v>
                </c:pt>
                <c:pt idx="6469">
                  <c:v>833.04</c:v>
                </c:pt>
                <c:pt idx="6470">
                  <c:v>833.12</c:v>
                </c:pt>
                <c:pt idx="6471">
                  <c:v>833.2</c:v>
                </c:pt>
                <c:pt idx="6472">
                  <c:v>833.29</c:v>
                </c:pt>
                <c:pt idx="6473">
                  <c:v>833.37</c:v>
                </c:pt>
                <c:pt idx="6474">
                  <c:v>833.45</c:v>
                </c:pt>
                <c:pt idx="6475">
                  <c:v>833.54</c:v>
                </c:pt>
                <c:pt idx="6476">
                  <c:v>833.62</c:v>
                </c:pt>
                <c:pt idx="6477">
                  <c:v>833.7</c:v>
                </c:pt>
                <c:pt idx="6478">
                  <c:v>833.79</c:v>
                </c:pt>
                <c:pt idx="6479">
                  <c:v>833.87</c:v>
                </c:pt>
                <c:pt idx="6480">
                  <c:v>833.95</c:v>
                </c:pt>
                <c:pt idx="6481">
                  <c:v>834.04</c:v>
                </c:pt>
                <c:pt idx="6482">
                  <c:v>834.12</c:v>
                </c:pt>
                <c:pt idx="6483">
                  <c:v>834.2</c:v>
                </c:pt>
                <c:pt idx="6484">
                  <c:v>834.29</c:v>
                </c:pt>
                <c:pt idx="6485">
                  <c:v>834.37</c:v>
                </c:pt>
                <c:pt idx="6486">
                  <c:v>834.45</c:v>
                </c:pt>
                <c:pt idx="6487">
                  <c:v>834.54</c:v>
                </c:pt>
                <c:pt idx="6488">
                  <c:v>834.62</c:v>
                </c:pt>
                <c:pt idx="6489">
                  <c:v>834.7</c:v>
                </c:pt>
                <c:pt idx="6490">
                  <c:v>834.79</c:v>
                </c:pt>
                <c:pt idx="6491">
                  <c:v>834.87</c:v>
                </c:pt>
                <c:pt idx="6492">
                  <c:v>834.95</c:v>
                </c:pt>
                <c:pt idx="6493">
                  <c:v>835.04</c:v>
                </c:pt>
                <c:pt idx="6494">
                  <c:v>835.12</c:v>
                </c:pt>
                <c:pt idx="6495">
                  <c:v>835.2</c:v>
                </c:pt>
                <c:pt idx="6496">
                  <c:v>835.29</c:v>
                </c:pt>
                <c:pt idx="6497">
                  <c:v>835.37</c:v>
                </c:pt>
                <c:pt idx="6498">
                  <c:v>835.46</c:v>
                </c:pt>
                <c:pt idx="6499">
                  <c:v>835.54</c:v>
                </c:pt>
                <c:pt idx="6500">
                  <c:v>835.62</c:v>
                </c:pt>
                <c:pt idx="6501">
                  <c:v>835.7</c:v>
                </c:pt>
                <c:pt idx="6502">
                  <c:v>835.79</c:v>
                </c:pt>
                <c:pt idx="6503">
                  <c:v>835.87</c:v>
                </c:pt>
                <c:pt idx="6504">
                  <c:v>835.96</c:v>
                </c:pt>
                <c:pt idx="6505">
                  <c:v>836.04</c:v>
                </c:pt>
                <c:pt idx="6506">
                  <c:v>836.12</c:v>
                </c:pt>
                <c:pt idx="6507">
                  <c:v>836.2</c:v>
                </c:pt>
                <c:pt idx="6508">
                  <c:v>836.29</c:v>
                </c:pt>
                <c:pt idx="6509">
                  <c:v>836.37</c:v>
                </c:pt>
                <c:pt idx="6510">
                  <c:v>836.45</c:v>
                </c:pt>
                <c:pt idx="6511">
                  <c:v>836.54</c:v>
                </c:pt>
                <c:pt idx="6512">
                  <c:v>836.62</c:v>
                </c:pt>
                <c:pt idx="6513">
                  <c:v>836.7</c:v>
                </c:pt>
                <c:pt idx="6514">
                  <c:v>836.79</c:v>
                </c:pt>
                <c:pt idx="6515">
                  <c:v>836.87</c:v>
                </c:pt>
                <c:pt idx="6516">
                  <c:v>836.96</c:v>
                </c:pt>
                <c:pt idx="6517">
                  <c:v>837.04</c:v>
                </c:pt>
                <c:pt idx="6518">
                  <c:v>837.12</c:v>
                </c:pt>
                <c:pt idx="6519">
                  <c:v>837.21</c:v>
                </c:pt>
                <c:pt idx="6520">
                  <c:v>837.29</c:v>
                </c:pt>
                <c:pt idx="6521">
                  <c:v>837.37</c:v>
                </c:pt>
                <c:pt idx="6522">
                  <c:v>837.46</c:v>
                </c:pt>
                <c:pt idx="6523">
                  <c:v>837.54</c:v>
                </c:pt>
                <c:pt idx="6524">
                  <c:v>837.62</c:v>
                </c:pt>
                <c:pt idx="6525">
                  <c:v>837.71</c:v>
                </c:pt>
                <c:pt idx="6526">
                  <c:v>837.79</c:v>
                </c:pt>
                <c:pt idx="6527">
                  <c:v>837.88</c:v>
                </c:pt>
                <c:pt idx="6528">
                  <c:v>837.96</c:v>
                </c:pt>
                <c:pt idx="6529">
                  <c:v>838.04</c:v>
                </c:pt>
                <c:pt idx="6530">
                  <c:v>838.13</c:v>
                </c:pt>
                <c:pt idx="6531">
                  <c:v>838.21</c:v>
                </c:pt>
                <c:pt idx="6532">
                  <c:v>838.29</c:v>
                </c:pt>
                <c:pt idx="6533">
                  <c:v>838.38</c:v>
                </c:pt>
                <c:pt idx="6534">
                  <c:v>838.46</c:v>
                </c:pt>
                <c:pt idx="6535">
                  <c:v>838.54</c:v>
                </c:pt>
                <c:pt idx="6536">
                  <c:v>838.62</c:v>
                </c:pt>
                <c:pt idx="6537">
                  <c:v>838.71</c:v>
                </c:pt>
                <c:pt idx="6538">
                  <c:v>838.79</c:v>
                </c:pt>
                <c:pt idx="6539">
                  <c:v>838.88</c:v>
                </c:pt>
                <c:pt idx="6540">
                  <c:v>838.96</c:v>
                </c:pt>
                <c:pt idx="6541">
                  <c:v>839.04</c:v>
                </c:pt>
                <c:pt idx="6542">
                  <c:v>839.13</c:v>
                </c:pt>
                <c:pt idx="6543">
                  <c:v>839.21</c:v>
                </c:pt>
                <c:pt idx="6544">
                  <c:v>839.29</c:v>
                </c:pt>
                <c:pt idx="6545">
                  <c:v>839.38</c:v>
                </c:pt>
                <c:pt idx="6546">
                  <c:v>839.46</c:v>
                </c:pt>
                <c:pt idx="6547">
                  <c:v>839.54</c:v>
                </c:pt>
                <c:pt idx="6548">
                  <c:v>839.63</c:v>
                </c:pt>
                <c:pt idx="6549">
                  <c:v>839.71</c:v>
                </c:pt>
                <c:pt idx="6550">
                  <c:v>839.79</c:v>
                </c:pt>
                <c:pt idx="6551">
                  <c:v>839.88</c:v>
                </c:pt>
                <c:pt idx="6552">
                  <c:v>839.96</c:v>
                </c:pt>
                <c:pt idx="6553">
                  <c:v>840.04</c:v>
                </c:pt>
                <c:pt idx="6554">
                  <c:v>840.13</c:v>
                </c:pt>
                <c:pt idx="6555">
                  <c:v>840.21</c:v>
                </c:pt>
                <c:pt idx="6556">
                  <c:v>840.3</c:v>
                </c:pt>
                <c:pt idx="6557">
                  <c:v>840.38</c:v>
                </c:pt>
                <c:pt idx="6558">
                  <c:v>840.46</c:v>
                </c:pt>
                <c:pt idx="6559">
                  <c:v>840.54</c:v>
                </c:pt>
                <c:pt idx="6560">
                  <c:v>840.63</c:v>
                </c:pt>
                <c:pt idx="6561">
                  <c:v>840.71</c:v>
                </c:pt>
                <c:pt idx="6562">
                  <c:v>840.8</c:v>
                </c:pt>
                <c:pt idx="6563">
                  <c:v>840.88</c:v>
                </c:pt>
                <c:pt idx="6564">
                  <c:v>840.96</c:v>
                </c:pt>
                <c:pt idx="6565">
                  <c:v>841.05</c:v>
                </c:pt>
                <c:pt idx="6566">
                  <c:v>841.13</c:v>
                </c:pt>
                <c:pt idx="6567">
                  <c:v>841.21</c:v>
                </c:pt>
                <c:pt idx="6568">
                  <c:v>841.3</c:v>
                </c:pt>
                <c:pt idx="6569">
                  <c:v>841.38</c:v>
                </c:pt>
                <c:pt idx="6570">
                  <c:v>841.46</c:v>
                </c:pt>
                <c:pt idx="6571">
                  <c:v>841.55</c:v>
                </c:pt>
                <c:pt idx="6572">
                  <c:v>841.63</c:v>
                </c:pt>
                <c:pt idx="6573">
                  <c:v>841.71</c:v>
                </c:pt>
                <c:pt idx="6574">
                  <c:v>841.8</c:v>
                </c:pt>
                <c:pt idx="6575">
                  <c:v>841.88</c:v>
                </c:pt>
                <c:pt idx="6576">
                  <c:v>841.96</c:v>
                </c:pt>
                <c:pt idx="6577">
                  <c:v>842.04</c:v>
                </c:pt>
                <c:pt idx="6578">
                  <c:v>842.13</c:v>
                </c:pt>
                <c:pt idx="6579">
                  <c:v>842.21</c:v>
                </c:pt>
                <c:pt idx="6580">
                  <c:v>842.29</c:v>
                </c:pt>
                <c:pt idx="6581">
                  <c:v>842.38</c:v>
                </c:pt>
                <c:pt idx="6582">
                  <c:v>842.46</c:v>
                </c:pt>
                <c:pt idx="6583">
                  <c:v>842.55</c:v>
                </c:pt>
                <c:pt idx="6584">
                  <c:v>842.63</c:v>
                </c:pt>
                <c:pt idx="6585">
                  <c:v>842.71</c:v>
                </c:pt>
                <c:pt idx="6586">
                  <c:v>842.79</c:v>
                </c:pt>
                <c:pt idx="6587">
                  <c:v>842.88</c:v>
                </c:pt>
                <c:pt idx="6588">
                  <c:v>842.96</c:v>
                </c:pt>
                <c:pt idx="6589">
                  <c:v>843.05</c:v>
                </c:pt>
                <c:pt idx="6590">
                  <c:v>843.13</c:v>
                </c:pt>
                <c:pt idx="6591">
                  <c:v>843.21</c:v>
                </c:pt>
                <c:pt idx="6592">
                  <c:v>843.3</c:v>
                </c:pt>
                <c:pt idx="6593">
                  <c:v>843.38</c:v>
                </c:pt>
                <c:pt idx="6594">
                  <c:v>843.46</c:v>
                </c:pt>
                <c:pt idx="6595">
                  <c:v>843.55</c:v>
                </c:pt>
                <c:pt idx="6596">
                  <c:v>843.63</c:v>
                </c:pt>
                <c:pt idx="6597">
                  <c:v>843.71</c:v>
                </c:pt>
                <c:pt idx="6598">
                  <c:v>843.8</c:v>
                </c:pt>
                <c:pt idx="6599">
                  <c:v>843.88</c:v>
                </c:pt>
                <c:pt idx="6600">
                  <c:v>843.96</c:v>
                </c:pt>
                <c:pt idx="6601">
                  <c:v>844.05</c:v>
                </c:pt>
                <c:pt idx="6602">
                  <c:v>844.13</c:v>
                </c:pt>
                <c:pt idx="6603">
                  <c:v>844.21</c:v>
                </c:pt>
                <c:pt idx="6604">
                  <c:v>844.3</c:v>
                </c:pt>
                <c:pt idx="6605">
                  <c:v>844.38</c:v>
                </c:pt>
                <c:pt idx="6606">
                  <c:v>844.46</c:v>
                </c:pt>
                <c:pt idx="6607">
                  <c:v>844.55</c:v>
                </c:pt>
                <c:pt idx="6608">
                  <c:v>844.63</c:v>
                </c:pt>
                <c:pt idx="6609">
                  <c:v>844.71</c:v>
                </c:pt>
                <c:pt idx="6610">
                  <c:v>844.8</c:v>
                </c:pt>
                <c:pt idx="6611">
                  <c:v>844.88</c:v>
                </c:pt>
                <c:pt idx="6612">
                  <c:v>844.96</c:v>
                </c:pt>
                <c:pt idx="6613">
                  <c:v>845.05</c:v>
                </c:pt>
                <c:pt idx="6614">
                  <c:v>845.13</c:v>
                </c:pt>
                <c:pt idx="6615">
                  <c:v>845.22</c:v>
                </c:pt>
                <c:pt idx="6616">
                  <c:v>845.3</c:v>
                </c:pt>
                <c:pt idx="6617">
                  <c:v>845.38</c:v>
                </c:pt>
                <c:pt idx="6618">
                  <c:v>845.46</c:v>
                </c:pt>
                <c:pt idx="6619">
                  <c:v>845.55</c:v>
                </c:pt>
                <c:pt idx="6620">
                  <c:v>845.63</c:v>
                </c:pt>
                <c:pt idx="6621">
                  <c:v>845.71</c:v>
                </c:pt>
                <c:pt idx="6622">
                  <c:v>845.8</c:v>
                </c:pt>
                <c:pt idx="6623">
                  <c:v>845.88</c:v>
                </c:pt>
                <c:pt idx="6624">
                  <c:v>845.96</c:v>
                </c:pt>
                <c:pt idx="6625">
                  <c:v>846.05</c:v>
                </c:pt>
                <c:pt idx="6626">
                  <c:v>846.13</c:v>
                </c:pt>
                <c:pt idx="6627">
                  <c:v>846.21</c:v>
                </c:pt>
                <c:pt idx="6628">
                  <c:v>846.3</c:v>
                </c:pt>
                <c:pt idx="6629">
                  <c:v>846.38</c:v>
                </c:pt>
                <c:pt idx="6630">
                  <c:v>846.46</c:v>
                </c:pt>
                <c:pt idx="6631">
                  <c:v>846.55</c:v>
                </c:pt>
                <c:pt idx="6632">
                  <c:v>846.63</c:v>
                </c:pt>
                <c:pt idx="6633">
                  <c:v>846.72</c:v>
                </c:pt>
                <c:pt idx="6634">
                  <c:v>846.8</c:v>
                </c:pt>
                <c:pt idx="6635">
                  <c:v>846.88</c:v>
                </c:pt>
                <c:pt idx="6636">
                  <c:v>846.97</c:v>
                </c:pt>
                <c:pt idx="6637">
                  <c:v>847.05</c:v>
                </c:pt>
                <c:pt idx="6638">
                  <c:v>847.14</c:v>
                </c:pt>
                <c:pt idx="6639">
                  <c:v>847.22</c:v>
                </c:pt>
                <c:pt idx="6640">
                  <c:v>847.3</c:v>
                </c:pt>
                <c:pt idx="6641">
                  <c:v>847.38</c:v>
                </c:pt>
                <c:pt idx="6642">
                  <c:v>847.47</c:v>
                </c:pt>
                <c:pt idx="6643">
                  <c:v>847.55</c:v>
                </c:pt>
                <c:pt idx="6644">
                  <c:v>847.63</c:v>
                </c:pt>
                <c:pt idx="6645">
                  <c:v>847.72</c:v>
                </c:pt>
                <c:pt idx="6646">
                  <c:v>847.8</c:v>
                </c:pt>
                <c:pt idx="6647">
                  <c:v>847.88</c:v>
                </c:pt>
                <c:pt idx="6648">
                  <c:v>847.97</c:v>
                </c:pt>
                <c:pt idx="6649">
                  <c:v>848.05</c:v>
                </c:pt>
                <c:pt idx="6650">
                  <c:v>848.14</c:v>
                </c:pt>
                <c:pt idx="6651">
                  <c:v>848.22</c:v>
                </c:pt>
                <c:pt idx="6652">
                  <c:v>848.3</c:v>
                </c:pt>
                <c:pt idx="6653">
                  <c:v>848.39</c:v>
                </c:pt>
                <c:pt idx="6654">
                  <c:v>848.47</c:v>
                </c:pt>
                <c:pt idx="6655">
                  <c:v>848.55</c:v>
                </c:pt>
                <c:pt idx="6656">
                  <c:v>848.64</c:v>
                </c:pt>
                <c:pt idx="6657">
                  <c:v>848.72</c:v>
                </c:pt>
                <c:pt idx="6658">
                  <c:v>848.8</c:v>
                </c:pt>
                <c:pt idx="6659">
                  <c:v>848.89</c:v>
                </c:pt>
                <c:pt idx="6660">
                  <c:v>848.97</c:v>
                </c:pt>
                <c:pt idx="6661">
                  <c:v>849.05</c:v>
                </c:pt>
                <c:pt idx="6662">
                  <c:v>849.13</c:v>
                </c:pt>
                <c:pt idx="6663">
                  <c:v>849.22</c:v>
                </c:pt>
                <c:pt idx="6664">
                  <c:v>849.3</c:v>
                </c:pt>
                <c:pt idx="6665">
                  <c:v>849.39</c:v>
                </c:pt>
                <c:pt idx="6666">
                  <c:v>849.47</c:v>
                </c:pt>
                <c:pt idx="6667">
                  <c:v>849.55</c:v>
                </c:pt>
                <c:pt idx="6668">
                  <c:v>849.64</c:v>
                </c:pt>
                <c:pt idx="6669">
                  <c:v>849.72</c:v>
                </c:pt>
                <c:pt idx="6670">
                  <c:v>849.81</c:v>
                </c:pt>
                <c:pt idx="6671">
                  <c:v>849.89</c:v>
                </c:pt>
                <c:pt idx="6672">
                  <c:v>849.97</c:v>
                </c:pt>
                <c:pt idx="6673">
                  <c:v>850.05</c:v>
                </c:pt>
                <c:pt idx="6674">
                  <c:v>850.14</c:v>
                </c:pt>
                <c:pt idx="6675">
                  <c:v>850.22</c:v>
                </c:pt>
                <c:pt idx="6676">
                  <c:v>850.3</c:v>
                </c:pt>
                <c:pt idx="6677">
                  <c:v>850.39</c:v>
                </c:pt>
                <c:pt idx="6678">
                  <c:v>850.47</c:v>
                </c:pt>
                <c:pt idx="6679">
                  <c:v>850.55</c:v>
                </c:pt>
                <c:pt idx="6680">
                  <c:v>850.64</c:v>
                </c:pt>
                <c:pt idx="6681">
                  <c:v>850.72</c:v>
                </c:pt>
                <c:pt idx="6682">
                  <c:v>850.8</c:v>
                </c:pt>
                <c:pt idx="6683">
                  <c:v>850.89</c:v>
                </c:pt>
                <c:pt idx="6684">
                  <c:v>850.97</c:v>
                </c:pt>
                <c:pt idx="6685">
                  <c:v>851.06</c:v>
                </c:pt>
                <c:pt idx="6686">
                  <c:v>851.14</c:v>
                </c:pt>
                <c:pt idx="6687">
                  <c:v>851.22</c:v>
                </c:pt>
                <c:pt idx="6688">
                  <c:v>851.31</c:v>
                </c:pt>
                <c:pt idx="6689">
                  <c:v>851.39</c:v>
                </c:pt>
                <c:pt idx="6690">
                  <c:v>851.47</c:v>
                </c:pt>
                <c:pt idx="6691">
                  <c:v>851.56</c:v>
                </c:pt>
                <c:pt idx="6692">
                  <c:v>851.64</c:v>
                </c:pt>
                <c:pt idx="6693">
                  <c:v>851.72</c:v>
                </c:pt>
                <c:pt idx="6694">
                  <c:v>851.81</c:v>
                </c:pt>
                <c:pt idx="6695">
                  <c:v>851.89</c:v>
                </c:pt>
                <c:pt idx="6696">
                  <c:v>851.97</c:v>
                </c:pt>
                <c:pt idx="6697">
                  <c:v>852.06</c:v>
                </c:pt>
                <c:pt idx="6698">
                  <c:v>852.14</c:v>
                </c:pt>
                <c:pt idx="6699">
                  <c:v>852.22</c:v>
                </c:pt>
                <c:pt idx="6700">
                  <c:v>852.31</c:v>
                </c:pt>
                <c:pt idx="6701">
                  <c:v>852.39</c:v>
                </c:pt>
                <c:pt idx="6702">
                  <c:v>852.47</c:v>
                </c:pt>
                <c:pt idx="6703">
                  <c:v>852.56</c:v>
                </c:pt>
                <c:pt idx="6704">
                  <c:v>852.64</c:v>
                </c:pt>
                <c:pt idx="6705">
                  <c:v>852.72</c:v>
                </c:pt>
                <c:pt idx="6706">
                  <c:v>852.81</c:v>
                </c:pt>
                <c:pt idx="6707">
                  <c:v>852.89</c:v>
                </c:pt>
                <c:pt idx="6708">
                  <c:v>852.97</c:v>
                </c:pt>
                <c:pt idx="6709">
                  <c:v>853.06</c:v>
                </c:pt>
                <c:pt idx="6710">
                  <c:v>853.14</c:v>
                </c:pt>
                <c:pt idx="6711">
                  <c:v>853.22</c:v>
                </c:pt>
                <c:pt idx="6712">
                  <c:v>853.31</c:v>
                </c:pt>
                <c:pt idx="6713">
                  <c:v>853.39</c:v>
                </c:pt>
                <c:pt idx="6714">
                  <c:v>853.47</c:v>
                </c:pt>
                <c:pt idx="6715">
                  <c:v>853.56</c:v>
                </c:pt>
                <c:pt idx="6716">
                  <c:v>853.64</c:v>
                </c:pt>
                <c:pt idx="6717">
                  <c:v>853.72</c:v>
                </c:pt>
                <c:pt idx="6718">
                  <c:v>853.81</c:v>
                </c:pt>
                <c:pt idx="6719">
                  <c:v>853.89</c:v>
                </c:pt>
                <c:pt idx="6720">
                  <c:v>853.97</c:v>
                </c:pt>
                <c:pt idx="6721">
                  <c:v>854.06</c:v>
                </c:pt>
                <c:pt idx="6722">
                  <c:v>854.14</c:v>
                </c:pt>
                <c:pt idx="6723">
                  <c:v>854.22</c:v>
                </c:pt>
                <c:pt idx="6724">
                  <c:v>854.31</c:v>
                </c:pt>
                <c:pt idx="6725">
                  <c:v>854.39</c:v>
                </c:pt>
                <c:pt idx="6726">
                  <c:v>854.47</c:v>
                </c:pt>
                <c:pt idx="6727">
                  <c:v>854.56</c:v>
                </c:pt>
                <c:pt idx="6728">
                  <c:v>854.64</c:v>
                </c:pt>
                <c:pt idx="6729">
                  <c:v>854.72</c:v>
                </c:pt>
                <c:pt idx="6730">
                  <c:v>854.81</c:v>
                </c:pt>
                <c:pt idx="6731">
                  <c:v>854.89</c:v>
                </c:pt>
                <c:pt idx="6732">
                  <c:v>854.98</c:v>
                </c:pt>
                <c:pt idx="6733">
                  <c:v>855.06</c:v>
                </c:pt>
                <c:pt idx="6734">
                  <c:v>855.14</c:v>
                </c:pt>
                <c:pt idx="6735">
                  <c:v>855.22</c:v>
                </c:pt>
                <c:pt idx="6736">
                  <c:v>855.31</c:v>
                </c:pt>
                <c:pt idx="6737">
                  <c:v>855.39</c:v>
                </c:pt>
                <c:pt idx="6738">
                  <c:v>855.47</c:v>
                </c:pt>
                <c:pt idx="6739">
                  <c:v>855.56</c:v>
                </c:pt>
                <c:pt idx="6740">
                  <c:v>855.64</c:v>
                </c:pt>
                <c:pt idx="6741">
                  <c:v>855.72</c:v>
                </c:pt>
                <c:pt idx="6742">
                  <c:v>855.81</c:v>
                </c:pt>
                <c:pt idx="6743">
                  <c:v>855.89</c:v>
                </c:pt>
                <c:pt idx="6744">
                  <c:v>855.97</c:v>
                </c:pt>
                <c:pt idx="6745">
                  <c:v>856.06</c:v>
                </c:pt>
                <c:pt idx="6746">
                  <c:v>856.14</c:v>
                </c:pt>
                <c:pt idx="6747">
                  <c:v>856.22</c:v>
                </c:pt>
                <c:pt idx="6748">
                  <c:v>856.31</c:v>
                </c:pt>
                <c:pt idx="6749">
                  <c:v>856.39</c:v>
                </c:pt>
                <c:pt idx="6750">
                  <c:v>856.48</c:v>
                </c:pt>
                <c:pt idx="6751">
                  <c:v>856.56</c:v>
                </c:pt>
                <c:pt idx="6752">
                  <c:v>856.64</c:v>
                </c:pt>
                <c:pt idx="6753">
                  <c:v>856.73</c:v>
                </c:pt>
                <c:pt idx="6754">
                  <c:v>856.81</c:v>
                </c:pt>
                <c:pt idx="6755">
                  <c:v>856.89</c:v>
                </c:pt>
                <c:pt idx="6756">
                  <c:v>856.98</c:v>
                </c:pt>
                <c:pt idx="6757">
                  <c:v>857.06</c:v>
                </c:pt>
                <c:pt idx="6758">
                  <c:v>857.14</c:v>
                </c:pt>
                <c:pt idx="6759">
                  <c:v>857.23</c:v>
                </c:pt>
                <c:pt idx="6760">
                  <c:v>857.31</c:v>
                </c:pt>
                <c:pt idx="6761">
                  <c:v>857.4</c:v>
                </c:pt>
                <c:pt idx="6762">
                  <c:v>857.48</c:v>
                </c:pt>
                <c:pt idx="6763">
                  <c:v>857.56</c:v>
                </c:pt>
                <c:pt idx="6764">
                  <c:v>857.64</c:v>
                </c:pt>
                <c:pt idx="6765">
                  <c:v>857.73</c:v>
                </c:pt>
                <c:pt idx="6766">
                  <c:v>857.81</c:v>
                </c:pt>
                <c:pt idx="6767">
                  <c:v>857.89</c:v>
                </c:pt>
                <c:pt idx="6768">
                  <c:v>857.98</c:v>
                </c:pt>
                <c:pt idx="6769">
                  <c:v>858.06</c:v>
                </c:pt>
                <c:pt idx="6770">
                  <c:v>858.14</c:v>
                </c:pt>
                <c:pt idx="6771">
                  <c:v>858.23</c:v>
                </c:pt>
                <c:pt idx="6772">
                  <c:v>858.31</c:v>
                </c:pt>
                <c:pt idx="6773">
                  <c:v>858.39</c:v>
                </c:pt>
                <c:pt idx="6774">
                  <c:v>858.48</c:v>
                </c:pt>
                <c:pt idx="6775">
                  <c:v>858.56</c:v>
                </c:pt>
                <c:pt idx="6776">
                  <c:v>858.65</c:v>
                </c:pt>
                <c:pt idx="6777">
                  <c:v>858.73</c:v>
                </c:pt>
                <c:pt idx="6778">
                  <c:v>858.81</c:v>
                </c:pt>
                <c:pt idx="6779">
                  <c:v>858.89</c:v>
                </c:pt>
                <c:pt idx="6780">
                  <c:v>858.98</c:v>
                </c:pt>
                <c:pt idx="6781">
                  <c:v>859.06</c:v>
                </c:pt>
                <c:pt idx="6782">
                  <c:v>859.15</c:v>
                </c:pt>
                <c:pt idx="6783">
                  <c:v>859.23</c:v>
                </c:pt>
                <c:pt idx="6784">
                  <c:v>859.31</c:v>
                </c:pt>
                <c:pt idx="6785">
                  <c:v>859.4</c:v>
                </c:pt>
                <c:pt idx="6786">
                  <c:v>859.48</c:v>
                </c:pt>
                <c:pt idx="6787">
                  <c:v>859.56</c:v>
                </c:pt>
                <c:pt idx="6788">
                  <c:v>859.65</c:v>
                </c:pt>
                <c:pt idx="6789">
                  <c:v>859.73</c:v>
                </c:pt>
                <c:pt idx="6790">
                  <c:v>859.81</c:v>
                </c:pt>
                <c:pt idx="6791">
                  <c:v>859.9</c:v>
                </c:pt>
                <c:pt idx="6792">
                  <c:v>859.98</c:v>
                </c:pt>
                <c:pt idx="6793">
                  <c:v>860.06</c:v>
                </c:pt>
                <c:pt idx="6794">
                  <c:v>860.15</c:v>
                </c:pt>
                <c:pt idx="6795">
                  <c:v>860.23</c:v>
                </c:pt>
                <c:pt idx="6796">
                  <c:v>860.31</c:v>
                </c:pt>
                <c:pt idx="6797">
                  <c:v>860.4</c:v>
                </c:pt>
                <c:pt idx="6798">
                  <c:v>860.48</c:v>
                </c:pt>
                <c:pt idx="6799">
                  <c:v>860.56</c:v>
                </c:pt>
                <c:pt idx="6800">
                  <c:v>860.65</c:v>
                </c:pt>
                <c:pt idx="6801">
                  <c:v>860.73</c:v>
                </c:pt>
                <c:pt idx="6802">
                  <c:v>860.82</c:v>
                </c:pt>
                <c:pt idx="6803">
                  <c:v>860.9</c:v>
                </c:pt>
                <c:pt idx="6804">
                  <c:v>860.98</c:v>
                </c:pt>
                <c:pt idx="6805">
                  <c:v>861.06</c:v>
                </c:pt>
                <c:pt idx="6806">
                  <c:v>861.15</c:v>
                </c:pt>
                <c:pt idx="6807">
                  <c:v>861.23</c:v>
                </c:pt>
                <c:pt idx="6808">
                  <c:v>861.31</c:v>
                </c:pt>
                <c:pt idx="6809">
                  <c:v>861.4</c:v>
                </c:pt>
                <c:pt idx="6810">
                  <c:v>861.48</c:v>
                </c:pt>
                <c:pt idx="6811">
                  <c:v>861.57</c:v>
                </c:pt>
                <c:pt idx="6812">
                  <c:v>861.65</c:v>
                </c:pt>
                <c:pt idx="6813">
                  <c:v>861.73</c:v>
                </c:pt>
                <c:pt idx="6814">
                  <c:v>861.82</c:v>
                </c:pt>
                <c:pt idx="6815">
                  <c:v>861.9</c:v>
                </c:pt>
                <c:pt idx="6816">
                  <c:v>861.98</c:v>
                </c:pt>
                <c:pt idx="6817">
                  <c:v>862.07</c:v>
                </c:pt>
                <c:pt idx="6818">
                  <c:v>862.15</c:v>
                </c:pt>
                <c:pt idx="6819">
                  <c:v>862.23</c:v>
                </c:pt>
                <c:pt idx="6820">
                  <c:v>862.32</c:v>
                </c:pt>
                <c:pt idx="6821">
                  <c:v>862.4</c:v>
                </c:pt>
                <c:pt idx="6822">
                  <c:v>862.48</c:v>
                </c:pt>
                <c:pt idx="6823">
                  <c:v>862.57</c:v>
                </c:pt>
                <c:pt idx="6824">
                  <c:v>862.65</c:v>
                </c:pt>
                <c:pt idx="6825">
                  <c:v>862.73</c:v>
                </c:pt>
                <c:pt idx="6826">
                  <c:v>862.82</c:v>
                </c:pt>
                <c:pt idx="6827">
                  <c:v>862.9</c:v>
                </c:pt>
                <c:pt idx="6828">
                  <c:v>862.98</c:v>
                </c:pt>
                <c:pt idx="6829">
                  <c:v>863.07</c:v>
                </c:pt>
                <c:pt idx="6830">
                  <c:v>863.15</c:v>
                </c:pt>
                <c:pt idx="6831">
                  <c:v>863.23</c:v>
                </c:pt>
                <c:pt idx="6832">
                  <c:v>863.32</c:v>
                </c:pt>
                <c:pt idx="6833">
                  <c:v>863.4</c:v>
                </c:pt>
                <c:pt idx="6834">
                  <c:v>863.48</c:v>
                </c:pt>
                <c:pt idx="6835">
                  <c:v>863.57</c:v>
                </c:pt>
                <c:pt idx="6836">
                  <c:v>863.65</c:v>
                </c:pt>
                <c:pt idx="6837">
                  <c:v>863.73</c:v>
                </c:pt>
                <c:pt idx="6838">
                  <c:v>863.81</c:v>
                </c:pt>
                <c:pt idx="6839">
                  <c:v>863.9</c:v>
                </c:pt>
                <c:pt idx="6840">
                  <c:v>863.98</c:v>
                </c:pt>
                <c:pt idx="6841">
                  <c:v>864.06</c:v>
                </c:pt>
                <c:pt idx="6842">
                  <c:v>864.15</c:v>
                </c:pt>
                <c:pt idx="6843">
                  <c:v>864.23</c:v>
                </c:pt>
                <c:pt idx="6844">
                  <c:v>864.31</c:v>
                </c:pt>
                <c:pt idx="6845">
                  <c:v>864.4</c:v>
                </c:pt>
                <c:pt idx="6846">
                  <c:v>864.48</c:v>
                </c:pt>
                <c:pt idx="6847">
                  <c:v>864.56</c:v>
                </c:pt>
                <c:pt idx="6848">
                  <c:v>864.65</c:v>
                </c:pt>
                <c:pt idx="6849">
                  <c:v>864.73</c:v>
                </c:pt>
                <c:pt idx="6850">
                  <c:v>864.81</c:v>
                </c:pt>
                <c:pt idx="6851">
                  <c:v>864.9</c:v>
                </c:pt>
                <c:pt idx="6852">
                  <c:v>864.98</c:v>
                </c:pt>
                <c:pt idx="6853">
                  <c:v>865.06</c:v>
                </c:pt>
                <c:pt idx="6854">
                  <c:v>865.15</c:v>
                </c:pt>
                <c:pt idx="6855">
                  <c:v>865.23</c:v>
                </c:pt>
                <c:pt idx="6856">
                  <c:v>865.31</c:v>
                </c:pt>
                <c:pt idx="6857">
                  <c:v>865.4</c:v>
                </c:pt>
                <c:pt idx="6858">
                  <c:v>865.48</c:v>
                </c:pt>
                <c:pt idx="6859">
                  <c:v>865.56</c:v>
                </c:pt>
                <c:pt idx="6860">
                  <c:v>865.65</c:v>
                </c:pt>
                <c:pt idx="6861">
                  <c:v>865.73</c:v>
                </c:pt>
                <c:pt idx="6862">
                  <c:v>865.81</c:v>
                </c:pt>
                <c:pt idx="6863">
                  <c:v>865.9</c:v>
                </c:pt>
                <c:pt idx="6864">
                  <c:v>865.98</c:v>
                </c:pt>
                <c:pt idx="6865">
                  <c:v>866.06</c:v>
                </c:pt>
                <c:pt idx="6866">
                  <c:v>866.15</c:v>
                </c:pt>
                <c:pt idx="6867">
                  <c:v>866.23</c:v>
                </c:pt>
                <c:pt idx="6868">
                  <c:v>866.31</c:v>
                </c:pt>
                <c:pt idx="6869">
                  <c:v>866.4</c:v>
                </c:pt>
                <c:pt idx="6870">
                  <c:v>866.48</c:v>
                </c:pt>
                <c:pt idx="6871">
                  <c:v>866.56</c:v>
                </c:pt>
                <c:pt idx="6872">
                  <c:v>866.65</c:v>
                </c:pt>
                <c:pt idx="6873">
                  <c:v>866.73</c:v>
                </c:pt>
                <c:pt idx="6874">
                  <c:v>866.81</c:v>
                </c:pt>
                <c:pt idx="6875">
                  <c:v>866.9</c:v>
                </c:pt>
                <c:pt idx="6876">
                  <c:v>866.98</c:v>
                </c:pt>
                <c:pt idx="6877">
                  <c:v>867.06</c:v>
                </c:pt>
                <c:pt idx="6878">
                  <c:v>867.15</c:v>
                </c:pt>
                <c:pt idx="6879">
                  <c:v>867.23</c:v>
                </c:pt>
                <c:pt idx="6880">
                  <c:v>867.32</c:v>
                </c:pt>
                <c:pt idx="6881">
                  <c:v>867.4</c:v>
                </c:pt>
                <c:pt idx="6882">
                  <c:v>867.48</c:v>
                </c:pt>
                <c:pt idx="6883">
                  <c:v>867.57</c:v>
                </c:pt>
                <c:pt idx="6884">
                  <c:v>867.65</c:v>
                </c:pt>
                <c:pt idx="6885">
                  <c:v>867.74</c:v>
                </c:pt>
                <c:pt idx="6886">
                  <c:v>867.82</c:v>
                </c:pt>
                <c:pt idx="6887">
                  <c:v>867.9</c:v>
                </c:pt>
                <c:pt idx="6888">
                  <c:v>867.98</c:v>
                </c:pt>
                <c:pt idx="6889">
                  <c:v>868.07</c:v>
                </c:pt>
                <c:pt idx="6890">
                  <c:v>868.15</c:v>
                </c:pt>
              </c:numCache>
            </c:numRef>
          </c:xVal>
          <c:yVal>
            <c:numRef>
              <c:f>Sheet1!$C$4:$C$6894</c:f>
              <c:numCache>
                <c:formatCode>General</c:formatCode>
                <c:ptCount val="6891"/>
                <c:pt idx="0">
                  <c:v>0.14430000000000001</c:v>
                </c:pt>
                <c:pt idx="1">
                  <c:v>0.1444</c:v>
                </c:pt>
                <c:pt idx="2">
                  <c:v>0.1444</c:v>
                </c:pt>
                <c:pt idx="3">
                  <c:v>0.14430000000000001</c:v>
                </c:pt>
                <c:pt idx="4">
                  <c:v>0.14430000000000001</c:v>
                </c:pt>
                <c:pt idx="5">
                  <c:v>0.14430000000000001</c:v>
                </c:pt>
                <c:pt idx="6">
                  <c:v>0.1444</c:v>
                </c:pt>
                <c:pt idx="7">
                  <c:v>0.1444</c:v>
                </c:pt>
                <c:pt idx="8">
                  <c:v>0.1444</c:v>
                </c:pt>
                <c:pt idx="9">
                  <c:v>0.1444</c:v>
                </c:pt>
                <c:pt idx="10">
                  <c:v>0.1444</c:v>
                </c:pt>
                <c:pt idx="11">
                  <c:v>0.1444</c:v>
                </c:pt>
                <c:pt idx="12">
                  <c:v>0.1444</c:v>
                </c:pt>
                <c:pt idx="13">
                  <c:v>0.1444</c:v>
                </c:pt>
                <c:pt idx="14">
                  <c:v>0.1444</c:v>
                </c:pt>
                <c:pt idx="15">
                  <c:v>0.1444</c:v>
                </c:pt>
                <c:pt idx="16">
                  <c:v>0.1444</c:v>
                </c:pt>
                <c:pt idx="17">
                  <c:v>0.1444</c:v>
                </c:pt>
                <c:pt idx="18">
                  <c:v>0.1444</c:v>
                </c:pt>
                <c:pt idx="19">
                  <c:v>0.1444</c:v>
                </c:pt>
                <c:pt idx="20">
                  <c:v>0.1444</c:v>
                </c:pt>
                <c:pt idx="21">
                  <c:v>0.1444</c:v>
                </c:pt>
                <c:pt idx="22">
                  <c:v>0.1444</c:v>
                </c:pt>
                <c:pt idx="23">
                  <c:v>0.1444</c:v>
                </c:pt>
                <c:pt idx="24">
                  <c:v>0.1444</c:v>
                </c:pt>
                <c:pt idx="25">
                  <c:v>0.14430000000000001</c:v>
                </c:pt>
                <c:pt idx="26">
                  <c:v>0.14430000000000001</c:v>
                </c:pt>
                <c:pt idx="27">
                  <c:v>0.14419999999999999</c:v>
                </c:pt>
                <c:pt idx="28">
                  <c:v>0.14419999999999999</c:v>
                </c:pt>
                <c:pt idx="29">
                  <c:v>0.14419999999999999</c:v>
                </c:pt>
                <c:pt idx="30">
                  <c:v>0.14410000000000001</c:v>
                </c:pt>
                <c:pt idx="31">
                  <c:v>0.14410000000000001</c:v>
                </c:pt>
                <c:pt idx="32">
                  <c:v>0.14410000000000001</c:v>
                </c:pt>
                <c:pt idx="33">
                  <c:v>0.14419999999999999</c:v>
                </c:pt>
                <c:pt idx="34">
                  <c:v>0.14430000000000001</c:v>
                </c:pt>
                <c:pt idx="35">
                  <c:v>0.14430000000000001</c:v>
                </c:pt>
                <c:pt idx="36">
                  <c:v>0.14430000000000001</c:v>
                </c:pt>
                <c:pt idx="37">
                  <c:v>0.14430000000000001</c:v>
                </c:pt>
                <c:pt idx="38">
                  <c:v>0.14430000000000001</c:v>
                </c:pt>
                <c:pt idx="39">
                  <c:v>0.14430000000000001</c:v>
                </c:pt>
                <c:pt idx="40">
                  <c:v>0.14430000000000001</c:v>
                </c:pt>
                <c:pt idx="41">
                  <c:v>0.14430000000000001</c:v>
                </c:pt>
                <c:pt idx="42">
                  <c:v>0.14430000000000001</c:v>
                </c:pt>
                <c:pt idx="43">
                  <c:v>0.14430000000000001</c:v>
                </c:pt>
                <c:pt idx="44">
                  <c:v>0.14419999999999999</c:v>
                </c:pt>
                <c:pt idx="45">
                  <c:v>0.14419999999999999</c:v>
                </c:pt>
                <c:pt idx="46">
                  <c:v>0.14419999999999999</c:v>
                </c:pt>
                <c:pt idx="47">
                  <c:v>0.14419999999999999</c:v>
                </c:pt>
                <c:pt idx="48">
                  <c:v>0.14430000000000001</c:v>
                </c:pt>
                <c:pt idx="49">
                  <c:v>0.1444</c:v>
                </c:pt>
                <c:pt idx="50">
                  <c:v>0.1444</c:v>
                </c:pt>
                <c:pt idx="51">
                  <c:v>0.14449999999999999</c:v>
                </c:pt>
                <c:pt idx="52">
                  <c:v>0.14449999999999999</c:v>
                </c:pt>
                <c:pt idx="53">
                  <c:v>0.14460000000000001</c:v>
                </c:pt>
                <c:pt idx="54">
                  <c:v>0.1447</c:v>
                </c:pt>
                <c:pt idx="55">
                  <c:v>0.1447</c:v>
                </c:pt>
                <c:pt idx="56">
                  <c:v>0.1447</c:v>
                </c:pt>
                <c:pt idx="57">
                  <c:v>0.14480000000000001</c:v>
                </c:pt>
                <c:pt idx="58">
                  <c:v>0.14480000000000001</c:v>
                </c:pt>
                <c:pt idx="59">
                  <c:v>0.1449</c:v>
                </c:pt>
                <c:pt idx="60">
                  <c:v>0.14499999999999999</c:v>
                </c:pt>
                <c:pt idx="61">
                  <c:v>0.1452</c:v>
                </c:pt>
                <c:pt idx="62">
                  <c:v>0.1452</c:v>
                </c:pt>
                <c:pt idx="63">
                  <c:v>0.1454</c:v>
                </c:pt>
                <c:pt idx="64">
                  <c:v>0.14560000000000001</c:v>
                </c:pt>
                <c:pt idx="65">
                  <c:v>0.14580000000000001</c:v>
                </c:pt>
                <c:pt idx="66">
                  <c:v>0.14580000000000001</c:v>
                </c:pt>
                <c:pt idx="67">
                  <c:v>0.1459</c:v>
                </c:pt>
                <c:pt idx="68">
                  <c:v>0.14599999999999999</c:v>
                </c:pt>
                <c:pt idx="69">
                  <c:v>0.1462</c:v>
                </c:pt>
                <c:pt idx="70">
                  <c:v>0.1462</c:v>
                </c:pt>
                <c:pt idx="71">
                  <c:v>0.1464</c:v>
                </c:pt>
                <c:pt idx="72">
                  <c:v>0.1467</c:v>
                </c:pt>
                <c:pt idx="73">
                  <c:v>0.1469</c:v>
                </c:pt>
                <c:pt idx="74">
                  <c:v>0.14710000000000001</c:v>
                </c:pt>
                <c:pt idx="75">
                  <c:v>0.14710000000000001</c:v>
                </c:pt>
                <c:pt idx="76">
                  <c:v>0.14729999999999999</c:v>
                </c:pt>
                <c:pt idx="77">
                  <c:v>0.14749999999999999</c:v>
                </c:pt>
                <c:pt idx="78">
                  <c:v>0.1477</c:v>
                </c:pt>
                <c:pt idx="79">
                  <c:v>0.1479</c:v>
                </c:pt>
                <c:pt idx="80">
                  <c:v>0.1482</c:v>
                </c:pt>
                <c:pt idx="81">
                  <c:v>0.1482</c:v>
                </c:pt>
                <c:pt idx="82">
                  <c:v>0.14849999999999999</c:v>
                </c:pt>
                <c:pt idx="83">
                  <c:v>0.14879999999999999</c:v>
                </c:pt>
                <c:pt idx="84">
                  <c:v>0.14899999999999999</c:v>
                </c:pt>
                <c:pt idx="85">
                  <c:v>0.14929999999999999</c:v>
                </c:pt>
                <c:pt idx="86">
                  <c:v>0.14949999999999999</c:v>
                </c:pt>
                <c:pt idx="87">
                  <c:v>0.1497</c:v>
                </c:pt>
                <c:pt idx="88">
                  <c:v>0.15</c:v>
                </c:pt>
                <c:pt idx="89">
                  <c:v>0.15029999999999999</c:v>
                </c:pt>
                <c:pt idx="90">
                  <c:v>0.15029999999999999</c:v>
                </c:pt>
                <c:pt idx="91">
                  <c:v>0.15060000000000001</c:v>
                </c:pt>
                <c:pt idx="92">
                  <c:v>0.15090000000000001</c:v>
                </c:pt>
                <c:pt idx="93">
                  <c:v>0.1512</c:v>
                </c:pt>
                <c:pt idx="94">
                  <c:v>0.15140000000000001</c:v>
                </c:pt>
                <c:pt idx="95">
                  <c:v>0.1517</c:v>
                </c:pt>
                <c:pt idx="96">
                  <c:v>0.15190000000000001</c:v>
                </c:pt>
                <c:pt idx="97">
                  <c:v>0.1522</c:v>
                </c:pt>
                <c:pt idx="98">
                  <c:v>0.1525</c:v>
                </c:pt>
                <c:pt idx="99">
                  <c:v>0.15279999999999999</c:v>
                </c:pt>
                <c:pt idx="100">
                  <c:v>0.1532</c:v>
                </c:pt>
                <c:pt idx="101">
                  <c:v>0.1535</c:v>
                </c:pt>
                <c:pt idx="102">
                  <c:v>0.1537</c:v>
                </c:pt>
                <c:pt idx="103">
                  <c:v>0.154</c:v>
                </c:pt>
                <c:pt idx="104">
                  <c:v>0.1542</c:v>
                </c:pt>
                <c:pt idx="105">
                  <c:v>0.154</c:v>
                </c:pt>
                <c:pt idx="106">
                  <c:v>0.15379999999999999</c:v>
                </c:pt>
                <c:pt idx="107">
                  <c:v>0.15390000000000001</c:v>
                </c:pt>
                <c:pt idx="108">
                  <c:v>0.15440000000000001</c:v>
                </c:pt>
                <c:pt idx="109">
                  <c:v>0.15490000000000001</c:v>
                </c:pt>
                <c:pt idx="110">
                  <c:v>0.1555</c:v>
                </c:pt>
                <c:pt idx="111">
                  <c:v>0.15609999999999999</c:v>
                </c:pt>
                <c:pt idx="112">
                  <c:v>0.15690000000000001</c:v>
                </c:pt>
                <c:pt idx="113">
                  <c:v>0.1575</c:v>
                </c:pt>
                <c:pt idx="114">
                  <c:v>0.15809999999999999</c:v>
                </c:pt>
                <c:pt idx="115">
                  <c:v>0.15890000000000001</c:v>
                </c:pt>
                <c:pt idx="116">
                  <c:v>0.15970000000000001</c:v>
                </c:pt>
                <c:pt idx="117">
                  <c:v>0.1605</c:v>
                </c:pt>
                <c:pt idx="118">
                  <c:v>0.16109999999999999</c:v>
                </c:pt>
                <c:pt idx="119">
                  <c:v>0.16159999999999999</c:v>
                </c:pt>
                <c:pt idx="120">
                  <c:v>0.16239999999999999</c:v>
                </c:pt>
                <c:pt idx="121">
                  <c:v>0.16320000000000001</c:v>
                </c:pt>
                <c:pt idx="122">
                  <c:v>0.16370000000000001</c:v>
                </c:pt>
                <c:pt idx="123">
                  <c:v>0.16450000000000001</c:v>
                </c:pt>
                <c:pt idx="124">
                  <c:v>0.1653</c:v>
                </c:pt>
                <c:pt idx="125">
                  <c:v>0.16589999999999999</c:v>
                </c:pt>
                <c:pt idx="126">
                  <c:v>0.16669999999999999</c:v>
                </c:pt>
                <c:pt idx="127">
                  <c:v>0.1671</c:v>
                </c:pt>
                <c:pt idx="128">
                  <c:v>0.16789999999999999</c:v>
                </c:pt>
                <c:pt idx="129">
                  <c:v>0.16839999999999999</c:v>
                </c:pt>
                <c:pt idx="130">
                  <c:v>0.16889999999999999</c:v>
                </c:pt>
                <c:pt idx="131">
                  <c:v>0.16969999999999999</c:v>
                </c:pt>
                <c:pt idx="132">
                  <c:v>0.1701</c:v>
                </c:pt>
                <c:pt idx="133">
                  <c:v>0.1706</c:v>
                </c:pt>
                <c:pt idx="134">
                  <c:v>0.17130000000000001</c:v>
                </c:pt>
                <c:pt idx="135">
                  <c:v>0.17169999999999999</c:v>
                </c:pt>
                <c:pt idx="136">
                  <c:v>0.17219999999999999</c:v>
                </c:pt>
                <c:pt idx="137">
                  <c:v>0.17280000000000001</c:v>
                </c:pt>
                <c:pt idx="138">
                  <c:v>0.1731</c:v>
                </c:pt>
                <c:pt idx="139">
                  <c:v>0.17349999999999999</c:v>
                </c:pt>
                <c:pt idx="140">
                  <c:v>0.1739</c:v>
                </c:pt>
                <c:pt idx="141">
                  <c:v>0.17460000000000001</c:v>
                </c:pt>
                <c:pt idx="142">
                  <c:v>0.1749</c:v>
                </c:pt>
                <c:pt idx="143">
                  <c:v>0.17519999999999999</c:v>
                </c:pt>
                <c:pt idx="144">
                  <c:v>0.1754</c:v>
                </c:pt>
                <c:pt idx="145">
                  <c:v>0.17560000000000001</c:v>
                </c:pt>
                <c:pt idx="146">
                  <c:v>0.17599999999999999</c:v>
                </c:pt>
                <c:pt idx="147">
                  <c:v>0.1762</c:v>
                </c:pt>
                <c:pt idx="148">
                  <c:v>0.17649999999999999</c:v>
                </c:pt>
                <c:pt idx="149">
                  <c:v>0.17660000000000001</c:v>
                </c:pt>
                <c:pt idx="150">
                  <c:v>0.17660000000000001</c:v>
                </c:pt>
                <c:pt idx="151">
                  <c:v>0.17660000000000001</c:v>
                </c:pt>
                <c:pt idx="152">
                  <c:v>0.17649999999999999</c:v>
                </c:pt>
                <c:pt idx="153">
                  <c:v>0.1764</c:v>
                </c:pt>
                <c:pt idx="154">
                  <c:v>0.17649999999999999</c:v>
                </c:pt>
                <c:pt idx="155">
                  <c:v>0.17649999999999999</c:v>
                </c:pt>
                <c:pt idx="156">
                  <c:v>0.1764</c:v>
                </c:pt>
                <c:pt idx="157">
                  <c:v>0.1762</c:v>
                </c:pt>
                <c:pt idx="158">
                  <c:v>0.1759</c:v>
                </c:pt>
                <c:pt idx="159">
                  <c:v>0.17560000000000001</c:v>
                </c:pt>
                <c:pt idx="160">
                  <c:v>0.17519999999999999</c:v>
                </c:pt>
                <c:pt idx="161">
                  <c:v>0.17480000000000001</c:v>
                </c:pt>
                <c:pt idx="162">
                  <c:v>0.1744</c:v>
                </c:pt>
                <c:pt idx="163">
                  <c:v>0.1741</c:v>
                </c:pt>
                <c:pt idx="164">
                  <c:v>0.17369999999999999</c:v>
                </c:pt>
                <c:pt idx="165">
                  <c:v>0.17319999999999999</c:v>
                </c:pt>
                <c:pt idx="166">
                  <c:v>0.1726</c:v>
                </c:pt>
                <c:pt idx="167">
                  <c:v>0.1719</c:v>
                </c:pt>
                <c:pt idx="168">
                  <c:v>0.17119999999999999</c:v>
                </c:pt>
                <c:pt idx="169">
                  <c:v>0.17050000000000001</c:v>
                </c:pt>
                <c:pt idx="170">
                  <c:v>0.16980000000000001</c:v>
                </c:pt>
                <c:pt idx="171">
                  <c:v>0.1691</c:v>
                </c:pt>
                <c:pt idx="172">
                  <c:v>0.16830000000000001</c:v>
                </c:pt>
                <c:pt idx="173">
                  <c:v>0.16739999999999999</c:v>
                </c:pt>
                <c:pt idx="174">
                  <c:v>0.16650000000000001</c:v>
                </c:pt>
                <c:pt idx="175">
                  <c:v>0.16539999999999999</c:v>
                </c:pt>
                <c:pt idx="176">
                  <c:v>0.1643</c:v>
                </c:pt>
                <c:pt idx="177">
                  <c:v>0.1633</c:v>
                </c:pt>
                <c:pt idx="178">
                  <c:v>0.1623</c:v>
                </c:pt>
                <c:pt idx="179">
                  <c:v>0.16120000000000001</c:v>
                </c:pt>
                <c:pt idx="180">
                  <c:v>0.16009999999999999</c:v>
                </c:pt>
                <c:pt idx="181">
                  <c:v>0.15890000000000001</c:v>
                </c:pt>
                <c:pt idx="182">
                  <c:v>0.15759999999999999</c:v>
                </c:pt>
                <c:pt idx="183">
                  <c:v>0.15620000000000001</c:v>
                </c:pt>
                <c:pt idx="184">
                  <c:v>0.15479999999999999</c:v>
                </c:pt>
                <c:pt idx="185">
                  <c:v>0.15340000000000001</c:v>
                </c:pt>
                <c:pt idx="186">
                  <c:v>0.15210000000000001</c:v>
                </c:pt>
                <c:pt idx="187">
                  <c:v>0.1507</c:v>
                </c:pt>
                <c:pt idx="188">
                  <c:v>0.14929999999999999</c:v>
                </c:pt>
                <c:pt idx="189">
                  <c:v>0.14779999999999999</c:v>
                </c:pt>
                <c:pt idx="190">
                  <c:v>0.1462</c:v>
                </c:pt>
                <c:pt idx="191">
                  <c:v>0.14460000000000001</c:v>
                </c:pt>
                <c:pt idx="192">
                  <c:v>0.1429</c:v>
                </c:pt>
                <c:pt idx="193">
                  <c:v>0.14130000000000001</c:v>
                </c:pt>
                <c:pt idx="194">
                  <c:v>0.13969999999999999</c:v>
                </c:pt>
                <c:pt idx="195">
                  <c:v>0.1381</c:v>
                </c:pt>
                <c:pt idx="196">
                  <c:v>0.13650000000000001</c:v>
                </c:pt>
                <c:pt idx="197">
                  <c:v>0.1348</c:v>
                </c:pt>
                <c:pt idx="198">
                  <c:v>0.13300000000000001</c:v>
                </c:pt>
                <c:pt idx="199">
                  <c:v>0.13120000000000001</c:v>
                </c:pt>
                <c:pt idx="200">
                  <c:v>0.12939999999999999</c:v>
                </c:pt>
                <c:pt idx="201">
                  <c:v>0.12759999999999999</c:v>
                </c:pt>
                <c:pt idx="202">
                  <c:v>0.1258</c:v>
                </c:pt>
                <c:pt idx="203">
                  <c:v>0.1241</c:v>
                </c:pt>
                <c:pt idx="204">
                  <c:v>0.12230000000000001</c:v>
                </c:pt>
                <c:pt idx="205">
                  <c:v>0.1205</c:v>
                </c:pt>
                <c:pt idx="206">
                  <c:v>0.1186</c:v>
                </c:pt>
                <c:pt idx="207">
                  <c:v>0.1166</c:v>
                </c:pt>
                <c:pt idx="208">
                  <c:v>0.1147</c:v>
                </c:pt>
                <c:pt idx="209">
                  <c:v>0.1128</c:v>
                </c:pt>
                <c:pt idx="210">
                  <c:v>0.111</c:v>
                </c:pt>
                <c:pt idx="211">
                  <c:v>0.10920000000000001</c:v>
                </c:pt>
                <c:pt idx="212">
                  <c:v>0.1074</c:v>
                </c:pt>
                <c:pt idx="213">
                  <c:v>0.10539999999999999</c:v>
                </c:pt>
                <c:pt idx="214">
                  <c:v>0.10349999999999999</c:v>
                </c:pt>
                <c:pt idx="215">
                  <c:v>0.10150000000000001</c:v>
                </c:pt>
                <c:pt idx="216">
                  <c:v>9.9610000000000004E-2</c:v>
                </c:pt>
                <c:pt idx="217">
                  <c:v>9.7750000000000004E-2</c:v>
                </c:pt>
                <c:pt idx="218">
                  <c:v>9.5930000000000001E-2</c:v>
                </c:pt>
                <c:pt idx="219">
                  <c:v>9.4119999999999995E-2</c:v>
                </c:pt>
                <c:pt idx="220">
                  <c:v>9.2289999999999997E-2</c:v>
                </c:pt>
                <c:pt idx="221">
                  <c:v>9.0410000000000004E-2</c:v>
                </c:pt>
                <c:pt idx="222">
                  <c:v>8.8480000000000003E-2</c:v>
                </c:pt>
                <c:pt idx="223">
                  <c:v>8.6569999999999994E-2</c:v>
                </c:pt>
                <c:pt idx="224">
                  <c:v>8.4709999999999994E-2</c:v>
                </c:pt>
                <c:pt idx="225">
                  <c:v>8.2909999999999998E-2</c:v>
                </c:pt>
                <c:pt idx="226">
                  <c:v>8.115E-2</c:v>
                </c:pt>
                <c:pt idx="227">
                  <c:v>7.9420000000000004E-2</c:v>
                </c:pt>
                <c:pt idx="228">
                  <c:v>7.7670000000000003E-2</c:v>
                </c:pt>
                <c:pt idx="229">
                  <c:v>7.5880000000000003E-2</c:v>
                </c:pt>
                <c:pt idx="230">
                  <c:v>7.4079999999999993E-2</c:v>
                </c:pt>
                <c:pt idx="231">
                  <c:v>7.2309999999999999E-2</c:v>
                </c:pt>
                <c:pt idx="232">
                  <c:v>7.0599999999999996E-2</c:v>
                </c:pt>
                <c:pt idx="233">
                  <c:v>6.8959999999999994E-2</c:v>
                </c:pt>
                <c:pt idx="234">
                  <c:v>6.7390000000000005E-2</c:v>
                </c:pt>
                <c:pt idx="235">
                  <c:v>6.5839999999999996E-2</c:v>
                </c:pt>
                <c:pt idx="236">
                  <c:v>6.4269999999999994E-2</c:v>
                </c:pt>
                <c:pt idx="237">
                  <c:v>6.2689999999999996E-2</c:v>
                </c:pt>
                <c:pt idx="238">
                  <c:v>6.1080000000000002E-2</c:v>
                </c:pt>
                <c:pt idx="239">
                  <c:v>5.9520000000000003E-2</c:v>
                </c:pt>
                <c:pt idx="240">
                  <c:v>5.8020000000000002E-2</c:v>
                </c:pt>
                <c:pt idx="241">
                  <c:v>5.6599999999999998E-2</c:v>
                </c:pt>
                <c:pt idx="242">
                  <c:v>5.5239999999999997E-2</c:v>
                </c:pt>
                <c:pt idx="243">
                  <c:v>5.391E-2</c:v>
                </c:pt>
                <c:pt idx="244">
                  <c:v>5.2549999999999999E-2</c:v>
                </c:pt>
                <c:pt idx="245">
                  <c:v>5.0790000000000002E-2</c:v>
                </c:pt>
                <c:pt idx="246">
                  <c:v>4.9829999999999999E-2</c:v>
                </c:pt>
                <c:pt idx="247">
                  <c:v>4.8189999999999997E-2</c:v>
                </c:pt>
                <c:pt idx="248">
                  <c:v>4.7E-2</c:v>
                </c:pt>
                <c:pt idx="249">
                  <c:v>4.589E-2</c:v>
                </c:pt>
                <c:pt idx="250">
                  <c:v>4.4839999999999998E-2</c:v>
                </c:pt>
                <c:pt idx="251">
                  <c:v>4.3790000000000003E-2</c:v>
                </c:pt>
                <c:pt idx="252">
                  <c:v>4.2700000000000002E-2</c:v>
                </c:pt>
                <c:pt idx="253">
                  <c:v>4.1619999999999997E-2</c:v>
                </c:pt>
                <c:pt idx="254">
                  <c:v>4.0559999999999999E-2</c:v>
                </c:pt>
                <c:pt idx="255">
                  <c:v>3.9559999999999998E-2</c:v>
                </c:pt>
                <c:pt idx="256">
                  <c:v>3.8649999999999997E-2</c:v>
                </c:pt>
                <c:pt idx="257">
                  <c:v>3.7830000000000003E-2</c:v>
                </c:pt>
                <c:pt idx="258">
                  <c:v>3.7080000000000002E-2</c:v>
                </c:pt>
                <c:pt idx="259">
                  <c:v>3.6310000000000002E-2</c:v>
                </c:pt>
                <c:pt idx="260">
                  <c:v>3.5520000000000003E-2</c:v>
                </c:pt>
                <c:pt idx="261">
                  <c:v>3.4709999999999998E-2</c:v>
                </c:pt>
                <c:pt idx="262">
                  <c:v>3.3959999999999997E-2</c:v>
                </c:pt>
                <c:pt idx="263">
                  <c:v>3.3270000000000001E-2</c:v>
                </c:pt>
                <c:pt idx="264">
                  <c:v>3.2649999999999998E-2</c:v>
                </c:pt>
                <c:pt idx="265">
                  <c:v>3.2140000000000002E-2</c:v>
                </c:pt>
                <c:pt idx="266">
                  <c:v>3.1669999999999997E-2</c:v>
                </c:pt>
                <c:pt idx="267">
                  <c:v>3.1199999999999999E-2</c:v>
                </c:pt>
                <c:pt idx="268">
                  <c:v>3.0710000000000001E-2</c:v>
                </c:pt>
                <c:pt idx="269">
                  <c:v>3.022E-2</c:v>
                </c:pt>
                <c:pt idx="270">
                  <c:v>2.9749999999999999E-2</c:v>
                </c:pt>
                <c:pt idx="271">
                  <c:v>2.9319999999999999E-2</c:v>
                </c:pt>
                <c:pt idx="272">
                  <c:v>2.8969999999999999E-2</c:v>
                </c:pt>
                <c:pt idx="273">
                  <c:v>2.8709999999999999E-2</c:v>
                </c:pt>
                <c:pt idx="274">
                  <c:v>2.8500000000000001E-2</c:v>
                </c:pt>
                <c:pt idx="275">
                  <c:v>2.828E-2</c:v>
                </c:pt>
                <c:pt idx="276">
                  <c:v>2.8039999999999999E-2</c:v>
                </c:pt>
                <c:pt idx="277">
                  <c:v>2.777E-2</c:v>
                </c:pt>
                <c:pt idx="278">
                  <c:v>2.7519999999999999E-2</c:v>
                </c:pt>
                <c:pt idx="279">
                  <c:v>2.7349999999999999E-2</c:v>
                </c:pt>
                <c:pt idx="280">
                  <c:v>2.7150000000000001E-2</c:v>
                </c:pt>
                <c:pt idx="281">
                  <c:v>2.7140000000000001E-2</c:v>
                </c:pt>
                <c:pt idx="282">
                  <c:v>2.7189999999999999E-2</c:v>
                </c:pt>
                <c:pt idx="283">
                  <c:v>2.7230000000000001E-2</c:v>
                </c:pt>
                <c:pt idx="284">
                  <c:v>2.725E-2</c:v>
                </c:pt>
                <c:pt idx="285">
                  <c:v>2.7400000000000001E-2</c:v>
                </c:pt>
                <c:pt idx="286">
                  <c:v>2.7279999999999999E-2</c:v>
                </c:pt>
                <c:pt idx="287">
                  <c:v>2.7349999999999999E-2</c:v>
                </c:pt>
                <c:pt idx="288">
                  <c:v>2.7490000000000001E-2</c:v>
                </c:pt>
                <c:pt idx="289">
                  <c:v>2.7709999999999999E-2</c:v>
                </c:pt>
                <c:pt idx="290">
                  <c:v>2.7969999999999998E-2</c:v>
                </c:pt>
                <c:pt idx="291">
                  <c:v>2.8209999999999999E-2</c:v>
                </c:pt>
                <c:pt idx="292">
                  <c:v>2.843E-2</c:v>
                </c:pt>
                <c:pt idx="293">
                  <c:v>2.8649999999999998E-2</c:v>
                </c:pt>
                <c:pt idx="294">
                  <c:v>2.8889999999999999E-2</c:v>
                </c:pt>
                <c:pt idx="295">
                  <c:v>2.9170000000000001E-2</c:v>
                </c:pt>
                <c:pt idx="296">
                  <c:v>2.954E-2</c:v>
                </c:pt>
                <c:pt idx="297">
                  <c:v>2.998E-2</c:v>
                </c:pt>
                <c:pt idx="298">
                  <c:v>3.0450000000000001E-2</c:v>
                </c:pt>
                <c:pt idx="299">
                  <c:v>3.09E-2</c:v>
                </c:pt>
                <c:pt idx="300">
                  <c:v>3.1320000000000001E-2</c:v>
                </c:pt>
                <c:pt idx="301">
                  <c:v>3.1739999999999997E-2</c:v>
                </c:pt>
                <c:pt idx="302">
                  <c:v>3.218E-2</c:v>
                </c:pt>
                <c:pt idx="303">
                  <c:v>3.2669999999999998E-2</c:v>
                </c:pt>
                <c:pt idx="304">
                  <c:v>3.3250000000000002E-2</c:v>
                </c:pt>
                <c:pt idx="305">
                  <c:v>3.3910000000000003E-2</c:v>
                </c:pt>
                <c:pt idx="306">
                  <c:v>3.4599999999999999E-2</c:v>
                </c:pt>
                <c:pt idx="307">
                  <c:v>3.5249999999999997E-2</c:v>
                </c:pt>
                <c:pt idx="308">
                  <c:v>3.5700000000000003E-2</c:v>
                </c:pt>
                <c:pt idx="309">
                  <c:v>3.6479999999999999E-2</c:v>
                </c:pt>
                <c:pt idx="310">
                  <c:v>3.6949999999999997E-2</c:v>
                </c:pt>
                <c:pt idx="311">
                  <c:v>3.7589999999999998E-2</c:v>
                </c:pt>
                <c:pt idx="312">
                  <c:v>3.8309999999999997E-2</c:v>
                </c:pt>
                <c:pt idx="313">
                  <c:v>3.9120000000000002E-2</c:v>
                </c:pt>
                <c:pt idx="314">
                  <c:v>3.9980000000000002E-2</c:v>
                </c:pt>
                <c:pt idx="315">
                  <c:v>4.0829999999999998E-2</c:v>
                </c:pt>
                <c:pt idx="316">
                  <c:v>4.163E-2</c:v>
                </c:pt>
                <c:pt idx="317">
                  <c:v>4.2419999999999999E-2</c:v>
                </c:pt>
                <c:pt idx="318">
                  <c:v>4.3180000000000003E-2</c:v>
                </c:pt>
                <c:pt idx="319">
                  <c:v>4.3970000000000002E-2</c:v>
                </c:pt>
                <c:pt idx="320">
                  <c:v>4.4850000000000001E-2</c:v>
                </c:pt>
                <c:pt idx="321">
                  <c:v>4.582E-2</c:v>
                </c:pt>
                <c:pt idx="322">
                  <c:v>4.684E-2</c:v>
                </c:pt>
                <c:pt idx="323">
                  <c:v>4.7829999999999998E-2</c:v>
                </c:pt>
                <c:pt idx="324">
                  <c:v>4.8800000000000003E-2</c:v>
                </c:pt>
                <c:pt idx="325">
                  <c:v>4.972E-2</c:v>
                </c:pt>
                <c:pt idx="326">
                  <c:v>5.0610000000000002E-2</c:v>
                </c:pt>
                <c:pt idx="327">
                  <c:v>5.1540000000000002E-2</c:v>
                </c:pt>
                <c:pt idx="328">
                  <c:v>5.2560000000000003E-2</c:v>
                </c:pt>
                <c:pt idx="329">
                  <c:v>5.3690000000000002E-2</c:v>
                </c:pt>
                <c:pt idx="330">
                  <c:v>5.4859999999999999E-2</c:v>
                </c:pt>
                <c:pt idx="331">
                  <c:v>5.604E-2</c:v>
                </c:pt>
                <c:pt idx="332">
                  <c:v>5.7169999999999999E-2</c:v>
                </c:pt>
                <c:pt idx="333">
                  <c:v>5.8250000000000003E-2</c:v>
                </c:pt>
                <c:pt idx="334">
                  <c:v>5.9279999999999999E-2</c:v>
                </c:pt>
                <c:pt idx="335">
                  <c:v>6.0350000000000001E-2</c:v>
                </c:pt>
                <c:pt idx="336">
                  <c:v>6.1510000000000002E-2</c:v>
                </c:pt>
                <c:pt idx="337">
                  <c:v>6.275E-2</c:v>
                </c:pt>
                <c:pt idx="338">
                  <c:v>6.4060000000000006E-2</c:v>
                </c:pt>
                <c:pt idx="339">
                  <c:v>6.5339999999999995E-2</c:v>
                </c:pt>
                <c:pt idx="340">
                  <c:v>6.658E-2</c:v>
                </c:pt>
                <c:pt idx="341">
                  <c:v>6.7760000000000001E-2</c:v>
                </c:pt>
                <c:pt idx="342">
                  <c:v>6.8930000000000005E-2</c:v>
                </c:pt>
                <c:pt idx="343">
                  <c:v>7.0660000000000001E-2</c:v>
                </c:pt>
                <c:pt idx="344">
                  <c:v>7.1980000000000002E-2</c:v>
                </c:pt>
                <c:pt idx="345">
                  <c:v>7.3349999999999999E-2</c:v>
                </c:pt>
                <c:pt idx="346">
                  <c:v>7.4749999999999997E-2</c:v>
                </c:pt>
                <c:pt idx="347">
                  <c:v>7.6119999999999993E-2</c:v>
                </c:pt>
                <c:pt idx="348">
                  <c:v>7.6920000000000002E-2</c:v>
                </c:pt>
                <c:pt idx="349">
                  <c:v>7.8740000000000004E-2</c:v>
                </c:pt>
                <c:pt idx="350">
                  <c:v>8.0030000000000004E-2</c:v>
                </c:pt>
                <c:pt idx="351">
                  <c:v>8.1360000000000002E-2</c:v>
                </c:pt>
                <c:pt idx="352">
                  <c:v>8.2750000000000004E-2</c:v>
                </c:pt>
                <c:pt idx="353">
                  <c:v>8.4199999999999997E-2</c:v>
                </c:pt>
                <c:pt idx="354">
                  <c:v>8.4900000000000003E-2</c:v>
                </c:pt>
                <c:pt idx="355">
                  <c:v>8.7090000000000001E-2</c:v>
                </c:pt>
                <c:pt idx="356">
                  <c:v>8.7720000000000006E-2</c:v>
                </c:pt>
                <c:pt idx="357">
                  <c:v>8.9080000000000006E-2</c:v>
                </c:pt>
                <c:pt idx="358">
                  <c:v>9.0429999999999996E-2</c:v>
                </c:pt>
                <c:pt idx="359">
                  <c:v>9.1810000000000003E-2</c:v>
                </c:pt>
                <c:pt idx="360">
                  <c:v>9.325E-2</c:v>
                </c:pt>
                <c:pt idx="361">
                  <c:v>9.4729999999999995E-2</c:v>
                </c:pt>
                <c:pt idx="362">
                  <c:v>9.6229999999999996E-2</c:v>
                </c:pt>
                <c:pt idx="363">
                  <c:v>9.7720000000000001E-2</c:v>
                </c:pt>
                <c:pt idx="364">
                  <c:v>9.9180000000000004E-2</c:v>
                </c:pt>
                <c:pt idx="365">
                  <c:v>0.10059999999999999</c:v>
                </c:pt>
                <c:pt idx="366">
                  <c:v>0.10199999999999999</c:v>
                </c:pt>
                <c:pt idx="367">
                  <c:v>0.10349999999999999</c:v>
                </c:pt>
                <c:pt idx="368">
                  <c:v>0.105</c:v>
                </c:pt>
                <c:pt idx="369">
                  <c:v>0.1065</c:v>
                </c:pt>
                <c:pt idx="370">
                  <c:v>0.108</c:v>
                </c:pt>
                <c:pt idx="371">
                  <c:v>0.1096</c:v>
                </c:pt>
                <c:pt idx="372">
                  <c:v>0.111</c:v>
                </c:pt>
                <c:pt idx="373">
                  <c:v>0.1124</c:v>
                </c:pt>
                <c:pt idx="374">
                  <c:v>0.1139</c:v>
                </c:pt>
                <c:pt idx="375">
                  <c:v>0.1154</c:v>
                </c:pt>
                <c:pt idx="376">
                  <c:v>0.1169</c:v>
                </c:pt>
                <c:pt idx="377">
                  <c:v>0.11849999999999999</c:v>
                </c:pt>
                <c:pt idx="378">
                  <c:v>0.1201</c:v>
                </c:pt>
                <c:pt idx="379">
                  <c:v>0.1216</c:v>
                </c:pt>
                <c:pt idx="380">
                  <c:v>0.1231</c:v>
                </c:pt>
                <c:pt idx="381">
                  <c:v>0.1246</c:v>
                </c:pt>
                <c:pt idx="382">
                  <c:v>0.126</c:v>
                </c:pt>
                <c:pt idx="383">
                  <c:v>0.1275</c:v>
                </c:pt>
                <c:pt idx="384">
                  <c:v>0.129</c:v>
                </c:pt>
                <c:pt idx="385">
                  <c:v>0.13059999999999999</c:v>
                </c:pt>
                <c:pt idx="386">
                  <c:v>0.13220000000000001</c:v>
                </c:pt>
                <c:pt idx="387">
                  <c:v>0.13370000000000001</c:v>
                </c:pt>
                <c:pt idx="388">
                  <c:v>0.13519999999999999</c:v>
                </c:pt>
                <c:pt idx="389">
                  <c:v>0.1366</c:v>
                </c:pt>
                <c:pt idx="390">
                  <c:v>0.13800000000000001</c:v>
                </c:pt>
                <c:pt idx="391">
                  <c:v>0.13950000000000001</c:v>
                </c:pt>
                <c:pt idx="392">
                  <c:v>0.14099999999999999</c:v>
                </c:pt>
                <c:pt idx="393">
                  <c:v>0.14249999999999999</c:v>
                </c:pt>
                <c:pt idx="394">
                  <c:v>0.14410000000000001</c:v>
                </c:pt>
                <c:pt idx="395">
                  <c:v>0.14560000000000001</c:v>
                </c:pt>
                <c:pt idx="396">
                  <c:v>0.14699999999999999</c:v>
                </c:pt>
                <c:pt idx="397">
                  <c:v>0.1484</c:v>
                </c:pt>
                <c:pt idx="398">
                  <c:v>0.1497</c:v>
                </c:pt>
                <c:pt idx="399">
                  <c:v>0.15110000000000001</c:v>
                </c:pt>
                <c:pt idx="400">
                  <c:v>0.1525</c:v>
                </c:pt>
                <c:pt idx="401">
                  <c:v>0.154</c:v>
                </c:pt>
                <c:pt idx="402">
                  <c:v>0.15540000000000001</c:v>
                </c:pt>
                <c:pt idx="403">
                  <c:v>0.15679999999999999</c:v>
                </c:pt>
                <c:pt idx="404">
                  <c:v>0.15809999999999999</c:v>
                </c:pt>
                <c:pt idx="405">
                  <c:v>0.15939999999999999</c:v>
                </c:pt>
                <c:pt idx="406">
                  <c:v>0.16059999999999999</c:v>
                </c:pt>
                <c:pt idx="407">
                  <c:v>0.16200000000000001</c:v>
                </c:pt>
                <c:pt idx="408">
                  <c:v>0.16270000000000001</c:v>
                </c:pt>
                <c:pt idx="409">
                  <c:v>0.1641</c:v>
                </c:pt>
                <c:pt idx="410">
                  <c:v>0.16539999999999999</c:v>
                </c:pt>
                <c:pt idx="411">
                  <c:v>0.16669999999999999</c:v>
                </c:pt>
                <c:pt idx="412">
                  <c:v>0.16800000000000001</c:v>
                </c:pt>
                <c:pt idx="413">
                  <c:v>0.16919999999999999</c:v>
                </c:pt>
                <c:pt idx="414">
                  <c:v>0.1704</c:v>
                </c:pt>
                <c:pt idx="415">
                  <c:v>0.1716</c:v>
                </c:pt>
                <c:pt idx="416">
                  <c:v>0.17349999999999999</c:v>
                </c:pt>
                <c:pt idx="417">
                  <c:v>0.1741</c:v>
                </c:pt>
                <c:pt idx="418">
                  <c:v>0.1759</c:v>
                </c:pt>
                <c:pt idx="419">
                  <c:v>0.17710000000000001</c:v>
                </c:pt>
                <c:pt idx="420">
                  <c:v>0.17829999999999999</c:v>
                </c:pt>
                <c:pt idx="421">
                  <c:v>0.1794</c:v>
                </c:pt>
                <c:pt idx="422">
                  <c:v>0.18060000000000001</c:v>
                </c:pt>
                <c:pt idx="423">
                  <c:v>0.18179999999999999</c:v>
                </c:pt>
                <c:pt idx="424">
                  <c:v>0.18290000000000001</c:v>
                </c:pt>
                <c:pt idx="425">
                  <c:v>0.18410000000000001</c:v>
                </c:pt>
                <c:pt idx="426">
                  <c:v>0.18529999999999999</c:v>
                </c:pt>
                <c:pt idx="427">
                  <c:v>0.18640000000000001</c:v>
                </c:pt>
                <c:pt idx="428">
                  <c:v>0.1875</c:v>
                </c:pt>
                <c:pt idx="429">
                  <c:v>0.18859999999999999</c:v>
                </c:pt>
                <c:pt idx="430">
                  <c:v>0.18970000000000001</c:v>
                </c:pt>
                <c:pt idx="431">
                  <c:v>0.19089999999999999</c:v>
                </c:pt>
                <c:pt idx="432">
                  <c:v>0.192</c:v>
                </c:pt>
                <c:pt idx="433">
                  <c:v>0.19309999999999999</c:v>
                </c:pt>
                <c:pt idx="434">
                  <c:v>0.19420000000000001</c:v>
                </c:pt>
                <c:pt idx="435">
                  <c:v>0.1953</c:v>
                </c:pt>
                <c:pt idx="436">
                  <c:v>0.19639999999999999</c:v>
                </c:pt>
                <c:pt idx="437">
                  <c:v>0.19739999999999999</c:v>
                </c:pt>
                <c:pt idx="438">
                  <c:v>0.19850000000000001</c:v>
                </c:pt>
                <c:pt idx="439">
                  <c:v>0.1996</c:v>
                </c:pt>
                <c:pt idx="440">
                  <c:v>0.20069999999999999</c:v>
                </c:pt>
                <c:pt idx="441">
                  <c:v>0.20180000000000001</c:v>
                </c:pt>
                <c:pt idx="442">
                  <c:v>0.2029</c:v>
                </c:pt>
                <c:pt idx="443">
                  <c:v>0.2039</c:v>
                </c:pt>
                <c:pt idx="444">
                  <c:v>0.20480000000000001</c:v>
                </c:pt>
                <c:pt idx="445">
                  <c:v>0.20580000000000001</c:v>
                </c:pt>
                <c:pt idx="446">
                  <c:v>0.20680000000000001</c:v>
                </c:pt>
                <c:pt idx="447">
                  <c:v>0.2079</c:v>
                </c:pt>
                <c:pt idx="448">
                  <c:v>0.20899999999999999</c:v>
                </c:pt>
                <c:pt idx="449">
                  <c:v>0.21010000000000001</c:v>
                </c:pt>
                <c:pt idx="450">
                  <c:v>0.21110000000000001</c:v>
                </c:pt>
                <c:pt idx="451">
                  <c:v>0.21199999999999999</c:v>
                </c:pt>
                <c:pt idx="452">
                  <c:v>0.21290000000000001</c:v>
                </c:pt>
                <c:pt idx="453">
                  <c:v>0.21390000000000001</c:v>
                </c:pt>
                <c:pt idx="454">
                  <c:v>0.21490000000000001</c:v>
                </c:pt>
                <c:pt idx="455">
                  <c:v>0.21590000000000001</c:v>
                </c:pt>
                <c:pt idx="456">
                  <c:v>0.217</c:v>
                </c:pt>
                <c:pt idx="457">
                  <c:v>0.218</c:v>
                </c:pt>
                <c:pt idx="458">
                  <c:v>0.219</c:v>
                </c:pt>
                <c:pt idx="459">
                  <c:v>0.21990000000000001</c:v>
                </c:pt>
                <c:pt idx="460">
                  <c:v>0.2208</c:v>
                </c:pt>
                <c:pt idx="461">
                  <c:v>0.22170000000000001</c:v>
                </c:pt>
                <c:pt idx="462">
                  <c:v>0.22270000000000001</c:v>
                </c:pt>
                <c:pt idx="463">
                  <c:v>0.22370000000000001</c:v>
                </c:pt>
                <c:pt idx="464">
                  <c:v>0.22470000000000001</c:v>
                </c:pt>
                <c:pt idx="465">
                  <c:v>0.22570000000000001</c:v>
                </c:pt>
                <c:pt idx="466">
                  <c:v>0.2266</c:v>
                </c:pt>
                <c:pt idx="467">
                  <c:v>0.22739999999999999</c:v>
                </c:pt>
                <c:pt idx="468">
                  <c:v>0.22819999999999999</c:v>
                </c:pt>
                <c:pt idx="469">
                  <c:v>0.22950000000000001</c:v>
                </c:pt>
                <c:pt idx="470">
                  <c:v>0.23050000000000001</c:v>
                </c:pt>
                <c:pt idx="471">
                  <c:v>0.23139999999999999</c:v>
                </c:pt>
                <c:pt idx="472">
                  <c:v>0.2324</c:v>
                </c:pt>
                <c:pt idx="473">
                  <c:v>0.23330000000000001</c:v>
                </c:pt>
                <c:pt idx="474">
                  <c:v>0.2341</c:v>
                </c:pt>
                <c:pt idx="475">
                  <c:v>0.2349</c:v>
                </c:pt>
                <c:pt idx="476">
                  <c:v>0.23569999999999999</c:v>
                </c:pt>
                <c:pt idx="477">
                  <c:v>0.2366</c:v>
                </c:pt>
                <c:pt idx="478">
                  <c:v>0.23749999999999999</c:v>
                </c:pt>
                <c:pt idx="479">
                  <c:v>0.2384</c:v>
                </c:pt>
                <c:pt idx="480">
                  <c:v>0.2392</c:v>
                </c:pt>
                <c:pt idx="481">
                  <c:v>0.24010000000000001</c:v>
                </c:pt>
                <c:pt idx="482">
                  <c:v>0.24079999999999999</c:v>
                </c:pt>
                <c:pt idx="483">
                  <c:v>0.24149999999999999</c:v>
                </c:pt>
                <c:pt idx="484">
                  <c:v>0.2422</c:v>
                </c:pt>
                <c:pt idx="485">
                  <c:v>0.24299999999999999</c:v>
                </c:pt>
                <c:pt idx="486">
                  <c:v>0.24379999999999999</c:v>
                </c:pt>
                <c:pt idx="487">
                  <c:v>0.2447</c:v>
                </c:pt>
                <c:pt idx="488">
                  <c:v>0.2455</c:v>
                </c:pt>
                <c:pt idx="489">
                  <c:v>0.2462</c:v>
                </c:pt>
                <c:pt idx="490">
                  <c:v>0.24679999999999999</c:v>
                </c:pt>
                <c:pt idx="491">
                  <c:v>0.2475</c:v>
                </c:pt>
                <c:pt idx="492">
                  <c:v>0.2482</c:v>
                </c:pt>
                <c:pt idx="493">
                  <c:v>0.249</c:v>
                </c:pt>
                <c:pt idx="494">
                  <c:v>0.24970000000000001</c:v>
                </c:pt>
                <c:pt idx="495">
                  <c:v>0.2505</c:v>
                </c:pt>
                <c:pt idx="496">
                  <c:v>0.25119999999999998</c:v>
                </c:pt>
                <c:pt idx="497">
                  <c:v>0.25180000000000002</c:v>
                </c:pt>
                <c:pt idx="498">
                  <c:v>0.25230000000000002</c:v>
                </c:pt>
                <c:pt idx="499">
                  <c:v>0.25290000000000001</c:v>
                </c:pt>
                <c:pt idx="500">
                  <c:v>0.2535</c:v>
                </c:pt>
                <c:pt idx="501">
                  <c:v>0.25419999999999998</c:v>
                </c:pt>
                <c:pt idx="502">
                  <c:v>0.25490000000000002</c:v>
                </c:pt>
                <c:pt idx="503">
                  <c:v>0.25559999999999999</c:v>
                </c:pt>
                <c:pt idx="504">
                  <c:v>0.25609999999999999</c:v>
                </c:pt>
                <c:pt idx="505">
                  <c:v>0.25659999999999999</c:v>
                </c:pt>
                <c:pt idx="506">
                  <c:v>0.2571</c:v>
                </c:pt>
                <c:pt idx="507">
                  <c:v>0.2576</c:v>
                </c:pt>
                <c:pt idx="508">
                  <c:v>0.2581</c:v>
                </c:pt>
                <c:pt idx="509">
                  <c:v>0.25850000000000001</c:v>
                </c:pt>
                <c:pt idx="510">
                  <c:v>0.2591</c:v>
                </c:pt>
                <c:pt idx="511">
                  <c:v>0.2596</c:v>
                </c:pt>
                <c:pt idx="512">
                  <c:v>0.2601</c:v>
                </c:pt>
                <c:pt idx="513">
                  <c:v>0.26050000000000001</c:v>
                </c:pt>
                <c:pt idx="514">
                  <c:v>0.26090000000000002</c:v>
                </c:pt>
                <c:pt idx="515">
                  <c:v>0.26129999999999998</c:v>
                </c:pt>
                <c:pt idx="516">
                  <c:v>0.26179999999999998</c:v>
                </c:pt>
                <c:pt idx="517">
                  <c:v>0.26229999999999998</c:v>
                </c:pt>
                <c:pt idx="518">
                  <c:v>0.26269999999999999</c:v>
                </c:pt>
                <c:pt idx="519">
                  <c:v>0.2631</c:v>
                </c:pt>
                <c:pt idx="520">
                  <c:v>0.26340000000000002</c:v>
                </c:pt>
                <c:pt idx="521">
                  <c:v>0.26369999999999999</c:v>
                </c:pt>
                <c:pt idx="522">
                  <c:v>0.26400000000000001</c:v>
                </c:pt>
                <c:pt idx="523">
                  <c:v>0.26429999999999998</c:v>
                </c:pt>
                <c:pt idx="524">
                  <c:v>0.2646</c:v>
                </c:pt>
                <c:pt idx="525">
                  <c:v>0.26490000000000002</c:v>
                </c:pt>
                <c:pt idx="526">
                  <c:v>0.26519999999999999</c:v>
                </c:pt>
                <c:pt idx="527">
                  <c:v>0.26540000000000002</c:v>
                </c:pt>
                <c:pt idx="528">
                  <c:v>0.2656</c:v>
                </c:pt>
                <c:pt idx="529">
                  <c:v>0.26569999999999999</c:v>
                </c:pt>
                <c:pt idx="530">
                  <c:v>0.26590000000000003</c:v>
                </c:pt>
                <c:pt idx="531">
                  <c:v>0.26600000000000001</c:v>
                </c:pt>
                <c:pt idx="532">
                  <c:v>0.26619999999999999</c:v>
                </c:pt>
                <c:pt idx="533">
                  <c:v>0.26629999999999998</c:v>
                </c:pt>
                <c:pt idx="534">
                  <c:v>0.26650000000000001</c:v>
                </c:pt>
                <c:pt idx="535">
                  <c:v>0.26650000000000001</c:v>
                </c:pt>
                <c:pt idx="536">
                  <c:v>0.26650000000000001</c:v>
                </c:pt>
                <c:pt idx="537">
                  <c:v>0.26650000000000001</c:v>
                </c:pt>
                <c:pt idx="538">
                  <c:v>0.26640000000000003</c:v>
                </c:pt>
                <c:pt idx="539">
                  <c:v>0.26640000000000003</c:v>
                </c:pt>
                <c:pt idx="540">
                  <c:v>0.26640000000000003</c:v>
                </c:pt>
                <c:pt idx="541">
                  <c:v>0.26629999999999998</c:v>
                </c:pt>
                <c:pt idx="542">
                  <c:v>0.26619999999999999</c:v>
                </c:pt>
                <c:pt idx="543">
                  <c:v>0.26600000000000001</c:v>
                </c:pt>
                <c:pt idx="544">
                  <c:v>0.26590000000000003</c:v>
                </c:pt>
                <c:pt idx="545">
                  <c:v>0.26569999999999999</c:v>
                </c:pt>
                <c:pt idx="546">
                  <c:v>0.26540000000000002</c:v>
                </c:pt>
                <c:pt idx="547">
                  <c:v>0.26519999999999999</c:v>
                </c:pt>
                <c:pt idx="548">
                  <c:v>0.26490000000000002</c:v>
                </c:pt>
                <c:pt idx="549">
                  <c:v>0.26469999999999999</c:v>
                </c:pt>
                <c:pt idx="550">
                  <c:v>0.26429999999999998</c:v>
                </c:pt>
                <c:pt idx="551">
                  <c:v>0.26400000000000001</c:v>
                </c:pt>
                <c:pt idx="552">
                  <c:v>0.2636</c:v>
                </c:pt>
                <c:pt idx="553">
                  <c:v>0.26319999999999999</c:v>
                </c:pt>
                <c:pt idx="554">
                  <c:v>0.26269999999999999</c:v>
                </c:pt>
                <c:pt idx="555">
                  <c:v>0.26219999999999999</c:v>
                </c:pt>
                <c:pt idx="556">
                  <c:v>0.26169999999999999</c:v>
                </c:pt>
                <c:pt idx="557">
                  <c:v>0.26119999999999999</c:v>
                </c:pt>
                <c:pt idx="558">
                  <c:v>0.2606</c:v>
                </c:pt>
                <c:pt idx="559">
                  <c:v>0.26</c:v>
                </c:pt>
                <c:pt idx="560">
                  <c:v>0.25929999999999997</c:v>
                </c:pt>
                <c:pt idx="561">
                  <c:v>0.2586</c:v>
                </c:pt>
                <c:pt idx="562">
                  <c:v>0.25790000000000002</c:v>
                </c:pt>
                <c:pt idx="563">
                  <c:v>0.25719999999999998</c:v>
                </c:pt>
                <c:pt idx="564">
                  <c:v>0.25650000000000001</c:v>
                </c:pt>
                <c:pt idx="565">
                  <c:v>0.25569999999999998</c:v>
                </c:pt>
                <c:pt idx="566">
                  <c:v>0.25490000000000002</c:v>
                </c:pt>
                <c:pt idx="567">
                  <c:v>0.254</c:v>
                </c:pt>
                <c:pt idx="568">
                  <c:v>0.25309999999999999</c:v>
                </c:pt>
                <c:pt idx="569">
                  <c:v>0.25190000000000001</c:v>
                </c:pt>
                <c:pt idx="570">
                  <c:v>0.25090000000000001</c:v>
                </c:pt>
                <c:pt idx="571">
                  <c:v>0.24990000000000001</c:v>
                </c:pt>
                <c:pt idx="572">
                  <c:v>0.24890000000000001</c:v>
                </c:pt>
                <c:pt idx="573">
                  <c:v>0.24779999999999999</c:v>
                </c:pt>
                <c:pt idx="574">
                  <c:v>0.2467</c:v>
                </c:pt>
                <c:pt idx="575">
                  <c:v>0.2455</c:v>
                </c:pt>
                <c:pt idx="576">
                  <c:v>0.24429999999999999</c:v>
                </c:pt>
                <c:pt idx="577">
                  <c:v>0.24310000000000001</c:v>
                </c:pt>
                <c:pt idx="578">
                  <c:v>0.24179999999999999</c:v>
                </c:pt>
                <c:pt idx="579">
                  <c:v>0.24060000000000001</c:v>
                </c:pt>
                <c:pt idx="580">
                  <c:v>0.2392</c:v>
                </c:pt>
                <c:pt idx="581">
                  <c:v>0.2379</c:v>
                </c:pt>
                <c:pt idx="582">
                  <c:v>0.23649999999999999</c:v>
                </c:pt>
                <c:pt idx="583">
                  <c:v>0.23499999999999999</c:v>
                </c:pt>
                <c:pt idx="584">
                  <c:v>0.23350000000000001</c:v>
                </c:pt>
                <c:pt idx="585">
                  <c:v>0.23200000000000001</c:v>
                </c:pt>
                <c:pt idx="586">
                  <c:v>0.23039999999999999</c:v>
                </c:pt>
                <c:pt idx="587">
                  <c:v>0.22889999999999999</c:v>
                </c:pt>
                <c:pt idx="588">
                  <c:v>0.22720000000000001</c:v>
                </c:pt>
                <c:pt idx="589">
                  <c:v>0.22559999999999999</c:v>
                </c:pt>
                <c:pt idx="590">
                  <c:v>0.22389999999999999</c:v>
                </c:pt>
                <c:pt idx="591">
                  <c:v>0.22209999999999999</c:v>
                </c:pt>
                <c:pt idx="592">
                  <c:v>0.2203</c:v>
                </c:pt>
                <c:pt idx="593">
                  <c:v>0.2185</c:v>
                </c:pt>
                <c:pt idx="594">
                  <c:v>0.2167</c:v>
                </c:pt>
                <c:pt idx="595">
                  <c:v>0.21490000000000001</c:v>
                </c:pt>
                <c:pt idx="596">
                  <c:v>0.21299999999999999</c:v>
                </c:pt>
                <c:pt idx="597">
                  <c:v>0.21099999999999999</c:v>
                </c:pt>
                <c:pt idx="598">
                  <c:v>0.20899999999999999</c:v>
                </c:pt>
                <c:pt idx="599">
                  <c:v>0.20699999999999999</c:v>
                </c:pt>
                <c:pt idx="600">
                  <c:v>0.2049</c:v>
                </c:pt>
                <c:pt idx="601">
                  <c:v>0.2029</c:v>
                </c:pt>
                <c:pt idx="602">
                  <c:v>0.20080000000000001</c:v>
                </c:pt>
                <c:pt idx="603">
                  <c:v>0.19869999999999999</c:v>
                </c:pt>
                <c:pt idx="604">
                  <c:v>0.1966</c:v>
                </c:pt>
                <c:pt idx="605">
                  <c:v>0.1943</c:v>
                </c:pt>
                <c:pt idx="606">
                  <c:v>0.19209999999999999</c:v>
                </c:pt>
                <c:pt idx="607">
                  <c:v>0.1898</c:v>
                </c:pt>
                <c:pt idx="608">
                  <c:v>0.18759999999999999</c:v>
                </c:pt>
                <c:pt idx="609">
                  <c:v>0.18540000000000001</c:v>
                </c:pt>
                <c:pt idx="610">
                  <c:v>0.18310000000000001</c:v>
                </c:pt>
                <c:pt idx="611">
                  <c:v>0.18079999999999999</c:v>
                </c:pt>
                <c:pt idx="612">
                  <c:v>0.1784</c:v>
                </c:pt>
                <c:pt idx="613">
                  <c:v>0.17599999999999999</c:v>
                </c:pt>
                <c:pt idx="614">
                  <c:v>0.1736</c:v>
                </c:pt>
                <c:pt idx="615">
                  <c:v>0.17130000000000001</c:v>
                </c:pt>
                <c:pt idx="616">
                  <c:v>0.16889999999999999</c:v>
                </c:pt>
                <c:pt idx="617">
                  <c:v>0.1666</c:v>
                </c:pt>
                <c:pt idx="618">
                  <c:v>0.16420000000000001</c:v>
                </c:pt>
                <c:pt idx="619">
                  <c:v>0.16170000000000001</c:v>
                </c:pt>
                <c:pt idx="620">
                  <c:v>0.15920000000000001</c:v>
                </c:pt>
                <c:pt idx="621">
                  <c:v>0.15659999999999999</c:v>
                </c:pt>
                <c:pt idx="622">
                  <c:v>0.1542</c:v>
                </c:pt>
                <c:pt idx="623">
                  <c:v>0.15179999999999999</c:v>
                </c:pt>
                <c:pt idx="624">
                  <c:v>0.14940000000000001</c:v>
                </c:pt>
                <c:pt idx="625">
                  <c:v>0.1469</c:v>
                </c:pt>
                <c:pt idx="626">
                  <c:v>0.1444</c:v>
                </c:pt>
                <c:pt idx="627">
                  <c:v>0.1419</c:v>
                </c:pt>
                <c:pt idx="628">
                  <c:v>0.13930000000000001</c:v>
                </c:pt>
                <c:pt idx="629">
                  <c:v>0.1368</c:v>
                </c:pt>
                <c:pt idx="630">
                  <c:v>0.13439999999999999</c:v>
                </c:pt>
                <c:pt idx="631">
                  <c:v>0.13200000000000001</c:v>
                </c:pt>
                <c:pt idx="632">
                  <c:v>0.12959999999999999</c:v>
                </c:pt>
                <c:pt idx="633">
                  <c:v>0.12720000000000001</c:v>
                </c:pt>
                <c:pt idx="634">
                  <c:v>0.1246</c:v>
                </c:pt>
                <c:pt idx="635">
                  <c:v>0.1221</c:v>
                </c:pt>
                <c:pt idx="636">
                  <c:v>0.1197</c:v>
                </c:pt>
                <c:pt idx="637">
                  <c:v>0.1173</c:v>
                </c:pt>
                <c:pt idx="638">
                  <c:v>0.115</c:v>
                </c:pt>
                <c:pt idx="639">
                  <c:v>0.11269999999999999</c:v>
                </c:pt>
                <c:pt idx="640">
                  <c:v>0.1103</c:v>
                </c:pt>
                <c:pt idx="641">
                  <c:v>0.1079</c:v>
                </c:pt>
                <c:pt idx="642">
                  <c:v>0.1055</c:v>
                </c:pt>
                <c:pt idx="643">
                  <c:v>0.1032</c:v>
                </c:pt>
                <c:pt idx="644">
                  <c:v>0.1009</c:v>
                </c:pt>
                <c:pt idx="645">
                  <c:v>9.8760000000000001E-2</c:v>
                </c:pt>
                <c:pt idx="646">
                  <c:v>9.6589999999999995E-2</c:v>
                </c:pt>
                <c:pt idx="647">
                  <c:v>9.4390000000000002E-2</c:v>
                </c:pt>
                <c:pt idx="648">
                  <c:v>9.2160000000000006E-2</c:v>
                </c:pt>
                <c:pt idx="649">
                  <c:v>8.992E-2</c:v>
                </c:pt>
                <c:pt idx="650">
                  <c:v>8.7739999999999999E-2</c:v>
                </c:pt>
                <c:pt idx="651">
                  <c:v>8.5650000000000004E-2</c:v>
                </c:pt>
                <c:pt idx="652">
                  <c:v>8.3659999999999998E-2</c:v>
                </c:pt>
                <c:pt idx="653">
                  <c:v>8.1689999999999999E-2</c:v>
                </c:pt>
                <c:pt idx="654">
                  <c:v>7.9000000000000001E-2</c:v>
                </c:pt>
                <c:pt idx="655">
                  <c:v>7.6990000000000003E-2</c:v>
                </c:pt>
                <c:pt idx="656">
                  <c:v>7.4969999999999995E-2</c:v>
                </c:pt>
                <c:pt idx="657">
                  <c:v>7.3020000000000002E-2</c:v>
                </c:pt>
                <c:pt idx="658">
                  <c:v>7.1190000000000003E-2</c:v>
                </c:pt>
                <c:pt idx="659">
                  <c:v>6.9459999999999994E-2</c:v>
                </c:pt>
                <c:pt idx="660">
                  <c:v>6.7750000000000005E-2</c:v>
                </c:pt>
                <c:pt idx="661">
                  <c:v>6.5989999999999993E-2</c:v>
                </c:pt>
                <c:pt idx="662">
                  <c:v>6.4199999999999993E-2</c:v>
                </c:pt>
                <c:pt idx="663">
                  <c:v>6.2440000000000002E-2</c:v>
                </c:pt>
                <c:pt idx="664">
                  <c:v>6.0749999999999998E-2</c:v>
                </c:pt>
                <c:pt idx="665">
                  <c:v>5.9159999999999997E-2</c:v>
                </c:pt>
                <c:pt idx="666">
                  <c:v>5.765E-2</c:v>
                </c:pt>
                <c:pt idx="667">
                  <c:v>5.6180000000000001E-2</c:v>
                </c:pt>
                <c:pt idx="668">
                  <c:v>5.4670000000000003E-2</c:v>
                </c:pt>
                <c:pt idx="669">
                  <c:v>5.314E-2</c:v>
                </c:pt>
                <c:pt idx="670">
                  <c:v>5.1610000000000003E-2</c:v>
                </c:pt>
                <c:pt idx="671">
                  <c:v>5.015E-2</c:v>
                </c:pt>
                <c:pt idx="672">
                  <c:v>4.8800000000000003E-2</c:v>
                </c:pt>
                <c:pt idx="673">
                  <c:v>4.7550000000000002E-2</c:v>
                </c:pt>
                <c:pt idx="674">
                  <c:v>4.6350000000000002E-2</c:v>
                </c:pt>
                <c:pt idx="675">
                  <c:v>4.5109999999999997E-2</c:v>
                </c:pt>
                <c:pt idx="676">
                  <c:v>4.3830000000000001E-2</c:v>
                </c:pt>
                <c:pt idx="677">
                  <c:v>4.2549999999999998E-2</c:v>
                </c:pt>
                <c:pt idx="678">
                  <c:v>4.1320000000000003E-2</c:v>
                </c:pt>
                <c:pt idx="679">
                  <c:v>4.0189999999999997E-2</c:v>
                </c:pt>
                <c:pt idx="680">
                  <c:v>3.918E-2</c:v>
                </c:pt>
                <c:pt idx="681">
                  <c:v>3.8219999999999997E-2</c:v>
                </c:pt>
                <c:pt idx="682">
                  <c:v>3.7249999999999998E-2</c:v>
                </c:pt>
                <c:pt idx="683">
                  <c:v>3.6249999999999998E-2</c:v>
                </c:pt>
                <c:pt idx="684">
                  <c:v>3.5249999999999997E-2</c:v>
                </c:pt>
                <c:pt idx="685">
                  <c:v>3.431E-2</c:v>
                </c:pt>
                <c:pt idx="686">
                  <c:v>3.3450000000000001E-2</c:v>
                </c:pt>
                <c:pt idx="687">
                  <c:v>3.27E-2</c:v>
                </c:pt>
                <c:pt idx="688">
                  <c:v>3.2000000000000001E-2</c:v>
                </c:pt>
                <c:pt idx="689">
                  <c:v>3.1280000000000002E-2</c:v>
                </c:pt>
                <c:pt idx="690">
                  <c:v>3.0519999999999999E-2</c:v>
                </c:pt>
                <c:pt idx="691">
                  <c:v>2.9760000000000002E-2</c:v>
                </c:pt>
                <c:pt idx="692">
                  <c:v>2.9049999999999999E-2</c:v>
                </c:pt>
                <c:pt idx="693">
                  <c:v>2.8420000000000001E-2</c:v>
                </c:pt>
                <c:pt idx="694">
                  <c:v>2.7900000000000001E-2</c:v>
                </c:pt>
                <c:pt idx="695">
                  <c:v>2.742E-2</c:v>
                </c:pt>
                <c:pt idx="696">
                  <c:v>2.6939999999999999E-2</c:v>
                </c:pt>
                <c:pt idx="697">
                  <c:v>2.6409999999999999E-2</c:v>
                </c:pt>
                <c:pt idx="698">
                  <c:v>2.5870000000000001E-2</c:v>
                </c:pt>
                <c:pt idx="699">
                  <c:v>2.538E-2</c:v>
                </c:pt>
                <c:pt idx="700">
                  <c:v>2.4969999999999999E-2</c:v>
                </c:pt>
                <c:pt idx="701">
                  <c:v>2.4639999999999999E-2</c:v>
                </c:pt>
                <c:pt idx="702">
                  <c:v>2.4379999999999999E-2</c:v>
                </c:pt>
                <c:pt idx="703">
                  <c:v>2.409E-2</c:v>
                </c:pt>
                <c:pt idx="704">
                  <c:v>2.376E-2</c:v>
                </c:pt>
                <c:pt idx="705">
                  <c:v>2.341E-2</c:v>
                </c:pt>
                <c:pt idx="706">
                  <c:v>2.308E-2</c:v>
                </c:pt>
                <c:pt idx="707">
                  <c:v>2.282E-2</c:v>
                </c:pt>
                <c:pt idx="708">
                  <c:v>2.265E-2</c:v>
                </c:pt>
                <c:pt idx="709">
                  <c:v>2.2530000000000001E-2</c:v>
                </c:pt>
                <c:pt idx="710">
                  <c:v>2.24E-2</c:v>
                </c:pt>
                <c:pt idx="711">
                  <c:v>2.223E-2</c:v>
                </c:pt>
                <c:pt idx="712">
                  <c:v>2.2040000000000001E-2</c:v>
                </c:pt>
                <c:pt idx="713">
                  <c:v>2.1870000000000001E-2</c:v>
                </c:pt>
                <c:pt idx="714">
                  <c:v>2.1839999999999998E-2</c:v>
                </c:pt>
                <c:pt idx="715">
                  <c:v>2.1770000000000001E-2</c:v>
                </c:pt>
                <c:pt idx="716">
                  <c:v>2.1770000000000001E-2</c:v>
                </c:pt>
                <c:pt idx="717">
                  <c:v>2.1780000000000001E-2</c:v>
                </c:pt>
                <c:pt idx="718">
                  <c:v>2.172E-2</c:v>
                </c:pt>
                <c:pt idx="719">
                  <c:v>2.162E-2</c:v>
                </c:pt>
                <c:pt idx="720">
                  <c:v>2.1530000000000001E-2</c:v>
                </c:pt>
                <c:pt idx="721">
                  <c:v>2.147E-2</c:v>
                </c:pt>
                <c:pt idx="722">
                  <c:v>2.1489999999999999E-2</c:v>
                </c:pt>
                <c:pt idx="723">
                  <c:v>2.1579999999999998E-2</c:v>
                </c:pt>
                <c:pt idx="724">
                  <c:v>2.1680000000000001E-2</c:v>
                </c:pt>
                <c:pt idx="725">
                  <c:v>2.1739999999999999E-2</c:v>
                </c:pt>
                <c:pt idx="726">
                  <c:v>2.1739999999999999E-2</c:v>
                </c:pt>
                <c:pt idx="727">
                  <c:v>2.1760000000000002E-2</c:v>
                </c:pt>
                <c:pt idx="728">
                  <c:v>2.18E-2</c:v>
                </c:pt>
                <c:pt idx="729">
                  <c:v>2.1899999999999999E-2</c:v>
                </c:pt>
                <c:pt idx="730">
                  <c:v>2.206E-2</c:v>
                </c:pt>
                <c:pt idx="731">
                  <c:v>2.223E-2</c:v>
                </c:pt>
                <c:pt idx="732">
                  <c:v>2.2370000000000001E-2</c:v>
                </c:pt>
                <c:pt idx="733">
                  <c:v>2.247E-2</c:v>
                </c:pt>
                <c:pt idx="734">
                  <c:v>2.256E-2</c:v>
                </c:pt>
                <c:pt idx="735">
                  <c:v>2.266E-2</c:v>
                </c:pt>
                <c:pt idx="736">
                  <c:v>2.281E-2</c:v>
                </c:pt>
                <c:pt idx="737">
                  <c:v>2.298E-2</c:v>
                </c:pt>
                <c:pt idx="738">
                  <c:v>2.3179999999999999E-2</c:v>
                </c:pt>
                <c:pt idx="739">
                  <c:v>2.3349999999999999E-2</c:v>
                </c:pt>
                <c:pt idx="740">
                  <c:v>2.3480000000000001E-2</c:v>
                </c:pt>
                <c:pt idx="741">
                  <c:v>2.3599999999999999E-2</c:v>
                </c:pt>
                <c:pt idx="742">
                  <c:v>2.3730000000000001E-2</c:v>
                </c:pt>
                <c:pt idx="743">
                  <c:v>2.3900000000000001E-2</c:v>
                </c:pt>
                <c:pt idx="744">
                  <c:v>2.4109999999999999E-2</c:v>
                </c:pt>
                <c:pt idx="745">
                  <c:v>2.4340000000000001E-2</c:v>
                </c:pt>
                <c:pt idx="746">
                  <c:v>2.4559999999999998E-2</c:v>
                </c:pt>
                <c:pt idx="747">
                  <c:v>2.4750000000000001E-2</c:v>
                </c:pt>
                <c:pt idx="748">
                  <c:v>2.4920000000000001E-2</c:v>
                </c:pt>
                <c:pt idx="749">
                  <c:v>2.5090000000000001E-2</c:v>
                </c:pt>
                <c:pt idx="750">
                  <c:v>2.5309999999999999E-2</c:v>
                </c:pt>
                <c:pt idx="751">
                  <c:v>2.5569999999999999E-2</c:v>
                </c:pt>
                <c:pt idx="752">
                  <c:v>2.5850000000000001E-2</c:v>
                </c:pt>
                <c:pt idx="753">
                  <c:v>2.6110000000000001E-2</c:v>
                </c:pt>
                <c:pt idx="754">
                  <c:v>2.631E-2</c:v>
                </c:pt>
                <c:pt idx="755">
                  <c:v>2.6499999999999999E-2</c:v>
                </c:pt>
                <c:pt idx="756">
                  <c:v>2.6689999999999998E-2</c:v>
                </c:pt>
                <c:pt idx="757">
                  <c:v>2.6929999999999999E-2</c:v>
                </c:pt>
                <c:pt idx="758">
                  <c:v>2.7210000000000002E-2</c:v>
                </c:pt>
                <c:pt idx="759">
                  <c:v>2.751E-2</c:v>
                </c:pt>
                <c:pt idx="760">
                  <c:v>2.7799999999999998E-2</c:v>
                </c:pt>
                <c:pt idx="761">
                  <c:v>2.8060000000000002E-2</c:v>
                </c:pt>
                <c:pt idx="762">
                  <c:v>2.8309999999999998E-2</c:v>
                </c:pt>
                <c:pt idx="763">
                  <c:v>2.8549999999999999E-2</c:v>
                </c:pt>
                <c:pt idx="764">
                  <c:v>2.8830000000000001E-2</c:v>
                </c:pt>
                <c:pt idx="765">
                  <c:v>2.9159999999999998E-2</c:v>
                </c:pt>
                <c:pt idx="766">
                  <c:v>2.9520000000000001E-2</c:v>
                </c:pt>
                <c:pt idx="767">
                  <c:v>2.989E-2</c:v>
                </c:pt>
                <c:pt idx="768">
                  <c:v>3.023E-2</c:v>
                </c:pt>
                <c:pt idx="769">
                  <c:v>3.0550000000000001E-2</c:v>
                </c:pt>
                <c:pt idx="770">
                  <c:v>3.0859999999999999E-2</c:v>
                </c:pt>
                <c:pt idx="771">
                  <c:v>3.1199999999999999E-2</c:v>
                </c:pt>
                <c:pt idx="772">
                  <c:v>3.1559999999999998E-2</c:v>
                </c:pt>
                <c:pt idx="773">
                  <c:v>3.1949999999999999E-2</c:v>
                </c:pt>
                <c:pt idx="774">
                  <c:v>3.2329999999999998E-2</c:v>
                </c:pt>
                <c:pt idx="775">
                  <c:v>3.27E-2</c:v>
                </c:pt>
                <c:pt idx="776">
                  <c:v>3.3070000000000002E-2</c:v>
                </c:pt>
                <c:pt idx="777">
                  <c:v>3.3450000000000001E-2</c:v>
                </c:pt>
                <c:pt idx="778">
                  <c:v>3.3849999999999998E-2</c:v>
                </c:pt>
                <c:pt idx="779">
                  <c:v>3.4259999999999999E-2</c:v>
                </c:pt>
                <c:pt idx="780">
                  <c:v>3.4700000000000002E-2</c:v>
                </c:pt>
                <c:pt idx="781">
                  <c:v>3.5150000000000001E-2</c:v>
                </c:pt>
                <c:pt idx="782">
                  <c:v>3.5589999999999997E-2</c:v>
                </c:pt>
                <c:pt idx="783">
                  <c:v>3.601E-2</c:v>
                </c:pt>
                <c:pt idx="784">
                  <c:v>3.6429999999999997E-2</c:v>
                </c:pt>
                <c:pt idx="785">
                  <c:v>3.6880000000000003E-2</c:v>
                </c:pt>
                <c:pt idx="786">
                  <c:v>3.7350000000000001E-2</c:v>
                </c:pt>
                <c:pt idx="787">
                  <c:v>3.7819999999999999E-2</c:v>
                </c:pt>
                <c:pt idx="788">
                  <c:v>3.8289999999999998E-2</c:v>
                </c:pt>
                <c:pt idx="789">
                  <c:v>3.8769999999999999E-2</c:v>
                </c:pt>
                <c:pt idx="790">
                  <c:v>3.925E-2</c:v>
                </c:pt>
                <c:pt idx="791">
                  <c:v>3.9719999999999998E-2</c:v>
                </c:pt>
                <c:pt idx="792">
                  <c:v>4.02E-2</c:v>
                </c:pt>
                <c:pt idx="793">
                  <c:v>4.0689999999999997E-2</c:v>
                </c:pt>
                <c:pt idx="794">
                  <c:v>4.1180000000000001E-2</c:v>
                </c:pt>
                <c:pt idx="795">
                  <c:v>4.1680000000000002E-2</c:v>
                </c:pt>
                <c:pt idx="796">
                  <c:v>4.2200000000000001E-2</c:v>
                </c:pt>
                <c:pt idx="797">
                  <c:v>4.2720000000000001E-2</c:v>
                </c:pt>
                <c:pt idx="798">
                  <c:v>4.3249999999999997E-2</c:v>
                </c:pt>
                <c:pt idx="799">
                  <c:v>4.3779999999999999E-2</c:v>
                </c:pt>
                <c:pt idx="800">
                  <c:v>4.4310000000000002E-2</c:v>
                </c:pt>
                <c:pt idx="801">
                  <c:v>4.4830000000000002E-2</c:v>
                </c:pt>
                <c:pt idx="802">
                  <c:v>4.5370000000000001E-2</c:v>
                </c:pt>
                <c:pt idx="803">
                  <c:v>4.5909999999999999E-2</c:v>
                </c:pt>
                <c:pt idx="804">
                  <c:v>4.6440000000000002E-2</c:v>
                </c:pt>
                <c:pt idx="805">
                  <c:v>4.6969999999999998E-2</c:v>
                </c:pt>
                <c:pt idx="806">
                  <c:v>4.7530000000000003E-2</c:v>
                </c:pt>
                <c:pt idx="807">
                  <c:v>4.8090000000000001E-2</c:v>
                </c:pt>
                <c:pt idx="808">
                  <c:v>4.8649999999999999E-2</c:v>
                </c:pt>
                <c:pt idx="809">
                  <c:v>4.9209999999999997E-2</c:v>
                </c:pt>
                <c:pt idx="810">
                  <c:v>4.9779999999999998E-2</c:v>
                </c:pt>
                <c:pt idx="811">
                  <c:v>5.0349999999999999E-2</c:v>
                </c:pt>
                <c:pt idx="812">
                  <c:v>5.0889999999999998E-2</c:v>
                </c:pt>
                <c:pt idx="813">
                  <c:v>5.1459999999999999E-2</c:v>
                </c:pt>
                <c:pt idx="814">
                  <c:v>5.2049999999999999E-2</c:v>
                </c:pt>
                <c:pt idx="815">
                  <c:v>5.2639999999999999E-2</c:v>
                </c:pt>
                <c:pt idx="816">
                  <c:v>5.3240000000000003E-2</c:v>
                </c:pt>
                <c:pt idx="817">
                  <c:v>5.382E-2</c:v>
                </c:pt>
                <c:pt idx="818">
                  <c:v>5.4399999999999997E-2</c:v>
                </c:pt>
                <c:pt idx="819">
                  <c:v>5.4949999999999999E-2</c:v>
                </c:pt>
                <c:pt idx="820">
                  <c:v>5.552E-2</c:v>
                </c:pt>
                <c:pt idx="821">
                  <c:v>5.6140000000000002E-2</c:v>
                </c:pt>
                <c:pt idx="822">
                  <c:v>5.6800000000000003E-2</c:v>
                </c:pt>
                <c:pt idx="823">
                  <c:v>5.7500000000000002E-2</c:v>
                </c:pt>
                <c:pt idx="824">
                  <c:v>5.8139999999999997E-2</c:v>
                </c:pt>
                <c:pt idx="825">
                  <c:v>5.8749999999999997E-2</c:v>
                </c:pt>
                <c:pt idx="826">
                  <c:v>5.9310000000000002E-2</c:v>
                </c:pt>
                <c:pt idx="827">
                  <c:v>5.9880000000000003E-2</c:v>
                </c:pt>
                <c:pt idx="828">
                  <c:v>6.0490000000000002E-2</c:v>
                </c:pt>
                <c:pt idx="829">
                  <c:v>6.1170000000000002E-2</c:v>
                </c:pt>
                <c:pt idx="830">
                  <c:v>6.191E-2</c:v>
                </c:pt>
                <c:pt idx="831">
                  <c:v>6.2609999999999999E-2</c:v>
                </c:pt>
                <c:pt idx="832">
                  <c:v>6.3240000000000005E-2</c:v>
                </c:pt>
                <c:pt idx="833">
                  <c:v>6.3820000000000002E-2</c:v>
                </c:pt>
                <c:pt idx="834">
                  <c:v>6.4390000000000003E-2</c:v>
                </c:pt>
                <c:pt idx="835">
                  <c:v>6.497E-2</c:v>
                </c:pt>
                <c:pt idx="836">
                  <c:v>6.5619999999999998E-2</c:v>
                </c:pt>
                <c:pt idx="837">
                  <c:v>6.6360000000000002E-2</c:v>
                </c:pt>
                <c:pt idx="838">
                  <c:v>6.7119999999999999E-2</c:v>
                </c:pt>
                <c:pt idx="839">
                  <c:v>6.7809999999999995E-2</c:v>
                </c:pt>
                <c:pt idx="840">
                  <c:v>6.8409999999999999E-2</c:v>
                </c:pt>
                <c:pt idx="841">
                  <c:v>6.8940000000000001E-2</c:v>
                </c:pt>
                <c:pt idx="842">
                  <c:v>6.9489999999999996E-2</c:v>
                </c:pt>
                <c:pt idx="843">
                  <c:v>7.009E-2</c:v>
                </c:pt>
                <c:pt idx="844">
                  <c:v>7.0819999999999994E-2</c:v>
                </c:pt>
                <c:pt idx="845">
                  <c:v>7.1249999999999994E-2</c:v>
                </c:pt>
                <c:pt idx="846">
                  <c:v>7.2370000000000004E-2</c:v>
                </c:pt>
                <c:pt idx="847">
                  <c:v>7.3039999999999994E-2</c:v>
                </c:pt>
                <c:pt idx="848">
                  <c:v>7.3669999999999999E-2</c:v>
                </c:pt>
                <c:pt idx="849">
                  <c:v>7.3959999999999998E-2</c:v>
                </c:pt>
                <c:pt idx="850">
                  <c:v>7.492E-2</c:v>
                </c:pt>
                <c:pt idx="851">
                  <c:v>7.5660000000000005E-2</c:v>
                </c:pt>
                <c:pt idx="852">
                  <c:v>7.6100000000000001E-2</c:v>
                </c:pt>
                <c:pt idx="853">
                  <c:v>7.7280000000000001E-2</c:v>
                </c:pt>
                <c:pt idx="854">
                  <c:v>7.7640000000000001E-2</c:v>
                </c:pt>
                <c:pt idx="855">
                  <c:v>7.8689999999999996E-2</c:v>
                </c:pt>
                <c:pt idx="856">
                  <c:v>7.9310000000000005E-2</c:v>
                </c:pt>
                <c:pt idx="857">
                  <c:v>7.9969999999999999E-2</c:v>
                </c:pt>
                <c:pt idx="858">
                  <c:v>8.0369999999999997E-2</c:v>
                </c:pt>
                <c:pt idx="859">
                  <c:v>8.1470000000000001E-2</c:v>
                </c:pt>
                <c:pt idx="860">
                  <c:v>8.1900000000000001E-2</c:v>
                </c:pt>
                <c:pt idx="861">
                  <c:v>8.2650000000000001E-2</c:v>
                </c:pt>
                <c:pt idx="862">
                  <c:v>8.337E-2</c:v>
                </c:pt>
                <c:pt idx="863">
                  <c:v>8.4059999999999996E-2</c:v>
                </c:pt>
                <c:pt idx="864">
                  <c:v>8.4760000000000002E-2</c:v>
                </c:pt>
                <c:pt idx="865">
                  <c:v>8.5510000000000003E-2</c:v>
                </c:pt>
                <c:pt idx="866">
                  <c:v>8.6260000000000003E-2</c:v>
                </c:pt>
                <c:pt idx="867">
                  <c:v>8.702E-2</c:v>
                </c:pt>
                <c:pt idx="868">
                  <c:v>8.7790000000000007E-2</c:v>
                </c:pt>
                <c:pt idx="869">
                  <c:v>8.8539999999999994E-2</c:v>
                </c:pt>
                <c:pt idx="870">
                  <c:v>8.9249999999999996E-2</c:v>
                </c:pt>
                <c:pt idx="871">
                  <c:v>8.9980000000000004E-2</c:v>
                </c:pt>
                <c:pt idx="872">
                  <c:v>9.0740000000000001E-2</c:v>
                </c:pt>
                <c:pt idx="873">
                  <c:v>9.1509999999999994E-2</c:v>
                </c:pt>
                <c:pt idx="874">
                  <c:v>9.2280000000000001E-2</c:v>
                </c:pt>
                <c:pt idx="875">
                  <c:v>9.3020000000000005E-2</c:v>
                </c:pt>
                <c:pt idx="876">
                  <c:v>9.3759999999999996E-2</c:v>
                </c:pt>
                <c:pt idx="877">
                  <c:v>9.4500000000000001E-2</c:v>
                </c:pt>
                <c:pt idx="878">
                  <c:v>9.5250000000000001E-2</c:v>
                </c:pt>
                <c:pt idx="879">
                  <c:v>9.6019999999999994E-2</c:v>
                </c:pt>
                <c:pt idx="880">
                  <c:v>9.6799999999999997E-2</c:v>
                </c:pt>
                <c:pt idx="881">
                  <c:v>9.7549999999999998E-2</c:v>
                </c:pt>
                <c:pt idx="882">
                  <c:v>9.8280000000000006E-2</c:v>
                </c:pt>
                <c:pt idx="883">
                  <c:v>9.9030000000000007E-2</c:v>
                </c:pt>
                <c:pt idx="884">
                  <c:v>9.9790000000000004E-2</c:v>
                </c:pt>
                <c:pt idx="885">
                  <c:v>0.10059999999999999</c:v>
                </c:pt>
                <c:pt idx="886">
                  <c:v>0.1013</c:v>
                </c:pt>
                <c:pt idx="887">
                  <c:v>0.1021</c:v>
                </c:pt>
                <c:pt idx="888">
                  <c:v>0.10290000000000001</c:v>
                </c:pt>
                <c:pt idx="889">
                  <c:v>0.1036</c:v>
                </c:pt>
                <c:pt idx="890">
                  <c:v>0.10440000000000001</c:v>
                </c:pt>
                <c:pt idx="891">
                  <c:v>0.1051</c:v>
                </c:pt>
                <c:pt idx="892">
                  <c:v>0.10589999999999999</c:v>
                </c:pt>
                <c:pt idx="893">
                  <c:v>0.1067</c:v>
                </c:pt>
                <c:pt idx="894">
                  <c:v>0.1075</c:v>
                </c:pt>
                <c:pt idx="895">
                  <c:v>0.10829999999999999</c:v>
                </c:pt>
                <c:pt idx="896">
                  <c:v>0.109</c:v>
                </c:pt>
                <c:pt idx="897">
                  <c:v>0.10970000000000001</c:v>
                </c:pt>
                <c:pt idx="898">
                  <c:v>0.1105</c:v>
                </c:pt>
                <c:pt idx="899">
                  <c:v>0.1113</c:v>
                </c:pt>
                <c:pt idx="900">
                  <c:v>0.11210000000000001</c:v>
                </c:pt>
                <c:pt idx="901">
                  <c:v>0.1129</c:v>
                </c:pt>
                <c:pt idx="902">
                  <c:v>0.11360000000000001</c:v>
                </c:pt>
                <c:pt idx="903">
                  <c:v>0.1144</c:v>
                </c:pt>
                <c:pt idx="904">
                  <c:v>0.11509999999999999</c:v>
                </c:pt>
                <c:pt idx="905">
                  <c:v>0.1162</c:v>
                </c:pt>
                <c:pt idx="906">
                  <c:v>0.1166</c:v>
                </c:pt>
                <c:pt idx="907">
                  <c:v>0.1174</c:v>
                </c:pt>
                <c:pt idx="908">
                  <c:v>0.1182</c:v>
                </c:pt>
                <c:pt idx="909">
                  <c:v>0.1193</c:v>
                </c:pt>
                <c:pt idx="910">
                  <c:v>0.1197</c:v>
                </c:pt>
                <c:pt idx="911">
                  <c:v>0.12039999999999999</c:v>
                </c:pt>
                <c:pt idx="912">
                  <c:v>0.1215</c:v>
                </c:pt>
                <c:pt idx="913">
                  <c:v>0.122</c:v>
                </c:pt>
                <c:pt idx="914">
                  <c:v>0.1232</c:v>
                </c:pt>
                <c:pt idx="915">
                  <c:v>0.1236</c:v>
                </c:pt>
                <c:pt idx="916">
                  <c:v>0.12429999999999999</c:v>
                </c:pt>
                <c:pt idx="917">
                  <c:v>0.12509999999999999</c:v>
                </c:pt>
                <c:pt idx="918">
                  <c:v>0.12620000000000001</c:v>
                </c:pt>
                <c:pt idx="919">
                  <c:v>0.12659999999999999</c:v>
                </c:pt>
                <c:pt idx="920">
                  <c:v>0.1278</c:v>
                </c:pt>
                <c:pt idx="921">
                  <c:v>0.12859999999999999</c:v>
                </c:pt>
                <c:pt idx="922">
                  <c:v>0.1293</c:v>
                </c:pt>
                <c:pt idx="923">
                  <c:v>0.13</c:v>
                </c:pt>
                <c:pt idx="924">
                  <c:v>0.13070000000000001</c:v>
                </c:pt>
                <c:pt idx="925">
                  <c:v>0.13139999999999999</c:v>
                </c:pt>
                <c:pt idx="926">
                  <c:v>0.13220000000000001</c:v>
                </c:pt>
                <c:pt idx="927">
                  <c:v>0.13300000000000001</c:v>
                </c:pt>
                <c:pt idx="928">
                  <c:v>0.13370000000000001</c:v>
                </c:pt>
                <c:pt idx="929">
                  <c:v>0.13450000000000001</c:v>
                </c:pt>
                <c:pt idx="930">
                  <c:v>0.13519999999999999</c:v>
                </c:pt>
                <c:pt idx="931">
                  <c:v>0.13589999999999999</c:v>
                </c:pt>
                <c:pt idx="932">
                  <c:v>0.1366</c:v>
                </c:pt>
                <c:pt idx="933">
                  <c:v>0.13730000000000001</c:v>
                </c:pt>
                <c:pt idx="934">
                  <c:v>0.13800000000000001</c:v>
                </c:pt>
                <c:pt idx="935">
                  <c:v>0.13869999999999999</c:v>
                </c:pt>
                <c:pt idx="936">
                  <c:v>0.1394</c:v>
                </c:pt>
                <c:pt idx="937">
                  <c:v>0.1401</c:v>
                </c:pt>
                <c:pt idx="938">
                  <c:v>0.14080000000000001</c:v>
                </c:pt>
                <c:pt idx="939">
                  <c:v>0.14149999999999999</c:v>
                </c:pt>
                <c:pt idx="940">
                  <c:v>0.1421</c:v>
                </c:pt>
                <c:pt idx="941">
                  <c:v>0.14280000000000001</c:v>
                </c:pt>
                <c:pt idx="942">
                  <c:v>0.1434</c:v>
                </c:pt>
                <c:pt idx="943">
                  <c:v>0.14410000000000001</c:v>
                </c:pt>
                <c:pt idx="944">
                  <c:v>0.14480000000000001</c:v>
                </c:pt>
                <c:pt idx="945">
                  <c:v>0.14549999999999999</c:v>
                </c:pt>
                <c:pt idx="946">
                  <c:v>0.1462</c:v>
                </c:pt>
                <c:pt idx="947">
                  <c:v>0.14680000000000001</c:v>
                </c:pt>
                <c:pt idx="948">
                  <c:v>0.1474</c:v>
                </c:pt>
                <c:pt idx="949">
                  <c:v>0.14799999999999999</c:v>
                </c:pt>
                <c:pt idx="950">
                  <c:v>0.14860000000000001</c:v>
                </c:pt>
                <c:pt idx="951">
                  <c:v>0.14929999999999999</c:v>
                </c:pt>
                <c:pt idx="952">
                  <c:v>0.15</c:v>
                </c:pt>
                <c:pt idx="953">
                  <c:v>0.15060000000000001</c:v>
                </c:pt>
                <c:pt idx="954">
                  <c:v>0.15110000000000001</c:v>
                </c:pt>
                <c:pt idx="955">
                  <c:v>0.1517</c:v>
                </c:pt>
                <c:pt idx="956">
                  <c:v>0.1522</c:v>
                </c:pt>
                <c:pt idx="957">
                  <c:v>0.1527</c:v>
                </c:pt>
                <c:pt idx="958">
                  <c:v>0.15340000000000001</c:v>
                </c:pt>
                <c:pt idx="959">
                  <c:v>0.154</c:v>
                </c:pt>
                <c:pt idx="960">
                  <c:v>0.15459999999999999</c:v>
                </c:pt>
                <c:pt idx="961">
                  <c:v>0.1552</c:v>
                </c:pt>
                <c:pt idx="962">
                  <c:v>0.15559999999999999</c:v>
                </c:pt>
                <c:pt idx="963">
                  <c:v>0.15609999999999999</c:v>
                </c:pt>
                <c:pt idx="964">
                  <c:v>0.15659999999999999</c:v>
                </c:pt>
                <c:pt idx="965">
                  <c:v>0.15709999999999999</c:v>
                </c:pt>
                <c:pt idx="966">
                  <c:v>0.15770000000000001</c:v>
                </c:pt>
                <c:pt idx="967">
                  <c:v>0.15820000000000001</c:v>
                </c:pt>
                <c:pt idx="968">
                  <c:v>0.15870000000000001</c:v>
                </c:pt>
                <c:pt idx="969">
                  <c:v>0.15920000000000001</c:v>
                </c:pt>
                <c:pt idx="970">
                  <c:v>0.15959999999999999</c:v>
                </c:pt>
                <c:pt idx="971">
                  <c:v>0.16009999999999999</c:v>
                </c:pt>
                <c:pt idx="972">
                  <c:v>0.1605</c:v>
                </c:pt>
                <c:pt idx="973">
                  <c:v>0.161</c:v>
                </c:pt>
                <c:pt idx="974">
                  <c:v>0.1615</c:v>
                </c:pt>
                <c:pt idx="975">
                  <c:v>0.16200000000000001</c:v>
                </c:pt>
                <c:pt idx="976">
                  <c:v>0.16239999999999999</c:v>
                </c:pt>
                <c:pt idx="977">
                  <c:v>0.1628</c:v>
                </c:pt>
                <c:pt idx="978">
                  <c:v>0.16320000000000001</c:v>
                </c:pt>
                <c:pt idx="979">
                  <c:v>0.1636</c:v>
                </c:pt>
                <c:pt idx="980">
                  <c:v>0.16400000000000001</c:v>
                </c:pt>
                <c:pt idx="981">
                  <c:v>0.16439999999999999</c:v>
                </c:pt>
                <c:pt idx="982">
                  <c:v>0.16489999999999999</c:v>
                </c:pt>
                <c:pt idx="983">
                  <c:v>0.16520000000000001</c:v>
                </c:pt>
                <c:pt idx="984">
                  <c:v>0.1656</c:v>
                </c:pt>
                <c:pt idx="985">
                  <c:v>0.16600000000000001</c:v>
                </c:pt>
                <c:pt idx="986">
                  <c:v>0.16639999999999999</c:v>
                </c:pt>
                <c:pt idx="987">
                  <c:v>0.16669999999999999</c:v>
                </c:pt>
                <c:pt idx="988">
                  <c:v>0.1671</c:v>
                </c:pt>
                <c:pt idx="989">
                  <c:v>0.16739999999999999</c:v>
                </c:pt>
                <c:pt idx="990">
                  <c:v>0.1678</c:v>
                </c:pt>
                <c:pt idx="991">
                  <c:v>0.16819999999999999</c:v>
                </c:pt>
                <c:pt idx="992">
                  <c:v>0.16850000000000001</c:v>
                </c:pt>
                <c:pt idx="993">
                  <c:v>0.16889999999999999</c:v>
                </c:pt>
                <c:pt idx="994">
                  <c:v>0.16919999999999999</c:v>
                </c:pt>
                <c:pt idx="995">
                  <c:v>0.16950000000000001</c:v>
                </c:pt>
                <c:pt idx="996">
                  <c:v>0.16980000000000001</c:v>
                </c:pt>
                <c:pt idx="997">
                  <c:v>0.1701</c:v>
                </c:pt>
                <c:pt idx="998">
                  <c:v>0.17050000000000001</c:v>
                </c:pt>
                <c:pt idx="999">
                  <c:v>0.1709</c:v>
                </c:pt>
                <c:pt idx="1000">
                  <c:v>0.17119999999999999</c:v>
                </c:pt>
                <c:pt idx="1001">
                  <c:v>0.1714</c:v>
                </c:pt>
                <c:pt idx="1002">
                  <c:v>0.17169999999999999</c:v>
                </c:pt>
                <c:pt idx="1003">
                  <c:v>0.17199999999999999</c:v>
                </c:pt>
                <c:pt idx="1004">
                  <c:v>0.17230000000000001</c:v>
                </c:pt>
                <c:pt idx="1005">
                  <c:v>0.17269999999999999</c:v>
                </c:pt>
                <c:pt idx="1006">
                  <c:v>0.17299999999999999</c:v>
                </c:pt>
                <c:pt idx="1007">
                  <c:v>0.17330000000000001</c:v>
                </c:pt>
                <c:pt idx="1008">
                  <c:v>0.17349999999999999</c:v>
                </c:pt>
                <c:pt idx="1009">
                  <c:v>0.17369999999999999</c:v>
                </c:pt>
                <c:pt idx="1010">
                  <c:v>0.17399999999999999</c:v>
                </c:pt>
                <c:pt idx="1011">
                  <c:v>0.17430000000000001</c:v>
                </c:pt>
                <c:pt idx="1012">
                  <c:v>0.17469999999999999</c:v>
                </c:pt>
                <c:pt idx="1013">
                  <c:v>0.17499999999999999</c:v>
                </c:pt>
                <c:pt idx="1014">
                  <c:v>0.17530000000000001</c:v>
                </c:pt>
                <c:pt idx="1015">
                  <c:v>0.17549999999999999</c:v>
                </c:pt>
                <c:pt idx="1016">
                  <c:v>0.1757</c:v>
                </c:pt>
                <c:pt idx="1017">
                  <c:v>0.17599999999999999</c:v>
                </c:pt>
                <c:pt idx="1018">
                  <c:v>0.17630000000000001</c:v>
                </c:pt>
                <c:pt idx="1019">
                  <c:v>0.17660000000000001</c:v>
                </c:pt>
                <c:pt idx="1020">
                  <c:v>0.1769</c:v>
                </c:pt>
                <c:pt idx="1021">
                  <c:v>0.17710000000000001</c:v>
                </c:pt>
                <c:pt idx="1022">
                  <c:v>0.1774</c:v>
                </c:pt>
                <c:pt idx="1023">
                  <c:v>0.17760000000000001</c:v>
                </c:pt>
                <c:pt idx="1024">
                  <c:v>0.1779</c:v>
                </c:pt>
                <c:pt idx="1025">
                  <c:v>0.1782</c:v>
                </c:pt>
                <c:pt idx="1026">
                  <c:v>0.17849999999999999</c:v>
                </c:pt>
                <c:pt idx="1027">
                  <c:v>0.1789</c:v>
                </c:pt>
                <c:pt idx="1028">
                  <c:v>0.1792</c:v>
                </c:pt>
                <c:pt idx="1029">
                  <c:v>0.1794</c:v>
                </c:pt>
                <c:pt idx="1030">
                  <c:v>0.1797</c:v>
                </c:pt>
                <c:pt idx="1031">
                  <c:v>0.18010000000000001</c:v>
                </c:pt>
                <c:pt idx="1032">
                  <c:v>0.1804</c:v>
                </c:pt>
                <c:pt idx="1033">
                  <c:v>0.18079999999999999</c:v>
                </c:pt>
                <c:pt idx="1034">
                  <c:v>0.18110000000000001</c:v>
                </c:pt>
                <c:pt idx="1035">
                  <c:v>0.18140000000000001</c:v>
                </c:pt>
                <c:pt idx="1036">
                  <c:v>0.18179999999999999</c:v>
                </c:pt>
                <c:pt idx="1037">
                  <c:v>0.18210000000000001</c:v>
                </c:pt>
                <c:pt idx="1038">
                  <c:v>0.1825</c:v>
                </c:pt>
                <c:pt idx="1039">
                  <c:v>0.18290000000000001</c:v>
                </c:pt>
                <c:pt idx="1040">
                  <c:v>0.1832</c:v>
                </c:pt>
                <c:pt idx="1041">
                  <c:v>0.18360000000000001</c:v>
                </c:pt>
                <c:pt idx="1042">
                  <c:v>0.18390000000000001</c:v>
                </c:pt>
                <c:pt idx="1043">
                  <c:v>0.18429999999999999</c:v>
                </c:pt>
                <c:pt idx="1044">
                  <c:v>0.18459999999999999</c:v>
                </c:pt>
                <c:pt idx="1045">
                  <c:v>0.18490000000000001</c:v>
                </c:pt>
                <c:pt idx="1046">
                  <c:v>0.18529999999999999</c:v>
                </c:pt>
                <c:pt idx="1047">
                  <c:v>0.1857</c:v>
                </c:pt>
                <c:pt idx="1048">
                  <c:v>0.18609999999999999</c:v>
                </c:pt>
                <c:pt idx="1049">
                  <c:v>0.1865</c:v>
                </c:pt>
                <c:pt idx="1050">
                  <c:v>0.18690000000000001</c:v>
                </c:pt>
                <c:pt idx="1051">
                  <c:v>0.18729999999999999</c:v>
                </c:pt>
                <c:pt idx="1052">
                  <c:v>0.18770000000000001</c:v>
                </c:pt>
                <c:pt idx="1053">
                  <c:v>0.18809999999999999</c:v>
                </c:pt>
                <c:pt idx="1054">
                  <c:v>0.18859999999999999</c:v>
                </c:pt>
                <c:pt idx="1055">
                  <c:v>0.189</c:v>
                </c:pt>
                <c:pt idx="1056">
                  <c:v>0.1895</c:v>
                </c:pt>
                <c:pt idx="1057">
                  <c:v>0.18990000000000001</c:v>
                </c:pt>
                <c:pt idx="1058">
                  <c:v>0.1903</c:v>
                </c:pt>
                <c:pt idx="1059">
                  <c:v>0.1908</c:v>
                </c:pt>
                <c:pt idx="1060">
                  <c:v>0.1913</c:v>
                </c:pt>
                <c:pt idx="1061">
                  <c:v>0.1918</c:v>
                </c:pt>
                <c:pt idx="1062">
                  <c:v>0.1923</c:v>
                </c:pt>
                <c:pt idx="1063">
                  <c:v>0.1928</c:v>
                </c:pt>
                <c:pt idx="1064">
                  <c:v>0.19320000000000001</c:v>
                </c:pt>
                <c:pt idx="1065">
                  <c:v>0.19370000000000001</c:v>
                </c:pt>
                <c:pt idx="1066">
                  <c:v>0.19420000000000001</c:v>
                </c:pt>
                <c:pt idx="1067">
                  <c:v>0.19470000000000001</c:v>
                </c:pt>
                <c:pt idx="1068">
                  <c:v>0.1953</c:v>
                </c:pt>
                <c:pt idx="1069">
                  <c:v>0.1958</c:v>
                </c:pt>
                <c:pt idx="1070">
                  <c:v>0.1963</c:v>
                </c:pt>
                <c:pt idx="1071">
                  <c:v>0.1968</c:v>
                </c:pt>
                <c:pt idx="1072">
                  <c:v>0.1973</c:v>
                </c:pt>
                <c:pt idx="1073">
                  <c:v>0.19789999999999999</c:v>
                </c:pt>
                <c:pt idx="1074">
                  <c:v>0.19839999999999999</c:v>
                </c:pt>
                <c:pt idx="1075">
                  <c:v>0.19889999999999999</c:v>
                </c:pt>
                <c:pt idx="1076">
                  <c:v>0.19950000000000001</c:v>
                </c:pt>
                <c:pt idx="1077">
                  <c:v>0.2</c:v>
                </c:pt>
                <c:pt idx="1078">
                  <c:v>0.20050000000000001</c:v>
                </c:pt>
                <c:pt idx="1079">
                  <c:v>0.2011</c:v>
                </c:pt>
                <c:pt idx="1080">
                  <c:v>0.2016</c:v>
                </c:pt>
                <c:pt idx="1081">
                  <c:v>0.20219999999999999</c:v>
                </c:pt>
                <c:pt idx="1082">
                  <c:v>0.20280000000000001</c:v>
                </c:pt>
                <c:pt idx="1083">
                  <c:v>0.20330000000000001</c:v>
                </c:pt>
                <c:pt idx="1084">
                  <c:v>0.20380000000000001</c:v>
                </c:pt>
                <c:pt idx="1085">
                  <c:v>0.20430000000000001</c:v>
                </c:pt>
                <c:pt idx="1086">
                  <c:v>0.2049</c:v>
                </c:pt>
                <c:pt idx="1087">
                  <c:v>0.20549999999999999</c:v>
                </c:pt>
                <c:pt idx="1088">
                  <c:v>0.20599999999999999</c:v>
                </c:pt>
                <c:pt idx="1089">
                  <c:v>0.20660000000000001</c:v>
                </c:pt>
                <c:pt idx="1090">
                  <c:v>0.20710000000000001</c:v>
                </c:pt>
                <c:pt idx="1091">
                  <c:v>0.20760000000000001</c:v>
                </c:pt>
                <c:pt idx="1092">
                  <c:v>0.20810000000000001</c:v>
                </c:pt>
                <c:pt idx="1093">
                  <c:v>0.2087</c:v>
                </c:pt>
                <c:pt idx="1094">
                  <c:v>0.20930000000000001</c:v>
                </c:pt>
                <c:pt idx="1095">
                  <c:v>0.20979999999999999</c:v>
                </c:pt>
                <c:pt idx="1096">
                  <c:v>0.21029999999999999</c:v>
                </c:pt>
                <c:pt idx="1097">
                  <c:v>0.2107</c:v>
                </c:pt>
                <c:pt idx="1098">
                  <c:v>0.21110000000000001</c:v>
                </c:pt>
                <c:pt idx="1099">
                  <c:v>0.21160000000000001</c:v>
                </c:pt>
                <c:pt idx="1100">
                  <c:v>0.2122</c:v>
                </c:pt>
                <c:pt idx="1101">
                  <c:v>0.2127</c:v>
                </c:pt>
                <c:pt idx="1102">
                  <c:v>0.21310000000000001</c:v>
                </c:pt>
                <c:pt idx="1103">
                  <c:v>0.2135</c:v>
                </c:pt>
                <c:pt idx="1104">
                  <c:v>0.21390000000000001</c:v>
                </c:pt>
                <c:pt idx="1105">
                  <c:v>0.2145</c:v>
                </c:pt>
                <c:pt idx="1106">
                  <c:v>0.21479999999999999</c:v>
                </c:pt>
                <c:pt idx="1107">
                  <c:v>0.21529999999999999</c:v>
                </c:pt>
                <c:pt idx="1108">
                  <c:v>0.2157</c:v>
                </c:pt>
                <c:pt idx="1109">
                  <c:v>0.216</c:v>
                </c:pt>
                <c:pt idx="1110">
                  <c:v>0.21629999999999999</c:v>
                </c:pt>
                <c:pt idx="1111">
                  <c:v>0.2167</c:v>
                </c:pt>
                <c:pt idx="1112">
                  <c:v>0.217</c:v>
                </c:pt>
                <c:pt idx="1113">
                  <c:v>0.21740000000000001</c:v>
                </c:pt>
                <c:pt idx="1114">
                  <c:v>0.21779999999999999</c:v>
                </c:pt>
                <c:pt idx="1115">
                  <c:v>0.21809999999999999</c:v>
                </c:pt>
                <c:pt idx="1116">
                  <c:v>0.21840000000000001</c:v>
                </c:pt>
                <c:pt idx="1117">
                  <c:v>0.21859999999999999</c:v>
                </c:pt>
                <c:pt idx="1118">
                  <c:v>0.21879999999999999</c:v>
                </c:pt>
                <c:pt idx="1119">
                  <c:v>0.21909999999999999</c:v>
                </c:pt>
                <c:pt idx="1120">
                  <c:v>0.21940000000000001</c:v>
                </c:pt>
                <c:pt idx="1121">
                  <c:v>0.21959999999999999</c:v>
                </c:pt>
                <c:pt idx="1122">
                  <c:v>0.21970000000000001</c:v>
                </c:pt>
                <c:pt idx="1123">
                  <c:v>0.2198</c:v>
                </c:pt>
                <c:pt idx="1124">
                  <c:v>0.21990000000000001</c:v>
                </c:pt>
                <c:pt idx="1125">
                  <c:v>0.22</c:v>
                </c:pt>
                <c:pt idx="1126">
                  <c:v>0.22009999999999999</c:v>
                </c:pt>
                <c:pt idx="1127">
                  <c:v>0.22020000000000001</c:v>
                </c:pt>
                <c:pt idx="1128">
                  <c:v>0.2203</c:v>
                </c:pt>
                <c:pt idx="1129">
                  <c:v>0.2203</c:v>
                </c:pt>
                <c:pt idx="1130">
                  <c:v>0.22020000000000001</c:v>
                </c:pt>
                <c:pt idx="1131">
                  <c:v>0.22020000000000001</c:v>
                </c:pt>
                <c:pt idx="1132">
                  <c:v>0.22020000000000001</c:v>
                </c:pt>
                <c:pt idx="1133">
                  <c:v>0.22009999999999999</c:v>
                </c:pt>
                <c:pt idx="1134">
                  <c:v>0.22009999999999999</c:v>
                </c:pt>
                <c:pt idx="1135">
                  <c:v>0.21990000000000001</c:v>
                </c:pt>
                <c:pt idx="1136">
                  <c:v>0.21970000000000001</c:v>
                </c:pt>
                <c:pt idx="1137">
                  <c:v>0.2195</c:v>
                </c:pt>
                <c:pt idx="1138">
                  <c:v>0.21929999999999999</c:v>
                </c:pt>
                <c:pt idx="1139">
                  <c:v>0.21909999999999999</c:v>
                </c:pt>
                <c:pt idx="1140">
                  <c:v>0.21890000000000001</c:v>
                </c:pt>
                <c:pt idx="1141">
                  <c:v>0.2185</c:v>
                </c:pt>
                <c:pt idx="1142">
                  <c:v>0.21809999999999999</c:v>
                </c:pt>
                <c:pt idx="1143">
                  <c:v>0.2177</c:v>
                </c:pt>
                <c:pt idx="1144">
                  <c:v>0.21740000000000001</c:v>
                </c:pt>
                <c:pt idx="1145">
                  <c:v>0.217</c:v>
                </c:pt>
                <c:pt idx="1146">
                  <c:v>0.21659999999999999</c:v>
                </c:pt>
                <c:pt idx="1147">
                  <c:v>0.21609999999999999</c:v>
                </c:pt>
                <c:pt idx="1148">
                  <c:v>0.21560000000000001</c:v>
                </c:pt>
                <c:pt idx="1149">
                  <c:v>0.215</c:v>
                </c:pt>
                <c:pt idx="1150">
                  <c:v>0.2145</c:v>
                </c:pt>
                <c:pt idx="1151">
                  <c:v>0.214</c:v>
                </c:pt>
                <c:pt idx="1152">
                  <c:v>0.21340000000000001</c:v>
                </c:pt>
                <c:pt idx="1153">
                  <c:v>0.21279999999999999</c:v>
                </c:pt>
                <c:pt idx="1154">
                  <c:v>0.21210000000000001</c:v>
                </c:pt>
                <c:pt idx="1155">
                  <c:v>0.21129999999999999</c:v>
                </c:pt>
                <c:pt idx="1156">
                  <c:v>0.21049999999999999</c:v>
                </c:pt>
                <c:pt idx="1157">
                  <c:v>0.20979999999999999</c:v>
                </c:pt>
                <c:pt idx="1158">
                  <c:v>0.20899999999999999</c:v>
                </c:pt>
                <c:pt idx="1159">
                  <c:v>0.2082</c:v>
                </c:pt>
                <c:pt idx="1160">
                  <c:v>0.20730000000000001</c:v>
                </c:pt>
                <c:pt idx="1161">
                  <c:v>0.2064</c:v>
                </c:pt>
                <c:pt idx="1162">
                  <c:v>0.2054</c:v>
                </c:pt>
                <c:pt idx="1163">
                  <c:v>0.20449999999999999</c:v>
                </c:pt>
                <c:pt idx="1164">
                  <c:v>0.20349999999999999</c:v>
                </c:pt>
                <c:pt idx="1165">
                  <c:v>0.20280000000000001</c:v>
                </c:pt>
                <c:pt idx="1166">
                  <c:v>0.2014</c:v>
                </c:pt>
                <c:pt idx="1167">
                  <c:v>0.20019999999999999</c:v>
                </c:pt>
                <c:pt idx="1168">
                  <c:v>0.19900000000000001</c:v>
                </c:pt>
                <c:pt idx="1169">
                  <c:v>0.19789999999999999</c:v>
                </c:pt>
                <c:pt idx="1170">
                  <c:v>0.19670000000000001</c:v>
                </c:pt>
                <c:pt idx="1171">
                  <c:v>0.19550000000000001</c:v>
                </c:pt>
                <c:pt idx="1172">
                  <c:v>0.19420000000000001</c:v>
                </c:pt>
                <c:pt idx="1173">
                  <c:v>0.19289999999999999</c:v>
                </c:pt>
                <c:pt idx="1174">
                  <c:v>0.1915</c:v>
                </c:pt>
                <c:pt idx="1175">
                  <c:v>0.19020000000000001</c:v>
                </c:pt>
                <c:pt idx="1176">
                  <c:v>0.1888</c:v>
                </c:pt>
                <c:pt idx="1177">
                  <c:v>0.1875</c:v>
                </c:pt>
                <c:pt idx="1178">
                  <c:v>0.18659999999999999</c:v>
                </c:pt>
                <c:pt idx="1179">
                  <c:v>0.18509999999999999</c:v>
                </c:pt>
                <c:pt idx="1180">
                  <c:v>0.18310000000000001</c:v>
                </c:pt>
                <c:pt idx="1181">
                  <c:v>0.18160000000000001</c:v>
                </c:pt>
                <c:pt idx="1182">
                  <c:v>0.18010000000000001</c:v>
                </c:pt>
                <c:pt idx="1183">
                  <c:v>0.17860000000000001</c:v>
                </c:pt>
                <c:pt idx="1184">
                  <c:v>0.17710000000000001</c:v>
                </c:pt>
                <c:pt idx="1185">
                  <c:v>0.17549999999999999</c:v>
                </c:pt>
                <c:pt idx="1186">
                  <c:v>0.17380000000000001</c:v>
                </c:pt>
                <c:pt idx="1187">
                  <c:v>0.17219999999999999</c:v>
                </c:pt>
                <c:pt idx="1188">
                  <c:v>0.17050000000000001</c:v>
                </c:pt>
                <c:pt idx="1189">
                  <c:v>0.16889999999999999</c:v>
                </c:pt>
                <c:pt idx="1190">
                  <c:v>0.16639999999999999</c:v>
                </c:pt>
                <c:pt idx="1191">
                  <c:v>0.1656</c:v>
                </c:pt>
                <c:pt idx="1192">
                  <c:v>0.1638</c:v>
                </c:pt>
                <c:pt idx="1193">
                  <c:v>0.16200000000000001</c:v>
                </c:pt>
                <c:pt idx="1194">
                  <c:v>0.16020000000000001</c:v>
                </c:pt>
                <c:pt idx="1195">
                  <c:v>0.1585</c:v>
                </c:pt>
                <c:pt idx="1196">
                  <c:v>0.15679999999999999</c:v>
                </c:pt>
                <c:pt idx="1197">
                  <c:v>0.154</c:v>
                </c:pt>
                <c:pt idx="1198">
                  <c:v>0.1522</c:v>
                </c:pt>
                <c:pt idx="1199">
                  <c:v>0.15029999999999999</c:v>
                </c:pt>
                <c:pt idx="1200">
                  <c:v>0.14849999999999999</c:v>
                </c:pt>
                <c:pt idx="1201">
                  <c:v>0.1467</c:v>
                </c:pt>
                <c:pt idx="1202">
                  <c:v>0.1449</c:v>
                </c:pt>
                <c:pt idx="1203">
                  <c:v>0.1431</c:v>
                </c:pt>
                <c:pt idx="1204">
                  <c:v>0.14119999999999999</c:v>
                </c:pt>
                <c:pt idx="1205">
                  <c:v>0.13930000000000001</c:v>
                </c:pt>
                <c:pt idx="1206">
                  <c:v>0.13739999999999999</c:v>
                </c:pt>
                <c:pt idx="1207">
                  <c:v>0.1356</c:v>
                </c:pt>
                <c:pt idx="1208">
                  <c:v>0.13370000000000001</c:v>
                </c:pt>
                <c:pt idx="1209">
                  <c:v>0.13189999999999999</c:v>
                </c:pt>
                <c:pt idx="1210">
                  <c:v>0.13</c:v>
                </c:pt>
                <c:pt idx="1211">
                  <c:v>0.12809999999999999</c:v>
                </c:pt>
                <c:pt idx="1212">
                  <c:v>0.12620000000000001</c:v>
                </c:pt>
                <c:pt idx="1213">
                  <c:v>0.1244</c:v>
                </c:pt>
                <c:pt idx="1214">
                  <c:v>0.1225</c:v>
                </c:pt>
                <c:pt idx="1215">
                  <c:v>0.1207</c:v>
                </c:pt>
                <c:pt idx="1216">
                  <c:v>0.11890000000000001</c:v>
                </c:pt>
                <c:pt idx="1217">
                  <c:v>0.11700000000000001</c:v>
                </c:pt>
                <c:pt idx="1218">
                  <c:v>0.1152</c:v>
                </c:pt>
                <c:pt idx="1219">
                  <c:v>0.1133</c:v>
                </c:pt>
                <c:pt idx="1220">
                  <c:v>0.1115</c:v>
                </c:pt>
                <c:pt idx="1221">
                  <c:v>0.10979999999999999</c:v>
                </c:pt>
                <c:pt idx="1222">
                  <c:v>0.108</c:v>
                </c:pt>
                <c:pt idx="1223">
                  <c:v>0.1062</c:v>
                </c:pt>
                <c:pt idx="1224">
                  <c:v>0.10440000000000001</c:v>
                </c:pt>
                <c:pt idx="1225">
                  <c:v>0.10249999999999999</c:v>
                </c:pt>
                <c:pt idx="1226">
                  <c:v>0.1008</c:v>
                </c:pt>
                <c:pt idx="1227">
                  <c:v>9.912E-2</c:v>
                </c:pt>
                <c:pt idx="1228">
                  <c:v>9.7460000000000005E-2</c:v>
                </c:pt>
                <c:pt idx="1229">
                  <c:v>9.5759999999999998E-2</c:v>
                </c:pt>
                <c:pt idx="1230">
                  <c:v>9.4009999999999996E-2</c:v>
                </c:pt>
                <c:pt idx="1231">
                  <c:v>9.2249999999999999E-2</c:v>
                </c:pt>
                <c:pt idx="1232">
                  <c:v>9.0539999999999995E-2</c:v>
                </c:pt>
                <c:pt idx="1233">
                  <c:v>8.8900000000000007E-2</c:v>
                </c:pt>
                <c:pt idx="1234">
                  <c:v>8.7319999999999995E-2</c:v>
                </c:pt>
                <c:pt idx="1235">
                  <c:v>8.5709999999999995E-2</c:v>
                </c:pt>
                <c:pt idx="1236">
                  <c:v>8.405E-2</c:v>
                </c:pt>
                <c:pt idx="1237">
                  <c:v>8.2379999999999995E-2</c:v>
                </c:pt>
                <c:pt idx="1238">
                  <c:v>8.0759999999999998E-2</c:v>
                </c:pt>
                <c:pt idx="1239">
                  <c:v>7.9200000000000007E-2</c:v>
                </c:pt>
                <c:pt idx="1240">
                  <c:v>7.7719999999999997E-2</c:v>
                </c:pt>
                <c:pt idx="1241">
                  <c:v>7.6280000000000001E-2</c:v>
                </c:pt>
                <c:pt idx="1242">
                  <c:v>7.4770000000000003E-2</c:v>
                </c:pt>
                <c:pt idx="1243">
                  <c:v>7.324E-2</c:v>
                </c:pt>
                <c:pt idx="1244">
                  <c:v>7.1709999999999996E-2</c:v>
                </c:pt>
                <c:pt idx="1245">
                  <c:v>7.0230000000000001E-2</c:v>
                </c:pt>
                <c:pt idx="1246">
                  <c:v>6.8849999999999995E-2</c:v>
                </c:pt>
                <c:pt idx="1247">
                  <c:v>6.7530000000000007E-2</c:v>
                </c:pt>
                <c:pt idx="1248">
                  <c:v>6.6199999999999995E-2</c:v>
                </c:pt>
                <c:pt idx="1249">
                  <c:v>6.4829999999999999E-2</c:v>
                </c:pt>
                <c:pt idx="1250">
                  <c:v>6.4229999999999995E-2</c:v>
                </c:pt>
                <c:pt idx="1251">
                  <c:v>6.2109999999999999E-2</c:v>
                </c:pt>
                <c:pt idx="1252">
                  <c:v>6.0839999999999998E-2</c:v>
                </c:pt>
                <c:pt idx="1253">
                  <c:v>5.9650000000000002E-2</c:v>
                </c:pt>
                <c:pt idx="1254">
                  <c:v>5.8479999999999997E-2</c:v>
                </c:pt>
                <c:pt idx="1255">
                  <c:v>5.7259999999999998E-2</c:v>
                </c:pt>
                <c:pt idx="1256">
                  <c:v>5.602E-2</c:v>
                </c:pt>
                <c:pt idx="1257">
                  <c:v>5.5489999999999998E-2</c:v>
                </c:pt>
                <c:pt idx="1258">
                  <c:v>5.4289999999999998E-2</c:v>
                </c:pt>
                <c:pt idx="1259">
                  <c:v>5.3179999999999998E-2</c:v>
                </c:pt>
                <c:pt idx="1260">
                  <c:v>5.2170000000000001E-2</c:v>
                </c:pt>
                <c:pt idx="1261">
                  <c:v>5.1119999999999999E-2</c:v>
                </c:pt>
                <c:pt idx="1262">
                  <c:v>5.0009999999999999E-2</c:v>
                </c:pt>
                <c:pt idx="1263">
                  <c:v>4.8890000000000003E-2</c:v>
                </c:pt>
                <c:pt idx="1264">
                  <c:v>4.7789999999999999E-2</c:v>
                </c:pt>
                <c:pt idx="1265">
                  <c:v>4.6789999999999998E-2</c:v>
                </c:pt>
                <c:pt idx="1266">
                  <c:v>4.589E-2</c:v>
                </c:pt>
                <c:pt idx="1267">
                  <c:v>4.4979999999999999E-2</c:v>
                </c:pt>
                <c:pt idx="1268">
                  <c:v>4.4040000000000003E-2</c:v>
                </c:pt>
                <c:pt idx="1269">
                  <c:v>4.3069999999999997E-2</c:v>
                </c:pt>
                <c:pt idx="1270">
                  <c:v>4.2119999999999998E-2</c:v>
                </c:pt>
                <c:pt idx="1271">
                  <c:v>4.1230000000000003E-2</c:v>
                </c:pt>
                <c:pt idx="1272">
                  <c:v>4.0460000000000003E-2</c:v>
                </c:pt>
                <c:pt idx="1273">
                  <c:v>3.9750000000000001E-2</c:v>
                </c:pt>
                <c:pt idx="1274">
                  <c:v>3.8960000000000002E-2</c:v>
                </c:pt>
                <c:pt idx="1275">
                  <c:v>3.8159999999999999E-2</c:v>
                </c:pt>
                <c:pt idx="1276">
                  <c:v>3.7339999999999998E-2</c:v>
                </c:pt>
                <c:pt idx="1277">
                  <c:v>3.6540000000000003E-2</c:v>
                </c:pt>
                <c:pt idx="1278">
                  <c:v>3.5799999999999998E-2</c:v>
                </c:pt>
                <c:pt idx="1279">
                  <c:v>3.5159999999999997E-2</c:v>
                </c:pt>
                <c:pt idx="1280">
                  <c:v>3.4529999999999998E-2</c:v>
                </c:pt>
                <c:pt idx="1281">
                  <c:v>3.3829999999999999E-2</c:v>
                </c:pt>
                <c:pt idx="1282">
                  <c:v>3.3110000000000001E-2</c:v>
                </c:pt>
                <c:pt idx="1283">
                  <c:v>3.2419999999999997E-2</c:v>
                </c:pt>
                <c:pt idx="1284">
                  <c:v>3.1789999999999999E-2</c:v>
                </c:pt>
                <c:pt idx="1285">
                  <c:v>3.1269999999999999E-2</c:v>
                </c:pt>
                <c:pt idx="1286">
                  <c:v>3.074E-2</c:v>
                </c:pt>
                <c:pt idx="1287">
                  <c:v>3.015E-2</c:v>
                </c:pt>
                <c:pt idx="1288">
                  <c:v>2.9479999999999999E-2</c:v>
                </c:pt>
                <c:pt idx="1289">
                  <c:v>2.8819999999999998E-2</c:v>
                </c:pt>
                <c:pt idx="1290">
                  <c:v>2.8240000000000001E-2</c:v>
                </c:pt>
                <c:pt idx="1291">
                  <c:v>2.776E-2</c:v>
                </c:pt>
                <c:pt idx="1292">
                  <c:v>2.733E-2</c:v>
                </c:pt>
                <c:pt idx="1293">
                  <c:v>2.6839999999999999E-2</c:v>
                </c:pt>
                <c:pt idx="1294">
                  <c:v>2.6239999999999999E-2</c:v>
                </c:pt>
                <c:pt idx="1295">
                  <c:v>2.5649999999999999E-2</c:v>
                </c:pt>
                <c:pt idx="1296">
                  <c:v>2.511E-2</c:v>
                </c:pt>
                <c:pt idx="1297">
                  <c:v>2.469E-2</c:v>
                </c:pt>
                <c:pt idx="1298">
                  <c:v>2.4330000000000001E-2</c:v>
                </c:pt>
                <c:pt idx="1299">
                  <c:v>2.3949999999999999E-2</c:v>
                </c:pt>
                <c:pt idx="1300">
                  <c:v>2.3519999999999999E-2</c:v>
                </c:pt>
                <c:pt idx="1301">
                  <c:v>2.3050000000000001E-2</c:v>
                </c:pt>
                <c:pt idx="1302">
                  <c:v>2.2610000000000002E-2</c:v>
                </c:pt>
                <c:pt idx="1303">
                  <c:v>2.2239999999999999E-2</c:v>
                </c:pt>
                <c:pt idx="1304">
                  <c:v>2.1950000000000001E-2</c:v>
                </c:pt>
                <c:pt idx="1305">
                  <c:v>2.1690000000000001E-2</c:v>
                </c:pt>
                <c:pt idx="1306">
                  <c:v>2.138E-2</c:v>
                </c:pt>
                <c:pt idx="1307">
                  <c:v>2.1000000000000001E-2</c:v>
                </c:pt>
                <c:pt idx="1308">
                  <c:v>2.0590000000000001E-2</c:v>
                </c:pt>
                <c:pt idx="1309">
                  <c:v>2.0250000000000001E-2</c:v>
                </c:pt>
                <c:pt idx="1310">
                  <c:v>2.001E-2</c:v>
                </c:pt>
                <c:pt idx="1311">
                  <c:v>1.9800000000000002E-2</c:v>
                </c:pt>
                <c:pt idx="1312">
                  <c:v>1.9550000000000001E-2</c:v>
                </c:pt>
                <c:pt idx="1313">
                  <c:v>1.9210000000000001E-2</c:v>
                </c:pt>
                <c:pt idx="1314">
                  <c:v>1.8839999999999999E-2</c:v>
                </c:pt>
                <c:pt idx="1315">
                  <c:v>1.848E-2</c:v>
                </c:pt>
                <c:pt idx="1316">
                  <c:v>1.822E-2</c:v>
                </c:pt>
                <c:pt idx="1317">
                  <c:v>1.804E-2</c:v>
                </c:pt>
                <c:pt idx="1318">
                  <c:v>1.787E-2</c:v>
                </c:pt>
                <c:pt idx="1319">
                  <c:v>1.7639999999999999E-2</c:v>
                </c:pt>
                <c:pt idx="1320">
                  <c:v>1.7319999999999999E-2</c:v>
                </c:pt>
                <c:pt idx="1321">
                  <c:v>1.7010000000000001E-2</c:v>
                </c:pt>
                <c:pt idx="1322">
                  <c:v>1.677E-2</c:v>
                </c:pt>
                <c:pt idx="1323">
                  <c:v>1.66E-2</c:v>
                </c:pt>
                <c:pt idx="1324">
                  <c:v>1.6490000000000001E-2</c:v>
                </c:pt>
                <c:pt idx="1325">
                  <c:v>1.6369999999999999E-2</c:v>
                </c:pt>
                <c:pt idx="1326">
                  <c:v>1.6209999999999999E-2</c:v>
                </c:pt>
                <c:pt idx="1327">
                  <c:v>1.6E-2</c:v>
                </c:pt>
                <c:pt idx="1328">
                  <c:v>1.5800000000000002E-2</c:v>
                </c:pt>
                <c:pt idx="1329">
                  <c:v>1.566E-2</c:v>
                </c:pt>
                <c:pt idx="1330">
                  <c:v>1.5570000000000001E-2</c:v>
                </c:pt>
                <c:pt idx="1331">
                  <c:v>1.5480000000000001E-2</c:v>
                </c:pt>
                <c:pt idx="1332">
                  <c:v>1.536E-2</c:v>
                </c:pt>
                <c:pt idx="1333">
                  <c:v>1.519E-2</c:v>
                </c:pt>
                <c:pt idx="1334">
                  <c:v>1.5010000000000001E-2</c:v>
                </c:pt>
                <c:pt idx="1335">
                  <c:v>1.486E-2</c:v>
                </c:pt>
                <c:pt idx="1336">
                  <c:v>1.473E-2</c:v>
                </c:pt>
                <c:pt idx="1337">
                  <c:v>1.464E-2</c:v>
                </c:pt>
                <c:pt idx="1338">
                  <c:v>1.4579999999999999E-2</c:v>
                </c:pt>
                <c:pt idx="1339">
                  <c:v>1.4489999999999999E-2</c:v>
                </c:pt>
                <c:pt idx="1340">
                  <c:v>1.435E-2</c:v>
                </c:pt>
                <c:pt idx="1341">
                  <c:v>1.423E-2</c:v>
                </c:pt>
                <c:pt idx="1342">
                  <c:v>1.414E-2</c:v>
                </c:pt>
                <c:pt idx="1343">
                  <c:v>1.409E-2</c:v>
                </c:pt>
                <c:pt idx="1344">
                  <c:v>1.405E-2</c:v>
                </c:pt>
                <c:pt idx="1345">
                  <c:v>1.3990000000000001E-2</c:v>
                </c:pt>
                <c:pt idx="1346">
                  <c:v>1.387E-2</c:v>
                </c:pt>
                <c:pt idx="1347">
                  <c:v>1.3729999999999999E-2</c:v>
                </c:pt>
                <c:pt idx="1348">
                  <c:v>1.3639999999999999E-2</c:v>
                </c:pt>
                <c:pt idx="1349">
                  <c:v>1.359E-2</c:v>
                </c:pt>
                <c:pt idx="1350">
                  <c:v>1.357E-2</c:v>
                </c:pt>
                <c:pt idx="1351">
                  <c:v>1.357E-2</c:v>
                </c:pt>
                <c:pt idx="1352">
                  <c:v>1.355E-2</c:v>
                </c:pt>
                <c:pt idx="1353">
                  <c:v>1.349E-2</c:v>
                </c:pt>
                <c:pt idx="1354">
                  <c:v>1.338E-2</c:v>
                </c:pt>
                <c:pt idx="1355">
                  <c:v>1.3299999999999999E-2</c:v>
                </c:pt>
                <c:pt idx="1356">
                  <c:v>1.323E-2</c:v>
                </c:pt>
                <c:pt idx="1357">
                  <c:v>1.3180000000000001E-2</c:v>
                </c:pt>
                <c:pt idx="1358">
                  <c:v>1.311E-2</c:v>
                </c:pt>
                <c:pt idx="1359">
                  <c:v>1.3010000000000001E-2</c:v>
                </c:pt>
                <c:pt idx="1360">
                  <c:v>1.2880000000000001E-2</c:v>
                </c:pt>
                <c:pt idx="1361">
                  <c:v>1.2760000000000001E-2</c:v>
                </c:pt>
                <c:pt idx="1362">
                  <c:v>1.2670000000000001E-2</c:v>
                </c:pt>
                <c:pt idx="1363">
                  <c:v>1.261E-2</c:v>
                </c:pt>
                <c:pt idx="1364">
                  <c:v>1.257E-2</c:v>
                </c:pt>
                <c:pt idx="1365">
                  <c:v>1.256E-2</c:v>
                </c:pt>
                <c:pt idx="1366">
                  <c:v>1.251E-2</c:v>
                </c:pt>
                <c:pt idx="1367">
                  <c:v>1.244E-2</c:v>
                </c:pt>
                <c:pt idx="1368">
                  <c:v>1.238E-2</c:v>
                </c:pt>
                <c:pt idx="1369">
                  <c:v>1.234E-2</c:v>
                </c:pt>
                <c:pt idx="1370">
                  <c:v>1.2319999999999999E-2</c:v>
                </c:pt>
                <c:pt idx="1371">
                  <c:v>1.231E-2</c:v>
                </c:pt>
                <c:pt idx="1372">
                  <c:v>1.231E-2</c:v>
                </c:pt>
                <c:pt idx="1373">
                  <c:v>1.2290000000000001E-2</c:v>
                </c:pt>
                <c:pt idx="1374">
                  <c:v>1.227E-2</c:v>
                </c:pt>
                <c:pt idx="1375">
                  <c:v>1.227E-2</c:v>
                </c:pt>
                <c:pt idx="1376">
                  <c:v>1.226E-2</c:v>
                </c:pt>
                <c:pt idx="1377">
                  <c:v>1.227E-2</c:v>
                </c:pt>
                <c:pt idx="1378">
                  <c:v>1.2279999999999999E-2</c:v>
                </c:pt>
                <c:pt idx="1379">
                  <c:v>1.2279999999999999E-2</c:v>
                </c:pt>
                <c:pt idx="1380">
                  <c:v>1.225E-2</c:v>
                </c:pt>
                <c:pt idx="1381">
                  <c:v>1.2200000000000001E-2</c:v>
                </c:pt>
                <c:pt idx="1382">
                  <c:v>1.217E-2</c:v>
                </c:pt>
                <c:pt idx="1383">
                  <c:v>1.2109999999999999E-2</c:v>
                </c:pt>
                <c:pt idx="1384">
                  <c:v>1.208E-2</c:v>
                </c:pt>
                <c:pt idx="1385">
                  <c:v>1.208E-2</c:v>
                </c:pt>
                <c:pt idx="1386">
                  <c:v>1.2070000000000001E-2</c:v>
                </c:pt>
                <c:pt idx="1387">
                  <c:v>1.208E-2</c:v>
                </c:pt>
                <c:pt idx="1388">
                  <c:v>1.2070000000000001E-2</c:v>
                </c:pt>
                <c:pt idx="1389">
                  <c:v>1.2030000000000001E-2</c:v>
                </c:pt>
                <c:pt idx="1390">
                  <c:v>1.1950000000000001E-2</c:v>
                </c:pt>
                <c:pt idx="1391">
                  <c:v>1.192E-2</c:v>
                </c:pt>
                <c:pt idx="1392">
                  <c:v>1.193E-2</c:v>
                </c:pt>
                <c:pt idx="1393">
                  <c:v>1.1939999999999999E-2</c:v>
                </c:pt>
                <c:pt idx="1394">
                  <c:v>1.1979999999999999E-2</c:v>
                </c:pt>
                <c:pt idx="1395">
                  <c:v>1.2E-2</c:v>
                </c:pt>
                <c:pt idx="1396">
                  <c:v>1.1950000000000001E-2</c:v>
                </c:pt>
                <c:pt idx="1397">
                  <c:v>1.1950000000000001E-2</c:v>
                </c:pt>
                <c:pt idx="1398">
                  <c:v>1.193E-2</c:v>
                </c:pt>
                <c:pt idx="1399">
                  <c:v>1.1950000000000001E-2</c:v>
                </c:pt>
                <c:pt idx="1400">
                  <c:v>1.201E-2</c:v>
                </c:pt>
                <c:pt idx="1401">
                  <c:v>1.209E-2</c:v>
                </c:pt>
                <c:pt idx="1402">
                  <c:v>1.208E-2</c:v>
                </c:pt>
                <c:pt idx="1403">
                  <c:v>1.2019999999999999E-2</c:v>
                </c:pt>
                <c:pt idx="1404">
                  <c:v>1.1939999999999999E-2</c:v>
                </c:pt>
                <c:pt idx="1405">
                  <c:v>1.189E-2</c:v>
                </c:pt>
                <c:pt idx="1406">
                  <c:v>1.192E-2</c:v>
                </c:pt>
                <c:pt idx="1407">
                  <c:v>1.1979999999999999E-2</c:v>
                </c:pt>
                <c:pt idx="1408">
                  <c:v>1.201E-2</c:v>
                </c:pt>
                <c:pt idx="1409">
                  <c:v>1.1939999999999999E-2</c:v>
                </c:pt>
                <c:pt idx="1410">
                  <c:v>1.1849999999999999E-2</c:v>
                </c:pt>
                <c:pt idx="1411">
                  <c:v>1.1780000000000001E-2</c:v>
                </c:pt>
                <c:pt idx="1412">
                  <c:v>1.1780000000000001E-2</c:v>
                </c:pt>
                <c:pt idx="1413">
                  <c:v>1.1860000000000001E-2</c:v>
                </c:pt>
                <c:pt idx="1414">
                  <c:v>1.1900000000000001E-2</c:v>
                </c:pt>
                <c:pt idx="1415">
                  <c:v>1.188E-2</c:v>
                </c:pt>
                <c:pt idx="1416">
                  <c:v>1.176E-2</c:v>
                </c:pt>
                <c:pt idx="1417">
                  <c:v>1.167E-2</c:v>
                </c:pt>
                <c:pt idx="1418">
                  <c:v>1.158E-2</c:v>
                </c:pt>
                <c:pt idx="1419">
                  <c:v>1.158E-2</c:v>
                </c:pt>
                <c:pt idx="1420">
                  <c:v>1.1639999999999999E-2</c:v>
                </c:pt>
                <c:pt idx="1421">
                  <c:v>1.1679999999999999E-2</c:v>
                </c:pt>
                <c:pt idx="1422">
                  <c:v>1.163E-2</c:v>
                </c:pt>
                <c:pt idx="1423">
                  <c:v>1.153E-2</c:v>
                </c:pt>
                <c:pt idx="1424">
                  <c:v>1.145E-2</c:v>
                </c:pt>
                <c:pt idx="1425">
                  <c:v>1.145E-2</c:v>
                </c:pt>
                <c:pt idx="1426">
                  <c:v>1.154E-2</c:v>
                </c:pt>
                <c:pt idx="1427">
                  <c:v>1.1599999999999999E-2</c:v>
                </c:pt>
                <c:pt idx="1428">
                  <c:v>1.162E-2</c:v>
                </c:pt>
                <c:pt idx="1429">
                  <c:v>1.149E-2</c:v>
                </c:pt>
                <c:pt idx="1430">
                  <c:v>1.14E-2</c:v>
                </c:pt>
                <c:pt idx="1431">
                  <c:v>1.124E-2</c:v>
                </c:pt>
                <c:pt idx="1432">
                  <c:v>1.124E-2</c:v>
                </c:pt>
                <c:pt idx="1433">
                  <c:v>1.1310000000000001E-2</c:v>
                </c:pt>
                <c:pt idx="1434">
                  <c:v>1.133E-2</c:v>
                </c:pt>
                <c:pt idx="1435">
                  <c:v>1.128E-2</c:v>
                </c:pt>
                <c:pt idx="1436">
                  <c:v>1.116E-2</c:v>
                </c:pt>
                <c:pt idx="1437">
                  <c:v>1.103E-2</c:v>
                </c:pt>
                <c:pt idx="1438">
                  <c:v>1.0970000000000001E-2</c:v>
                </c:pt>
                <c:pt idx="1439">
                  <c:v>1.1010000000000001E-2</c:v>
                </c:pt>
                <c:pt idx="1440">
                  <c:v>1.108E-2</c:v>
                </c:pt>
                <c:pt idx="1441">
                  <c:v>1.108E-2</c:v>
                </c:pt>
                <c:pt idx="1442">
                  <c:v>1.099E-2</c:v>
                </c:pt>
                <c:pt idx="1443">
                  <c:v>1.085E-2</c:v>
                </c:pt>
                <c:pt idx="1444">
                  <c:v>1.072E-2</c:v>
                </c:pt>
                <c:pt idx="1445">
                  <c:v>1.0659999999999999E-2</c:v>
                </c:pt>
                <c:pt idx="1446">
                  <c:v>1.0710000000000001E-2</c:v>
                </c:pt>
                <c:pt idx="1447">
                  <c:v>1.078E-2</c:v>
                </c:pt>
                <c:pt idx="1448">
                  <c:v>1.0800000000000001E-2</c:v>
                </c:pt>
                <c:pt idx="1449">
                  <c:v>1.076E-2</c:v>
                </c:pt>
                <c:pt idx="1450">
                  <c:v>1.0670000000000001E-2</c:v>
                </c:pt>
                <c:pt idx="1451">
                  <c:v>1.061E-2</c:v>
                </c:pt>
                <c:pt idx="1452">
                  <c:v>1.064E-2</c:v>
                </c:pt>
                <c:pt idx="1453">
                  <c:v>1.073E-2</c:v>
                </c:pt>
                <c:pt idx="1454">
                  <c:v>1.0800000000000001E-2</c:v>
                </c:pt>
                <c:pt idx="1455">
                  <c:v>1.078E-2</c:v>
                </c:pt>
                <c:pt idx="1456">
                  <c:v>1.076E-2</c:v>
                </c:pt>
                <c:pt idx="1457">
                  <c:v>1.064E-2</c:v>
                </c:pt>
                <c:pt idx="1458">
                  <c:v>1.064E-2</c:v>
                </c:pt>
                <c:pt idx="1459">
                  <c:v>1.072E-2</c:v>
                </c:pt>
                <c:pt idx="1460">
                  <c:v>1.0840000000000001E-2</c:v>
                </c:pt>
                <c:pt idx="1461">
                  <c:v>1.09E-2</c:v>
                </c:pt>
                <c:pt idx="1462">
                  <c:v>1.0829999999999999E-2</c:v>
                </c:pt>
                <c:pt idx="1463">
                  <c:v>1.0749999999999999E-2</c:v>
                </c:pt>
                <c:pt idx="1464">
                  <c:v>1.0659999999999999E-2</c:v>
                </c:pt>
                <c:pt idx="1465">
                  <c:v>1.065E-2</c:v>
                </c:pt>
                <c:pt idx="1466">
                  <c:v>1.072E-2</c:v>
                </c:pt>
                <c:pt idx="1467">
                  <c:v>1.078E-2</c:v>
                </c:pt>
                <c:pt idx="1468">
                  <c:v>1.077E-2</c:v>
                </c:pt>
                <c:pt idx="1469">
                  <c:v>1.068E-2</c:v>
                </c:pt>
                <c:pt idx="1470">
                  <c:v>1.06E-2</c:v>
                </c:pt>
                <c:pt idx="1471">
                  <c:v>1.056E-2</c:v>
                </c:pt>
                <c:pt idx="1472">
                  <c:v>1.055E-2</c:v>
                </c:pt>
                <c:pt idx="1473">
                  <c:v>1.0630000000000001E-2</c:v>
                </c:pt>
                <c:pt idx="1474">
                  <c:v>1.078E-2</c:v>
                </c:pt>
                <c:pt idx="1475">
                  <c:v>1.076E-2</c:v>
                </c:pt>
                <c:pt idx="1476">
                  <c:v>1.0749999999999999E-2</c:v>
                </c:pt>
                <c:pt idx="1477">
                  <c:v>1.0630000000000001E-2</c:v>
                </c:pt>
                <c:pt idx="1478">
                  <c:v>1.059E-2</c:v>
                </c:pt>
                <c:pt idx="1479">
                  <c:v>1.064E-2</c:v>
                </c:pt>
                <c:pt idx="1480">
                  <c:v>1.073E-2</c:v>
                </c:pt>
                <c:pt idx="1481">
                  <c:v>1.0749999999999999E-2</c:v>
                </c:pt>
                <c:pt idx="1482">
                  <c:v>1.0710000000000001E-2</c:v>
                </c:pt>
                <c:pt idx="1483">
                  <c:v>1.068E-2</c:v>
                </c:pt>
                <c:pt idx="1484">
                  <c:v>1.0580000000000001E-2</c:v>
                </c:pt>
                <c:pt idx="1485">
                  <c:v>1.0500000000000001E-2</c:v>
                </c:pt>
                <c:pt idx="1486">
                  <c:v>1.055E-2</c:v>
                </c:pt>
                <c:pt idx="1487">
                  <c:v>1.0659999999999999E-2</c:v>
                </c:pt>
                <c:pt idx="1488">
                  <c:v>1.0749999999999999E-2</c:v>
                </c:pt>
                <c:pt idx="1489">
                  <c:v>1.073E-2</c:v>
                </c:pt>
                <c:pt idx="1490">
                  <c:v>1.061E-2</c:v>
                </c:pt>
                <c:pt idx="1491">
                  <c:v>1.0540000000000001E-2</c:v>
                </c:pt>
                <c:pt idx="1492">
                  <c:v>1.0529999999999999E-2</c:v>
                </c:pt>
                <c:pt idx="1493">
                  <c:v>1.0670000000000001E-2</c:v>
                </c:pt>
                <c:pt idx="1494">
                  <c:v>1.073E-2</c:v>
                </c:pt>
                <c:pt idx="1495">
                  <c:v>1.09E-2</c:v>
                </c:pt>
                <c:pt idx="1496">
                  <c:v>1.0919999999999999E-2</c:v>
                </c:pt>
                <c:pt idx="1497">
                  <c:v>1.0880000000000001E-2</c:v>
                </c:pt>
                <c:pt idx="1498">
                  <c:v>1.086E-2</c:v>
                </c:pt>
                <c:pt idx="1499">
                  <c:v>1.091E-2</c:v>
                </c:pt>
                <c:pt idx="1500">
                  <c:v>1.103E-2</c:v>
                </c:pt>
                <c:pt idx="1501">
                  <c:v>1.116E-2</c:v>
                </c:pt>
                <c:pt idx="1502">
                  <c:v>1.123E-2</c:v>
                </c:pt>
                <c:pt idx="1503">
                  <c:v>1.1209999999999999E-2</c:v>
                </c:pt>
                <c:pt idx="1504">
                  <c:v>1.1140000000000001E-2</c:v>
                </c:pt>
                <c:pt idx="1505">
                  <c:v>1.111E-2</c:v>
                </c:pt>
                <c:pt idx="1506">
                  <c:v>1.1140000000000001E-2</c:v>
                </c:pt>
                <c:pt idx="1507">
                  <c:v>1.1220000000000001E-2</c:v>
                </c:pt>
                <c:pt idx="1508">
                  <c:v>1.1350000000000001E-2</c:v>
                </c:pt>
                <c:pt idx="1509">
                  <c:v>1.1440000000000001E-2</c:v>
                </c:pt>
                <c:pt idx="1510">
                  <c:v>1.1469999999999999E-2</c:v>
                </c:pt>
                <c:pt idx="1511">
                  <c:v>1.1429999999999999E-2</c:v>
                </c:pt>
                <c:pt idx="1512">
                  <c:v>1.142E-2</c:v>
                </c:pt>
                <c:pt idx="1513">
                  <c:v>1.145E-2</c:v>
                </c:pt>
                <c:pt idx="1514">
                  <c:v>1.153E-2</c:v>
                </c:pt>
                <c:pt idx="1515">
                  <c:v>1.1639999999999999E-2</c:v>
                </c:pt>
                <c:pt idx="1516">
                  <c:v>1.1730000000000001E-2</c:v>
                </c:pt>
                <c:pt idx="1517">
                  <c:v>1.1730000000000001E-2</c:v>
                </c:pt>
                <c:pt idx="1518">
                  <c:v>1.1780000000000001E-2</c:v>
                </c:pt>
                <c:pt idx="1519">
                  <c:v>1.1769999999999999E-2</c:v>
                </c:pt>
                <c:pt idx="1520">
                  <c:v>1.1809999999999999E-2</c:v>
                </c:pt>
                <c:pt idx="1521">
                  <c:v>1.1900000000000001E-2</c:v>
                </c:pt>
                <c:pt idx="1522">
                  <c:v>1.2E-2</c:v>
                </c:pt>
                <c:pt idx="1523">
                  <c:v>1.213E-2</c:v>
                </c:pt>
                <c:pt idx="1524">
                  <c:v>1.217E-2</c:v>
                </c:pt>
                <c:pt idx="1525">
                  <c:v>1.21E-2</c:v>
                </c:pt>
                <c:pt idx="1526">
                  <c:v>1.213E-2</c:v>
                </c:pt>
                <c:pt idx="1527">
                  <c:v>1.2189999999999999E-2</c:v>
                </c:pt>
                <c:pt idx="1528">
                  <c:v>1.2279999999999999E-2</c:v>
                </c:pt>
                <c:pt idx="1529">
                  <c:v>1.2370000000000001E-2</c:v>
                </c:pt>
                <c:pt idx="1530">
                  <c:v>1.247E-2</c:v>
                </c:pt>
                <c:pt idx="1531">
                  <c:v>1.259E-2</c:v>
                </c:pt>
                <c:pt idx="1532">
                  <c:v>1.2699999999999999E-2</c:v>
                </c:pt>
                <c:pt idx="1533">
                  <c:v>1.2789999999999999E-2</c:v>
                </c:pt>
                <c:pt idx="1534">
                  <c:v>1.282E-2</c:v>
                </c:pt>
                <c:pt idx="1535">
                  <c:v>1.2959999999999999E-2</c:v>
                </c:pt>
                <c:pt idx="1536">
                  <c:v>1.302E-2</c:v>
                </c:pt>
                <c:pt idx="1537">
                  <c:v>1.304E-2</c:v>
                </c:pt>
                <c:pt idx="1538">
                  <c:v>1.312E-2</c:v>
                </c:pt>
                <c:pt idx="1539">
                  <c:v>1.323E-2</c:v>
                </c:pt>
                <c:pt idx="1540">
                  <c:v>1.337E-2</c:v>
                </c:pt>
                <c:pt idx="1541">
                  <c:v>1.362E-2</c:v>
                </c:pt>
                <c:pt idx="1542">
                  <c:v>1.37E-2</c:v>
                </c:pt>
                <c:pt idx="1543">
                  <c:v>1.379E-2</c:v>
                </c:pt>
                <c:pt idx="1544">
                  <c:v>1.383E-2</c:v>
                </c:pt>
                <c:pt idx="1545">
                  <c:v>1.3809999999999999E-2</c:v>
                </c:pt>
                <c:pt idx="1546">
                  <c:v>1.3899999999999999E-2</c:v>
                </c:pt>
                <c:pt idx="1547">
                  <c:v>1.409E-2</c:v>
                </c:pt>
                <c:pt idx="1548">
                  <c:v>1.423E-2</c:v>
                </c:pt>
                <c:pt idx="1549">
                  <c:v>1.4460000000000001E-2</c:v>
                </c:pt>
                <c:pt idx="1550">
                  <c:v>1.447E-2</c:v>
                </c:pt>
                <c:pt idx="1551">
                  <c:v>1.443E-2</c:v>
                </c:pt>
                <c:pt idx="1552">
                  <c:v>1.438E-2</c:v>
                </c:pt>
                <c:pt idx="1553">
                  <c:v>1.44E-2</c:v>
                </c:pt>
                <c:pt idx="1554">
                  <c:v>1.4590000000000001E-2</c:v>
                </c:pt>
                <c:pt idx="1555">
                  <c:v>1.47E-2</c:v>
                </c:pt>
                <c:pt idx="1556">
                  <c:v>1.477E-2</c:v>
                </c:pt>
                <c:pt idx="1557">
                  <c:v>1.4749999999999999E-2</c:v>
                </c:pt>
                <c:pt idx="1558">
                  <c:v>1.4710000000000001E-2</c:v>
                </c:pt>
                <c:pt idx="1559">
                  <c:v>1.472E-2</c:v>
                </c:pt>
                <c:pt idx="1560">
                  <c:v>1.4840000000000001E-2</c:v>
                </c:pt>
                <c:pt idx="1561">
                  <c:v>1.5049999999999999E-2</c:v>
                </c:pt>
                <c:pt idx="1562">
                  <c:v>1.5169999999999999E-2</c:v>
                </c:pt>
                <c:pt idx="1563">
                  <c:v>1.5350000000000001E-2</c:v>
                </c:pt>
                <c:pt idx="1564">
                  <c:v>1.5339999999999999E-2</c:v>
                </c:pt>
                <c:pt idx="1565">
                  <c:v>1.5299999999999999E-2</c:v>
                </c:pt>
                <c:pt idx="1566">
                  <c:v>1.532E-2</c:v>
                </c:pt>
                <c:pt idx="1567">
                  <c:v>1.5469999999999999E-2</c:v>
                </c:pt>
                <c:pt idx="1568">
                  <c:v>1.567E-2</c:v>
                </c:pt>
                <c:pt idx="1569">
                  <c:v>1.585E-2</c:v>
                </c:pt>
                <c:pt idx="1570">
                  <c:v>1.5910000000000001E-2</c:v>
                </c:pt>
                <c:pt idx="1571">
                  <c:v>1.585E-2</c:v>
                </c:pt>
                <c:pt idx="1572">
                  <c:v>1.5800000000000002E-2</c:v>
                </c:pt>
                <c:pt idx="1573">
                  <c:v>1.5910000000000001E-2</c:v>
                </c:pt>
                <c:pt idx="1574">
                  <c:v>1.5990000000000001E-2</c:v>
                </c:pt>
                <c:pt idx="1575">
                  <c:v>1.618E-2</c:v>
                </c:pt>
                <c:pt idx="1576">
                  <c:v>1.6299999999999999E-2</c:v>
                </c:pt>
                <c:pt idx="1577">
                  <c:v>1.635E-2</c:v>
                </c:pt>
                <c:pt idx="1578">
                  <c:v>1.6299999999999999E-2</c:v>
                </c:pt>
                <c:pt idx="1579">
                  <c:v>1.6289999999999999E-2</c:v>
                </c:pt>
                <c:pt idx="1580">
                  <c:v>1.6379999999999999E-2</c:v>
                </c:pt>
                <c:pt idx="1581">
                  <c:v>1.6580000000000001E-2</c:v>
                </c:pt>
                <c:pt idx="1582">
                  <c:v>1.686E-2</c:v>
                </c:pt>
                <c:pt idx="1583">
                  <c:v>1.6930000000000001E-2</c:v>
                </c:pt>
                <c:pt idx="1584">
                  <c:v>1.6979999999999999E-2</c:v>
                </c:pt>
                <c:pt idx="1585">
                  <c:v>1.6990000000000002E-2</c:v>
                </c:pt>
                <c:pt idx="1586">
                  <c:v>1.7010000000000001E-2</c:v>
                </c:pt>
                <c:pt idx="1587">
                  <c:v>1.7149999999999999E-2</c:v>
                </c:pt>
                <c:pt idx="1588">
                  <c:v>1.737E-2</c:v>
                </c:pt>
                <c:pt idx="1589">
                  <c:v>1.7569999999999999E-2</c:v>
                </c:pt>
                <c:pt idx="1590">
                  <c:v>1.7670000000000002E-2</c:v>
                </c:pt>
                <c:pt idx="1591">
                  <c:v>1.7739999999999999E-2</c:v>
                </c:pt>
                <c:pt idx="1592">
                  <c:v>1.7780000000000001E-2</c:v>
                </c:pt>
                <c:pt idx="1593">
                  <c:v>1.7860000000000001E-2</c:v>
                </c:pt>
                <c:pt idx="1594">
                  <c:v>1.8069999999999999E-2</c:v>
                </c:pt>
                <c:pt idx="1595">
                  <c:v>1.8409999999999999E-2</c:v>
                </c:pt>
                <c:pt idx="1596">
                  <c:v>1.8579999999999999E-2</c:v>
                </c:pt>
                <c:pt idx="1597">
                  <c:v>1.873E-2</c:v>
                </c:pt>
                <c:pt idx="1598">
                  <c:v>1.881E-2</c:v>
                </c:pt>
                <c:pt idx="1599">
                  <c:v>1.8870000000000001E-2</c:v>
                </c:pt>
                <c:pt idx="1600">
                  <c:v>1.9019999999999999E-2</c:v>
                </c:pt>
                <c:pt idx="1601">
                  <c:v>1.9279999999999999E-2</c:v>
                </c:pt>
                <c:pt idx="1602">
                  <c:v>1.9550000000000001E-2</c:v>
                </c:pt>
                <c:pt idx="1603">
                  <c:v>1.975E-2</c:v>
                </c:pt>
                <c:pt idx="1604">
                  <c:v>1.9900000000000001E-2</c:v>
                </c:pt>
                <c:pt idx="1605">
                  <c:v>1.9990000000000001E-2</c:v>
                </c:pt>
                <c:pt idx="1606">
                  <c:v>2.009E-2</c:v>
                </c:pt>
                <c:pt idx="1607">
                  <c:v>2.027E-2</c:v>
                </c:pt>
                <c:pt idx="1608">
                  <c:v>2.0650000000000002E-2</c:v>
                </c:pt>
                <c:pt idx="1609">
                  <c:v>2.085E-2</c:v>
                </c:pt>
                <c:pt idx="1610">
                  <c:v>2.1069999999999998E-2</c:v>
                </c:pt>
                <c:pt idx="1611">
                  <c:v>2.1239999999999998E-2</c:v>
                </c:pt>
                <c:pt idx="1612">
                  <c:v>2.137E-2</c:v>
                </c:pt>
                <c:pt idx="1613">
                  <c:v>2.1579999999999998E-2</c:v>
                </c:pt>
                <c:pt idx="1614">
                  <c:v>2.1770000000000001E-2</c:v>
                </c:pt>
                <c:pt idx="1615">
                  <c:v>2.2120000000000001E-2</c:v>
                </c:pt>
                <c:pt idx="1616">
                  <c:v>2.2460000000000001E-2</c:v>
                </c:pt>
                <c:pt idx="1617">
                  <c:v>2.2769999999999999E-2</c:v>
                </c:pt>
                <c:pt idx="1618">
                  <c:v>2.298E-2</c:v>
                </c:pt>
                <c:pt idx="1619">
                  <c:v>2.315E-2</c:v>
                </c:pt>
                <c:pt idx="1620">
                  <c:v>2.3369999999999998E-2</c:v>
                </c:pt>
                <c:pt idx="1621">
                  <c:v>2.3640000000000001E-2</c:v>
                </c:pt>
                <c:pt idx="1622">
                  <c:v>2.41E-2</c:v>
                </c:pt>
                <c:pt idx="1623">
                  <c:v>2.4240000000000001E-2</c:v>
                </c:pt>
                <c:pt idx="1624">
                  <c:v>2.4510000000000001E-2</c:v>
                </c:pt>
                <c:pt idx="1625">
                  <c:v>2.4719999999999999E-2</c:v>
                </c:pt>
                <c:pt idx="1626">
                  <c:v>2.496E-2</c:v>
                </c:pt>
                <c:pt idx="1627">
                  <c:v>2.5229999999999999E-2</c:v>
                </c:pt>
                <c:pt idx="1628">
                  <c:v>2.5489999999999999E-2</c:v>
                </c:pt>
                <c:pt idx="1629">
                  <c:v>2.5749999999999999E-2</c:v>
                </c:pt>
                <c:pt idx="1630">
                  <c:v>2.5999999999999999E-2</c:v>
                </c:pt>
                <c:pt idx="1631">
                  <c:v>2.6360000000000001E-2</c:v>
                </c:pt>
                <c:pt idx="1632">
                  <c:v>2.6499999999999999E-2</c:v>
                </c:pt>
                <c:pt idx="1633">
                  <c:v>2.6769999999999999E-2</c:v>
                </c:pt>
                <c:pt idx="1634">
                  <c:v>2.708E-2</c:v>
                </c:pt>
                <c:pt idx="1635">
                  <c:v>2.7349999999999999E-2</c:v>
                </c:pt>
                <c:pt idx="1636">
                  <c:v>2.7570000000000001E-2</c:v>
                </c:pt>
                <c:pt idx="1637">
                  <c:v>2.7789999999999999E-2</c:v>
                </c:pt>
                <c:pt idx="1638">
                  <c:v>2.8039999999999999E-2</c:v>
                </c:pt>
                <c:pt idx="1639">
                  <c:v>2.843E-2</c:v>
                </c:pt>
                <c:pt idx="1640">
                  <c:v>2.862E-2</c:v>
                </c:pt>
                <c:pt idx="1641">
                  <c:v>2.8910000000000002E-2</c:v>
                </c:pt>
                <c:pt idx="1642">
                  <c:v>2.913E-2</c:v>
                </c:pt>
                <c:pt idx="1643">
                  <c:v>2.9340000000000001E-2</c:v>
                </c:pt>
                <c:pt idx="1644">
                  <c:v>2.9600000000000001E-2</c:v>
                </c:pt>
                <c:pt idx="1645">
                  <c:v>2.9940000000000001E-2</c:v>
                </c:pt>
                <c:pt idx="1646">
                  <c:v>3.031E-2</c:v>
                </c:pt>
                <c:pt idx="1647">
                  <c:v>3.0689999999999999E-2</c:v>
                </c:pt>
                <c:pt idx="1648">
                  <c:v>3.1009999999999999E-2</c:v>
                </c:pt>
                <c:pt idx="1649">
                  <c:v>3.1230000000000001E-2</c:v>
                </c:pt>
                <c:pt idx="1650">
                  <c:v>3.143E-2</c:v>
                </c:pt>
                <c:pt idx="1651">
                  <c:v>3.1669999999999997E-2</c:v>
                </c:pt>
                <c:pt idx="1652">
                  <c:v>3.2030000000000003E-2</c:v>
                </c:pt>
                <c:pt idx="1653">
                  <c:v>3.2469999999999999E-2</c:v>
                </c:pt>
                <c:pt idx="1654">
                  <c:v>3.286E-2</c:v>
                </c:pt>
                <c:pt idx="1655">
                  <c:v>3.3149999999999999E-2</c:v>
                </c:pt>
                <c:pt idx="1656">
                  <c:v>3.3340000000000002E-2</c:v>
                </c:pt>
                <c:pt idx="1657">
                  <c:v>3.3509999999999998E-2</c:v>
                </c:pt>
                <c:pt idx="1658">
                  <c:v>3.372E-2</c:v>
                </c:pt>
                <c:pt idx="1659">
                  <c:v>3.4040000000000001E-2</c:v>
                </c:pt>
                <c:pt idx="1660">
                  <c:v>3.4450000000000001E-2</c:v>
                </c:pt>
                <c:pt idx="1661">
                  <c:v>3.4869999999999998E-2</c:v>
                </c:pt>
                <c:pt idx="1662">
                  <c:v>3.5270000000000003E-2</c:v>
                </c:pt>
                <c:pt idx="1663">
                  <c:v>3.5630000000000002E-2</c:v>
                </c:pt>
                <c:pt idx="1664">
                  <c:v>3.5990000000000001E-2</c:v>
                </c:pt>
                <c:pt idx="1665">
                  <c:v>3.6310000000000002E-2</c:v>
                </c:pt>
                <c:pt idx="1666">
                  <c:v>3.662E-2</c:v>
                </c:pt>
                <c:pt idx="1667">
                  <c:v>3.6999999999999998E-2</c:v>
                </c:pt>
                <c:pt idx="1668">
                  <c:v>3.746E-2</c:v>
                </c:pt>
                <c:pt idx="1669">
                  <c:v>3.798E-2</c:v>
                </c:pt>
                <c:pt idx="1670">
                  <c:v>3.8449999999999998E-2</c:v>
                </c:pt>
                <c:pt idx="1671">
                  <c:v>3.884E-2</c:v>
                </c:pt>
                <c:pt idx="1672">
                  <c:v>3.9140000000000001E-2</c:v>
                </c:pt>
                <c:pt idx="1673">
                  <c:v>3.9359999999999999E-2</c:v>
                </c:pt>
                <c:pt idx="1674">
                  <c:v>3.9609999999999999E-2</c:v>
                </c:pt>
                <c:pt idx="1675">
                  <c:v>3.9989999999999998E-2</c:v>
                </c:pt>
                <c:pt idx="1676">
                  <c:v>4.0480000000000002E-2</c:v>
                </c:pt>
                <c:pt idx="1677">
                  <c:v>4.095E-2</c:v>
                </c:pt>
                <c:pt idx="1678">
                  <c:v>4.1349999999999998E-2</c:v>
                </c:pt>
                <c:pt idx="1679">
                  <c:v>4.1640000000000003E-2</c:v>
                </c:pt>
                <c:pt idx="1680">
                  <c:v>4.1910000000000003E-2</c:v>
                </c:pt>
                <c:pt idx="1681">
                  <c:v>4.2189999999999998E-2</c:v>
                </c:pt>
                <c:pt idx="1682">
                  <c:v>4.249E-2</c:v>
                </c:pt>
                <c:pt idx="1683">
                  <c:v>4.2869999999999998E-2</c:v>
                </c:pt>
                <c:pt idx="1684">
                  <c:v>4.3279999999999999E-2</c:v>
                </c:pt>
                <c:pt idx="1685">
                  <c:v>4.3700000000000003E-2</c:v>
                </c:pt>
                <c:pt idx="1686">
                  <c:v>4.4080000000000001E-2</c:v>
                </c:pt>
                <c:pt idx="1687">
                  <c:v>4.4409999999999998E-2</c:v>
                </c:pt>
                <c:pt idx="1688">
                  <c:v>4.471E-2</c:v>
                </c:pt>
                <c:pt idx="1689">
                  <c:v>4.5019999999999998E-2</c:v>
                </c:pt>
                <c:pt idx="1690">
                  <c:v>4.5379999999999997E-2</c:v>
                </c:pt>
                <c:pt idx="1691">
                  <c:v>4.5719999999999997E-2</c:v>
                </c:pt>
                <c:pt idx="1692">
                  <c:v>4.6010000000000002E-2</c:v>
                </c:pt>
                <c:pt idx="1693">
                  <c:v>4.6269999999999999E-2</c:v>
                </c:pt>
                <c:pt idx="1694">
                  <c:v>4.657E-2</c:v>
                </c:pt>
                <c:pt idx="1695">
                  <c:v>4.6929999999999999E-2</c:v>
                </c:pt>
                <c:pt idx="1696">
                  <c:v>4.7309999999999998E-2</c:v>
                </c:pt>
                <c:pt idx="1697">
                  <c:v>4.7649999999999998E-2</c:v>
                </c:pt>
                <c:pt idx="1698">
                  <c:v>4.7899999999999998E-2</c:v>
                </c:pt>
                <c:pt idx="1699">
                  <c:v>4.8070000000000002E-2</c:v>
                </c:pt>
                <c:pt idx="1700">
                  <c:v>4.8210000000000003E-2</c:v>
                </c:pt>
                <c:pt idx="1701">
                  <c:v>4.8379999999999999E-2</c:v>
                </c:pt>
                <c:pt idx="1702">
                  <c:v>4.8640000000000003E-2</c:v>
                </c:pt>
                <c:pt idx="1703">
                  <c:v>4.9000000000000002E-2</c:v>
                </c:pt>
                <c:pt idx="1704">
                  <c:v>4.9320000000000003E-2</c:v>
                </c:pt>
                <c:pt idx="1705">
                  <c:v>4.9549999999999997E-2</c:v>
                </c:pt>
                <c:pt idx="1706">
                  <c:v>4.972E-2</c:v>
                </c:pt>
                <c:pt idx="1707">
                  <c:v>4.9869999999999998E-2</c:v>
                </c:pt>
                <c:pt idx="1708">
                  <c:v>5.0049999999999997E-2</c:v>
                </c:pt>
                <c:pt idx="1709">
                  <c:v>5.0299999999999997E-2</c:v>
                </c:pt>
                <c:pt idx="1710">
                  <c:v>5.0610000000000002E-2</c:v>
                </c:pt>
                <c:pt idx="1711">
                  <c:v>5.0939999999999999E-2</c:v>
                </c:pt>
                <c:pt idx="1712">
                  <c:v>5.1249999999999997E-2</c:v>
                </c:pt>
                <c:pt idx="1713">
                  <c:v>5.1479999999999998E-2</c:v>
                </c:pt>
                <c:pt idx="1714">
                  <c:v>5.1659999999999998E-2</c:v>
                </c:pt>
                <c:pt idx="1715">
                  <c:v>5.185E-2</c:v>
                </c:pt>
                <c:pt idx="1716">
                  <c:v>5.2109999999999997E-2</c:v>
                </c:pt>
                <c:pt idx="1717">
                  <c:v>5.2389999999999999E-2</c:v>
                </c:pt>
                <c:pt idx="1718">
                  <c:v>5.2690000000000001E-2</c:v>
                </c:pt>
                <c:pt idx="1719">
                  <c:v>5.2990000000000002E-2</c:v>
                </c:pt>
                <c:pt idx="1720">
                  <c:v>5.3280000000000001E-2</c:v>
                </c:pt>
                <c:pt idx="1721">
                  <c:v>5.3560000000000003E-2</c:v>
                </c:pt>
                <c:pt idx="1722">
                  <c:v>5.3809999999999997E-2</c:v>
                </c:pt>
                <c:pt idx="1723">
                  <c:v>5.407E-2</c:v>
                </c:pt>
                <c:pt idx="1724">
                  <c:v>5.4300000000000001E-2</c:v>
                </c:pt>
                <c:pt idx="1725">
                  <c:v>5.4530000000000002E-2</c:v>
                </c:pt>
                <c:pt idx="1726">
                  <c:v>5.4730000000000001E-2</c:v>
                </c:pt>
                <c:pt idx="1727">
                  <c:v>5.4940000000000003E-2</c:v>
                </c:pt>
                <c:pt idx="1728">
                  <c:v>5.5219999999999998E-2</c:v>
                </c:pt>
                <c:pt idx="1729">
                  <c:v>5.5500000000000001E-2</c:v>
                </c:pt>
                <c:pt idx="1730">
                  <c:v>5.5780000000000003E-2</c:v>
                </c:pt>
                <c:pt idx="1731">
                  <c:v>5.5960000000000003E-2</c:v>
                </c:pt>
                <c:pt idx="1732">
                  <c:v>5.6099999999999997E-2</c:v>
                </c:pt>
                <c:pt idx="1733">
                  <c:v>5.6219999999999999E-2</c:v>
                </c:pt>
                <c:pt idx="1734">
                  <c:v>5.6410000000000002E-2</c:v>
                </c:pt>
                <c:pt idx="1735">
                  <c:v>5.6730000000000003E-2</c:v>
                </c:pt>
                <c:pt idx="1736">
                  <c:v>5.7110000000000001E-2</c:v>
                </c:pt>
                <c:pt idx="1737">
                  <c:v>5.7459999999999997E-2</c:v>
                </c:pt>
                <c:pt idx="1738">
                  <c:v>5.774E-2</c:v>
                </c:pt>
                <c:pt idx="1739">
                  <c:v>5.7950000000000002E-2</c:v>
                </c:pt>
                <c:pt idx="1740">
                  <c:v>5.8130000000000001E-2</c:v>
                </c:pt>
                <c:pt idx="1741">
                  <c:v>5.8340000000000003E-2</c:v>
                </c:pt>
                <c:pt idx="1742">
                  <c:v>5.867E-2</c:v>
                </c:pt>
                <c:pt idx="1743">
                  <c:v>5.9069999999999998E-2</c:v>
                </c:pt>
                <c:pt idx="1744">
                  <c:v>5.9389999999999998E-2</c:v>
                </c:pt>
                <c:pt idx="1745">
                  <c:v>5.96E-2</c:v>
                </c:pt>
                <c:pt idx="1746">
                  <c:v>5.9720000000000002E-2</c:v>
                </c:pt>
                <c:pt idx="1747">
                  <c:v>5.985E-2</c:v>
                </c:pt>
                <c:pt idx="1748">
                  <c:v>6.0060000000000002E-2</c:v>
                </c:pt>
                <c:pt idx="1749">
                  <c:v>6.0380000000000003E-2</c:v>
                </c:pt>
                <c:pt idx="1750">
                  <c:v>6.0740000000000002E-2</c:v>
                </c:pt>
                <c:pt idx="1751">
                  <c:v>6.1030000000000001E-2</c:v>
                </c:pt>
                <c:pt idx="1752">
                  <c:v>6.1249999999999999E-2</c:v>
                </c:pt>
                <c:pt idx="1753">
                  <c:v>6.1379999999999997E-2</c:v>
                </c:pt>
                <c:pt idx="1754">
                  <c:v>6.1530000000000001E-2</c:v>
                </c:pt>
                <c:pt idx="1755">
                  <c:v>6.1749999999999999E-2</c:v>
                </c:pt>
                <c:pt idx="1756">
                  <c:v>6.2059999999999997E-2</c:v>
                </c:pt>
                <c:pt idx="1757">
                  <c:v>6.2370000000000002E-2</c:v>
                </c:pt>
                <c:pt idx="1758">
                  <c:v>6.2630000000000005E-2</c:v>
                </c:pt>
                <c:pt idx="1759">
                  <c:v>6.2810000000000005E-2</c:v>
                </c:pt>
                <c:pt idx="1760">
                  <c:v>6.293E-2</c:v>
                </c:pt>
                <c:pt idx="1761">
                  <c:v>6.3079999999999997E-2</c:v>
                </c:pt>
                <c:pt idx="1762">
                  <c:v>6.3270000000000007E-2</c:v>
                </c:pt>
                <c:pt idx="1763">
                  <c:v>6.3469999999999999E-2</c:v>
                </c:pt>
                <c:pt idx="1764">
                  <c:v>6.3700000000000007E-2</c:v>
                </c:pt>
                <c:pt idx="1765">
                  <c:v>6.3950000000000007E-2</c:v>
                </c:pt>
                <c:pt idx="1766">
                  <c:v>6.4170000000000005E-2</c:v>
                </c:pt>
                <c:pt idx="1767">
                  <c:v>6.4360000000000001E-2</c:v>
                </c:pt>
                <c:pt idx="1768">
                  <c:v>6.4600000000000005E-2</c:v>
                </c:pt>
                <c:pt idx="1769">
                  <c:v>6.4879999999999993E-2</c:v>
                </c:pt>
                <c:pt idx="1770">
                  <c:v>6.5129999999999993E-2</c:v>
                </c:pt>
                <c:pt idx="1771">
                  <c:v>6.5390000000000004E-2</c:v>
                </c:pt>
                <c:pt idx="1772">
                  <c:v>6.5640000000000004E-2</c:v>
                </c:pt>
                <c:pt idx="1773">
                  <c:v>6.5879999999999994E-2</c:v>
                </c:pt>
                <c:pt idx="1774">
                  <c:v>6.6110000000000002E-2</c:v>
                </c:pt>
                <c:pt idx="1775">
                  <c:v>6.6339999999999996E-2</c:v>
                </c:pt>
                <c:pt idx="1776">
                  <c:v>6.6589999999999996E-2</c:v>
                </c:pt>
                <c:pt idx="1777">
                  <c:v>6.6769999999999996E-2</c:v>
                </c:pt>
                <c:pt idx="1778">
                  <c:v>6.6949999999999996E-2</c:v>
                </c:pt>
                <c:pt idx="1779">
                  <c:v>6.7150000000000001E-2</c:v>
                </c:pt>
                <c:pt idx="1780">
                  <c:v>6.7369999999999999E-2</c:v>
                </c:pt>
                <c:pt idx="1781">
                  <c:v>6.7599999999999993E-2</c:v>
                </c:pt>
                <c:pt idx="1782">
                  <c:v>6.7830000000000001E-2</c:v>
                </c:pt>
                <c:pt idx="1783">
                  <c:v>6.8049999999999999E-2</c:v>
                </c:pt>
                <c:pt idx="1784">
                  <c:v>6.8290000000000003E-2</c:v>
                </c:pt>
                <c:pt idx="1785">
                  <c:v>6.8589999999999998E-2</c:v>
                </c:pt>
                <c:pt idx="1786">
                  <c:v>6.8909999999999999E-2</c:v>
                </c:pt>
                <c:pt idx="1787">
                  <c:v>6.9209999999999994E-2</c:v>
                </c:pt>
                <c:pt idx="1788">
                  <c:v>6.9459999999999994E-2</c:v>
                </c:pt>
                <c:pt idx="1789">
                  <c:v>6.9699999999999998E-2</c:v>
                </c:pt>
                <c:pt idx="1790">
                  <c:v>7.0029999999999995E-2</c:v>
                </c:pt>
                <c:pt idx="1791">
                  <c:v>7.0400000000000004E-2</c:v>
                </c:pt>
                <c:pt idx="1792">
                  <c:v>7.0830000000000004E-2</c:v>
                </c:pt>
                <c:pt idx="1793">
                  <c:v>7.127E-2</c:v>
                </c:pt>
                <c:pt idx="1794">
                  <c:v>7.1629999999999999E-2</c:v>
                </c:pt>
                <c:pt idx="1795">
                  <c:v>7.1859999999999993E-2</c:v>
                </c:pt>
                <c:pt idx="1796">
                  <c:v>7.2080000000000005E-2</c:v>
                </c:pt>
                <c:pt idx="1797">
                  <c:v>7.238E-2</c:v>
                </c:pt>
                <c:pt idx="1798">
                  <c:v>7.2760000000000005E-2</c:v>
                </c:pt>
                <c:pt idx="1799">
                  <c:v>7.3219999999999993E-2</c:v>
                </c:pt>
                <c:pt idx="1800">
                  <c:v>7.3690000000000005E-2</c:v>
                </c:pt>
                <c:pt idx="1801">
                  <c:v>7.4090000000000003E-2</c:v>
                </c:pt>
                <c:pt idx="1802">
                  <c:v>7.4429999999999996E-2</c:v>
                </c:pt>
                <c:pt idx="1803">
                  <c:v>7.4690000000000006E-2</c:v>
                </c:pt>
                <c:pt idx="1804">
                  <c:v>7.4950000000000003E-2</c:v>
                </c:pt>
                <c:pt idx="1805">
                  <c:v>7.5219999999999995E-2</c:v>
                </c:pt>
                <c:pt idx="1806">
                  <c:v>7.5569999999999998E-2</c:v>
                </c:pt>
                <c:pt idx="1807">
                  <c:v>7.6020000000000004E-2</c:v>
                </c:pt>
                <c:pt idx="1808">
                  <c:v>7.6469999999999996E-2</c:v>
                </c:pt>
                <c:pt idx="1809">
                  <c:v>7.6840000000000006E-2</c:v>
                </c:pt>
                <c:pt idx="1810">
                  <c:v>7.714E-2</c:v>
                </c:pt>
                <c:pt idx="1811">
                  <c:v>7.7429999999999999E-2</c:v>
                </c:pt>
                <c:pt idx="1812">
                  <c:v>7.7719999999999997E-2</c:v>
                </c:pt>
                <c:pt idx="1813">
                  <c:v>7.8060000000000004E-2</c:v>
                </c:pt>
                <c:pt idx="1814">
                  <c:v>7.8439999999999996E-2</c:v>
                </c:pt>
                <c:pt idx="1815">
                  <c:v>7.8839999999999993E-2</c:v>
                </c:pt>
                <c:pt idx="1816">
                  <c:v>7.9240000000000005E-2</c:v>
                </c:pt>
                <c:pt idx="1817">
                  <c:v>7.9640000000000002E-2</c:v>
                </c:pt>
                <c:pt idx="1818">
                  <c:v>8.0019999999999994E-2</c:v>
                </c:pt>
                <c:pt idx="1819">
                  <c:v>8.0369999999999997E-2</c:v>
                </c:pt>
                <c:pt idx="1820">
                  <c:v>8.0750000000000002E-2</c:v>
                </c:pt>
                <c:pt idx="1821">
                  <c:v>8.1129999999999994E-2</c:v>
                </c:pt>
                <c:pt idx="1822">
                  <c:v>8.1460000000000005E-2</c:v>
                </c:pt>
                <c:pt idx="1823">
                  <c:v>8.1559999999999994E-2</c:v>
                </c:pt>
                <c:pt idx="1824">
                  <c:v>8.2000000000000003E-2</c:v>
                </c:pt>
                <c:pt idx="1825">
                  <c:v>8.2350000000000007E-2</c:v>
                </c:pt>
                <c:pt idx="1826">
                  <c:v>8.2729999999999998E-2</c:v>
                </c:pt>
                <c:pt idx="1827">
                  <c:v>8.3159999999999998E-2</c:v>
                </c:pt>
                <c:pt idx="1828">
                  <c:v>8.3599999999999994E-2</c:v>
                </c:pt>
                <c:pt idx="1829">
                  <c:v>8.3989999999999995E-2</c:v>
                </c:pt>
                <c:pt idx="1830">
                  <c:v>8.4309999999999996E-2</c:v>
                </c:pt>
                <c:pt idx="1831">
                  <c:v>8.4589999999999999E-2</c:v>
                </c:pt>
                <c:pt idx="1832">
                  <c:v>8.4909999999999999E-2</c:v>
                </c:pt>
                <c:pt idx="1833">
                  <c:v>8.5290000000000005E-2</c:v>
                </c:pt>
                <c:pt idx="1834">
                  <c:v>8.5750000000000007E-2</c:v>
                </c:pt>
                <c:pt idx="1835">
                  <c:v>8.6220000000000005E-2</c:v>
                </c:pt>
                <c:pt idx="1836">
                  <c:v>8.6629999999999999E-2</c:v>
                </c:pt>
                <c:pt idx="1837">
                  <c:v>8.6959999999999996E-2</c:v>
                </c:pt>
                <c:pt idx="1838">
                  <c:v>8.7249999999999994E-2</c:v>
                </c:pt>
                <c:pt idx="1839">
                  <c:v>8.7529999999999997E-2</c:v>
                </c:pt>
                <c:pt idx="1840">
                  <c:v>8.7840000000000001E-2</c:v>
                </c:pt>
                <c:pt idx="1841">
                  <c:v>8.8249999999999995E-2</c:v>
                </c:pt>
                <c:pt idx="1842">
                  <c:v>8.8749999999999996E-2</c:v>
                </c:pt>
                <c:pt idx="1843">
                  <c:v>8.9249999999999996E-2</c:v>
                </c:pt>
                <c:pt idx="1844">
                  <c:v>8.9459999999999998E-2</c:v>
                </c:pt>
                <c:pt idx="1845">
                  <c:v>8.9950000000000002E-2</c:v>
                </c:pt>
                <c:pt idx="1846">
                  <c:v>9.0190000000000006E-2</c:v>
                </c:pt>
                <c:pt idx="1847">
                  <c:v>9.0410000000000004E-2</c:v>
                </c:pt>
                <c:pt idx="1848">
                  <c:v>9.0709999999999999E-2</c:v>
                </c:pt>
                <c:pt idx="1849">
                  <c:v>9.1160000000000005E-2</c:v>
                </c:pt>
                <c:pt idx="1850">
                  <c:v>9.1660000000000005E-2</c:v>
                </c:pt>
                <c:pt idx="1851">
                  <c:v>9.2090000000000005E-2</c:v>
                </c:pt>
                <c:pt idx="1852">
                  <c:v>9.239E-2</c:v>
                </c:pt>
                <c:pt idx="1853">
                  <c:v>9.2609999999999998E-2</c:v>
                </c:pt>
                <c:pt idx="1854">
                  <c:v>9.2789999999999997E-2</c:v>
                </c:pt>
                <c:pt idx="1855">
                  <c:v>9.3039999999999998E-2</c:v>
                </c:pt>
                <c:pt idx="1856">
                  <c:v>9.3429999999999999E-2</c:v>
                </c:pt>
                <c:pt idx="1857">
                  <c:v>9.3899999999999997E-2</c:v>
                </c:pt>
                <c:pt idx="1858">
                  <c:v>9.4339999999999993E-2</c:v>
                </c:pt>
                <c:pt idx="1859">
                  <c:v>9.4689999999999996E-2</c:v>
                </c:pt>
                <c:pt idx="1860">
                  <c:v>9.5000000000000001E-2</c:v>
                </c:pt>
                <c:pt idx="1861">
                  <c:v>9.5269999999999994E-2</c:v>
                </c:pt>
                <c:pt idx="1862">
                  <c:v>9.5560000000000006E-2</c:v>
                </c:pt>
                <c:pt idx="1863">
                  <c:v>9.5939999999999998E-2</c:v>
                </c:pt>
                <c:pt idx="1864">
                  <c:v>9.6390000000000003E-2</c:v>
                </c:pt>
                <c:pt idx="1865">
                  <c:v>9.6829999999999999E-2</c:v>
                </c:pt>
                <c:pt idx="1866">
                  <c:v>9.7170000000000006E-2</c:v>
                </c:pt>
                <c:pt idx="1867">
                  <c:v>9.7390000000000004E-2</c:v>
                </c:pt>
                <c:pt idx="1868">
                  <c:v>9.7600000000000006E-2</c:v>
                </c:pt>
                <c:pt idx="1869">
                  <c:v>9.7850000000000006E-2</c:v>
                </c:pt>
                <c:pt idx="1870">
                  <c:v>9.8159999999999997E-2</c:v>
                </c:pt>
                <c:pt idx="1871">
                  <c:v>9.8540000000000003E-2</c:v>
                </c:pt>
                <c:pt idx="1872">
                  <c:v>9.8890000000000006E-2</c:v>
                </c:pt>
                <c:pt idx="1873">
                  <c:v>9.9210000000000007E-2</c:v>
                </c:pt>
                <c:pt idx="1874">
                  <c:v>9.9470000000000003E-2</c:v>
                </c:pt>
                <c:pt idx="1875">
                  <c:v>9.9729999999999999E-2</c:v>
                </c:pt>
                <c:pt idx="1876">
                  <c:v>0.1</c:v>
                </c:pt>
                <c:pt idx="1877">
                  <c:v>0.1004</c:v>
                </c:pt>
                <c:pt idx="1878">
                  <c:v>0.1008</c:v>
                </c:pt>
                <c:pt idx="1879">
                  <c:v>0.1011</c:v>
                </c:pt>
                <c:pt idx="1880">
                  <c:v>0.10150000000000001</c:v>
                </c:pt>
                <c:pt idx="1881">
                  <c:v>0.1018</c:v>
                </c:pt>
                <c:pt idx="1882">
                  <c:v>0.1021</c:v>
                </c:pt>
                <c:pt idx="1883">
                  <c:v>0.1026</c:v>
                </c:pt>
                <c:pt idx="1884">
                  <c:v>0.1028</c:v>
                </c:pt>
                <c:pt idx="1885">
                  <c:v>0.1031</c:v>
                </c:pt>
                <c:pt idx="1886">
                  <c:v>0.10349999999999999</c:v>
                </c:pt>
                <c:pt idx="1887">
                  <c:v>0.10390000000000001</c:v>
                </c:pt>
                <c:pt idx="1888">
                  <c:v>0.1042</c:v>
                </c:pt>
                <c:pt idx="1889">
                  <c:v>0.10440000000000001</c:v>
                </c:pt>
                <c:pt idx="1890">
                  <c:v>0.1048</c:v>
                </c:pt>
                <c:pt idx="1891">
                  <c:v>0.1051</c:v>
                </c:pt>
                <c:pt idx="1892">
                  <c:v>0.10539999999999999</c:v>
                </c:pt>
                <c:pt idx="1893">
                  <c:v>0.1057</c:v>
                </c:pt>
                <c:pt idx="1894">
                  <c:v>0.106</c:v>
                </c:pt>
                <c:pt idx="1895">
                  <c:v>0.10630000000000001</c:v>
                </c:pt>
                <c:pt idx="1896">
                  <c:v>0.1066</c:v>
                </c:pt>
                <c:pt idx="1897">
                  <c:v>0.1069</c:v>
                </c:pt>
                <c:pt idx="1898">
                  <c:v>0.10730000000000001</c:v>
                </c:pt>
                <c:pt idx="1899">
                  <c:v>0.1076</c:v>
                </c:pt>
                <c:pt idx="1900">
                  <c:v>0.1079</c:v>
                </c:pt>
                <c:pt idx="1901">
                  <c:v>0.1082</c:v>
                </c:pt>
                <c:pt idx="1902">
                  <c:v>0.1085</c:v>
                </c:pt>
                <c:pt idx="1903">
                  <c:v>0.1089</c:v>
                </c:pt>
                <c:pt idx="1904">
                  <c:v>0.10929999999999999</c:v>
                </c:pt>
                <c:pt idx="1905">
                  <c:v>0.1095</c:v>
                </c:pt>
                <c:pt idx="1906">
                  <c:v>0.1099</c:v>
                </c:pt>
                <c:pt idx="1907">
                  <c:v>0.11020000000000001</c:v>
                </c:pt>
                <c:pt idx="1908">
                  <c:v>0.1106</c:v>
                </c:pt>
                <c:pt idx="1909">
                  <c:v>0.111</c:v>
                </c:pt>
                <c:pt idx="1910">
                  <c:v>0.1113</c:v>
                </c:pt>
                <c:pt idx="1911">
                  <c:v>0.1116</c:v>
                </c:pt>
                <c:pt idx="1912">
                  <c:v>0.112</c:v>
                </c:pt>
                <c:pt idx="1913">
                  <c:v>0.1123</c:v>
                </c:pt>
                <c:pt idx="1914">
                  <c:v>0.11269999999999999</c:v>
                </c:pt>
                <c:pt idx="1915">
                  <c:v>0.113</c:v>
                </c:pt>
                <c:pt idx="1916">
                  <c:v>0.1134</c:v>
                </c:pt>
                <c:pt idx="1917">
                  <c:v>0.1138</c:v>
                </c:pt>
                <c:pt idx="1918">
                  <c:v>0.1142</c:v>
                </c:pt>
                <c:pt idx="1919">
                  <c:v>0.1145</c:v>
                </c:pt>
                <c:pt idx="1920">
                  <c:v>0.1148</c:v>
                </c:pt>
                <c:pt idx="1921">
                  <c:v>0.11509999999999999</c:v>
                </c:pt>
                <c:pt idx="1922">
                  <c:v>0.11550000000000001</c:v>
                </c:pt>
                <c:pt idx="1923">
                  <c:v>0.1158</c:v>
                </c:pt>
                <c:pt idx="1924">
                  <c:v>0.1162</c:v>
                </c:pt>
                <c:pt idx="1925">
                  <c:v>0.1166</c:v>
                </c:pt>
                <c:pt idx="1926">
                  <c:v>0.11700000000000001</c:v>
                </c:pt>
                <c:pt idx="1927">
                  <c:v>0.1173</c:v>
                </c:pt>
                <c:pt idx="1928">
                  <c:v>0.1176</c:v>
                </c:pt>
                <c:pt idx="1929">
                  <c:v>0.1179</c:v>
                </c:pt>
                <c:pt idx="1930">
                  <c:v>0.1183</c:v>
                </c:pt>
                <c:pt idx="1931">
                  <c:v>0.1187</c:v>
                </c:pt>
                <c:pt idx="1932">
                  <c:v>0.1188</c:v>
                </c:pt>
                <c:pt idx="1933">
                  <c:v>0.11940000000000001</c:v>
                </c:pt>
                <c:pt idx="1934">
                  <c:v>0.1197</c:v>
                </c:pt>
                <c:pt idx="1935">
                  <c:v>0.12</c:v>
                </c:pt>
                <c:pt idx="1936">
                  <c:v>0.1203</c:v>
                </c:pt>
                <c:pt idx="1937">
                  <c:v>0.1207</c:v>
                </c:pt>
                <c:pt idx="1938">
                  <c:v>0.1211</c:v>
                </c:pt>
                <c:pt idx="1939">
                  <c:v>0.12139999999999999</c:v>
                </c:pt>
                <c:pt idx="1940">
                  <c:v>0.1217</c:v>
                </c:pt>
                <c:pt idx="1941">
                  <c:v>0.12189999999999999</c:v>
                </c:pt>
                <c:pt idx="1942">
                  <c:v>0.1221</c:v>
                </c:pt>
                <c:pt idx="1943">
                  <c:v>0.1225</c:v>
                </c:pt>
                <c:pt idx="1944">
                  <c:v>0.12280000000000001</c:v>
                </c:pt>
                <c:pt idx="1945">
                  <c:v>0.1231</c:v>
                </c:pt>
                <c:pt idx="1946">
                  <c:v>0.1234</c:v>
                </c:pt>
                <c:pt idx="1947">
                  <c:v>0.1236</c:v>
                </c:pt>
                <c:pt idx="1948">
                  <c:v>0.12379999999999999</c:v>
                </c:pt>
                <c:pt idx="1949">
                  <c:v>0.1241</c:v>
                </c:pt>
                <c:pt idx="1950">
                  <c:v>0.1244</c:v>
                </c:pt>
                <c:pt idx="1951">
                  <c:v>0.1249</c:v>
                </c:pt>
                <c:pt idx="1952">
                  <c:v>0.12529999999999999</c:v>
                </c:pt>
                <c:pt idx="1953">
                  <c:v>0.12559999999999999</c:v>
                </c:pt>
                <c:pt idx="1954">
                  <c:v>0.12590000000000001</c:v>
                </c:pt>
                <c:pt idx="1955">
                  <c:v>0.12609999999999999</c:v>
                </c:pt>
                <c:pt idx="1956">
                  <c:v>0.1263</c:v>
                </c:pt>
                <c:pt idx="1957">
                  <c:v>0.12670000000000001</c:v>
                </c:pt>
                <c:pt idx="1958">
                  <c:v>0.127</c:v>
                </c:pt>
                <c:pt idx="1959">
                  <c:v>0.12740000000000001</c:v>
                </c:pt>
                <c:pt idx="1960">
                  <c:v>0.12770000000000001</c:v>
                </c:pt>
                <c:pt idx="1961">
                  <c:v>0.12790000000000001</c:v>
                </c:pt>
                <c:pt idx="1962">
                  <c:v>0.12809999999999999</c:v>
                </c:pt>
                <c:pt idx="1963">
                  <c:v>0.1283</c:v>
                </c:pt>
                <c:pt idx="1964">
                  <c:v>0.12859999999999999</c:v>
                </c:pt>
                <c:pt idx="1965">
                  <c:v>0.129</c:v>
                </c:pt>
                <c:pt idx="1966">
                  <c:v>0.1293</c:v>
                </c:pt>
                <c:pt idx="1967">
                  <c:v>0.1295</c:v>
                </c:pt>
                <c:pt idx="1968">
                  <c:v>0.12959999999999999</c:v>
                </c:pt>
                <c:pt idx="1969">
                  <c:v>0.12970000000000001</c:v>
                </c:pt>
                <c:pt idx="1970">
                  <c:v>0.1298</c:v>
                </c:pt>
                <c:pt idx="1971">
                  <c:v>0.13009999999999999</c:v>
                </c:pt>
                <c:pt idx="1972">
                  <c:v>0.1305</c:v>
                </c:pt>
                <c:pt idx="1973">
                  <c:v>0.1308</c:v>
                </c:pt>
                <c:pt idx="1974">
                  <c:v>0.13089999999999999</c:v>
                </c:pt>
                <c:pt idx="1975">
                  <c:v>0.13100000000000001</c:v>
                </c:pt>
                <c:pt idx="1976">
                  <c:v>0.13100000000000001</c:v>
                </c:pt>
                <c:pt idx="1977">
                  <c:v>0.13120000000000001</c:v>
                </c:pt>
                <c:pt idx="1978">
                  <c:v>0.13150000000000001</c:v>
                </c:pt>
                <c:pt idx="1979">
                  <c:v>0.13189999999999999</c:v>
                </c:pt>
                <c:pt idx="1980">
                  <c:v>0.1321</c:v>
                </c:pt>
                <c:pt idx="1981">
                  <c:v>0.1323</c:v>
                </c:pt>
                <c:pt idx="1982">
                  <c:v>0.13239999999999999</c:v>
                </c:pt>
                <c:pt idx="1983">
                  <c:v>0.13250000000000001</c:v>
                </c:pt>
                <c:pt idx="1984">
                  <c:v>0.13270000000000001</c:v>
                </c:pt>
                <c:pt idx="1985">
                  <c:v>0.1331</c:v>
                </c:pt>
                <c:pt idx="1986">
                  <c:v>0.13350000000000001</c:v>
                </c:pt>
                <c:pt idx="1987">
                  <c:v>0.1338</c:v>
                </c:pt>
                <c:pt idx="1988">
                  <c:v>0.13389999999999999</c:v>
                </c:pt>
                <c:pt idx="1989">
                  <c:v>0.13389999999999999</c:v>
                </c:pt>
                <c:pt idx="1990">
                  <c:v>0.13400000000000001</c:v>
                </c:pt>
                <c:pt idx="1991">
                  <c:v>0.1341</c:v>
                </c:pt>
                <c:pt idx="1992">
                  <c:v>0.13450000000000001</c:v>
                </c:pt>
                <c:pt idx="1993">
                  <c:v>0.13469999999999999</c:v>
                </c:pt>
                <c:pt idx="1994">
                  <c:v>0.13500000000000001</c:v>
                </c:pt>
                <c:pt idx="1995">
                  <c:v>0.1351</c:v>
                </c:pt>
                <c:pt idx="1996">
                  <c:v>0.1351</c:v>
                </c:pt>
                <c:pt idx="1997">
                  <c:v>0.1351</c:v>
                </c:pt>
                <c:pt idx="1998">
                  <c:v>0.1353</c:v>
                </c:pt>
                <c:pt idx="1999">
                  <c:v>0.1356</c:v>
                </c:pt>
                <c:pt idx="2000">
                  <c:v>0.13589999999999999</c:v>
                </c:pt>
                <c:pt idx="2001">
                  <c:v>0.13619999999999999</c:v>
                </c:pt>
                <c:pt idx="2002">
                  <c:v>0.13639999999999999</c:v>
                </c:pt>
                <c:pt idx="2003">
                  <c:v>0.13650000000000001</c:v>
                </c:pt>
                <c:pt idx="2004">
                  <c:v>0.1366</c:v>
                </c:pt>
                <c:pt idx="2005">
                  <c:v>0.13689999999999999</c:v>
                </c:pt>
                <c:pt idx="2006">
                  <c:v>0.13719999999999999</c:v>
                </c:pt>
                <c:pt idx="2007">
                  <c:v>0.1376</c:v>
                </c:pt>
                <c:pt idx="2008">
                  <c:v>0.13780000000000001</c:v>
                </c:pt>
                <c:pt idx="2009">
                  <c:v>0.13789999999999999</c:v>
                </c:pt>
                <c:pt idx="2010">
                  <c:v>0.13800000000000001</c:v>
                </c:pt>
                <c:pt idx="2011">
                  <c:v>0.1381</c:v>
                </c:pt>
                <c:pt idx="2012">
                  <c:v>0.13830000000000001</c:v>
                </c:pt>
                <c:pt idx="2013">
                  <c:v>0.1386</c:v>
                </c:pt>
                <c:pt idx="2014">
                  <c:v>0.1389</c:v>
                </c:pt>
                <c:pt idx="2015">
                  <c:v>0.13900000000000001</c:v>
                </c:pt>
                <c:pt idx="2016">
                  <c:v>0.1389</c:v>
                </c:pt>
                <c:pt idx="2017">
                  <c:v>0.1389</c:v>
                </c:pt>
                <c:pt idx="2018">
                  <c:v>0.1391</c:v>
                </c:pt>
                <c:pt idx="2019">
                  <c:v>0.1394</c:v>
                </c:pt>
                <c:pt idx="2020">
                  <c:v>0.13969999999999999</c:v>
                </c:pt>
                <c:pt idx="2021">
                  <c:v>0.13980000000000001</c:v>
                </c:pt>
                <c:pt idx="2022">
                  <c:v>0.1399</c:v>
                </c:pt>
                <c:pt idx="2023">
                  <c:v>0.1399</c:v>
                </c:pt>
                <c:pt idx="2024">
                  <c:v>0.14000000000000001</c:v>
                </c:pt>
                <c:pt idx="2025">
                  <c:v>0.14019999999999999</c:v>
                </c:pt>
                <c:pt idx="2026">
                  <c:v>0.14050000000000001</c:v>
                </c:pt>
                <c:pt idx="2027">
                  <c:v>0.14080000000000001</c:v>
                </c:pt>
                <c:pt idx="2028">
                  <c:v>0.14099999999999999</c:v>
                </c:pt>
                <c:pt idx="2029">
                  <c:v>0.1411</c:v>
                </c:pt>
                <c:pt idx="2030">
                  <c:v>0.14130000000000001</c:v>
                </c:pt>
                <c:pt idx="2031">
                  <c:v>0.14149999999999999</c:v>
                </c:pt>
                <c:pt idx="2032">
                  <c:v>0.14180000000000001</c:v>
                </c:pt>
                <c:pt idx="2033">
                  <c:v>0.1421</c:v>
                </c:pt>
                <c:pt idx="2034">
                  <c:v>0.14230000000000001</c:v>
                </c:pt>
                <c:pt idx="2035">
                  <c:v>0.14249999999999999</c:v>
                </c:pt>
                <c:pt idx="2036">
                  <c:v>0.14269999999999999</c:v>
                </c:pt>
                <c:pt idx="2037">
                  <c:v>0.14280000000000001</c:v>
                </c:pt>
                <c:pt idx="2038">
                  <c:v>0.14299999999999999</c:v>
                </c:pt>
                <c:pt idx="2039">
                  <c:v>0.14330000000000001</c:v>
                </c:pt>
                <c:pt idx="2040">
                  <c:v>0.14349999999999999</c:v>
                </c:pt>
                <c:pt idx="2041">
                  <c:v>0.14369999999999999</c:v>
                </c:pt>
                <c:pt idx="2042">
                  <c:v>0.14380000000000001</c:v>
                </c:pt>
                <c:pt idx="2043">
                  <c:v>0.14399999999999999</c:v>
                </c:pt>
                <c:pt idx="2044">
                  <c:v>0.14410000000000001</c:v>
                </c:pt>
                <c:pt idx="2045">
                  <c:v>0.14430000000000001</c:v>
                </c:pt>
                <c:pt idx="2046">
                  <c:v>0.14460000000000001</c:v>
                </c:pt>
                <c:pt idx="2047">
                  <c:v>0.14480000000000001</c:v>
                </c:pt>
                <c:pt idx="2048">
                  <c:v>0.14499999999999999</c:v>
                </c:pt>
                <c:pt idx="2049">
                  <c:v>0.1452</c:v>
                </c:pt>
                <c:pt idx="2050">
                  <c:v>0.1454</c:v>
                </c:pt>
                <c:pt idx="2051">
                  <c:v>0.14560000000000001</c:v>
                </c:pt>
                <c:pt idx="2052">
                  <c:v>0.14580000000000001</c:v>
                </c:pt>
                <c:pt idx="2053">
                  <c:v>0.14610000000000001</c:v>
                </c:pt>
                <c:pt idx="2054">
                  <c:v>0.1464</c:v>
                </c:pt>
                <c:pt idx="2055">
                  <c:v>0.14660000000000001</c:v>
                </c:pt>
                <c:pt idx="2056">
                  <c:v>0.1469</c:v>
                </c:pt>
                <c:pt idx="2057">
                  <c:v>0.1472</c:v>
                </c:pt>
                <c:pt idx="2058">
                  <c:v>0.1474</c:v>
                </c:pt>
                <c:pt idx="2059">
                  <c:v>0.1477</c:v>
                </c:pt>
                <c:pt idx="2060">
                  <c:v>0.14799999999999999</c:v>
                </c:pt>
                <c:pt idx="2061">
                  <c:v>0.14829999999999999</c:v>
                </c:pt>
                <c:pt idx="2062">
                  <c:v>0.14849999999999999</c:v>
                </c:pt>
                <c:pt idx="2063">
                  <c:v>0.14879999999999999</c:v>
                </c:pt>
                <c:pt idx="2064">
                  <c:v>0.14899999999999999</c:v>
                </c:pt>
                <c:pt idx="2065">
                  <c:v>0.14929999999999999</c:v>
                </c:pt>
                <c:pt idx="2066">
                  <c:v>0.14960000000000001</c:v>
                </c:pt>
                <c:pt idx="2067">
                  <c:v>0.14990000000000001</c:v>
                </c:pt>
                <c:pt idx="2068">
                  <c:v>0.15010000000000001</c:v>
                </c:pt>
                <c:pt idx="2069">
                  <c:v>0.15040000000000001</c:v>
                </c:pt>
                <c:pt idx="2070">
                  <c:v>0.1507</c:v>
                </c:pt>
                <c:pt idx="2071">
                  <c:v>0.15090000000000001</c:v>
                </c:pt>
                <c:pt idx="2072">
                  <c:v>0.15110000000000001</c:v>
                </c:pt>
                <c:pt idx="2073">
                  <c:v>0.15140000000000001</c:v>
                </c:pt>
                <c:pt idx="2074">
                  <c:v>0.1517</c:v>
                </c:pt>
                <c:pt idx="2075">
                  <c:v>0.152</c:v>
                </c:pt>
                <c:pt idx="2076">
                  <c:v>0.15229999999999999</c:v>
                </c:pt>
                <c:pt idx="2077">
                  <c:v>0.15260000000000001</c:v>
                </c:pt>
                <c:pt idx="2078">
                  <c:v>0.15279999999999999</c:v>
                </c:pt>
                <c:pt idx="2079">
                  <c:v>0.153</c:v>
                </c:pt>
                <c:pt idx="2080">
                  <c:v>0.15329999999999999</c:v>
                </c:pt>
                <c:pt idx="2081">
                  <c:v>0.15359999999999999</c:v>
                </c:pt>
                <c:pt idx="2082">
                  <c:v>0.154</c:v>
                </c:pt>
                <c:pt idx="2083">
                  <c:v>0.15429999999999999</c:v>
                </c:pt>
                <c:pt idx="2084">
                  <c:v>0.1545</c:v>
                </c:pt>
                <c:pt idx="2085">
                  <c:v>0.15479999999999999</c:v>
                </c:pt>
                <c:pt idx="2086">
                  <c:v>0.155</c:v>
                </c:pt>
                <c:pt idx="2087">
                  <c:v>0.15540000000000001</c:v>
                </c:pt>
                <c:pt idx="2088">
                  <c:v>0.15570000000000001</c:v>
                </c:pt>
                <c:pt idx="2089">
                  <c:v>0.15609999999999999</c:v>
                </c:pt>
                <c:pt idx="2090">
                  <c:v>0.15640000000000001</c:v>
                </c:pt>
                <c:pt idx="2091">
                  <c:v>0.15659999999999999</c:v>
                </c:pt>
                <c:pt idx="2092">
                  <c:v>0.15679999999999999</c:v>
                </c:pt>
                <c:pt idx="2093">
                  <c:v>0.15709999999999999</c:v>
                </c:pt>
                <c:pt idx="2094">
                  <c:v>0.15740000000000001</c:v>
                </c:pt>
                <c:pt idx="2095">
                  <c:v>0.1578</c:v>
                </c:pt>
                <c:pt idx="2096">
                  <c:v>0.15809999999999999</c:v>
                </c:pt>
                <c:pt idx="2097">
                  <c:v>0.15840000000000001</c:v>
                </c:pt>
                <c:pt idx="2098">
                  <c:v>0.15870000000000001</c:v>
                </c:pt>
                <c:pt idx="2099">
                  <c:v>0.159</c:v>
                </c:pt>
                <c:pt idx="2100">
                  <c:v>0.1593</c:v>
                </c:pt>
                <c:pt idx="2101">
                  <c:v>0.15970000000000001</c:v>
                </c:pt>
                <c:pt idx="2102">
                  <c:v>0.16009999999999999</c:v>
                </c:pt>
                <c:pt idx="2103">
                  <c:v>0.1605</c:v>
                </c:pt>
                <c:pt idx="2104">
                  <c:v>0.1608</c:v>
                </c:pt>
                <c:pt idx="2105">
                  <c:v>0.16109999999999999</c:v>
                </c:pt>
                <c:pt idx="2106">
                  <c:v>0.1613</c:v>
                </c:pt>
                <c:pt idx="2107">
                  <c:v>0.16170000000000001</c:v>
                </c:pt>
                <c:pt idx="2108">
                  <c:v>0.16209999999999999</c:v>
                </c:pt>
                <c:pt idx="2109">
                  <c:v>0.16259999999999999</c:v>
                </c:pt>
                <c:pt idx="2110">
                  <c:v>0.16300000000000001</c:v>
                </c:pt>
                <c:pt idx="2111">
                  <c:v>0.1633</c:v>
                </c:pt>
                <c:pt idx="2112">
                  <c:v>0.16350000000000001</c:v>
                </c:pt>
                <c:pt idx="2113">
                  <c:v>0.1638</c:v>
                </c:pt>
                <c:pt idx="2114">
                  <c:v>0.1641</c:v>
                </c:pt>
                <c:pt idx="2115">
                  <c:v>0.1646</c:v>
                </c:pt>
                <c:pt idx="2116">
                  <c:v>0.1651</c:v>
                </c:pt>
                <c:pt idx="2117">
                  <c:v>0.16550000000000001</c:v>
                </c:pt>
                <c:pt idx="2118">
                  <c:v>0.1658</c:v>
                </c:pt>
                <c:pt idx="2119">
                  <c:v>0.1661</c:v>
                </c:pt>
                <c:pt idx="2120">
                  <c:v>0.16639999999999999</c:v>
                </c:pt>
                <c:pt idx="2121">
                  <c:v>0.1668</c:v>
                </c:pt>
                <c:pt idx="2122">
                  <c:v>0.16739999999999999</c:v>
                </c:pt>
                <c:pt idx="2123">
                  <c:v>0.16789999999999999</c:v>
                </c:pt>
                <c:pt idx="2124">
                  <c:v>0.16830000000000001</c:v>
                </c:pt>
                <c:pt idx="2125">
                  <c:v>0.16869999999999999</c:v>
                </c:pt>
                <c:pt idx="2126">
                  <c:v>0.16900000000000001</c:v>
                </c:pt>
                <c:pt idx="2127">
                  <c:v>0.16950000000000001</c:v>
                </c:pt>
                <c:pt idx="2128">
                  <c:v>0.17</c:v>
                </c:pt>
                <c:pt idx="2129">
                  <c:v>0.1706</c:v>
                </c:pt>
                <c:pt idx="2130">
                  <c:v>0.1711</c:v>
                </c:pt>
                <c:pt idx="2131">
                  <c:v>0.17150000000000001</c:v>
                </c:pt>
                <c:pt idx="2132">
                  <c:v>0.17180000000000001</c:v>
                </c:pt>
                <c:pt idx="2133">
                  <c:v>0.17219999999999999</c:v>
                </c:pt>
                <c:pt idx="2134">
                  <c:v>0.17269999999999999</c:v>
                </c:pt>
                <c:pt idx="2135">
                  <c:v>0.17330000000000001</c:v>
                </c:pt>
                <c:pt idx="2136">
                  <c:v>0.17380000000000001</c:v>
                </c:pt>
                <c:pt idx="2137">
                  <c:v>0.1741</c:v>
                </c:pt>
                <c:pt idx="2138">
                  <c:v>0.1744</c:v>
                </c:pt>
                <c:pt idx="2139">
                  <c:v>0.17469999999999999</c:v>
                </c:pt>
                <c:pt idx="2140">
                  <c:v>0.17510000000000001</c:v>
                </c:pt>
                <c:pt idx="2141">
                  <c:v>0.1757</c:v>
                </c:pt>
                <c:pt idx="2142">
                  <c:v>0.1762</c:v>
                </c:pt>
                <c:pt idx="2143">
                  <c:v>0.17649999999999999</c:v>
                </c:pt>
                <c:pt idx="2144">
                  <c:v>0.17680000000000001</c:v>
                </c:pt>
                <c:pt idx="2145">
                  <c:v>0.1772</c:v>
                </c:pt>
                <c:pt idx="2146">
                  <c:v>0.1777</c:v>
                </c:pt>
                <c:pt idx="2147">
                  <c:v>0.1782</c:v>
                </c:pt>
                <c:pt idx="2148">
                  <c:v>0.1787</c:v>
                </c:pt>
                <c:pt idx="2149">
                  <c:v>0.17910000000000001</c:v>
                </c:pt>
                <c:pt idx="2150">
                  <c:v>0.17949999999999999</c:v>
                </c:pt>
                <c:pt idx="2151">
                  <c:v>0.1799</c:v>
                </c:pt>
                <c:pt idx="2152">
                  <c:v>0.1804</c:v>
                </c:pt>
                <c:pt idx="2153">
                  <c:v>0.18099999999999999</c:v>
                </c:pt>
                <c:pt idx="2154">
                  <c:v>0.18149999999999999</c:v>
                </c:pt>
                <c:pt idx="2155">
                  <c:v>0.182</c:v>
                </c:pt>
                <c:pt idx="2156">
                  <c:v>0.18240000000000001</c:v>
                </c:pt>
                <c:pt idx="2157">
                  <c:v>0.18290000000000001</c:v>
                </c:pt>
                <c:pt idx="2158">
                  <c:v>0.18340000000000001</c:v>
                </c:pt>
                <c:pt idx="2159">
                  <c:v>0.184</c:v>
                </c:pt>
                <c:pt idx="2160">
                  <c:v>0.1845</c:v>
                </c:pt>
                <c:pt idx="2161">
                  <c:v>0.185</c:v>
                </c:pt>
                <c:pt idx="2162">
                  <c:v>0.18540000000000001</c:v>
                </c:pt>
                <c:pt idx="2163">
                  <c:v>0.18579999999999999</c:v>
                </c:pt>
                <c:pt idx="2164">
                  <c:v>0.18629999999999999</c:v>
                </c:pt>
                <c:pt idx="2165">
                  <c:v>0.18690000000000001</c:v>
                </c:pt>
                <c:pt idx="2166">
                  <c:v>0.18740000000000001</c:v>
                </c:pt>
                <c:pt idx="2167">
                  <c:v>0.18779999999999999</c:v>
                </c:pt>
                <c:pt idx="2168">
                  <c:v>0.1883</c:v>
                </c:pt>
                <c:pt idx="2169">
                  <c:v>0.1888</c:v>
                </c:pt>
                <c:pt idx="2170">
                  <c:v>0.1893</c:v>
                </c:pt>
                <c:pt idx="2171">
                  <c:v>0.18990000000000001</c:v>
                </c:pt>
                <c:pt idx="2172">
                  <c:v>0.19040000000000001</c:v>
                </c:pt>
                <c:pt idx="2173">
                  <c:v>0.191</c:v>
                </c:pt>
                <c:pt idx="2174">
                  <c:v>0.1915</c:v>
                </c:pt>
                <c:pt idx="2175">
                  <c:v>0.19209999999999999</c:v>
                </c:pt>
                <c:pt idx="2176">
                  <c:v>0.19259999999999999</c:v>
                </c:pt>
                <c:pt idx="2177">
                  <c:v>0.19320000000000001</c:v>
                </c:pt>
                <c:pt idx="2178">
                  <c:v>0.19370000000000001</c:v>
                </c:pt>
                <c:pt idx="2179">
                  <c:v>0.1943</c:v>
                </c:pt>
                <c:pt idx="2180">
                  <c:v>0.1948</c:v>
                </c:pt>
                <c:pt idx="2181">
                  <c:v>0.19550000000000001</c:v>
                </c:pt>
                <c:pt idx="2182">
                  <c:v>0.1961</c:v>
                </c:pt>
                <c:pt idx="2183">
                  <c:v>0.1966</c:v>
                </c:pt>
                <c:pt idx="2184">
                  <c:v>0.1971</c:v>
                </c:pt>
                <c:pt idx="2185">
                  <c:v>0.19769999999999999</c:v>
                </c:pt>
                <c:pt idx="2186">
                  <c:v>0.19839999999999999</c:v>
                </c:pt>
                <c:pt idx="2187">
                  <c:v>0.1991</c:v>
                </c:pt>
                <c:pt idx="2188">
                  <c:v>0.19980000000000001</c:v>
                </c:pt>
                <c:pt idx="2189">
                  <c:v>0.20030000000000001</c:v>
                </c:pt>
                <c:pt idx="2190">
                  <c:v>0.20080000000000001</c:v>
                </c:pt>
                <c:pt idx="2191">
                  <c:v>0.2014</c:v>
                </c:pt>
                <c:pt idx="2192">
                  <c:v>0.2021</c:v>
                </c:pt>
                <c:pt idx="2193">
                  <c:v>0.2029</c:v>
                </c:pt>
                <c:pt idx="2194">
                  <c:v>0.20349999999999999</c:v>
                </c:pt>
                <c:pt idx="2195">
                  <c:v>0.20399999999999999</c:v>
                </c:pt>
                <c:pt idx="2196">
                  <c:v>0.20449999999999999</c:v>
                </c:pt>
                <c:pt idx="2197">
                  <c:v>0.20499999999999999</c:v>
                </c:pt>
                <c:pt idx="2198">
                  <c:v>0.20569999999999999</c:v>
                </c:pt>
                <c:pt idx="2199">
                  <c:v>0.20649999999999999</c:v>
                </c:pt>
                <c:pt idx="2200">
                  <c:v>0.20710000000000001</c:v>
                </c:pt>
                <c:pt idx="2201">
                  <c:v>0.20760000000000001</c:v>
                </c:pt>
                <c:pt idx="2202">
                  <c:v>0.20810000000000001</c:v>
                </c:pt>
                <c:pt idx="2203">
                  <c:v>0.2087</c:v>
                </c:pt>
                <c:pt idx="2204">
                  <c:v>0.20930000000000001</c:v>
                </c:pt>
                <c:pt idx="2205">
                  <c:v>0.21</c:v>
                </c:pt>
                <c:pt idx="2206">
                  <c:v>0.2107</c:v>
                </c:pt>
                <c:pt idx="2207">
                  <c:v>0.2112</c:v>
                </c:pt>
                <c:pt idx="2208">
                  <c:v>0.21179999999999999</c:v>
                </c:pt>
                <c:pt idx="2209">
                  <c:v>0.21240000000000001</c:v>
                </c:pt>
                <c:pt idx="2210">
                  <c:v>0.21299999999999999</c:v>
                </c:pt>
                <c:pt idx="2211">
                  <c:v>0.21379999999999999</c:v>
                </c:pt>
                <c:pt idx="2212">
                  <c:v>0.21440000000000001</c:v>
                </c:pt>
                <c:pt idx="2213">
                  <c:v>0.215</c:v>
                </c:pt>
                <c:pt idx="2214">
                  <c:v>0.2155</c:v>
                </c:pt>
                <c:pt idx="2215">
                  <c:v>0.2162</c:v>
                </c:pt>
                <c:pt idx="2216">
                  <c:v>0.21679999999999999</c:v>
                </c:pt>
                <c:pt idx="2217">
                  <c:v>0.2175</c:v>
                </c:pt>
                <c:pt idx="2218">
                  <c:v>0.21820000000000001</c:v>
                </c:pt>
                <c:pt idx="2219">
                  <c:v>0.21890000000000001</c:v>
                </c:pt>
                <c:pt idx="2220">
                  <c:v>0.2195</c:v>
                </c:pt>
                <c:pt idx="2221">
                  <c:v>0.22020000000000001</c:v>
                </c:pt>
                <c:pt idx="2222">
                  <c:v>0.2208</c:v>
                </c:pt>
                <c:pt idx="2223">
                  <c:v>0.2215</c:v>
                </c:pt>
                <c:pt idx="2224">
                  <c:v>0.22220000000000001</c:v>
                </c:pt>
                <c:pt idx="2225">
                  <c:v>0.22289999999999999</c:v>
                </c:pt>
                <c:pt idx="2226">
                  <c:v>0.22359999999999999</c:v>
                </c:pt>
                <c:pt idx="2227">
                  <c:v>0.2243</c:v>
                </c:pt>
                <c:pt idx="2228">
                  <c:v>0.22489999999999999</c:v>
                </c:pt>
                <c:pt idx="2229">
                  <c:v>0.22559999999999999</c:v>
                </c:pt>
                <c:pt idx="2230">
                  <c:v>0.22620000000000001</c:v>
                </c:pt>
                <c:pt idx="2231">
                  <c:v>0.22689999999999999</c:v>
                </c:pt>
                <c:pt idx="2232">
                  <c:v>0.22750000000000001</c:v>
                </c:pt>
                <c:pt idx="2233">
                  <c:v>0.22819999999999999</c:v>
                </c:pt>
                <c:pt idx="2234">
                  <c:v>0.22889999999999999</c:v>
                </c:pt>
                <c:pt idx="2235">
                  <c:v>0.2296</c:v>
                </c:pt>
                <c:pt idx="2236">
                  <c:v>0.23019999999999999</c:v>
                </c:pt>
                <c:pt idx="2237">
                  <c:v>0.23080000000000001</c:v>
                </c:pt>
                <c:pt idx="2238">
                  <c:v>0.23150000000000001</c:v>
                </c:pt>
                <c:pt idx="2239">
                  <c:v>0.23219999999999999</c:v>
                </c:pt>
                <c:pt idx="2240">
                  <c:v>0.2329</c:v>
                </c:pt>
                <c:pt idx="2241">
                  <c:v>0.2336</c:v>
                </c:pt>
                <c:pt idx="2242">
                  <c:v>0.23419999999999999</c:v>
                </c:pt>
                <c:pt idx="2243">
                  <c:v>0.23480000000000001</c:v>
                </c:pt>
                <c:pt idx="2244">
                  <c:v>0.2354</c:v>
                </c:pt>
                <c:pt idx="2245">
                  <c:v>0.2361</c:v>
                </c:pt>
                <c:pt idx="2246">
                  <c:v>0.2369</c:v>
                </c:pt>
                <c:pt idx="2247">
                  <c:v>0.23760000000000001</c:v>
                </c:pt>
                <c:pt idx="2248">
                  <c:v>0.2382</c:v>
                </c:pt>
                <c:pt idx="2249">
                  <c:v>0.23880000000000001</c:v>
                </c:pt>
                <c:pt idx="2250">
                  <c:v>0.2394</c:v>
                </c:pt>
                <c:pt idx="2251">
                  <c:v>0.2402</c:v>
                </c:pt>
                <c:pt idx="2252">
                  <c:v>0.24099999999999999</c:v>
                </c:pt>
                <c:pt idx="2253">
                  <c:v>0.2417</c:v>
                </c:pt>
                <c:pt idx="2254">
                  <c:v>0.24229999999999999</c:v>
                </c:pt>
                <c:pt idx="2255">
                  <c:v>0.2429</c:v>
                </c:pt>
                <c:pt idx="2256">
                  <c:v>0.24360000000000001</c:v>
                </c:pt>
                <c:pt idx="2257">
                  <c:v>0.24440000000000001</c:v>
                </c:pt>
                <c:pt idx="2258">
                  <c:v>0.24510000000000001</c:v>
                </c:pt>
                <c:pt idx="2259">
                  <c:v>0.2457</c:v>
                </c:pt>
                <c:pt idx="2260">
                  <c:v>0.2462</c:v>
                </c:pt>
                <c:pt idx="2261">
                  <c:v>0.24660000000000001</c:v>
                </c:pt>
                <c:pt idx="2262">
                  <c:v>0.24729999999999999</c:v>
                </c:pt>
                <c:pt idx="2263">
                  <c:v>0.248</c:v>
                </c:pt>
                <c:pt idx="2264">
                  <c:v>0.2487</c:v>
                </c:pt>
                <c:pt idx="2265">
                  <c:v>0.2492</c:v>
                </c:pt>
                <c:pt idx="2266">
                  <c:v>0.24970000000000001</c:v>
                </c:pt>
                <c:pt idx="2267">
                  <c:v>0.25019999999999998</c:v>
                </c:pt>
                <c:pt idx="2268">
                  <c:v>0.25090000000000001</c:v>
                </c:pt>
                <c:pt idx="2269">
                  <c:v>0.25159999999999999</c:v>
                </c:pt>
                <c:pt idx="2270">
                  <c:v>0.25219999999999998</c:v>
                </c:pt>
                <c:pt idx="2271">
                  <c:v>0.25269999999999998</c:v>
                </c:pt>
                <c:pt idx="2272">
                  <c:v>0.25319999999999998</c:v>
                </c:pt>
                <c:pt idx="2273">
                  <c:v>0.25369999999999998</c:v>
                </c:pt>
                <c:pt idx="2274">
                  <c:v>0.25440000000000002</c:v>
                </c:pt>
                <c:pt idx="2275">
                  <c:v>0.25509999999999999</c:v>
                </c:pt>
                <c:pt idx="2276">
                  <c:v>0.25580000000000003</c:v>
                </c:pt>
                <c:pt idx="2277">
                  <c:v>0.25629999999999997</c:v>
                </c:pt>
                <c:pt idx="2278">
                  <c:v>0.25679999999999997</c:v>
                </c:pt>
                <c:pt idx="2279">
                  <c:v>0.25729999999999997</c:v>
                </c:pt>
                <c:pt idx="2280">
                  <c:v>0.25769999999999998</c:v>
                </c:pt>
                <c:pt idx="2281">
                  <c:v>0.25840000000000002</c:v>
                </c:pt>
                <c:pt idx="2282">
                  <c:v>0.25940000000000002</c:v>
                </c:pt>
                <c:pt idx="2283">
                  <c:v>0.25990000000000002</c:v>
                </c:pt>
                <c:pt idx="2284">
                  <c:v>0.26029999999999998</c:v>
                </c:pt>
                <c:pt idx="2285">
                  <c:v>0.26090000000000002</c:v>
                </c:pt>
                <c:pt idx="2286">
                  <c:v>0.26150000000000001</c:v>
                </c:pt>
                <c:pt idx="2287">
                  <c:v>0.26219999999999999</c:v>
                </c:pt>
                <c:pt idx="2288">
                  <c:v>0.26279999999999998</c:v>
                </c:pt>
                <c:pt idx="2289">
                  <c:v>0.26319999999999999</c:v>
                </c:pt>
                <c:pt idx="2290">
                  <c:v>0.2636</c:v>
                </c:pt>
                <c:pt idx="2291">
                  <c:v>0.26419999999999999</c:v>
                </c:pt>
                <c:pt idx="2292">
                  <c:v>0.26479999999999998</c:v>
                </c:pt>
                <c:pt idx="2293">
                  <c:v>0.26550000000000001</c:v>
                </c:pt>
                <c:pt idx="2294">
                  <c:v>0.26600000000000001</c:v>
                </c:pt>
                <c:pt idx="2295">
                  <c:v>0.26650000000000001</c:v>
                </c:pt>
                <c:pt idx="2296">
                  <c:v>0.26690000000000003</c:v>
                </c:pt>
                <c:pt idx="2297">
                  <c:v>0.26740000000000003</c:v>
                </c:pt>
                <c:pt idx="2298">
                  <c:v>0.26800000000000002</c:v>
                </c:pt>
                <c:pt idx="2299">
                  <c:v>0.26860000000000001</c:v>
                </c:pt>
                <c:pt idx="2300">
                  <c:v>0.26919999999999999</c:v>
                </c:pt>
                <c:pt idx="2301">
                  <c:v>0.2697</c:v>
                </c:pt>
                <c:pt idx="2302">
                  <c:v>0.27010000000000001</c:v>
                </c:pt>
                <c:pt idx="2303">
                  <c:v>0.27060000000000001</c:v>
                </c:pt>
                <c:pt idx="2304">
                  <c:v>0.27110000000000001</c:v>
                </c:pt>
                <c:pt idx="2305">
                  <c:v>0.2717</c:v>
                </c:pt>
                <c:pt idx="2306">
                  <c:v>0.2722</c:v>
                </c:pt>
                <c:pt idx="2307">
                  <c:v>0.27260000000000001</c:v>
                </c:pt>
                <c:pt idx="2308">
                  <c:v>0.27310000000000001</c:v>
                </c:pt>
                <c:pt idx="2309">
                  <c:v>0.2737</c:v>
                </c:pt>
                <c:pt idx="2310">
                  <c:v>0.2742</c:v>
                </c:pt>
                <c:pt idx="2311">
                  <c:v>0.27479999999999999</c:v>
                </c:pt>
                <c:pt idx="2312">
                  <c:v>0.2752</c:v>
                </c:pt>
                <c:pt idx="2313">
                  <c:v>0.2757</c:v>
                </c:pt>
                <c:pt idx="2314">
                  <c:v>0.2762</c:v>
                </c:pt>
                <c:pt idx="2315">
                  <c:v>0.2767</c:v>
                </c:pt>
                <c:pt idx="2316">
                  <c:v>0.2772</c:v>
                </c:pt>
                <c:pt idx="2317">
                  <c:v>0.27760000000000001</c:v>
                </c:pt>
                <c:pt idx="2318">
                  <c:v>0.27800000000000002</c:v>
                </c:pt>
                <c:pt idx="2319">
                  <c:v>0.27839999999999998</c:v>
                </c:pt>
                <c:pt idx="2320">
                  <c:v>0.27889999999999998</c:v>
                </c:pt>
                <c:pt idx="2321">
                  <c:v>0.27929999999999999</c:v>
                </c:pt>
                <c:pt idx="2322">
                  <c:v>0.27979999999999999</c:v>
                </c:pt>
                <c:pt idx="2323">
                  <c:v>0.2802</c:v>
                </c:pt>
                <c:pt idx="2324">
                  <c:v>0.28050000000000003</c:v>
                </c:pt>
                <c:pt idx="2325">
                  <c:v>0.28089999999999998</c:v>
                </c:pt>
                <c:pt idx="2326">
                  <c:v>0.28120000000000001</c:v>
                </c:pt>
                <c:pt idx="2327">
                  <c:v>0.28149999999999997</c:v>
                </c:pt>
                <c:pt idx="2328">
                  <c:v>0.28189999999999998</c:v>
                </c:pt>
                <c:pt idx="2329">
                  <c:v>0.2823</c:v>
                </c:pt>
                <c:pt idx="2330">
                  <c:v>0.28260000000000002</c:v>
                </c:pt>
                <c:pt idx="2331">
                  <c:v>0.28289999999999998</c:v>
                </c:pt>
                <c:pt idx="2332">
                  <c:v>0.28310000000000002</c:v>
                </c:pt>
                <c:pt idx="2333">
                  <c:v>0.28339999999999999</c:v>
                </c:pt>
                <c:pt idx="2334">
                  <c:v>0.28370000000000001</c:v>
                </c:pt>
                <c:pt idx="2335">
                  <c:v>0.28389999999999999</c:v>
                </c:pt>
                <c:pt idx="2336">
                  <c:v>0.28410000000000002</c:v>
                </c:pt>
                <c:pt idx="2337">
                  <c:v>0.2843</c:v>
                </c:pt>
                <c:pt idx="2338">
                  <c:v>0.28449999999999998</c:v>
                </c:pt>
                <c:pt idx="2339">
                  <c:v>0.2848</c:v>
                </c:pt>
                <c:pt idx="2340">
                  <c:v>0.28510000000000002</c:v>
                </c:pt>
                <c:pt idx="2341">
                  <c:v>0.28539999999999999</c:v>
                </c:pt>
                <c:pt idx="2342">
                  <c:v>0.2853</c:v>
                </c:pt>
                <c:pt idx="2343">
                  <c:v>0.28539999999999999</c:v>
                </c:pt>
                <c:pt idx="2344">
                  <c:v>0.28560000000000002</c:v>
                </c:pt>
                <c:pt idx="2345">
                  <c:v>0.28570000000000001</c:v>
                </c:pt>
                <c:pt idx="2346">
                  <c:v>0.28589999999999999</c:v>
                </c:pt>
                <c:pt idx="2347">
                  <c:v>0.28599999999999998</c:v>
                </c:pt>
                <c:pt idx="2348">
                  <c:v>0.28599999999999998</c:v>
                </c:pt>
                <c:pt idx="2349">
                  <c:v>0.28599999999999998</c:v>
                </c:pt>
                <c:pt idx="2350">
                  <c:v>0.28620000000000001</c:v>
                </c:pt>
                <c:pt idx="2351">
                  <c:v>0.28620000000000001</c:v>
                </c:pt>
                <c:pt idx="2352">
                  <c:v>0.28639999999999999</c:v>
                </c:pt>
                <c:pt idx="2353">
                  <c:v>0.28639999999999999</c:v>
                </c:pt>
                <c:pt idx="2354">
                  <c:v>0.2863</c:v>
                </c:pt>
                <c:pt idx="2355">
                  <c:v>0.28620000000000001</c:v>
                </c:pt>
                <c:pt idx="2356">
                  <c:v>0.2863</c:v>
                </c:pt>
                <c:pt idx="2357">
                  <c:v>0.2863</c:v>
                </c:pt>
                <c:pt idx="2358">
                  <c:v>0.28639999999999999</c:v>
                </c:pt>
                <c:pt idx="2359">
                  <c:v>0.2863</c:v>
                </c:pt>
                <c:pt idx="2360">
                  <c:v>0.28610000000000002</c:v>
                </c:pt>
                <c:pt idx="2361">
                  <c:v>0.28610000000000002</c:v>
                </c:pt>
                <c:pt idx="2362">
                  <c:v>0.28589999999999999</c:v>
                </c:pt>
                <c:pt idx="2363">
                  <c:v>0.28599999999999998</c:v>
                </c:pt>
                <c:pt idx="2364">
                  <c:v>0.28599999999999998</c:v>
                </c:pt>
                <c:pt idx="2365">
                  <c:v>0.2858</c:v>
                </c:pt>
                <c:pt idx="2366">
                  <c:v>0.28560000000000002</c:v>
                </c:pt>
                <c:pt idx="2367">
                  <c:v>0.28539999999999999</c:v>
                </c:pt>
                <c:pt idx="2368">
                  <c:v>0.2853</c:v>
                </c:pt>
                <c:pt idx="2369">
                  <c:v>0.2853</c:v>
                </c:pt>
                <c:pt idx="2370">
                  <c:v>0.28520000000000001</c:v>
                </c:pt>
                <c:pt idx="2371">
                  <c:v>0.28499999999999998</c:v>
                </c:pt>
                <c:pt idx="2372">
                  <c:v>0.2848</c:v>
                </c:pt>
                <c:pt idx="2373">
                  <c:v>0.28449999999999998</c:v>
                </c:pt>
                <c:pt idx="2374">
                  <c:v>0.2843</c:v>
                </c:pt>
                <c:pt idx="2375">
                  <c:v>0.28410000000000002</c:v>
                </c:pt>
                <c:pt idx="2376">
                  <c:v>0.28389999999999999</c:v>
                </c:pt>
                <c:pt idx="2377">
                  <c:v>0.28370000000000001</c:v>
                </c:pt>
                <c:pt idx="2378">
                  <c:v>0.28349999999999997</c:v>
                </c:pt>
                <c:pt idx="2379">
                  <c:v>0.2833</c:v>
                </c:pt>
                <c:pt idx="2380">
                  <c:v>0.28289999999999998</c:v>
                </c:pt>
                <c:pt idx="2381">
                  <c:v>0.2828</c:v>
                </c:pt>
                <c:pt idx="2382">
                  <c:v>0.28210000000000002</c:v>
                </c:pt>
                <c:pt idx="2383">
                  <c:v>0.28179999999999999</c:v>
                </c:pt>
                <c:pt idx="2384">
                  <c:v>0.28170000000000001</c:v>
                </c:pt>
                <c:pt idx="2385">
                  <c:v>0.28139999999999998</c:v>
                </c:pt>
                <c:pt idx="2386">
                  <c:v>0.28100000000000003</c:v>
                </c:pt>
                <c:pt idx="2387">
                  <c:v>0.2802</c:v>
                </c:pt>
                <c:pt idx="2388">
                  <c:v>0.27960000000000002</c:v>
                </c:pt>
                <c:pt idx="2389">
                  <c:v>0.27950000000000003</c:v>
                </c:pt>
                <c:pt idx="2390">
                  <c:v>0.27910000000000001</c:v>
                </c:pt>
                <c:pt idx="2391">
                  <c:v>0.27850000000000003</c:v>
                </c:pt>
                <c:pt idx="2392">
                  <c:v>0.27800000000000002</c:v>
                </c:pt>
                <c:pt idx="2393">
                  <c:v>0.27739999999999998</c:v>
                </c:pt>
                <c:pt idx="2394">
                  <c:v>0.27679999999999999</c:v>
                </c:pt>
                <c:pt idx="2395">
                  <c:v>0.27629999999999999</c:v>
                </c:pt>
                <c:pt idx="2396">
                  <c:v>0.27589999999999998</c:v>
                </c:pt>
                <c:pt idx="2397">
                  <c:v>0.27539999999999998</c:v>
                </c:pt>
                <c:pt idx="2398">
                  <c:v>0.27479999999999999</c:v>
                </c:pt>
                <c:pt idx="2399">
                  <c:v>0.2742</c:v>
                </c:pt>
                <c:pt idx="2400">
                  <c:v>0.27350000000000002</c:v>
                </c:pt>
                <c:pt idx="2401">
                  <c:v>0.27289999999999998</c:v>
                </c:pt>
                <c:pt idx="2402">
                  <c:v>0.2727</c:v>
                </c:pt>
                <c:pt idx="2403">
                  <c:v>0.27179999999999999</c:v>
                </c:pt>
                <c:pt idx="2404">
                  <c:v>0.2712</c:v>
                </c:pt>
                <c:pt idx="2405">
                  <c:v>0.27050000000000002</c:v>
                </c:pt>
                <c:pt idx="2406">
                  <c:v>0.27029999999999998</c:v>
                </c:pt>
                <c:pt idx="2407">
                  <c:v>0.26960000000000001</c:v>
                </c:pt>
                <c:pt idx="2408">
                  <c:v>0.26889999999999997</c:v>
                </c:pt>
                <c:pt idx="2409">
                  <c:v>0.26819999999999999</c:v>
                </c:pt>
                <c:pt idx="2410">
                  <c:v>0.26669999999999999</c:v>
                </c:pt>
                <c:pt idx="2411">
                  <c:v>0.26669999999999999</c:v>
                </c:pt>
                <c:pt idx="2412">
                  <c:v>0.26550000000000001</c:v>
                </c:pt>
                <c:pt idx="2413">
                  <c:v>0.26479999999999998</c:v>
                </c:pt>
                <c:pt idx="2414">
                  <c:v>0.26450000000000001</c:v>
                </c:pt>
                <c:pt idx="2415">
                  <c:v>0.26369999999999999</c:v>
                </c:pt>
                <c:pt idx="2416">
                  <c:v>0.2621</c:v>
                </c:pt>
                <c:pt idx="2417">
                  <c:v>0.26169999999999999</c:v>
                </c:pt>
                <c:pt idx="2418">
                  <c:v>0.26119999999999999</c:v>
                </c:pt>
                <c:pt idx="2419">
                  <c:v>0.25990000000000002</c:v>
                </c:pt>
                <c:pt idx="2420">
                  <c:v>0.25900000000000001</c:v>
                </c:pt>
                <c:pt idx="2421">
                  <c:v>0.25779999999999997</c:v>
                </c:pt>
                <c:pt idx="2422">
                  <c:v>0.25779999999999997</c:v>
                </c:pt>
                <c:pt idx="2423">
                  <c:v>0.25679999999999997</c:v>
                </c:pt>
                <c:pt idx="2424">
                  <c:v>0.25540000000000002</c:v>
                </c:pt>
                <c:pt idx="2425">
                  <c:v>0.25490000000000002</c:v>
                </c:pt>
                <c:pt idx="2426">
                  <c:v>0.254</c:v>
                </c:pt>
                <c:pt idx="2427">
                  <c:v>0.25309999999999999</c:v>
                </c:pt>
                <c:pt idx="2428">
                  <c:v>0.25159999999999999</c:v>
                </c:pt>
                <c:pt idx="2429">
                  <c:v>0.25069999999999998</c:v>
                </c:pt>
                <c:pt idx="2430">
                  <c:v>0.25019999999999998</c:v>
                </c:pt>
                <c:pt idx="2431">
                  <c:v>0.24859999999999999</c:v>
                </c:pt>
                <c:pt idx="2432">
                  <c:v>0.2482</c:v>
                </c:pt>
                <c:pt idx="2433">
                  <c:v>0.2467</c:v>
                </c:pt>
                <c:pt idx="2434">
                  <c:v>0.24629999999999999</c:v>
                </c:pt>
                <c:pt idx="2435">
                  <c:v>0.24540000000000001</c:v>
                </c:pt>
                <c:pt idx="2436">
                  <c:v>0.24440000000000001</c:v>
                </c:pt>
                <c:pt idx="2437">
                  <c:v>0.24329999999999999</c:v>
                </c:pt>
                <c:pt idx="2438">
                  <c:v>0.2417</c:v>
                </c:pt>
                <c:pt idx="2439">
                  <c:v>0.24129999999999999</c:v>
                </c:pt>
                <c:pt idx="2440">
                  <c:v>0.2404</c:v>
                </c:pt>
                <c:pt idx="2441">
                  <c:v>0.2389</c:v>
                </c:pt>
                <c:pt idx="2442">
                  <c:v>0.23830000000000001</c:v>
                </c:pt>
                <c:pt idx="2443">
                  <c:v>0.23719999999999999</c:v>
                </c:pt>
                <c:pt idx="2444">
                  <c:v>0.23530000000000001</c:v>
                </c:pt>
                <c:pt idx="2445">
                  <c:v>0.23430000000000001</c:v>
                </c:pt>
                <c:pt idx="2446">
                  <c:v>0.23330000000000001</c:v>
                </c:pt>
                <c:pt idx="2447">
                  <c:v>0.23319999999999999</c:v>
                </c:pt>
                <c:pt idx="2448">
                  <c:v>0.23150000000000001</c:v>
                </c:pt>
                <c:pt idx="2449">
                  <c:v>0.23</c:v>
                </c:pt>
                <c:pt idx="2450">
                  <c:v>0.22950000000000001</c:v>
                </c:pt>
                <c:pt idx="2451">
                  <c:v>0.22900000000000001</c:v>
                </c:pt>
                <c:pt idx="2452">
                  <c:v>0.22750000000000001</c:v>
                </c:pt>
                <c:pt idx="2453">
                  <c:v>0.2268</c:v>
                </c:pt>
                <c:pt idx="2454">
                  <c:v>0.22500000000000001</c:v>
                </c:pt>
                <c:pt idx="2455">
                  <c:v>0.22389999999999999</c:v>
                </c:pt>
                <c:pt idx="2456">
                  <c:v>0.22289999999999999</c:v>
                </c:pt>
                <c:pt idx="2457">
                  <c:v>0.2218</c:v>
                </c:pt>
                <c:pt idx="2458">
                  <c:v>0.2213</c:v>
                </c:pt>
                <c:pt idx="2459">
                  <c:v>0.22</c:v>
                </c:pt>
                <c:pt idx="2460">
                  <c:v>0.21879999999999999</c:v>
                </c:pt>
                <c:pt idx="2461">
                  <c:v>0.2177</c:v>
                </c:pt>
                <c:pt idx="2462">
                  <c:v>0.2162</c:v>
                </c:pt>
                <c:pt idx="2463">
                  <c:v>0.21560000000000001</c:v>
                </c:pt>
                <c:pt idx="2464">
                  <c:v>0.21429999999999999</c:v>
                </c:pt>
                <c:pt idx="2465">
                  <c:v>0.21249999999999999</c:v>
                </c:pt>
                <c:pt idx="2466">
                  <c:v>0.2114</c:v>
                </c:pt>
                <c:pt idx="2467">
                  <c:v>0.21029999999999999</c:v>
                </c:pt>
                <c:pt idx="2468">
                  <c:v>0.2092</c:v>
                </c:pt>
                <c:pt idx="2469">
                  <c:v>0.2074</c:v>
                </c:pt>
                <c:pt idx="2470">
                  <c:v>0.20680000000000001</c:v>
                </c:pt>
                <c:pt idx="2471">
                  <c:v>0.20549999999999999</c:v>
                </c:pt>
                <c:pt idx="2472">
                  <c:v>0.2049</c:v>
                </c:pt>
                <c:pt idx="2473">
                  <c:v>0.2034</c:v>
                </c:pt>
                <c:pt idx="2474">
                  <c:v>0.20169999999999999</c:v>
                </c:pt>
                <c:pt idx="2475">
                  <c:v>0.20100000000000001</c:v>
                </c:pt>
                <c:pt idx="2476">
                  <c:v>0.20039999999999999</c:v>
                </c:pt>
                <c:pt idx="2477">
                  <c:v>0.19919999999999999</c:v>
                </c:pt>
                <c:pt idx="2478">
                  <c:v>0.1971</c:v>
                </c:pt>
                <c:pt idx="2479">
                  <c:v>0.19700000000000001</c:v>
                </c:pt>
                <c:pt idx="2480">
                  <c:v>0.19589999999999999</c:v>
                </c:pt>
                <c:pt idx="2481">
                  <c:v>0.1948</c:v>
                </c:pt>
                <c:pt idx="2482">
                  <c:v>0.193</c:v>
                </c:pt>
                <c:pt idx="2483">
                  <c:v>0.19139999999999999</c:v>
                </c:pt>
                <c:pt idx="2484">
                  <c:v>0.1913</c:v>
                </c:pt>
                <c:pt idx="2485">
                  <c:v>0.1893</c:v>
                </c:pt>
                <c:pt idx="2486">
                  <c:v>0.18820000000000001</c:v>
                </c:pt>
                <c:pt idx="2487">
                  <c:v>0.18709999999999999</c:v>
                </c:pt>
                <c:pt idx="2488">
                  <c:v>0.1867</c:v>
                </c:pt>
                <c:pt idx="2489">
                  <c:v>0.18559999999999999</c:v>
                </c:pt>
                <c:pt idx="2490">
                  <c:v>0.18410000000000001</c:v>
                </c:pt>
                <c:pt idx="2491">
                  <c:v>0.18360000000000001</c:v>
                </c:pt>
                <c:pt idx="2492">
                  <c:v>0.18210000000000001</c:v>
                </c:pt>
                <c:pt idx="2493">
                  <c:v>0.1817</c:v>
                </c:pt>
                <c:pt idx="2494">
                  <c:v>0.1802</c:v>
                </c:pt>
                <c:pt idx="2495">
                  <c:v>0.1792</c:v>
                </c:pt>
                <c:pt idx="2496">
                  <c:v>0.17810000000000001</c:v>
                </c:pt>
                <c:pt idx="2497">
                  <c:v>0.17710000000000001</c:v>
                </c:pt>
                <c:pt idx="2498">
                  <c:v>0.17660000000000001</c:v>
                </c:pt>
                <c:pt idx="2499">
                  <c:v>0.17530000000000001</c:v>
                </c:pt>
                <c:pt idx="2500">
                  <c:v>0.1744</c:v>
                </c:pt>
                <c:pt idx="2501">
                  <c:v>0.1734</c:v>
                </c:pt>
                <c:pt idx="2502">
                  <c:v>0.1724</c:v>
                </c:pt>
                <c:pt idx="2503">
                  <c:v>0.1714</c:v>
                </c:pt>
                <c:pt idx="2504">
                  <c:v>0.1709</c:v>
                </c:pt>
                <c:pt idx="2505">
                  <c:v>0.1701</c:v>
                </c:pt>
                <c:pt idx="2506">
                  <c:v>0.16930000000000001</c:v>
                </c:pt>
                <c:pt idx="2507">
                  <c:v>0.1678</c:v>
                </c:pt>
                <c:pt idx="2508">
                  <c:v>0.1673</c:v>
                </c:pt>
                <c:pt idx="2509">
                  <c:v>0.16619999999999999</c:v>
                </c:pt>
                <c:pt idx="2510">
                  <c:v>0.16489999999999999</c:v>
                </c:pt>
                <c:pt idx="2511">
                  <c:v>0.1641</c:v>
                </c:pt>
                <c:pt idx="2512">
                  <c:v>0.1638</c:v>
                </c:pt>
                <c:pt idx="2513">
                  <c:v>0.16239999999999999</c:v>
                </c:pt>
                <c:pt idx="2514">
                  <c:v>0.16200000000000001</c:v>
                </c:pt>
                <c:pt idx="2515">
                  <c:v>0.16109999999999999</c:v>
                </c:pt>
                <c:pt idx="2516">
                  <c:v>0.16039999999999999</c:v>
                </c:pt>
                <c:pt idx="2517">
                  <c:v>0.15970000000000001</c:v>
                </c:pt>
                <c:pt idx="2518">
                  <c:v>0.1585</c:v>
                </c:pt>
                <c:pt idx="2519">
                  <c:v>0.15770000000000001</c:v>
                </c:pt>
                <c:pt idx="2520">
                  <c:v>0.15679999999999999</c:v>
                </c:pt>
                <c:pt idx="2521">
                  <c:v>0.156</c:v>
                </c:pt>
                <c:pt idx="2522">
                  <c:v>0.15540000000000001</c:v>
                </c:pt>
                <c:pt idx="2523">
                  <c:v>0.1547</c:v>
                </c:pt>
                <c:pt idx="2524">
                  <c:v>0.15390000000000001</c:v>
                </c:pt>
                <c:pt idx="2525">
                  <c:v>0.1535</c:v>
                </c:pt>
                <c:pt idx="2526">
                  <c:v>0.15229999999999999</c:v>
                </c:pt>
                <c:pt idx="2527">
                  <c:v>0.15160000000000001</c:v>
                </c:pt>
                <c:pt idx="2528">
                  <c:v>0.151</c:v>
                </c:pt>
                <c:pt idx="2529">
                  <c:v>0.15079999999999999</c:v>
                </c:pt>
                <c:pt idx="2530">
                  <c:v>0.15</c:v>
                </c:pt>
                <c:pt idx="2531">
                  <c:v>0.14879999999999999</c:v>
                </c:pt>
                <c:pt idx="2532">
                  <c:v>0.14810000000000001</c:v>
                </c:pt>
                <c:pt idx="2533">
                  <c:v>0.14779999999999999</c:v>
                </c:pt>
                <c:pt idx="2534">
                  <c:v>0.14729999999999999</c:v>
                </c:pt>
                <c:pt idx="2535">
                  <c:v>0.1464</c:v>
                </c:pt>
                <c:pt idx="2536">
                  <c:v>0.1457</c:v>
                </c:pt>
                <c:pt idx="2537">
                  <c:v>0.14510000000000001</c:v>
                </c:pt>
                <c:pt idx="2538">
                  <c:v>0.14480000000000001</c:v>
                </c:pt>
                <c:pt idx="2539">
                  <c:v>0.14399999999999999</c:v>
                </c:pt>
                <c:pt idx="2540">
                  <c:v>0.14349999999999999</c:v>
                </c:pt>
                <c:pt idx="2541">
                  <c:v>0.14299999999999999</c:v>
                </c:pt>
                <c:pt idx="2542">
                  <c:v>0.14230000000000001</c:v>
                </c:pt>
                <c:pt idx="2543">
                  <c:v>0.14199999999999999</c:v>
                </c:pt>
                <c:pt idx="2544">
                  <c:v>0.14119999999999999</c:v>
                </c:pt>
                <c:pt idx="2545">
                  <c:v>0.14099999999999999</c:v>
                </c:pt>
                <c:pt idx="2546">
                  <c:v>0.1406</c:v>
                </c:pt>
                <c:pt idx="2547">
                  <c:v>0.1401</c:v>
                </c:pt>
                <c:pt idx="2548">
                  <c:v>0.1396</c:v>
                </c:pt>
                <c:pt idx="2549">
                  <c:v>0.13900000000000001</c:v>
                </c:pt>
                <c:pt idx="2550">
                  <c:v>0.1386</c:v>
                </c:pt>
                <c:pt idx="2551">
                  <c:v>0.13819999999999999</c:v>
                </c:pt>
                <c:pt idx="2552">
                  <c:v>0.13789999999999999</c:v>
                </c:pt>
                <c:pt idx="2553">
                  <c:v>0.13750000000000001</c:v>
                </c:pt>
                <c:pt idx="2554">
                  <c:v>0.13700000000000001</c:v>
                </c:pt>
                <c:pt idx="2555">
                  <c:v>0.13669999999999999</c:v>
                </c:pt>
                <c:pt idx="2556">
                  <c:v>0.13639999999999999</c:v>
                </c:pt>
                <c:pt idx="2557">
                  <c:v>0.13600000000000001</c:v>
                </c:pt>
                <c:pt idx="2558">
                  <c:v>0.13569999999999999</c:v>
                </c:pt>
                <c:pt idx="2559">
                  <c:v>0.1353</c:v>
                </c:pt>
                <c:pt idx="2560">
                  <c:v>0.13500000000000001</c:v>
                </c:pt>
                <c:pt idx="2561">
                  <c:v>0.1348</c:v>
                </c:pt>
                <c:pt idx="2562">
                  <c:v>0.13450000000000001</c:v>
                </c:pt>
                <c:pt idx="2563">
                  <c:v>0.13420000000000001</c:v>
                </c:pt>
                <c:pt idx="2564">
                  <c:v>0.13389999999999999</c:v>
                </c:pt>
                <c:pt idx="2565">
                  <c:v>0.13370000000000001</c:v>
                </c:pt>
                <c:pt idx="2566">
                  <c:v>0.1336</c:v>
                </c:pt>
                <c:pt idx="2567">
                  <c:v>0.13350000000000001</c:v>
                </c:pt>
                <c:pt idx="2568">
                  <c:v>0.1333</c:v>
                </c:pt>
                <c:pt idx="2569">
                  <c:v>0.13300000000000001</c:v>
                </c:pt>
                <c:pt idx="2570">
                  <c:v>0.1328</c:v>
                </c:pt>
                <c:pt idx="2571">
                  <c:v>0.13270000000000001</c:v>
                </c:pt>
                <c:pt idx="2572">
                  <c:v>0.1326</c:v>
                </c:pt>
                <c:pt idx="2573">
                  <c:v>0.1326</c:v>
                </c:pt>
                <c:pt idx="2574">
                  <c:v>0.13239999999999999</c:v>
                </c:pt>
                <c:pt idx="2575">
                  <c:v>0.13220000000000001</c:v>
                </c:pt>
                <c:pt idx="2576">
                  <c:v>0.13200000000000001</c:v>
                </c:pt>
                <c:pt idx="2577">
                  <c:v>0.13189999999999999</c:v>
                </c:pt>
                <c:pt idx="2578">
                  <c:v>0.1318</c:v>
                </c:pt>
                <c:pt idx="2579">
                  <c:v>0.1318</c:v>
                </c:pt>
                <c:pt idx="2580">
                  <c:v>0.13159999999999999</c:v>
                </c:pt>
                <c:pt idx="2581">
                  <c:v>0.13150000000000001</c:v>
                </c:pt>
                <c:pt idx="2582">
                  <c:v>0.13139999999999999</c:v>
                </c:pt>
                <c:pt idx="2583">
                  <c:v>0.13139999999999999</c:v>
                </c:pt>
                <c:pt idx="2584">
                  <c:v>0.13139999999999999</c:v>
                </c:pt>
                <c:pt idx="2585">
                  <c:v>0.1313</c:v>
                </c:pt>
                <c:pt idx="2586">
                  <c:v>0.13120000000000001</c:v>
                </c:pt>
                <c:pt idx="2587">
                  <c:v>0.13120000000000001</c:v>
                </c:pt>
                <c:pt idx="2588">
                  <c:v>0.1313</c:v>
                </c:pt>
                <c:pt idx="2589">
                  <c:v>0.1313</c:v>
                </c:pt>
                <c:pt idx="2590">
                  <c:v>0.13120000000000001</c:v>
                </c:pt>
                <c:pt idx="2591">
                  <c:v>0.13120000000000001</c:v>
                </c:pt>
                <c:pt idx="2592">
                  <c:v>0.13120000000000001</c:v>
                </c:pt>
                <c:pt idx="2593">
                  <c:v>0.13139999999999999</c:v>
                </c:pt>
                <c:pt idx="2594">
                  <c:v>0.13150000000000001</c:v>
                </c:pt>
                <c:pt idx="2595">
                  <c:v>0.13159999999999999</c:v>
                </c:pt>
                <c:pt idx="2596">
                  <c:v>0.13159999999999999</c:v>
                </c:pt>
                <c:pt idx="2597">
                  <c:v>0.13159999999999999</c:v>
                </c:pt>
                <c:pt idx="2598">
                  <c:v>0.13170000000000001</c:v>
                </c:pt>
                <c:pt idx="2599">
                  <c:v>0.1318</c:v>
                </c:pt>
                <c:pt idx="2600">
                  <c:v>0.13200000000000001</c:v>
                </c:pt>
                <c:pt idx="2601">
                  <c:v>0.1321</c:v>
                </c:pt>
                <c:pt idx="2602">
                  <c:v>0.1323</c:v>
                </c:pt>
                <c:pt idx="2603">
                  <c:v>0.13239999999999999</c:v>
                </c:pt>
                <c:pt idx="2604">
                  <c:v>0.1326</c:v>
                </c:pt>
                <c:pt idx="2605">
                  <c:v>0.1328</c:v>
                </c:pt>
                <c:pt idx="2606">
                  <c:v>0.13289999999999999</c:v>
                </c:pt>
                <c:pt idx="2607">
                  <c:v>0.13289999999999999</c:v>
                </c:pt>
                <c:pt idx="2608">
                  <c:v>0.1331</c:v>
                </c:pt>
                <c:pt idx="2609">
                  <c:v>0.1333</c:v>
                </c:pt>
                <c:pt idx="2610">
                  <c:v>0.1336</c:v>
                </c:pt>
                <c:pt idx="2611">
                  <c:v>0.13389999999999999</c:v>
                </c:pt>
                <c:pt idx="2612">
                  <c:v>0.13420000000000001</c:v>
                </c:pt>
                <c:pt idx="2613">
                  <c:v>0.13450000000000001</c:v>
                </c:pt>
                <c:pt idx="2614">
                  <c:v>0.13469999999999999</c:v>
                </c:pt>
                <c:pt idx="2615">
                  <c:v>0.13500000000000001</c:v>
                </c:pt>
                <c:pt idx="2616">
                  <c:v>0.1353</c:v>
                </c:pt>
                <c:pt idx="2617">
                  <c:v>0.13550000000000001</c:v>
                </c:pt>
                <c:pt idx="2618">
                  <c:v>0.13569999999999999</c:v>
                </c:pt>
                <c:pt idx="2619">
                  <c:v>0.13600000000000001</c:v>
                </c:pt>
                <c:pt idx="2620">
                  <c:v>0.1363</c:v>
                </c:pt>
                <c:pt idx="2621">
                  <c:v>0.13669999999999999</c:v>
                </c:pt>
                <c:pt idx="2622">
                  <c:v>0.13700000000000001</c:v>
                </c:pt>
                <c:pt idx="2623">
                  <c:v>0.13730000000000001</c:v>
                </c:pt>
                <c:pt idx="2624">
                  <c:v>0.1376</c:v>
                </c:pt>
                <c:pt idx="2625">
                  <c:v>0.13780000000000001</c:v>
                </c:pt>
                <c:pt idx="2626">
                  <c:v>0.1381</c:v>
                </c:pt>
                <c:pt idx="2627">
                  <c:v>0.13850000000000001</c:v>
                </c:pt>
                <c:pt idx="2628">
                  <c:v>0.1389</c:v>
                </c:pt>
                <c:pt idx="2629">
                  <c:v>0.13919999999999999</c:v>
                </c:pt>
                <c:pt idx="2630">
                  <c:v>0.13950000000000001</c:v>
                </c:pt>
                <c:pt idx="2631">
                  <c:v>0.13980000000000001</c:v>
                </c:pt>
                <c:pt idx="2632">
                  <c:v>0.1401</c:v>
                </c:pt>
                <c:pt idx="2633">
                  <c:v>0.14050000000000001</c:v>
                </c:pt>
                <c:pt idx="2634">
                  <c:v>0.14080000000000001</c:v>
                </c:pt>
                <c:pt idx="2635">
                  <c:v>0.1411</c:v>
                </c:pt>
                <c:pt idx="2636">
                  <c:v>0.14130000000000001</c:v>
                </c:pt>
                <c:pt idx="2637">
                  <c:v>0.14169999999999999</c:v>
                </c:pt>
                <c:pt idx="2638">
                  <c:v>0.14219999999999999</c:v>
                </c:pt>
                <c:pt idx="2639">
                  <c:v>0.14269999999999999</c:v>
                </c:pt>
                <c:pt idx="2640">
                  <c:v>0.1431</c:v>
                </c:pt>
                <c:pt idx="2641">
                  <c:v>0.14349999999999999</c:v>
                </c:pt>
                <c:pt idx="2642">
                  <c:v>0.14380000000000001</c:v>
                </c:pt>
                <c:pt idx="2643">
                  <c:v>0.14419999999999999</c:v>
                </c:pt>
                <c:pt idx="2644">
                  <c:v>0.14449999999999999</c:v>
                </c:pt>
                <c:pt idx="2645">
                  <c:v>0.1449</c:v>
                </c:pt>
                <c:pt idx="2646">
                  <c:v>0.14530000000000001</c:v>
                </c:pt>
                <c:pt idx="2647">
                  <c:v>0.1457</c:v>
                </c:pt>
                <c:pt idx="2648">
                  <c:v>0.14610000000000001</c:v>
                </c:pt>
                <c:pt idx="2649">
                  <c:v>0.14649999999999999</c:v>
                </c:pt>
                <c:pt idx="2650">
                  <c:v>0.14699999999999999</c:v>
                </c:pt>
                <c:pt idx="2651">
                  <c:v>0.1474</c:v>
                </c:pt>
                <c:pt idx="2652">
                  <c:v>0.1477</c:v>
                </c:pt>
                <c:pt idx="2653">
                  <c:v>0.14810000000000001</c:v>
                </c:pt>
                <c:pt idx="2654">
                  <c:v>0.1484</c:v>
                </c:pt>
                <c:pt idx="2655">
                  <c:v>0.14879999999999999</c:v>
                </c:pt>
                <c:pt idx="2656">
                  <c:v>0.14929999999999999</c:v>
                </c:pt>
                <c:pt idx="2657">
                  <c:v>0.1497</c:v>
                </c:pt>
                <c:pt idx="2658">
                  <c:v>0.15010000000000001</c:v>
                </c:pt>
                <c:pt idx="2659">
                  <c:v>0.15040000000000001</c:v>
                </c:pt>
                <c:pt idx="2660">
                  <c:v>0.15079999999999999</c:v>
                </c:pt>
                <c:pt idx="2661">
                  <c:v>0.15110000000000001</c:v>
                </c:pt>
                <c:pt idx="2662">
                  <c:v>0.15160000000000001</c:v>
                </c:pt>
                <c:pt idx="2663">
                  <c:v>0.152</c:v>
                </c:pt>
                <c:pt idx="2664">
                  <c:v>0.15240000000000001</c:v>
                </c:pt>
                <c:pt idx="2665">
                  <c:v>0.1527</c:v>
                </c:pt>
                <c:pt idx="2666">
                  <c:v>0.15310000000000001</c:v>
                </c:pt>
                <c:pt idx="2667">
                  <c:v>0.1535</c:v>
                </c:pt>
                <c:pt idx="2668">
                  <c:v>0.15390000000000001</c:v>
                </c:pt>
                <c:pt idx="2669">
                  <c:v>0.1542</c:v>
                </c:pt>
                <c:pt idx="2670">
                  <c:v>0.15459999999999999</c:v>
                </c:pt>
                <c:pt idx="2671">
                  <c:v>0.155</c:v>
                </c:pt>
                <c:pt idx="2672">
                  <c:v>0.15540000000000001</c:v>
                </c:pt>
                <c:pt idx="2673">
                  <c:v>0.15579999999999999</c:v>
                </c:pt>
                <c:pt idx="2674">
                  <c:v>0.15609999999999999</c:v>
                </c:pt>
                <c:pt idx="2675">
                  <c:v>0.15670000000000001</c:v>
                </c:pt>
                <c:pt idx="2676">
                  <c:v>0.15709999999999999</c:v>
                </c:pt>
                <c:pt idx="2677">
                  <c:v>0.1575</c:v>
                </c:pt>
                <c:pt idx="2678">
                  <c:v>0.1578</c:v>
                </c:pt>
                <c:pt idx="2679">
                  <c:v>0.1583</c:v>
                </c:pt>
                <c:pt idx="2680">
                  <c:v>0.1585</c:v>
                </c:pt>
                <c:pt idx="2681">
                  <c:v>0.159</c:v>
                </c:pt>
                <c:pt idx="2682">
                  <c:v>0.15970000000000001</c:v>
                </c:pt>
                <c:pt idx="2683">
                  <c:v>0.15989999999999999</c:v>
                </c:pt>
                <c:pt idx="2684">
                  <c:v>0.1603</c:v>
                </c:pt>
                <c:pt idx="2685">
                  <c:v>0.16059999999999999</c:v>
                </c:pt>
                <c:pt idx="2686">
                  <c:v>0.16109999999999999</c:v>
                </c:pt>
                <c:pt idx="2687">
                  <c:v>0.1615</c:v>
                </c:pt>
                <c:pt idx="2688">
                  <c:v>0.16200000000000001</c:v>
                </c:pt>
                <c:pt idx="2689">
                  <c:v>0.16239999999999999</c:v>
                </c:pt>
                <c:pt idx="2690">
                  <c:v>0.1628</c:v>
                </c:pt>
                <c:pt idx="2691">
                  <c:v>0.16309999999999999</c:v>
                </c:pt>
                <c:pt idx="2692">
                  <c:v>0.16350000000000001</c:v>
                </c:pt>
                <c:pt idx="2693">
                  <c:v>0.16389999999999999</c:v>
                </c:pt>
                <c:pt idx="2694">
                  <c:v>0.1643</c:v>
                </c:pt>
                <c:pt idx="2695">
                  <c:v>0.1646</c:v>
                </c:pt>
                <c:pt idx="2696">
                  <c:v>0.16500000000000001</c:v>
                </c:pt>
                <c:pt idx="2697">
                  <c:v>0.16539999999999999</c:v>
                </c:pt>
                <c:pt idx="2698">
                  <c:v>0.16569999999999999</c:v>
                </c:pt>
                <c:pt idx="2699">
                  <c:v>0.16600000000000001</c:v>
                </c:pt>
                <c:pt idx="2700">
                  <c:v>0.1663</c:v>
                </c:pt>
                <c:pt idx="2701">
                  <c:v>0.16669999999999999</c:v>
                </c:pt>
                <c:pt idx="2702">
                  <c:v>0.16700000000000001</c:v>
                </c:pt>
                <c:pt idx="2703">
                  <c:v>0.1673</c:v>
                </c:pt>
                <c:pt idx="2704">
                  <c:v>0.1676</c:v>
                </c:pt>
                <c:pt idx="2705">
                  <c:v>0.16789999999999999</c:v>
                </c:pt>
                <c:pt idx="2706">
                  <c:v>0.16819999999999999</c:v>
                </c:pt>
                <c:pt idx="2707">
                  <c:v>0.16850000000000001</c:v>
                </c:pt>
                <c:pt idx="2708">
                  <c:v>0.16880000000000001</c:v>
                </c:pt>
                <c:pt idx="2709">
                  <c:v>0.1691</c:v>
                </c:pt>
                <c:pt idx="2710">
                  <c:v>0.1694</c:v>
                </c:pt>
                <c:pt idx="2711">
                  <c:v>0.1696</c:v>
                </c:pt>
                <c:pt idx="2712">
                  <c:v>0.16980000000000001</c:v>
                </c:pt>
                <c:pt idx="2713">
                  <c:v>0.1701</c:v>
                </c:pt>
                <c:pt idx="2714">
                  <c:v>0.1704</c:v>
                </c:pt>
                <c:pt idx="2715">
                  <c:v>0.17069999999999999</c:v>
                </c:pt>
                <c:pt idx="2716">
                  <c:v>0.17100000000000001</c:v>
                </c:pt>
                <c:pt idx="2717">
                  <c:v>0.17130000000000001</c:v>
                </c:pt>
                <c:pt idx="2718">
                  <c:v>0.17150000000000001</c:v>
                </c:pt>
                <c:pt idx="2719">
                  <c:v>0.17169999999999999</c:v>
                </c:pt>
                <c:pt idx="2720">
                  <c:v>0.17180000000000001</c:v>
                </c:pt>
                <c:pt idx="2721">
                  <c:v>0.1719</c:v>
                </c:pt>
                <c:pt idx="2722">
                  <c:v>0.1721</c:v>
                </c:pt>
                <c:pt idx="2723">
                  <c:v>0.17230000000000001</c:v>
                </c:pt>
                <c:pt idx="2724">
                  <c:v>0.1726</c:v>
                </c:pt>
                <c:pt idx="2725">
                  <c:v>0.17280000000000001</c:v>
                </c:pt>
                <c:pt idx="2726">
                  <c:v>0.17299999999999999</c:v>
                </c:pt>
                <c:pt idx="2727">
                  <c:v>0.1731</c:v>
                </c:pt>
                <c:pt idx="2728">
                  <c:v>0.1731</c:v>
                </c:pt>
                <c:pt idx="2729">
                  <c:v>0.1731</c:v>
                </c:pt>
                <c:pt idx="2730">
                  <c:v>0.17319999999999999</c:v>
                </c:pt>
                <c:pt idx="2731">
                  <c:v>0.1734</c:v>
                </c:pt>
                <c:pt idx="2732">
                  <c:v>0.1736</c:v>
                </c:pt>
                <c:pt idx="2733">
                  <c:v>0.17369999999999999</c:v>
                </c:pt>
                <c:pt idx="2734">
                  <c:v>0.17399999999999999</c:v>
                </c:pt>
                <c:pt idx="2735">
                  <c:v>0.17399999999999999</c:v>
                </c:pt>
                <c:pt idx="2736">
                  <c:v>0.17399999999999999</c:v>
                </c:pt>
                <c:pt idx="2737">
                  <c:v>0.1741</c:v>
                </c:pt>
                <c:pt idx="2738">
                  <c:v>0.1741</c:v>
                </c:pt>
                <c:pt idx="2739">
                  <c:v>0.17399999999999999</c:v>
                </c:pt>
                <c:pt idx="2740">
                  <c:v>0.17419999999999999</c:v>
                </c:pt>
                <c:pt idx="2741">
                  <c:v>0.17430000000000001</c:v>
                </c:pt>
                <c:pt idx="2742">
                  <c:v>0.17430000000000001</c:v>
                </c:pt>
                <c:pt idx="2743">
                  <c:v>0.1744</c:v>
                </c:pt>
                <c:pt idx="2744">
                  <c:v>0.1744</c:v>
                </c:pt>
                <c:pt idx="2745">
                  <c:v>0.17430000000000001</c:v>
                </c:pt>
                <c:pt idx="2746">
                  <c:v>0.17430000000000001</c:v>
                </c:pt>
                <c:pt idx="2747">
                  <c:v>0.17419999999999999</c:v>
                </c:pt>
                <c:pt idx="2748">
                  <c:v>0.1741</c:v>
                </c:pt>
                <c:pt idx="2749">
                  <c:v>0.1741</c:v>
                </c:pt>
                <c:pt idx="2750">
                  <c:v>0.1741</c:v>
                </c:pt>
                <c:pt idx="2751">
                  <c:v>0.1741</c:v>
                </c:pt>
                <c:pt idx="2752">
                  <c:v>0.17399999999999999</c:v>
                </c:pt>
                <c:pt idx="2753">
                  <c:v>0.1739</c:v>
                </c:pt>
                <c:pt idx="2754">
                  <c:v>0.1736</c:v>
                </c:pt>
                <c:pt idx="2755">
                  <c:v>0.1736</c:v>
                </c:pt>
                <c:pt idx="2756">
                  <c:v>0.1734</c:v>
                </c:pt>
                <c:pt idx="2757">
                  <c:v>0.17330000000000001</c:v>
                </c:pt>
                <c:pt idx="2758">
                  <c:v>0.17319999999999999</c:v>
                </c:pt>
                <c:pt idx="2759">
                  <c:v>0.1731</c:v>
                </c:pt>
                <c:pt idx="2760">
                  <c:v>0.1729</c:v>
                </c:pt>
                <c:pt idx="2761">
                  <c:v>0.17280000000000001</c:v>
                </c:pt>
                <c:pt idx="2762">
                  <c:v>0.1726</c:v>
                </c:pt>
                <c:pt idx="2763">
                  <c:v>0.17219999999999999</c:v>
                </c:pt>
                <c:pt idx="2764">
                  <c:v>0.17219999999999999</c:v>
                </c:pt>
                <c:pt idx="2765">
                  <c:v>0.1719</c:v>
                </c:pt>
                <c:pt idx="2766">
                  <c:v>0.1716</c:v>
                </c:pt>
                <c:pt idx="2767">
                  <c:v>0.1714</c:v>
                </c:pt>
                <c:pt idx="2768">
                  <c:v>0.17119999999999999</c:v>
                </c:pt>
                <c:pt idx="2769">
                  <c:v>0.17100000000000001</c:v>
                </c:pt>
                <c:pt idx="2770">
                  <c:v>0.17069999999999999</c:v>
                </c:pt>
                <c:pt idx="2771">
                  <c:v>0.17019999999999999</c:v>
                </c:pt>
                <c:pt idx="2772">
                  <c:v>0.1701</c:v>
                </c:pt>
                <c:pt idx="2773">
                  <c:v>0.16980000000000001</c:v>
                </c:pt>
                <c:pt idx="2774">
                  <c:v>0.16919999999999999</c:v>
                </c:pt>
                <c:pt idx="2775">
                  <c:v>0.1691</c:v>
                </c:pt>
                <c:pt idx="2776">
                  <c:v>0.16850000000000001</c:v>
                </c:pt>
                <c:pt idx="2777">
                  <c:v>0.1681</c:v>
                </c:pt>
                <c:pt idx="2778">
                  <c:v>0.16769999999999999</c:v>
                </c:pt>
                <c:pt idx="2779">
                  <c:v>0.16719999999999999</c:v>
                </c:pt>
                <c:pt idx="2780">
                  <c:v>0.1668</c:v>
                </c:pt>
                <c:pt idx="2781">
                  <c:v>0.16639999999999999</c:v>
                </c:pt>
                <c:pt idx="2782">
                  <c:v>0.16600000000000001</c:v>
                </c:pt>
                <c:pt idx="2783">
                  <c:v>0.16550000000000001</c:v>
                </c:pt>
                <c:pt idx="2784">
                  <c:v>0.1651</c:v>
                </c:pt>
                <c:pt idx="2785">
                  <c:v>0.1646</c:v>
                </c:pt>
                <c:pt idx="2786">
                  <c:v>0.16439999999999999</c:v>
                </c:pt>
                <c:pt idx="2787">
                  <c:v>0.16389999999999999</c:v>
                </c:pt>
                <c:pt idx="2788">
                  <c:v>0.16339999999999999</c:v>
                </c:pt>
                <c:pt idx="2789">
                  <c:v>0.16270000000000001</c:v>
                </c:pt>
                <c:pt idx="2790">
                  <c:v>0.16220000000000001</c:v>
                </c:pt>
                <c:pt idx="2791">
                  <c:v>0.16189999999999999</c:v>
                </c:pt>
                <c:pt idx="2792">
                  <c:v>0.16139999999999999</c:v>
                </c:pt>
                <c:pt idx="2793">
                  <c:v>0.16059999999999999</c:v>
                </c:pt>
                <c:pt idx="2794">
                  <c:v>0.16009999999999999</c:v>
                </c:pt>
                <c:pt idx="2795">
                  <c:v>0.1595</c:v>
                </c:pt>
                <c:pt idx="2796">
                  <c:v>0.15890000000000001</c:v>
                </c:pt>
                <c:pt idx="2797">
                  <c:v>0.15840000000000001</c:v>
                </c:pt>
                <c:pt idx="2798">
                  <c:v>0.1578</c:v>
                </c:pt>
                <c:pt idx="2799">
                  <c:v>0.15720000000000001</c:v>
                </c:pt>
                <c:pt idx="2800">
                  <c:v>0.15659999999999999</c:v>
                </c:pt>
                <c:pt idx="2801">
                  <c:v>0.156</c:v>
                </c:pt>
                <c:pt idx="2802">
                  <c:v>0.15529999999999999</c:v>
                </c:pt>
                <c:pt idx="2803">
                  <c:v>0.1547</c:v>
                </c:pt>
                <c:pt idx="2804">
                  <c:v>0.154</c:v>
                </c:pt>
                <c:pt idx="2805">
                  <c:v>0.15340000000000001</c:v>
                </c:pt>
                <c:pt idx="2806">
                  <c:v>0.15279999999999999</c:v>
                </c:pt>
                <c:pt idx="2807">
                  <c:v>0.1525</c:v>
                </c:pt>
                <c:pt idx="2808">
                  <c:v>0.15190000000000001</c:v>
                </c:pt>
                <c:pt idx="2809">
                  <c:v>0.15079999999999999</c:v>
                </c:pt>
                <c:pt idx="2810">
                  <c:v>0.15049999999999999</c:v>
                </c:pt>
                <c:pt idx="2811">
                  <c:v>0.14949999999999999</c:v>
                </c:pt>
                <c:pt idx="2812">
                  <c:v>0.1492</c:v>
                </c:pt>
                <c:pt idx="2813">
                  <c:v>0.14849999999999999</c:v>
                </c:pt>
                <c:pt idx="2814">
                  <c:v>0.14810000000000001</c:v>
                </c:pt>
                <c:pt idx="2815">
                  <c:v>0.14660000000000001</c:v>
                </c:pt>
                <c:pt idx="2816">
                  <c:v>0.1462</c:v>
                </c:pt>
                <c:pt idx="2817">
                  <c:v>0.14549999999999999</c:v>
                </c:pt>
                <c:pt idx="2818">
                  <c:v>0.14480000000000001</c:v>
                </c:pt>
                <c:pt idx="2819">
                  <c:v>0.14360000000000001</c:v>
                </c:pt>
                <c:pt idx="2820">
                  <c:v>0.1429</c:v>
                </c:pt>
                <c:pt idx="2821">
                  <c:v>0.14219999999999999</c:v>
                </c:pt>
                <c:pt idx="2822">
                  <c:v>0.14130000000000001</c:v>
                </c:pt>
                <c:pt idx="2823">
                  <c:v>0.14130000000000001</c:v>
                </c:pt>
                <c:pt idx="2824">
                  <c:v>0.13969999999999999</c:v>
                </c:pt>
                <c:pt idx="2825">
                  <c:v>0.1389</c:v>
                </c:pt>
                <c:pt idx="2826">
                  <c:v>0.1381</c:v>
                </c:pt>
                <c:pt idx="2827">
                  <c:v>0.13730000000000001</c:v>
                </c:pt>
                <c:pt idx="2828">
                  <c:v>0.13689999999999999</c:v>
                </c:pt>
                <c:pt idx="2829">
                  <c:v>0.1356</c:v>
                </c:pt>
                <c:pt idx="2830">
                  <c:v>0.1351</c:v>
                </c:pt>
                <c:pt idx="2831">
                  <c:v>0.1346</c:v>
                </c:pt>
                <c:pt idx="2832">
                  <c:v>0.1333</c:v>
                </c:pt>
                <c:pt idx="2833">
                  <c:v>0.13189999999999999</c:v>
                </c:pt>
                <c:pt idx="2834">
                  <c:v>0.13189999999999999</c:v>
                </c:pt>
                <c:pt idx="2835">
                  <c:v>0.13070000000000001</c:v>
                </c:pt>
                <c:pt idx="2836">
                  <c:v>0.1303</c:v>
                </c:pt>
                <c:pt idx="2837">
                  <c:v>0.12939999999999999</c:v>
                </c:pt>
                <c:pt idx="2838">
                  <c:v>0.1285</c:v>
                </c:pt>
                <c:pt idx="2839">
                  <c:v>0.12759999999999999</c:v>
                </c:pt>
                <c:pt idx="2840">
                  <c:v>0.12659999999999999</c:v>
                </c:pt>
                <c:pt idx="2841">
                  <c:v>0.12570000000000001</c:v>
                </c:pt>
                <c:pt idx="2842">
                  <c:v>0.12429999999999999</c:v>
                </c:pt>
                <c:pt idx="2843">
                  <c:v>0.1239</c:v>
                </c:pt>
                <c:pt idx="2844">
                  <c:v>0.1226</c:v>
                </c:pt>
                <c:pt idx="2845">
                  <c:v>0.1217</c:v>
                </c:pt>
                <c:pt idx="2846">
                  <c:v>0.1203</c:v>
                </c:pt>
                <c:pt idx="2847">
                  <c:v>0.11940000000000001</c:v>
                </c:pt>
                <c:pt idx="2848">
                  <c:v>0.11890000000000001</c:v>
                </c:pt>
                <c:pt idx="2849">
                  <c:v>0.11799999999999999</c:v>
                </c:pt>
                <c:pt idx="2850">
                  <c:v>0.1174</c:v>
                </c:pt>
                <c:pt idx="2851">
                  <c:v>0.11609999999999999</c:v>
                </c:pt>
                <c:pt idx="2852">
                  <c:v>0.1147</c:v>
                </c:pt>
                <c:pt idx="2853">
                  <c:v>0.11459999999999999</c:v>
                </c:pt>
                <c:pt idx="2854">
                  <c:v>0.1132</c:v>
                </c:pt>
                <c:pt idx="2855">
                  <c:v>0.1123</c:v>
                </c:pt>
                <c:pt idx="2856">
                  <c:v>0.1118</c:v>
                </c:pt>
                <c:pt idx="2857">
                  <c:v>0.1109</c:v>
                </c:pt>
                <c:pt idx="2858">
                  <c:v>0.1099</c:v>
                </c:pt>
                <c:pt idx="2859">
                  <c:v>0.1089</c:v>
                </c:pt>
                <c:pt idx="2860">
                  <c:v>0.1079</c:v>
                </c:pt>
                <c:pt idx="2861">
                  <c:v>0.107</c:v>
                </c:pt>
                <c:pt idx="2862">
                  <c:v>0.1061</c:v>
                </c:pt>
                <c:pt idx="2863">
                  <c:v>0.1052</c:v>
                </c:pt>
                <c:pt idx="2864">
                  <c:v>0.1043</c:v>
                </c:pt>
                <c:pt idx="2865">
                  <c:v>0.10340000000000001</c:v>
                </c:pt>
                <c:pt idx="2866">
                  <c:v>0.1024</c:v>
                </c:pt>
                <c:pt idx="2867">
                  <c:v>0.10100000000000001</c:v>
                </c:pt>
                <c:pt idx="2868">
                  <c:v>9.9510000000000001E-2</c:v>
                </c:pt>
                <c:pt idx="2869">
                  <c:v>9.9409999999999998E-2</c:v>
                </c:pt>
                <c:pt idx="2870">
                  <c:v>9.7600000000000006E-2</c:v>
                </c:pt>
                <c:pt idx="2871">
                  <c:v>9.7159999999999996E-2</c:v>
                </c:pt>
                <c:pt idx="2872">
                  <c:v>9.6269999999999994E-2</c:v>
                </c:pt>
                <c:pt idx="2873">
                  <c:v>9.5820000000000002E-2</c:v>
                </c:pt>
                <c:pt idx="2874">
                  <c:v>9.4009999999999996E-2</c:v>
                </c:pt>
                <c:pt idx="2875">
                  <c:v>9.35E-2</c:v>
                </c:pt>
                <c:pt idx="2876">
                  <c:v>9.2060000000000003E-2</c:v>
                </c:pt>
                <c:pt idx="2877">
                  <c:v>9.1109999999999997E-2</c:v>
                </c:pt>
                <c:pt idx="2878">
                  <c:v>9.0209999999999999E-2</c:v>
                </c:pt>
                <c:pt idx="2879">
                  <c:v>8.9770000000000003E-2</c:v>
                </c:pt>
                <c:pt idx="2880">
                  <c:v>8.8950000000000001E-2</c:v>
                </c:pt>
                <c:pt idx="2881">
                  <c:v>8.8050000000000003E-2</c:v>
                </c:pt>
                <c:pt idx="2882">
                  <c:v>8.7050000000000002E-2</c:v>
                </c:pt>
                <c:pt idx="2883">
                  <c:v>8.5629999999999998E-2</c:v>
                </c:pt>
                <c:pt idx="2884">
                  <c:v>8.5120000000000001E-2</c:v>
                </c:pt>
                <c:pt idx="2885">
                  <c:v>8.4169999999999995E-2</c:v>
                </c:pt>
                <c:pt idx="2886">
                  <c:v>8.3250000000000005E-2</c:v>
                </c:pt>
                <c:pt idx="2887">
                  <c:v>8.2369999999999999E-2</c:v>
                </c:pt>
                <c:pt idx="2888">
                  <c:v>8.1110000000000002E-2</c:v>
                </c:pt>
                <c:pt idx="2889">
                  <c:v>8.0689999999999998E-2</c:v>
                </c:pt>
                <c:pt idx="2890">
                  <c:v>7.9420000000000004E-2</c:v>
                </c:pt>
                <c:pt idx="2891">
                  <c:v>7.8530000000000003E-2</c:v>
                </c:pt>
                <c:pt idx="2892">
                  <c:v>7.7600000000000002E-2</c:v>
                </c:pt>
                <c:pt idx="2893">
                  <c:v>7.7119999999999994E-2</c:v>
                </c:pt>
                <c:pt idx="2894">
                  <c:v>7.5800000000000006E-2</c:v>
                </c:pt>
                <c:pt idx="2895">
                  <c:v>7.4959999999999999E-2</c:v>
                </c:pt>
                <c:pt idx="2896">
                  <c:v>7.4130000000000001E-2</c:v>
                </c:pt>
                <c:pt idx="2897">
                  <c:v>7.3289999999999994E-2</c:v>
                </c:pt>
                <c:pt idx="2898">
                  <c:v>7.238E-2</c:v>
                </c:pt>
                <c:pt idx="2899">
                  <c:v>7.145E-2</c:v>
                </c:pt>
                <c:pt idx="2900">
                  <c:v>7.0529999999999995E-2</c:v>
                </c:pt>
                <c:pt idx="2901">
                  <c:v>6.9650000000000004E-2</c:v>
                </c:pt>
                <c:pt idx="2902">
                  <c:v>6.9199999999999998E-2</c:v>
                </c:pt>
                <c:pt idx="2903">
                  <c:v>6.7949999999999997E-2</c:v>
                </c:pt>
                <c:pt idx="2904">
                  <c:v>6.7580000000000001E-2</c:v>
                </c:pt>
                <c:pt idx="2905">
                  <c:v>6.6780000000000006E-2</c:v>
                </c:pt>
                <c:pt idx="2906">
                  <c:v>6.5970000000000001E-2</c:v>
                </c:pt>
                <c:pt idx="2907">
                  <c:v>6.5129999999999993E-2</c:v>
                </c:pt>
                <c:pt idx="2908">
                  <c:v>6.3839999999999994E-2</c:v>
                </c:pt>
                <c:pt idx="2909">
                  <c:v>6.3409999999999994E-2</c:v>
                </c:pt>
                <c:pt idx="2910">
                  <c:v>6.2230000000000001E-2</c:v>
                </c:pt>
                <c:pt idx="2911">
                  <c:v>6.1460000000000001E-2</c:v>
                </c:pt>
                <c:pt idx="2912">
                  <c:v>6.1109999999999998E-2</c:v>
                </c:pt>
                <c:pt idx="2913">
                  <c:v>5.9929999999999997E-2</c:v>
                </c:pt>
                <c:pt idx="2914">
                  <c:v>5.96E-2</c:v>
                </c:pt>
                <c:pt idx="2915">
                  <c:v>5.8840000000000003E-2</c:v>
                </c:pt>
                <c:pt idx="2916">
                  <c:v>5.7660000000000003E-2</c:v>
                </c:pt>
                <c:pt idx="2917">
                  <c:v>5.6919999999999998E-2</c:v>
                </c:pt>
                <c:pt idx="2918">
                  <c:v>5.6189999999999997E-2</c:v>
                </c:pt>
                <c:pt idx="2919">
                  <c:v>5.5460000000000002E-2</c:v>
                </c:pt>
                <c:pt idx="2920">
                  <c:v>5.4739999999999997E-2</c:v>
                </c:pt>
                <c:pt idx="2921">
                  <c:v>5.4030000000000002E-2</c:v>
                </c:pt>
                <c:pt idx="2922">
                  <c:v>5.3319999999999999E-2</c:v>
                </c:pt>
                <c:pt idx="2923">
                  <c:v>5.262E-2</c:v>
                </c:pt>
                <c:pt idx="2924">
                  <c:v>5.1929999999999997E-2</c:v>
                </c:pt>
                <c:pt idx="2925">
                  <c:v>5.1240000000000001E-2</c:v>
                </c:pt>
                <c:pt idx="2926">
                  <c:v>5.0569999999999997E-2</c:v>
                </c:pt>
                <c:pt idx="2927">
                  <c:v>4.9939999999999998E-2</c:v>
                </c:pt>
                <c:pt idx="2928">
                  <c:v>4.9619999999999997E-2</c:v>
                </c:pt>
                <c:pt idx="2929">
                  <c:v>4.8599999999999997E-2</c:v>
                </c:pt>
                <c:pt idx="2930">
                  <c:v>4.827E-2</c:v>
                </c:pt>
                <c:pt idx="2931">
                  <c:v>4.761E-2</c:v>
                </c:pt>
                <c:pt idx="2932">
                  <c:v>4.6670000000000003E-2</c:v>
                </c:pt>
                <c:pt idx="2933">
                  <c:v>4.6100000000000002E-2</c:v>
                </c:pt>
                <c:pt idx="2934">
                  <c:v>4.5859999999999998E-2</c:v>
                </c:pt>
                <c:pt idx="2935">
                  <c:v>4.5289999999999997E-2</c:v>
                </c:pt>
                <c:pt idx="2936">
                  <c:v>4.4690000000000001E-2</c:v>
                </c:pt>
                <c:pt idx="2937">
                  <c:v>4.4060000000000002E-2</c:v>
                </c:pt>
                <c:pt idx="2938">
                  <c:v>4.3450000000000003E-2</c:v>
                </c:pt>
                <c:pt idx="2939">
                  <c:v>4.2799999999999998E-2</c:v>
                </c:pt>
                <c:pt idx="2940">
                  <c:v>4.2200000000000001E-2</c:v>
                </c:pt>
                <c:pt idx="2941">
                  <c:v>4.1669999999999999E-2</c:v>
                </c:pt>
                <c:pt idx="2942">
                  <c:v>4.1180000000000001E-2</c:v>
                </c:pt>
                <c:pt idx="2943">
                  <c:v>4.0680000000000001E-2</c:v>
                </c:pt>
                <c:pt idx="2944">
                  <c:v>4.0160000000000001E-2</c:v>
                </c:pt>
                <c:pt idx="2945">
                  <c:v>3.9660000000000001E-2</c:v>
                </c:pt>
                <c:pt idx="2946">
                  <c:v>3.9149999999999997E-2</c:v>
                </c:pt>
                <c:pt idx="2947">
                  <c:v>3.8649999999999997E-2</c:v>
                </c:pt>
                <c:pt idx="2948">
                  <c:v>3.8150000000000003E-2</c:v>
                </c:pt>
                <c:pt idx="2949">
                  <c:v>3.7659999999999999E-2</c:v>
                </c:pt>
                <c:pt idx="2950">
                  <c:v>3.7139999999999999E-2</c:v>
                </c:pt>
                <c:pt idx="2951">
                  <c:v>3.6639999999999999E-2</c:v>
                </c:pt>
                <c:pt idx="2952">
                  <c:v>3.6139999999999999E-2</c:v>
                </c:pt>
                <c:pt idx="2953">
                  <c:v>3.567E-2</c:v>
                </c:pt>
                <c:pt idx="2954">
                  <c:v>3.5200000000000002E-2</c:v>
                </c:pt>
                <c:pt idx="2955">
                  <c:v>3.4750000000000003E-2</c:v>
                </c:pt>
                <c:pt idx="2956">
                  <c:v>3.4329999999999999E-2</c:v>
                </c:pt>
                <c:pt idx="2957">
                  <c:v>3.3820000000000003E-2</c:v>
                </c:pt>
                <c:pt idx="2958">
                  <c:v>3.3340000000000002E-2</c:v>
                </c:pt>
                <c:pt idx="2959">
                  <c:v>3.288E-2</c:v>
                </c:pt>
                <c:pt idx="2960">
                  <c:v>3.2419999999999997E-2</c:v>
                </c:pt>
                <c:pt idx="2961">
                  <c:v>3.1980000000000001E-2</c:v>
                </c:pt>
                <c:pt idx="2962">
                  <c:v>3.1600000000000003E-2</c:v>
                </c:pt>
                <c:pt idx="2963">
                  <c:v>3.1280000000000002E-2</c:v>
                </c:pt>
                <c:pt idx="2964">
                  <c:v>3.0939999999999999E-2</c:v>
                </c:pt>
                <c:pt idx="2965">
                  <c:v>3.058E-2</c:v>
                </c:pt>
                <c:pt idx="2966">
                  <c:v>3.0200000000000001E-2</c:v>
                </c:pt>
                <c:pt idx="2967">
                  <c:v>2.9780000000000001E-2</c:v>
                </c:pt>
                <c:pt idx="2968">
                  <c:v>2.9350000000000001E-2</c:v>
                </c:pt>
                <c:pt idx="2969">
                  <c:v>2.896E-2</c:v>
                </c:pt>
                <c:pt idx="2970">
                  <c:v>2.8629999999999999E-2</c:v>
                </c:pt>
                <c:pt idx="2971">
                  <c:v>2.835E-2</c:v>
                </c:pt>
                <c:pt idx="2972">
                  <c:v>2.8060000000000002E-2</c:v>
                </c:pt>
                <c:pt idx="2973">
                  <c:v>2.776E-2</c:v>
                </c:pt>
                <c:pt idx="2974">
                  <c:v>2.743E-2</c:v>
                </c:pt>
                <c:pt idx="2975">
                  <c:v>2.7060000000000001E-2</c:v>
                </c:pt>
                <c:pt idx="2976">
                  <c:v>2.6669999999999999E-2</c:v>
                </c:pt>
                <c:pt idx="2977">
                  <c:v>2.631E-2</c:v>
                </c:pt>
                <c:pt idx="2978">
                  <c:v>2.598E-2</c:v>
                </c:pt>
                <c:pt idx="2979">
                  <c:v>2.5700000000000001E-2</c:v>
                </c:pt>
                <c:pt idx="2980">
                  <c:v>2.545E-2</c:v>
                </c:pt>
                <c:pt idx="2981">
                  <c:v>2.521E-2</c:v>
                </c:pt>
                <c:pt idx="2982">
                  <c:v>2.495E-2</c:v>
                </c:pt>
                <c:pt idx="2983">
                  <c:v>2.4660000000000001E-2</c:v>
                </c:pt>
                <c:pt idx="2984">
                  <c:v>2.436E-2</c:v>
                </c:pt>
                <c:pt idx="2985">
                  <c:v>2.4060000000000002E-2</c:v>
                </c:pt>
                <c:pt idx="2986">
                  <c:v>2.3789999999999999E-2</c:v>
                </c:pt>
                <c:pt idx="2987">
                  <c:v>2.35E-2</c:v>
                </c:pt>
                <c:pt idx="2988">
                  <c:v>2.324E-2</c:v>
                </c:pt>
                <c:pt idx="2989">
                  <c:v>2.298E-2</c:v>
                </c:pt>
                <c:pt idx="2990">
                  <c:v>2.2720000000000001E-2</c:v>
                </c:pt>
                <c:pt idx="2991">
                  <c:v>2.247E-2</c:v>
                </c:pt>
                <c:pt idx="2992">
                  <c:v>2.2259999999999999E-2</c:v>
                </c:pt>
                <c:pt idx="2993">
                  <c:v>2.206E-2</c:v>
                </c:pt>
                <c:pt idx="2994">
                  <c:v>2.1850000000000001E-2</c:v>
                </c:pt>
                <c:pt idx="2995">
                  <c:v>2.164E-2</c:v>
                </c:pt>
                <c:pt idx="2996">
                  <c:v>2.1399999999999999E-2</c:v>
                </c:pt>
                <c:pt idx="2997">
                  <c:v>2.1170000000000001E-2</c:v>
                </c:pt>
                <c:pt idx="2998">
                  <c:v>2.095E-2</c:v>
                </c:pt>
                <c:pt idx="2999">
                  <c:v>2.077E-2</c:v>
                </c:pt>
                <c:pt idx="3000">
                  <c:v>2.0619999999999999E-2</c:v>
                </c:pt>
                <c:pt idx="3001">
                  <c:v>2.0500000000000001E-2</c:v>
                </c:pt>
                <c:pt idx="3002">
                  <c:v>2.0369999999999999E-2</c:v>
                </c:pt>
                <c:pt idx="3003">
                  <c:v>2.017E-2</c:v>
                </c:pt>
                <c:pt idx="3004">
                  <c:v>1.9949999999999999E-2</c:v>
                </c:pt>
                <c:pt idx="3005">
                  <c:v>1.9709999999999998E-2</c:v>
                </c:pt>
                <c:pt idx="3006">
                  <c:v>1.95E-2</c:v>
                </c:pt>
                <c:pt idx="3007">
                  <c:v>1.933E-2</c:v>
                </c:pt>
                <c:pt idx="3008">
                  <c:v>1.9210000000000001E-2</c:v>
                </c:pt>
                <c:pt idx="3009">
                  <c:v>1.9089999999999999E-2</c:v>
                </c:pt>
                <c:pt idx="3010">
                  <c:v>1.8970000000000001E-2</c:v>
                </c:pt>
                <c:pt idx="3011">
                  <c:v>1.8849999999999999E-2</c:v>
                </c:pt>
                <c:pt idx="3012">
                  <c:v>1.8720000000000001E-2</c:v>
                </c:pt>
                <c:pt idx="3013">
                  <c:v>1.8540000000000001E-2</c:v>
                </c:pt>
                <c:pt idx="3014">
                  <c:v>1.8319999999999999E-2</c:v>
                </c:pt>
                <c:pt idx="3015">
                  <c:v>1.8089999999999998E-2</c:v>
                </c:pt>
                <c:pt idx="3016">
                  <c:v>1.787E-2</c:v>
                </c:pt>
                <c:pt idx="3017">
                  <c:v>1.7729999999999999E-2</c:v>
                </c:pt>
                <c:pt idx="3018">
                  <c:v>1.7680000000000001E-2</c:v>
                </c:pt>
                <c:pt idx="3019">
                  <c:v>1.7649999999999999E-2</c:v>
                </c:pt>
                <c:pt idx="3020">
                  <c:v>1.7579999999999998E-2</c:v>
                </c:pt>
                <c:pt idx="3021">
                  <c:v>1.7469999999999999E-2</c:v>
                </c:pt>
                <c:pt idx="3022">
                  <c:v>1.7319999999999999E-2</c:v>
                </c:pt>
                <c:pt idx="3023">
                  <c:v>1.7160000000000002E-2</c:v>
                </c:pt>
                <c:pt idx="3024">
                  <c:v>1.6959999999999999E-2</c:v>
                </c:pt>
                <c:pt idx="3025">
                  <c:v>1.677E-2</c:v>
                </c:pt>
                <c:pt idx="3026">
                  <c:v>1.66E-2</c:v>
                </c:pt>
                <c:pt idx="3027">
                  <c:v>1.651E-2</c:v>
                </c:pt>
                <c:pt idx="3028">
                  <c:v>1.6449999999999999E-2</c:v>
                </c:pt>
                <c:pt idx="3029">
                  <c:v>1.6379999999999999E-2</c:v>
                </c:pt>
                <c:pt idx="3030">
                  <c:v>1.6310000000000002E-2</c:v>
                </c:pt>
                <c:pt idx="3031">
                  <c:v>1.6219999999999998E-2</c:v>
                </c:pt>
                <c:pt idx="3032">
                  <c:v>1.61E-2</c:v>
                </c:pt>
                <c:pt idx="3033">
                  <c:v>1.5949999999999999E-2</c:v>
                </c:pt>
                <c:pt idx="3034">
                  <c:v>1.584E-2</c:v>
                </c:pt>
                <c:pt idx="3035">
                  <c:v>1.5720000000000001E-2</c:v>
                </c:pt>
                <c:pt idx="3036">
                  <c:v>1.558E-2</c:v>
                </c:pt>
                <c:pt idx="3037">
                  <c:v>1.5480000000000001E-2</c:v>
                </c:pt>
                <c:pt idx="3038">
                  <c:v>1.542E-2</c:v>
                </c:pt>
                <c:pt idx="3039">
                  <c:v>1.537E-2</c:v>
                </c:pt>
                <c:pt idx="3040">
                  <c:v>1.5310000000000001E-2</c:v>
                </c:pt>
                <c:pt idx="3041">
                  <c:v>1.5219999999999999E-2</c:v>
                </c:pt>
                <c:pt idx="3042">
                  <c:v>1.511E-2</c:v>
                </c:pt>
                <c:pt idx="3043">
                  <c:v>1.498E-2</c:v>
                </c:pt>
                <c:pt idx="3044">
                  <c:v>1.486E-2</c:v>
                </c:pt>
                <c:pt idx="3045">
                  <c:v>1.474E-2</c:v>
                </c:pt>
                <c:pt idx="3046">
                  <c:v>1.465E-2</c:v>
                </c:pt>
                <c:pt idx="3047">
                  <c:v>1.4579999999999999E-2</c:v>
                </c:pt>
                <c:pt idx="3048">
                  <c:v>1.455E-2</c:v>
                </c:pt>
                <c:pt idx="3049">
                  <c:v>1.4500000000000001E-2</c:v>
                </c:pt>
                <c:pt idx="3050">
                  <c:v>1.4420000000000001E-2</c:v>
                </c:pt>
                <c:pt idx="3051">
                  <c:v>1.4290000000000001E-2</c:v>
                </c:pt>
                <c:pt idx="3052">
                  <c:v>1.414E-2</c:v>
                </c:pt>
                <c:pt idx="3053">
                  <c:v>1.4E-2</c:v>
                </c:pt>
                <c:pt idx="3054">
                  <c:v>1.3860000000000001E-2</c:v>
                </c:pt>
                <c:pt idx="3055">
                  <c:v>1.376E-2</c:v>
                </c:pt>
                <c:pt idx="3056">
                  <c:v>1.37E-2</c:v>
                </c:pt>
                <c:pt idx="3057">
                  <c:v>1.366E-2</c:v>
                </c:pt>
                <c:pt idx="3058">
                  <c:v>1.3599999999999999E-2</c:v>
                </c:pt>
                <c:pt idx="3059">
                  <c:v>1.3520000000000001E-2</c:v>
                </c:pt>
                <c:pt idx="3060">
                  <c:v>1.3350000000000001E-2</c:v>
                </c:pt>
                <c:pt idx="3061">
                  <c:v>1.32E-2</c:v>
                </c:pt>
                <c:pt idx="3062">
                  <c:v>1.307E-2</c:v>
                </c:pt>
                <c:pt idx="3063">
                  <c:v>1.2959999999999999E-2</c:v>
                </c:pt>
                <c:pt idx="3064">
                  <c:v>1.286E-2</c:v>
                </c:pt>
                <c:pt idx="3065">
                  <c:v>1.278E-2</c:v>
                </c:pt>
                <c:pt idx="3066">
                  <c:v>1.274E-2</c:v>
                </c:pt>
                <c:pt idx="3067">
                  <c:v>1.273E-2</c:v>
                </c:pt>
                <c:pt idx="3068">
                  <c:v>1.2760000000000001E-2</c:v>
                </c:pt>
                <c:pt idx="3069">
                  <c:v>1.273E-2</c:v>
                </c:pt>
                <c:pt idx="3070">
                  <c:v>1.268E-2</c:v>
                </c:pt>
                <c:pt idx="3071">
                  <c:v>1.2579999999999999E-2</c:v>
                </c:pt>
                <c:pt idx="3072">
                  <c:v>1.247E-2</c:v>
                </c:pt>
                <c:pt idx="3073">
                  <c:v>1.2370000000000001E-2</c:v>
                </c:pt>
                <c:pt idx="3074">
                  <c:v>1.2319999999999999E-2</c:v>
                </c:pt>
                <c:pt idx="3075">
                  <c:v>1.2330000000000001E-2</c:v>
                </c:pt>
                <c:pt idx="3076">
                  <c:v>1.2359999999999999E-2</c:v>
                </c:pt>
                <c:pt idx="3077">
                  <c:v>1.239E-2</c:v>
                </c:pt>
                <c:pt idx="3078">
                  <c:v>1.2319999999999999E-2</c:v>
                </c:pt>
                <c:pt idx="3079">
                  <c:v>1.222E-2</c:v>
                </c:pt>
                <c:pt idx="3080">
                  <c:v>1.2120000000000001E-2</c:v>
                </c:pt>
                <c:pt idx="3081">
                  <c:v>1.2030000000000001E-2</c:v>
                </c:pt>
                <c:pt idx="3082">
                  <c:v>1.1939999999999999E-2</c:v>
                </c:pt>
                <c:pt idx="3083">
                  <c:v>1.189E-2</c:v>
                </c:pt>
                <c:pt idx="3084">
                  <c:v>1.189E-2</c:v>
                </c:pt>
                <c:pt idx="3085">
                  <c:v>1.193E-2</c:v>
                </c:pt>
                <c:pt idx="3086">
                  <c:v>1.1950000000000001E-2</c:v>
                </c:pt>
                <c:pt idx="3087">
                  <c:v>1.196E-2</c:v>
                </c:pt>
                <c:pt idx="3088">
                  <c:v>1.191E-2</c:v>
                </c:pt>
                <c:pt idx="3089">
                  <c:v>1.1820000000000001E-2</c:v>
                </c:pt>
                <c:pt idx="3090">
                  <c:v>1.171E-2</c:v>
                </c:pt>
                <c:pt idx="3091">
                  <c:v>1.163E-2</c:v>
                </c:pt>
                <c:pt idx="3092">
                  <c:v>1.155E-2</c:v>
                </c:pt>
                <c:pt idx="3093">
                  <c:v>1.154E-2</c:v>
                </c:pt>
                <c:pt idx="3094">
                  <c:v>1.1560000000000001E-2</c:v>
                </c:pt>
                <c:pt idx="3095">
                  <c:v>1.159E-2</c:v>
                </c:pt>
                <c:pt idx="3096">
                  <c:v>1.1599999999999999E-2</c:v>
                </c:pt>
                <c:pt idx="3097">
                  <c:v>1.155E-2</c:v>
                </c:pt>
                <c:pt idx="3098">
                  <c:v>1.1469999999999999E-2</c:v>
                </c:pt>
                <c:pt idx="3099">
                  <c:v>1.1390000000000001E-2</c:v>
                </c:pt>
                <c:pt idx="3100">
                  <c:v>1.1209999999999999E-2</c:v>
                </c:pt>
                <c:pt idx="3101">
                  <c:v>1.112E-2</c:v>
                </c:pt>
                <c:pt idx="3102">
                  <c:v>1.106E-2</c:v>
                </c:pt>
                <c:pt idx="3103">
                  <c:v>1.108E-2</c:v>
                </c:pt>
                <c:pt idx="3104">
                  <c:v>1.1089999999999999E-2</c:v>
                </c:pt>
                <c:pt idx="3105">
                  <c:v>1.111E-2</c:v>
                </c:pt>
                <c:pt idx="3106">
                  <c:v>1.1089999999999999E-2</c:v>
                </c:pt>
                <c:pt idx="3107">
                  <c:v>1.1039999999999999E-2</c:v>
                </c:pt>
                <c:pt idx="3108">
                  <c:v>1.093E-2</c:v>
                </c:pt>
                <c:pt idx="3109">
                  <c:v>1.081E-2</c:v>
                </c:pt>
                <c:pt idx="3110">
                  <c:v>1.0699999999999999E-2</c:v>
                </c:pt>
                <c:pt idx="3111">
                  <c:v>1.064E-2</c:v>
                </c:pt>
                <c:pt idx="3112">
                  <c:v>1.0619999999999999E-2</c:v>
                </c:pt>
                <c:pt idx="3113">
                  <c:v>1.064E-2</c:v>
                </c:pt>
                <c:pt idx="3114">
                  <c:v>1.065E-2</c:v>
                </c:pt>
                <c:pt idx="3115">
                  <c:v>1.0630000000000001E-2</c:v>
                </c:pt>
                <c:pt idx="3116">
                  <c:v>1.055E-2</c:v>
                </c:pt>
                <c:pt idx="3117">
                  <c:v>1.044E-2</c:v>
                </c:pt>
                <c:pt idx="3118">
                  <c:v>1.0359999999999999E-2</c:v>
                </c:pt>
                <c:pt idx="3119">
                  <c:v>1.026E-2</c:v>
                </c:pt>
                <c:pt idx="3120">
                  <c:v>1.017E-2</c:v>
                </c:pt>
                <c:pt idx="3121">
                  <c:v>1.0189999999999999E-2</c:v>
                </c:pt>
                <c:pt idx="3122">
                  <c:v>1.0200000000000001E-2</c:v>
                </c:pt>
                <c:pt idx="3123">
                  <c:v>1.021E-2</c:v>
                </c:pt>
                <c:pt idx="3124">
                  <c:v>1.021E-2</c:v>
                </c:pt>
                <c:pt idx="3125">
                  <c:v>1.018E-2</c:v>
                </c:pt>
                <c:pt idx="3126">
                  <c:v>1.0109999999999999E-2</c:v>
                </c:pt>
                <c:pt idx="3127">
                  <c:v>9.9869999999999994E-3</c:v>
                </c:pt>
                <c:pt idx="3128">
                  <c:v>9.9509999999999998E-3</c:v>
                </c:pt>
                <c:pt idx="3129">
                  <c:v>9.8890000000000002E-3</c:v>
                </c:pt>
                <c:pt idx="3130">
                  <c:v>9.868E-3</c:v>
                </c:pt>
                <c:pt idx="3131">
                  <c:v>9.8820000000000002E-3</c:v>
                </c:pt>
                <c:pt idx="3132">
                  <c:v>9.9039999999999996E-3</c:v>
                </c:pt>
                <c:pt idx="3133">
                  <c:v>9.9330000000000009E-3</c:v>
                </c:pt>
                <c:pt idx="3134">
                  <c:v>9.9299999999999996E-3</c:v>
                </c:pt>
                <c:pt idx="3135">
                  <c:v>9.8989999999999998E-3</c:v>
                </c:pt>
                <c:pt idx="3136">
                  <c:v>9.8270000000000007E-3</c:v>
                </c:pt>
                <c:pt idx="3137">
                  <c:v>9.691E-3</c:v>
                </c:pt>
                <c:pt idx="3138">
                  <c:v>9.5460000000000007E-3</c:v>
                </c:pt>
                <c:pt idx="3139">
                  <c:v>9.4640000000000002E-3</c:v>
                </c:pt>
                <c:pt idx="3140">
                  <c:v>9.4529999999999996E-3</c:v>
                </c:pt>
                <c:pt idx="3141">
                  <c:v>9.4669999999999997E-3</c:v>
                </c:pt>
                <c:pt idx="3142">
                  <c:v>9.5040000000000003E-3</c:v>
                </c:pt>
                <c:pt idx="3143">
                  <c:v>9.502E-3</c:v>
                </c:pt>
                <c:pt idx="3144">
                  <c:v>9.4839999999999994E-3</c:v>
                </c:pt>
                <c:pt idx="3145">
                  <c:v>9.4319999999999994E-3</c:v>
                </c:pt>
                <c:pt idx="3146">
                  <c:v>9.3139999999999994E-3</c:v>
                </c:pt>
                <c:pt idx="3147">
                  <c:v>9.2300000000000004E-3</c:v>
                </c:pt>
                <c:pt idx="3148">
                  <c:v>9.1210000000000006E-3</c:v>
                </c:pt>
                <c:pt idx="3149">
                  <c:v>9.051E-3</c:v>
                </c:pt>
                <c:pt idx="3150">
                  <c:v>9.0139999999999994E-3</c:v>
                </c:pt>
                <c:pt idx="3151">
                  <c:v>9.0159999999999997E-3</c:v>
                </c:pt>
                <c:pt idx="3152">
                  <c:v>9.0080000000000004E-3</c:v>
                </c:pt>
                <c:pt idx="3153">
                  <c:v>8.9910000000000007E-3</c:v>
                </c:pt>
                <c:pt idx="3154">
                  <c:v>8.9580000000000007E-3</c:v>
                </c:pt>
                <c:pt idx="3155">
                  <c:v>8.914E-3</c:v>
                </c:pt>
                <c:pt idx="3156">
                  <c:v>8.8640000000000004E-3</c:v>
                </c:pt>
                <c:pt idx="3157">
                  <c:v>8.7899999999999992E-3</c:v>
                </c:pt>
                <c:pt idx="3158">
                  <c:v>8.7220000000000006E-3</c:v>
                </c:pt>
                <c:pt idx="3159">
                  <c:v>8.6879999999999995E-3</c:v>
                </c:pt>
                <c:pt idx="3160">
                  <c:v>8.6630000000000006E-3</c:v>
                </c:pt>
                <c:pt idx="3161">
                  <c:v>8.6650000000000008E-3</c:v>
                </c:pt>
                <c:pt idx="3162">
                  <c:v>8.6599999999999993E-3</c:v>
                </c:pt>
                <c:pt idx="3163">
                  <c:v>8.6420000000000004E-3</c:v>
                </c:pt>
                <c:pt idx="3164">
                  <c:v>8.6160000000000004E-3</c:v>
                </c:pt>
                <c:pt idx="3165">
                  <c:v>8.5640000000000004E-3</c:v>
                </c:pt>
                <c:pt idx="3166">
                  <c:v>8.4930000000000005E-3</c:v>
                </c:pt>
                <c:pt idx="3167">
                  <c:v>8.4239999999999992E-3</c:v>
                </c:pt>
                <c:pt idx="3168">
                  <c:v>8.3730000000000002E-3</c:v>
                </c:pt>
                <c:pt idx="3169">
                  <c:v>8.3479999999999995E-3</c:v>
                </c:pt>
                <c:pt idx="3170">
                  <c:v>8.3429999999999997E-3</c:v>
                </c:pt>
                <c:pt idx="3171">
                  <c:v>8.3320000000000009E-3</c:v>
                </c:pt>
                <c:pt idx="3172">
                  <c:v>8.3059999999999991E-3</c:v>
                </c:pt>
                <c:pt idx="3173">
                  <c:v>8.1700000000000002E-3</c:v>
                </c:pt>
                <c:pt idx="3174">
                  <c:v>8.0920000000000002E-3</c:v>
                </c:pt>
                <c:pt idx="3175">
                  <c:v>8.0359999999999997E-3</c:v>
                </c:pt>
                <c:pt idx="3176">
                  <c:v>8.0090000000000005E-3</c:v>
                </c:pt>
                <c:pt idx="3177">
                  <c:v>7.9380000000000006E-3</c:v>
                </c:pt>
                <c:pt idx="3178">
                  <c:v>7.8770000000000003E-3</c:v>
                </c:pt>
                <c:pt idx="3179">
                  <c:v>7.8200000000000006E-3</c:v>
                </c:pt>
                <c:pt idx="3180">
                  <c:v>7.8440000000000003E-3</c:v>
                </c:pt>
                <c:pt idx="3181">
                  <c:v>7.6740000000000003E-3</c:v>
                </c:pt>
                <c:pt idx="3182">
                  <c:v>7.5579999999999996E-3</c:v>
                </c:pt>
                <c:pt idx="3183">
                  <c:v>7.4380000000000002E-3</c:v>
                </c:pt>
                <c:pt idx="3184">
                  <c:v>7.3470000000000002E-3</c:v>
                </c:pt>
                <c:pt idx="3185">
                  <c:v>7.2890000000000003E-3</c:v>
                </c:pt>
                <c:pt idx="3186">
                  <c:v>7.2579999999999997E-3</c:v>
                </c:pt>
                <c:pt idx="3187">
                  <c:v>7.2459999999999998E-3</c:v>
                </c:pt>
                <c:pt idx="3188">
                  <c:v>7.2399999999999999E-3</c:v>
                </c:pt>
                <c:pt idx="3189">
                  <c:v>7.26E-3</c:v>
                </c:pt>
                <c:pt idx="3190">
                  <c:v>7.267E-3</c:v>
                </c:pt>
                <c:pt idx="3191">
                  <c:v>7.2519999999999998E-3</c:v>
                </c:pt>
                <c:pt idx="3192">
                  <c:v>7.2110000000000004E-3</c:v>
                </c:pt>
                <c:pt idx="3193">
                  <c:v>7.0990000000000003E-3</c:v>
                </c:pt>
                <c:pt idx="3194">
                  <c:v>6.9880000000000003E-3</c:v>
                </c:pt>
                <c:pt idx="3195">
                  <c:v>6.894E-3</c:v>
                </c:pt>
                <c:pt idx="3196">
                  <c:v>6.8339999999999998E-3</c:v>
                </c:pt>
                <c:pt idx="3197">
                  <c:v>6.8510000000000003E-3</c:v>
                </c:pt>
                <c:pt idx="3198">
                  <c:v>6.8329999999999997E-3</c:v>
                </c:pt>
                <c:pt idx="3199">
                  <c:v>6.8519999999999996E-3</c:v>
                </c:pt>
                <c:pt idx="3200">
                  <c:v>6.8450000000000004E-3</c:v>
                </c:pt>
                <c:pt idx="3201">
                  <c:v>6.8409999999999999E-3</c:v>
                </c:pt>
                <c:pt idx="3202">
                  <c:v>6.8240000000000002E-3</c:v>
                </c:pt>
                <c:pt idx="3203">
                  <c:v>6.7759999999999999E-3</c:v>
                </c:pt>
                <c:pt idx="3204">
                  <c:v>6.7080000000000004E-3</c:v>
                </c:pt>
                <c:pt idx="3205">
                  <c:v>6.6829999999999997E-3</c:v>
                </c:pt>
                <c:pt idx="3206">
                  <c:v>6.6379999999999998E-3</c:v>
                </c:pt>
                <c:pt idx="3207">
                  <c:v>6.6230000000000004E-3</c:v>
                </c:pt>
                <c:pt idx="3208">
                  <c:v>6.6020000000000002E-3</c:v>
                </c:pt>
                <c:pt idx="3209">
                  <c:v>6.6090000000000003E-3</c:v>
                </c:pt>
                <c:pt idx="3210">
                  <c:v>6.6030000000000004E-3</c:v>
                </c:pt>
                <c:pt idx="3211">
                  <c:v>6.6259999999999999E-3</c:v>
                </c:pt>
                <c:pt idx="3212">
                  <c:v>6.6309999999999997E-3</c:v>
                </c:pt>
                <c:pt idx="3213">
                  <c:v>6.5950000000000002E-3</c:v>
                </c:pt>
                <c:pt idx="3214">
                  <c:v>6.5469999999999999E-3</c:v>
                </c:pt>
                <c:pt idx="3215">
                  <c:v>6.5459999999999997E-3</c:v>
                </c:pt>
                <c:pt idx="3216">
                  <c:v>6.496E-3</c:v>
                </c:pt>
                <c:pt idx="3217">
                  <c:v>6.4710000000000002E-3</c:v>
                </c:pt>
                <c:pt idx="3218">
                  <c:v>6.4440000000000001E-3</c:v>
                </c:pt>
                <c:pt idx="3219">
                  <c:v>6.4320000000000002E-3</c:v>
                </c:pt>
                <c:pt idx="3220">
                  <c:v>6.4190000000000002E-3</c:v>
                </c:pt>
                <c:pt idx="3221">
                  <c:v>6.3889999999999997E-3</c:v>
                </c:pt>
                <c:pt idx="3222">
                  <c:v>6.3660000000000001E-3</c:v>
                </c:pt>
                <c:pt idx="3223">
                  <c:v>6.3530000000000001E-3</c:v>
                </c:pt>
                <c:pt idx="3224">
                  <c:v>6.3460000000000001E-3</c:v>
                </c:pt>
                <c:pt idx="3225">
                  <c:v>6.3429999999999997E-3</c:v>
                </c:pt>
                <c:pt idx="3226">
                  <c:v>6.3369999999999998E-3</c:v>
                </c:pt>
                <c:pt idx="3227">
                  <c:v>6.3169999999999997E-3</c:v>
                </c:pt>
                <c:pt idx="3228">
                  <c:v>6.2880000000000002E-3</c:v>
                </c:pt>
                <c:pt idx="3229">
                  <c:v>6.254E-3</c:v>
                </c:pt>
                <c:pt idx="3230">
                  <c:v>6.2300000000000003E-3</c:v>
                </c:pt>
                <c:pt idx="3231">
                  <c:v>6.2319999999999997E-3</c:v>
                </c:pt>
                <c:pt idx="3232">
                  <c:v>6.2300000000000003E-3</c:v>
                </c:pt>
                <c:pt idx="3233">
                  <c:v>6.2360000000000002E-3</c:v>
                </c:pt>
                <c:pt idx="3234">
                  <c:v>6.2509999999999996E-3</c:v>
                </c:pt>
                <c:pt idx="3235">
                  <c:v>6.2360000000000002E-3</c:v>
                </c:pt>
                <c:pt idx="3236">
                  <c:v>6.2500000000000003E-3</c:v>
                </c:pt>
                <c:pt idx="3237">
                  <c:v>6.2139999999999999E-3</c:v>
                </c:pt>
                <c:pt idx="3238">
                  <c:v>6.1349999999999998E-3</c:v>
                </c:pt>
                <c:pt idx="3239">
                  <c:v>6.1419999999999999E-3</c:v>
                </c:pt>
                <c:pt idx="3240">
                  <c:v>6.0759999999999998E-3</c:v>
                </c:pt>
                <c:pt idx="3241">
                  <c:v>6.0790000000000002E-3</c:v>
                </c:pt>
                <c:pt idx="3242">
                  <c:v>6.1069999999999996E-3</c:v>
                </c:pt>
                <c:pt idx="3243">
                  <c:v>6.11E-3</c:v>
                </c:pt>
                <c:pt idx="3244">
                  <c:v>6.1079999999999997E-3</c:v>
                </c:pt>
                <c:pt idx="3245">
                  <c:v>6.1069999999999996E-3</c:v>
                </c:pt>
                <c:pt idx="3246">
                  <c:v>6.0850000000000001E-3</c:v>
                </c:pt>
                <c:pt idx="3247">
                  <c:v>6.0340000000000003E-3</c:v>
                </c:pt>
                <c:pt idx="3248">
                  <c:v>5.9829999999999996E-3</c:v>
                </c:pt>
                <c:pt idx="3249">
                  <c:v>5.9459999999999999E-3</c:v>
                </c:pt>
                <c:pt idx="3250">
                  <c:v>5.9329999999999999E-3</c:v>
                </c:pt>
                <c:pt idx="3251">
                  <c:v>5.953E-3</c:v>
                </c:pt>
                <c:pt idx="3252">
                  <c:v>5.9979999999999999E-3</c:v>
                </c:pt>
                <c:pt idx="3253">
                  <c:v>6.0179999999999999E-3</c:v>
                </c:pt>
                <c:pt idx="3254">
                  <c:v>6.0679999999999996E-3</c:v>
                </c:pt>
                <c:pt idx="3255">
                  <c:v>6.0930000000000003E-3</c:v>
                </c:pt>
                <c:pt idx="3256">
                  <c:v>6.1069999999999996E-3</c:v>
                </c:pt>
                <c:pt idx="3257">
                  <c:v>6.0720000000000001E-3</c:v>
                </c:pt>
                <c:pt idx="3258">
                  <c:v>6.0520000000000001E-3</c:v>
                </c:pt>
                <c:pt idx="3259">
                  <c:v>6.0010000000000003E-3</c:v>
                </c:pt>
                <c:pt idx="3260">
                  <c:v>5.9760000000000004E-3</c:v>
                </c:pt>
                <c:pt idx="3261">
                  <c:v>6.0060000000000001E-3</c:v>
                </c:pt>
                <c:pt idx="3262">
                  <c:v>6.084E-3</c:v>
                </c:pt>
                <c:pt idx="3263">
                  <c:v>6.1149999999999998E-3</c:v>
                </c:pt>
                <c:pt idx="3264">
                  <c:v>6.1640000000000002E-3</c:v>
                </c:pt>
                <c:pt idx="3265">
                  <c:v>6.1710000000000003E-3</c:v>
                </c:pt>
                <c:pt idx="3266">
                  <c:v>6.1469999999999997E-3</c:v>
                </c:pt>
                <c:pt idx="3267">
                  <c:v>6.1009999999999997E-3</c:v>
                </c:pt>
                <c:pt idx="3268">
                  <c:v>6.0639999999999999E-3</c:v>
                </c:pt>
                <c:pt idx="3269">
                  <c:v>6.0200000000000002E-3</c:v>
                </c:pt>
                <c:pt idx="3270">
                  <c:v>6.0099999999999997E-3</c:v>
                </c:pt>
                <c:pt idx="3271">
                  <c:v>6.025E-3</c:v>
                </c:pt>
                <c:pt idx="3272">
                  <c:v>6.0809999999999996E-3</c:v>
                </c:pt>
                <c:pt idx="3273">
                  <c:v>6.1339999999999997E-3</c:v>
                </c:pt>
                <c:pt idx="3274">
                  <c:v>6.1789999999999996E-3</c:v>
                </c:pt>
                <c:pt idx="3275">
                  <c:v>6.1650000000000003E-3</c:v>
                </c:pt>
                <c:pt idx="3276">
                  <c:v>6.1619999999999999E-3</c:v>
                </c:pt>
                <c:pt idx="3277">
                  <c:v>6.1029999999999999E-3</c:v>
                </c:pt>
                <c:pt idx="3278">
                  <c:v>6.0489999999999997E-3</c:v>
                </c:pt>
                <c:pt idx="3279">
                  <c:v>5.9589999999999999E-3</c:v>
                </c:pt>
                <c:pt idx="3280">
                  <c:v>5.9649999999999998E-3</c:v>
                </c:pt>
                <c:pt idx="3281">
                  <c:v>6.0039999999999998E-3</c:v>
                </c:pt>
                <c:pt idx="3282">
                  <c:v>6.0350000000000004E-3</c:v>
                </c:pt>
                <c:pt idx="3283">
                  <c:v>6.0679999999999996E-3</c:v>
                </c:pt>
                <c:pt idx="3284">
                  <c:v>6.0749999999999997E-3</c:v>
                </c:pt>
                <c:pt idx="3285">
                  <c:v>6.0720000000000001E-3</c:v>
                </c:pt>
                <c:pt idx="3286">
                  <c:v>6.0299999999999998E-3</c:v>
                </c:pt>
                <c:pt idx="3287">
                  <c:v>5.9930000000000001E-3</c:v>
                </c:pt>
                <c:pt idx="3288">
                  <c:v>5.9560000000000004E-3</c:v>
                </c:pt>
                <c:pt idx="3289">
                  <c:v>5.9459999999999999E-3</c:v>
                </c:pt>
                <c:pt idx="3290">
                  <c:v>5.9579999999999998E-3</c:v>
                </c:pt>
                <c:pt idx="3291">
                  <c:v>5.9699999999999996E-3</c:v>
                </c:pt>
                <c:pt idx="3292">
                  <c:v>5.9950000000000003E-3</c:v>
                </c:pt>
                <c:pt idx="3293">
                  <c:v>5.9639999999999997E-3</c:v>
                </c:pt>
                <c:pt idx="3294">
                  <c:v>5.9220000000000002E-3</c:v>
                </c:pt>
                <c:pt idx="3295">
                  <c:v>5.8789999999999997E-3</c:v>
                </c:pt>
                <c:pt idx="3296">
                  <c:v>5.8440000000000002E-3</c:v>
                </c:pt>
                <c:pt idx="3297">
                  <c:v>5.8430000000000001E-3</c:v>
                </c:pt>
                <c:pt idx="3298">
                  <c:v>5.8079999999999998E-3</c:v>
                </c:pt>
                <c:pt idx="3299">
                  <c:v>5.7819999999999998E-3</c:v>
                </c:pt>
                <c:pt idx="3300">
                  <c:v>5.7320000000000001E-3</c:v>
                </c:pt>
                <c:pt idx="3301">
                  <c:v>5.7289999999999997E-3</c:v>
                </c:pt>
                <c:pt idx="3302">
                  <c:v>5.7499999999999999E-3</c:v>
                </c:pt>
                <c:pt idx="3303">
                  <c:v>5.705E-3</c:v>
                </c:pt>
                <c:pt idx="3304">
                  <c:v>5.6820000000000004E-3</c:v>
                </c:pt>
                <c:pt idx="3305">
                  <c:v>5.5970000000000004E-3</c:v>
                </c:pt>
                <c:pt idx="3306">
                  <c:v>5.5750000000000001E-3</c:v>
                </c:pt>
                <c:pt idx="3307">
                  <c:v>5.5500000000000002E-3</c:v>
                </c:pt>
                <c:pt idx="3308">
                  <c:v>5.4910000000000002E-3</c:v>
                </c:pt>
                <c:pt idx="3309">
                  <c:v>5.5019999999999999E-3</c:v>
                </c:pt>
                <c:pt idx="3310">
                  <c:v>5.5399999999999998E-3</c:v>
                </c:pt>
                <c:pt idx="3311">
                  <c:v>5.5970000000000004E-3</c:v>
                </c:pt>
                <c:pt idx="3312">
                  <c:v>5.6340000000000001E-3</c:v>
                </c:pt>
                <c:pt idx="3313">
                  <c:v>5.6429999999999996E-3</c:v>
                </c:pt>
                <c:pt idx="3314">
                  <c:v>5.6080000000000001E-3</c:v>
                </c:pt>
                <c:pt idx="3315">
                  <c:v>5.5440000000000003E-3</c:v>
                </c:pt>
                <c:pt idx="3316">
                  <c:v>5.4819999999999999E-3</c:v>
                </c:pt>
                <c:pt idx="3317">
                  <c:v>5.4019999999999997E-3</c:v>
                </c:pt>
                <c:pt idx="3318">
                  <c:v>5.3480000000000003E-3</c:v>
                </c:pt>
                <c:pt idx="3319">
                  <c:v>5.3309999999999998E-3</c:v>
                </c:pt>
                <c:pt idx="3320">
                  <c:v>5.3680000000000004E-3</c:v>
                </c:pt>
                <c:pt idx="3321">
                  <c:v>5.4130000000000003E-3</c:v>
                </c:pt>
                <c:pt idx="3322">
                  <c:v>5.4289999999999998E-3</c:v>
                </c:pt>
                <c:pt idx="3323">
                  <c:v>5.4520000000000002E-3</c:v>
                </c:pt>
                <c:pt idx="3324">
                  <c:v>5.4409999999999997E-3</c:v>
                </c:pt>
                <c:pt idx="3325">
                  <c:v>5.3540000000000003E-3</c:v>
                </c:pt>
                <c:pt idx="3326">
                  <c:v>5.274E-3</c:v>
                </c:pt>
                <c:pt idx="3327">
                  <c:v>5.1869999999999998E-3</c:v>
                </c:pt>
                <c:pt idx="3328">
                  <c:v>5.1640000000000002E-3</c:v>
                </c:pt>
                <c:pt idx="3329">
                  <c:v>5.1539999999999997E-3</c:v>
                </c:pt>
                <c:pt idx="3330">
                  <c:v>5.1669999999999997E-3</c:v>
                </c:pt>
                <c:pt idx="3331">
                  <c:v>5.215E-3</c:v>
                </c:pt>
                <c:pt idx="3332">
                  <c:v>5.2960000000000004E-3</c:v>
                </c:pt>
                <c:pt idx="3333">
                  <c:v>5.3379999999999999E-3</c:v>
                </c:pt>
                <c:pt idx="3334">
                  <c:v>5.3119999999999999E-3</c:v>
                </c:pt>
                <c:pt idx="3335">
                  <c:v>5.2769999999999996E-3</c:v>
                </c:pt>
                <c:pt idx="3336">
                  <c:v>5.2030000000000002E-3</c:v>
                </c:pt>
                <c:pt idx="3337">
                  <c:v>5.1310000000000001E-3</c:v>
                </c:pt>
                <c:pt idx="3338">
                  <c:v>5.0559999999999997E-3</c:v>
                </c:pt>
                <c:pt idx="3339">
                  <c:v>5.0610000000000004E-3</c:v>
                </c:pt>
                <c:pt idx="3340">
                  <c:v>5.0600000000000003E-3</c:v>
                </c:pt>
                <c:pt idx="3341">
                  <c:v>5.0460000000000001E-3</c:v>
                </c:pt>
                <c:pt idx="3342">
                  <c:v>5.1019999999999998E-3</c:v>
                </c:pt>
                <c:pt idx="3343">
                  <c:v>5.0990000000000002E-3</c:v>
                </c:pt>
                <c:pt idx="3344">
                  <c:v>5.1190000000000003E-3</c:v>
                </c:pt>
                <c:pt idx="3345">
                  <c:v>5.1229999999999999E-3</c:v>
                </c:pt>
                <c:pt idx="3346">
                  <c:v>5.1050000000000002E-3</c:v>
                </c:pt>
                <c:pt idx="3347">
                  <c:v>5.0660000000000002E-3</c:v>
                </c:pt>
                <c:pt idx="3348">
                  <c:v>5.0289999999999996E-3</c:v>
                </c:pt>
                <c:pt idx="3349">
                  <c:v>4.9969999999999997E-3</c:v>
                </c:pt>
                <c:pt idx="3350">
                  <c:v>4.9659999999999999E-3</c:v>
                </c:pt>
                <c:pt idx="3351">
                  <c:v>4.9800000000000001E-3</c:v>
                </c:pt>
                <c:pt idx="3352">
                  <c:v>5.0179999999999999E-3</c:v>
                </c:pt>
                <c:pt idx="3353">
                  <c:v>5.058E-3</c:v>
                </c:pt>
                <c:pt idx="3354">
                  <c:v>5.0679999999999996E-3</c:v>
                </c:pt>
                <c:pt idx="3355">
                  <c:v>5.0759999999999998E-3</c:v>
                </c:pt>
                <c:pt idx="3356">
                  <c:v>5.0330000000000001E-3</c:v>
                </c:pt>
                <c:pt idx="3357">
                  <c:v>4.9319999999999998E-3</c:v>
                </c:pt>
                <c:pt idx="3358">
                  <c:v>4.8640000000000003E-3</c:v>
                </c:pt>
                <c:pt idx="3359">
                  <c:v>4.8170000000000001E-3</c:v>
                </c:pt>
                <c:pt idx="3360">
                  <c:v>4.8050000000000002E-3</c:v>
                </c:pt>
                <c:pt idx="3361">
                  <c:v>4.7860000000000003E-3</c:v>
                </c:pt>
                <c:pt idx="3362">
                  <c:v>4.8060000000000004E-3</c:v>
                </c:pt>
                <c:pt idx="3363">
                  <c:v>4.8089999999999999E-3</c:v>
                </c:pt>
                <c:pt idx="3364">
                  <c:v>4.8209999999999998E-3</c:v>
                </c:pt>
                <c:pt idx="3365">
                  <c:v>4.7999999999999996E-3</c:v>
                </c:pt>
                <c:pt idx="3366">
                  <c:v>4.692E-3</c:v>
                </c:pt>
                <c:pt idx="3367">
                  <c:v>4.5989999999999998E-3</c:v>
                </c:pt>
                <c:pt idx="3368">
                  <c:v>4.555E-3</c:v>
                </c:pt>
                <c:pt idx="3369">
                  <c:v>4.4819999999999999E-3</c:v>
                </c:pt>
                <c:pt idx="3370">
                  <c:v>4.4539999999999996E-3</c:v>
                </c:pt>
                <c:pt idx="3371">
                  <c:v>4.4650000000000002E-3</c:v>
                </c:pt>
                <c:pt idx="3372">
                  <c:v>4.4910000000000002E-3</c:v>
                </c:pt>
                <c:pt idx="3373">
                  <c:v>4.5399999999999998E-3</c:v>
                </c:pt>
                <c:pt idx="3374">
                  <c:v>4.5649999999999996E-3</c:v>
                </c:pt>
                <c:pt idx="3375">
                  <c:v>4.5770000000000003E-3</c:v>
                </c:pt>
                <c:pt idx="3376">
                  <c:v>4.5040000000000002E-3</c:v>
                </c:pt>
                <c:pt idx="3377">
                  <c:v>4.4770000000000001E-3</c:v>
                </c:pt>
                <c:pt idx="3378">
                  <c:v>4.4029999999999998E-3</c:v>
                </c:pt>
                <c:pt idx="3379">
                  <c:v>4.3340000000000002E-3</c:v>
                </c:pt>
                <c:pt idx="3380">
                  <c:v>4.3280000000000002E-3</c:v>
                </c:pt>
                <c:pt idx="3381">
                  <c:v>4.3150000000000003E-3</c:v>
                </c:pt>
                <c:pt idx="3382">
                  <c:v>4.398E-3</c:v>
                </c:pt>
                <c:pt idx="3383">
                  <c:v>4.431E-3</c:v>
                </c:pt>
                <c:pt idx="3384">
                  <c:v>4.4640000000000001E-3</c:v>
                </c:pt>
                <c:pt idx="3385">
                  <c:v>4.4640000000000001E-3</c:v>
                </c:pt>
                <c:pt idx="3386">
                  <c:v>4.4790000000000003E-3</c:v>
                </c:pt>
                <c:pt idx="3387">
                  <c:v>4.4539999999999996E-3</c:v>
                </c:pt>
                <c:pt idx="3388">
                  <c:v>4.3610000000000003E-3</c:v>
                </c:pt>
                <c:pt idx="3389">
                  <c:v>4.3620000000000004E-3</c:v>
                </c:pt>
                <c:pt idx="3390">
                  <c:v>4.3610000000000003E-3</c:v>
                </c:pt>
                <c:pt idx="3391">
                  <c:v>4.3899999999999998E-3</c:v>
                </c:pt>
                <c:pt idx="3392">
                  <c:v>4.4029999999999998E-3</c:v>
                </c:pt>
                <c:pt idx="3393">
                  <c:v>4.4510000000000001E-3</c:v>
                </c:pt>
                <c:pt idx="3394">
                  <c:v>4.4860000000000004E-3</c:v>
                </c:pt>
                <c:pt idx="3395">
                  <c:v>4.5389999999999996E-3</c:v>
                </c:pt>
                <c:pt idx="3396">
                  <c:v>4.516E-3</c:v>
                </c:pt>
                <c:pt idx="3397">
                  <c:v>4.4799999999999996E-3</c:v>
                </c:pt>
                <c:pt idx="3398">
                  <c:v>4.4650000000000002E-3</c:v>
                </c:pt>
                <c:pt idx="3399">
                  <c:v>4.3730000000000002E-3</c:v>
                </c:pt>
                <c:pt idx="3400">
                  <c:v>4.3769999999999998E-3</c:v>
                </c:pt>
                <c:pt idx="3401">
                  <c:v>4.3400000000000001E-3</c:v>
                </c:pt>
                <c:pt idx="3402">
                  <c:v>4.3220000000000003E-3</c:v>
                </c:pt>
                <c:pt idx="3403">
                  <c:v>4.3569999999999998E-3</c:v>
                </c:pt>
                <c:pt idx="3404">
                  <c:v>4.3610000000000003E-3</c:v>
                </c:pt>
                <c:pt idx="3405">
                  <c:v>4.3559999999999996E-3</c:v>
                </c:pt>
                <c:pt idx="3406">
                  <c:v>4.339E-3</c:v>
                </c:pt>
                <c:pt idx="3407">
                  <c:v>4.3239999999999997E-3</c:v>
                </c:pt>
                <c:pt idx="3408">
                  <c:v>4.3179999999999998E-3</c:v>
                </c:pt>
                <c:pt idx="3409">
                  <c:v>4.3090000000000003E-3</c:v>
                </c:pt>
                <c:pt idx="3410">
                  <c:v>4.3470000000000002E-3</c:v>
                </c:pt>
                <c:pt idx="3411">
                  <c:v>4.3559999999999996E-3</c:v>
                </c:pt>
                <c:pt idx="3412">
                  <c:v>4.3800000000000002E-3</c:v>
                </c:pt>
                <c:pt idx="3413">
                  <c:v>4.3920000000000001E-3</c:v>
                </c:pt>
                <c:pt idx="3414">
                  <c:v>4.385E-3</c:v>
                </c:pt>
                <c:pt idx="3415">
                  <c:v>4.3369999999999997E-3</c:v>
                </c:pt>
                <c:pt idx="3416">
                  <c:v>4.254E-3</c:v>
                </c:pt>
                <c:pt idx="3417">
                  <c:v>4.202E-3</c:v>
                </c:pt>
                <c:pt idx="3418">
                  <c:v>4.189E-3</c:v>
                </c:pt>
                <c:pt idx="3419">
                  <c:v>4.1830000000000001E-3</c:v>
                </c:pt>
                <c:pt idx="3420">
                  <c:v>4.1770000000000002E-3</c:v>
                </c:pt>
                <c:pt idx="3421">
                  <c:v>4.1920000000000004E-3</c:v>
                </c:pt>
                <c:pt idx="3422">
                  <c:v>4.2059999999999997E-3</c:v>
                </c:pt>
                <c:pt idx="3423">
                  <c:v>4.2319999999999997E-3</c:v>
                </c:pt>
                <c:pt idx="3424">
                  <c:v>4.2329999999999998E-3</c:v>
                </c:pt>
                <c:pt idx="3425">
                  <c:v>4.2119999999999996E-3</c:v>
                </c:pt>
                <c:pt idx="3426">
                  <c:v>4.1529999999999996E-3</c:v>
                </c:pt>
                <c:pt idx="3427">
                  <c:v>4.0740000000000004E-3</c:v>
                </c:pt>
                <c:pt idx="3428">
                  <c:v>3.9849999999999998E-3</c:v>
                </c:pt>
                <c:pt idx="3429">
                  <c:v>3.9230000000000003E-3</c:v>
                </c:pt>
                <c:pt idx="3430">
                  <c:v>3.8990000000000001E-3</c:v>
                </c:pt>
                <c:pt idx="3431">
                  <c:v>3.9100000000000003E-3</c:v>
                </c:pt>
                <c:pt idx="3432">
                  <c:v>3.9329999999999999E-3</c:v>
                </c:pt>
                <c:pt idx="3433">
                  <c:v>3.9699999999999996E-3</c:v>
                </c:pt>
                <c:pt idx="3434">
                  <c:v>4.0179999999999999E-3</c:v>
                </c:pt>
                <c:pt idx="3435">
                  <c:v>4.0340000000000003E-3</c:v>
                </c:pt>
                <c:pt idx="3436">
                  <c:v>4.0340000000000003E-3</c:v>
                </c:pt>
                <c:pt idx="3437">
                  <c:v>3.9420000000000002E-3</c:v>
                </c:pt>
                <c:pt idx="3438">
                  <c:v>3.8549999999999999E-3</c:v>
                </c:pt>
                <c:pt idx="3439">
                  <c:v>3.8E-3</c:v>
                </c:pt>
                <c:pt idx="3440">
                  <c:v>3.7620000000000002E-3</c:v>
                </c:pt>
                <c:pt idx="3441">
                  <c:v>3.8010000000000001E-3</c:v>
                </c:pt>
                <c:pt idx="3442">
                  <c:v>3.836E-3</c:v>
                </c:pt>
                <c:pt idx="3443">
                  <c:v>3.9319999999999997E-3</c:v>
                </c:pt>
                <c:pt idx="3444">
                  <c:v>3.9880000000000002E-3</c:v>
                </c:pt>
                <c:pt idx="3445">
                  <c:v>4.0109999999999998E-3</c:v>
                </c:pt>
                <c:pt idx="3446">
                  <c:v>3.986E-3</c:v>
                </c:pt>
                <c:pt idx="3447">
                  <c:v>3.9399999999999999E-3</c:v>
                </c:pt>
                <c:pt idx="3448">
                  <c:v>3.8999999999999998E-3</c:v>
                </c:pt>
                <c:pt idx="3449">
                  <c:v>3.8319999999999999E-3</c:v>
                </c:pt>
                <c:pt idx="3450">
                  <c:v>3.7850000000000002E-3</c:v>
                </c:pt>
                <c:pt idx="3451">
                  <c:v>3.7450000000000001E-3</c:v>
                </c:pt>
                <c:pt idx="3452">
                  <c:v>3.797E-3</c:v>
                </c:pt>
                <c:pt idx="3453">
                  <c:v>3.901E-3</c:v>
                </c:pt>
                <c:pt idx="3454">
                  <c:v>4.0039999999999997E-3</c:v>
                </c:pt>
                <c:pt idx="3455">
                  <c:v>4.0470000000000002E-3</c:v>
                </c:pt>
                <c:pt idx="3456">
                  <c:v>4.052E-3</c:v>
                </c:pt>
                <c:pt idx="3457">
                  <c:v>4.0000000000000001E-3</c:v>
                </c:pt>
                <c:pt idx="3458">
                  <c:v>3.9350000000000001E-3</c:v>
                </c:pt>
                <c:pt idx="3459">
                  <c:v>3.8700000000000002E-3</c:v>
                </c:pt>
                <c:pt idx="3460">
                  <c:v>3.839E-3</c:v>
                </c:pt>
                <c:pt idx="3461">
                  <c:v>3.8110000000000002E-3</c:v>
                </c:pt>
                <c:pt idx="3462">
                  <c:v>3.8419999999999999E-3</c:v>
                </c:pt>
                <c:pt idx="3463">
                  <c:v>3.9050000000000001E-3</c:v>
                </c:pt>
                <c:pt idx="3464">
                  <c:v>3.9459999999999999E-3</c:v>
                </c:pt>
                <c:pt idx="3465">
                  <c:v>3.9880000000000002E-3</c:v>
                </c:pt>
                <c:pt idx="3466">
                  <c:v>4.0150000000000003E-3</c:v>
                </c:pt>
                <c:pt idx="3467">
                  <c:v>4.0169999999999997E-3</c:v>
                </c:pt>
                <c:pt idx="3468">
                  <c:v>3.9779999999999998E-3</c:v>
                </c:pt>
                <c:pt idx="3469">
                  <c:v>3.9480000000000001E-3</c:v>
                </c:pt>
                <c:pt idx="3470">
                  <c:v>3.8769999999999998E-3</c:v>
                </c:pt>
                <c:pt idx="3471">
                  <c:v>3.849E-3</c:v>
                </c:pt>
                <c:pt idx="3472">
                  <c:v>3.8449999999999999E-3</c:v>
                </c:pt>
                <c:pt idx="3473">
                  <c:v>3.882E-3</c:v>
                </c:pt>
                <c:pt idx="3474">
                  <c:v>3.9630000000000004E-3</c:v>
                </c:pt>
                <c:pt idx="3475">
                  <c:v>4.0309999999999999E-3</c:v>
                </c:pt>
                <c:pt idx="3476">
                  <c:v>4.0819999999999997E-3</c:v>
                </c:pt>
                <c:pt idx="3477">
                  <c:v>4.0969999999999999E-3</c:v>
                </c:pt>
                <c:pt idx="3478">
                  <c:v>4.0810000000000004E-3</c:v>
                </c:pt>
                <c:pt idx="3479">
                  <c:v>4.0480000000000004E-3</c:v>
                </c:pt>
                <c:pt idx="3480">
                  <c:v>4.0340000000000003E-3</c:v>
                </c:pt>
                <c:pt idx="3481">
                  <c:v>4.0260000000000001E-3</c:v>
                </c:pt>
                <c:pt idx="3482">
                  <c:v>4.0260000000000001E-3</c:v>
                </c:pt>
                <c:pt idx="3483">
                  <c:v>4.0390000000000001E-3</c:v>
                </c:pt>
                <c:pt idx="3484">
                  <c:v>4.0870000000000004E-3</c:v>
                </c:pt>
                <c:pt idx="3485">
                  <c:v>4.1529999999999996E-3</c:v>
                </c:pt>
                <c:pt idx="3486">
                  <c:v>4.1809999999999998E-3</c:v>
                </c:pt>
                <c:pt idx="3487">
                  <c:v>4.1749999999999999E-3</c:v>
                </c:pt>
                <c:pt idx="3488">
                  <c:v>4.1279999999999997E-3</c:v>
                </c:pt>
                <c:pt idx="3489">
                  <c:v>4.0749999999999996E-3</c:v>
                </c:pt>
                <c:pt idx="3490">
                  <c:v>4.0270000000000002E-3</c:v>
                </c:pt>
                <c:pt idx="3491">
                  <c:v>4.0000000000000001E-3</c:v>
                </c:pt>
                <c:pt idx="3492">
                  <c:v>4.0010000000000002E-3</c:v>
                </c:pt>
                <c:pt idx="3493">
                  <c:v>4.0299999999999997E-3</c:v>
                </c:pt>
                <c:pt idx="3494">
                  <c:v>4.0740000000000004E-3</c:v>
                </c:pt>
                <c:pt idx="3495">
                  <c:v>4.1269999999999996E-3</c:v>
                </c:pt>
                <c:pt idx="3496">
                  <c:v>4.1650000000000003E-3</c:v>
                </c:pt>
                <c:pt idx="3497">
                  <c:v>4.1320000000000003E-3</c:v>
                </c:pt>
                <c:pt idx="3498">
                  <c:v>4.0819999999999997E-3</c:v>
                </c:pt>
                <c:pt idx="3499">
                  <c:v>4.0109999999999998E-3</c:v>
                </c:pt>
                <c:pt idx="3500">
                  <c:v>3.9560000000000003E-3</c:v>
                </c:pt>
                <c:pt idx="3501">
                  <c:v>3.9100000000000003E-3</c:v>
                </c:pt>
                <c:pt idx="3502">
                  <c:v>3.8899999999999998E-3</c:v>
                </c:pt>
                <c:pt idx="3503">
                  <c:v>3.908E-3</c:v>
                </c:pt>
                <c:pt idx="3504">
                  <c:v>3.9740000000000001E-3</c:v>
                </c:pt>
                <c:pt idx="3505">
                  <c:v>4.032E-3</c:v>
                </c:pt>
                <c:pt idx="3506">
                  <c:v>4.0540000000000003E-3</c:v>
                </c:pt>
                <c:pt idx="3507">
                  <c:v>4.0569999999999998E-3</c:v>
                </c:pt>
                <c:pt idx="3508">
                  <c:v>4.0249999999999999E-3</c:v>
                </c:pt>
                <c:pt idx="3509">
                  <c:v>3.9870000000000001E-3</c:v>
                </c:pt>
                <c:pt idx="3510">
                  <c:v>3.9420000000000002E-3</c:v>
                </c:pt>
                <c:pt idx="3511">
                  <c:v>3.9300000000000003E-3</c:v>
                </c:pt>
                <c:pt idx="3512">
                  <c:v>3.9410000000000001E-3</c:v>
                </c:pt>
                <c:pt idx="3513">
                  <c:v>4.0119999999999999E-3</c:v>
                </c:pt>
                <c:pt idx="3514">
                  <c:v>4.0889999999999998E-3</c:v>
                </c:pt>
                <c:pt idx="3515">
                  <c:v>4.1570000000000001E-3</c:v>
                </c:pt>
                <c:pt idx="3516">
                  <c:v>4.1910000000000003E-3</c:v>
                </c:pt>
                <c:pt idx="3517">
                  <c:v>4.1590000000000004E-3</c:v>
                </c:pt>
                <c:pt idx="3518">
                  <c:v>4.0990000000000002E-3</c:v>
                </c:pt>
                <c:pt idx="3519">
                  <c:v>4.0090000000000004E-3</c:v>
                </c:pt>
                <c:pt idx="3520">
                  <c:v>3.9430000000000003E-3</c:v>
                </c:pt>
                <c:pt idx="3521">
                  <c:v>3.8809999999999999E-3</c:v>
                </c:pt>
                <c:pt idx="3522">
                  <c:v>3.8969999999999999E-3</c:v>
                </c:pt>
                <c:pt idx="3523">
                  <c:v>3.8530000000000001E-3</c:v>
                </c:pt>
                <c:pt idx="3524">
                  <c:v>3.9100000000000003E-3</c:v>
                </c:pt>
                <c:pt idx="3525">
                  <c:v>3.9379999999999997E-3</c:v>
                </c:pt>
                <c:pt idx="3526">
                  <c:v>3.9610000000000001E-3</c:v>
                </c:pt>
                <c:pt idx="3527">
                  <c:v>3.9649999999999998E-3</c:v>
                </c:pt>
                <c:pt idx="3528">
                  <c:v>3.96E-3</c:v>
                </c:pt>
                <c:pt idx="3529">
                  <c:v>4.0010000000000002E-3</c:v>
                </c:pt>
                <c:pt idx="3530">
                  <c:v>3.9940000000000002E-3</c:v>
                </c:pt>
                <c:pt idx="3531">
                  <c:v>4.0460000000000001E-3</c:v>
                </c:pt>
                <c:pt idx="3532">
                  <c:v>4.0549999999999996E-3</c:v>
                </c:pt>
                <c:pt idx="3533">
                  <c:v>4.058E-3</c:v>
                </c:pt>
                <c:pt idx="3534">
                  <c:v>4.0930000000000003E-3</c:v>
                </c:pt>
                <c:pt idx="3535">
                  <c:v>4.1139999999999996E-3</c:v>
                </c:pt>
                <c:pt idx="3536">
                  <c:v>4.117E-3</c:v>
                </c:pt>
                <c:pt idx="3537">
                  <c:v>4.078E-3</c:v>
                </c:pt>
                <c:pt idx="3538">
                  <c:v>4.058E-3</c:v>
                </c:pt>
                <c:pt idx="3539">
                  <c:v>4.0299999999999997E-3</c:v>
                </c:pt>
                <c:pt idx="3540">
                  <c:v>4.052E-3</c:v>
                </c:pt>
                <c:pt idx="3541">
                  <c:v>4.0769999999999999E-3</c:v>
                </c:pt>
                <c:pt idx="3542">
                  <c:v>4.1149999999999997E-3</c:v>
                </c:pt>
                <c:pt idx="3543">
                  <c:v>4.1240000000000001E-3</c:v>
                </c:pt>
                <c:pt idx="3544">
                  <c:v>4.1250000000000002E-3</c:v>
                </c:pt>
                <c:pt idx="3545">
                  <c:v>4.0959999999999998E-3</c:v>
                </c:pt>
                <c:pt idx="3546">
                  <c:v>4.0600000000000002E-3</c:v>
                </c:pt>
                <c:pt idx="3547">
                  <c:v>4.0070000000000001E-3</c:v>
                </c:pt>
                <c:pt idx="3548">
                  <c:v>3.9529999999999999E-3</c:v>
                </c:pt>
                <c:pt idx="3549">
                  <c:v>3.898E-3</c:v>
                </c:pt>
                <c:pt idx="3550">
                  <c:v>3.8649999999999999E-3</c:v>
                </c:pt>
                <c:pt idx="3551">
                  <c:v>3.8679999999999999E-3</c:v>
                </c:pt>
                <c:pt idx="3552">
                  <c:v>3.9020000000000001E-3</c:v>
                </c:pt>
                <c:pt idx="3553">
                  <c:v>3.9319999999999997E-3</c:v>
                </c:pt>
                <c:pt idx="3554">
                  <c:v>3.9449999999999997E-3</c:v>
                </c:pt>
                <c:pt idx="3555">
                  <c:v>3.9680000000000002E-3</c:v>
                </c:pt>
                <c:pt idx="3556">
                  <c:v>3.9699999999999996E-3</c:v>
                </c:pt>
                <c:pt idx="3557">
                  <c:v>3.9529999999999999E-3</c:v>
                </c:pt>
                <c:pt idx="3558">
                  <c:v>3.8449999999999999E-3</c:v>
                </c:pt>
                <c:pt idx="3559">
                  <c:v>3.8140000000000001E-3</c:v>
                </c:pt>
                <c:pt idx="3560">
                  <c:v>3.7339999999999999E-3</c:v>
                </c:pt>
                <c:pt idx="3561">
                  <c:v>3.6770000000000001E-3</c:v>
                </c:pt>
                <c:pt idx="3562">
                  <c:v>3.6510000000000002E-3</c:v>
                </c:pt>
                <c:pt idx="3563">
                  <c:v>3.656E-3</c:v>
                </c:pt>
                <c:pt idx="3564">
                  <c:v>3.7009999999999999E-3</c:v>
                </c:pt>
                <c:pt idx="3565">
                  <c:v>3.751E-3</c:v>
                </c:pt>
                <c:pt idx="3566">
                  <c:v>3.8059999999999999E-3</c:v>
                </c:pt>
                <c:pt idx="3567">
                  <c:v>3.8270000000000001E-3</c:v>
                </c:pt>
                <c:pt idx="3568">
                  <c:v>3.8289999999999999E-3</c:v>
                </c:pt>
                <c:pt idx="3569">
                  <c:v>3.7929999999999999E-3</c:v>
                </c:pt>
                <c:pt idx="3570">
                  <c:v>3.754E-3</c:v>
                </c:pt>
                <c:pt idx="3571">
                  <c:v>3.7060000000000001E-3</c:v>
                </c:pt>
                <c:pt idx="3572">
                  <c:v>3.6159999999999999E-3</c:v>
                </c:pt>
                <c:pt idx="3573">
                  <c:v>3.5490000000000001E-3</c:v>
                </c:pt>
                <c:pt idx="3574">
                  <c:v>3.5599999999999998E-3</c:v>
                </c:pt>
                <c:pt idx="3575">
                  <c:v>3.6359999999999999E-3</c:v>
                </c:pt>
                <c:pt idx="3576">
                  <c:v>3.7090000000000001E-3</c:v>
                </c:pt>
                <c:pt idx="3577">
                  <c:v>3.7690000000000002E-3</c:v>
                </c:pt>
                <c:pt idx="3578">
                  <c:v>3.7780000000000001E-3</c:v>
                </c:pt>
                <c:pt idx="3579">
                  <c:v>3.7429999999999998E-3</c:v>
                </c:pt>
                <c:pt idx="3580">
                  <c:v>3.663E-3</c:v>
                </c:pt>
                <c:pt idx="3581">
                  <c:v>3.5660000000000002E-3</c:v>
                </c:pt>
                <c:pt idx="3582">
                  <c:v>3.4489999999999998E-3</c:v>
                </c:pt>
                <c:pt idx="3583">
                  <c:v>3.4150000000000001E-3</c:v>
                </c:pt>
                <c:pt idx="3584">
                  <c:v>3.405E-3</c:v>
                </c:pt>
                <c:pt idx="3585">
                  <c:v>3.4299999999999999E-3</c:v>
                </c:pt>
                <c:pt idx="3586">
                  <c:v>3.4789999999999999E-3</c:v>
                </c:pt>
                <c:pt idx="3587">
                  <c:v>3.5260000000000001E-3</c:v>
                </c:pt>
                <c:pt idx="3588">
                  <c:v>3.5599999999999998E-3</c:v>
                </c:pt>
                <c:pt idx="3589">
                  <c:v>3.5729999999999998E-3</c:v>
                </c:pt>
                <c:pt idx="3590">
                  <c:v>3.5170000000000002E-3</c:v>
                </c:pt>
                <c:pt idx="3591">
                  <c:v>3.4989999999999999E-3</c:v>
                </c:pt>
                <c:pt idx="3592">
                  <c:v>3.3730000000000001E-3</c:v>
                </c:pt>
                <c:pt idx="3593">
                  <c:v>3.3430000000000001E-3</c:v>
                </c:pt>
                <c:pt idx="3594">
                  <c:v>3.2699999999999999E-3</c:v>
                </c:pt>
                <c:pt idx="3595">
                  <c:v>3.2810000000000001E-3</c:v>
                </c:pt>
                <c:pt idx="3596">
                  <c:v>3.3249999999999998E-3</c:v>
                </c:pt>
                <c:pt idx="3597">
                  <c:v>3.3839999999999999E-3</c:v>
                </c:pt>
                <c:pt idx="3598">
                  <c:v>3.4139999999999999E-3</c:v>
                </c:pt>
                <c:pt idx="3599">
                  <c:v>3.4589999999999998E-3</c:v>
                </c:pt>
                <c:pt idx="3600">
                  <c:v>3.4610000000000001E-3</c:v>
                </c:pt>
                <c:pt idx="3601">
                  <c:v>3.4499999999999999E-3</c:v>
                </c:pt>
                <c:pt idx="3602">
                  <c:v>3.4090000000000001E-3</c:v>
                </c:pt>
                <c:pt idx="3603">
                  <c:v>3.3540000000000002E-3</c:v>
                </c:pt>
                <c:pt idx="3604">
                  <c:v>3.3080000000000002E-3</c:v>
                </c:pt>
                <c:pt idx="3605">
                  <c:v>3.29E-3</c:v>
                </c:pt>
                <c:pt idx="3606">
                  <c:v>3.3170000000000001E-3</c:v>
                </c:pt>
                <c:pt idx="3607">
                  <c:v>3.3700000000000002E-3</c:v>
                </c:pt>
                <c:pt idx="3608">
                  <c:v>3.437E-3</c:v>
                </c:pt>
                <c:pt idx="3609">
                  <c:v>3.4740000000000001E-3</c:v>
                </c:pt>
                <c:pt idx="3610">
                  <c:v>3.4880000000000002E-3</c:v>
                </c:pt>
                <c:pt idx="3611">
                  <c:v>3.4689999999999999E-3</c:v>
                </c:pt>
                <c:pt idx="3612">
                  <c:v>3.431E-3</c:v>
                </c:pt>
                <c:pt idx="3613">
                  <c:v>3.3779999999999999E-3</c:v>
                </c:pt>
                <c:pt idx="3614">
                  <c:v>3.3500000000000001E-3</c:v>
                </c:pt>
                <c:pt idx="3615">
                  <c:v>3.3570000000000002E-3</c:v>
                </c:pt>
                <c:pt idx="3616">
                  <c:v>3.3939999999999999E-3</c:v>
                </c:pt>
                <c:pt idx="3617">
                  <c:v>3.4529999999999999E-3</c:v>
                </c:pt>
                <c:pt idx="3618">
                  <c:v>3.496E-3</c:v>
                </c:pt>
                <c:pt idx="3619">
                  <c:v>3.5010000000000002E-3</c:v>
                </c:pt>
                <c:pt idx="3620">
                  <c:v>3.4759999999999999E-3</c:v>
                </c:pt>
                <c:pt idx="3621">
                  <c:v>3.4290000000000002E-3</c:v>
                </c:pt>
                <c:pt idx="3622">
                  <c:v>3.359E-3</c:v>
                </c:pt>
                <c:pt idx="3623">
                  <c:v>3.2929999999999999E-3</c:v>
                </c:pt>
                <c:pt idx="3624">
                  <c:v>3.2490000000000002E-3</c:v>
                </c:pt>
                <c:pt idx="3625">
                  <c:v>3.241E-3</c:v>
                </c:pt>
                <c:pt idx="3626">
                  <c:v>3.2699999999999999E-3</c:v>
                </c:pt>
                <c:pt idx="3627">
                  <c:v>3.3189999999999999E-3</c:v>
                </c:pt>
                <c:pt idx="3628">
                  <c:v>3.3730000000000001E-3</c:v>
                </c:pt>
                <c:pt idx="3629">
                  <c:v>3.405E-3</c:v>
                </c:pt>
                <c:pt idx="3630">
                  <c:v>3.421E-3</c:v>
                </c:pt>
                <c:pt idx="3631">
                  <c:v>3.3969999999999998E-3</c:v>
                </c:pt>
                <c:pt idx="3632">
                  <c:v>3.349E-3</c:v>
                </c:pt>
                <c:pt idx="3633">
                  <c:v>3.2880000000000001E-3</c:v>
                </c:pt>
                <c:pt idx="3634">
                  <c:v>3.2450000000000001E-3</c:v>
                </c:pt>
                <c:pt idx="3635">
                  <c:v>3.2209999999999999E-3</c:v>
                </c:pt>
                <c:pt idx="3636">
                  <c:v>3.222E-3</c:v>
                </c:pt>
                <c:pt idx="3637">
                  <c:v>3.2490000000000002E-3</c:v>
                </c:pt>
                <c:pt idx="3638">
                  <c:v>3.2810000000000001E-3</c:v>
                </c:pt>
                <c:pt idx="3639">
                  <c:v>3.31E-3</c:v>
                </c:pt>
                <c:pt idx="3640">
                  <c:v>3.326E-3</c:v>
                </c:pt>
                <c:pt idx="3641">
                  <c:v>3.349E-3</c:v>
                </c:pt>
                <c:pt idx="3642">
                  <c:v>3.3570000000000002E-3</c:v>
                </c:pt>
                <c:pt idx="3643">
                  <c:v>3.349E-3</c:v>
                </c:pt>
                <c:pt idx="3644">
                  <c:v>3.323E-3</c:v>
                </c:pt>
                <c:pt idx="3645">
                  <c:v>3.3019999999999998E-3</c:v>
                </c:pt>
                <c:pt idx="3646">
                  <c:v>3.2929999999999999E-3</c:v>
                </c:pt>
                <c:pt idx="3647">
                  <c:v>3.307E-3</c:v>
                </c:pt>
                <c:pt idx="3648">
                  <c:v>3.3479999999999998E-3</c:v>
                </c:pt>
                <c:pt idx="3649">
                  <c:v>3.369E-3</c:v>
                </c:pt>
                <c:pt idx="3650">
                  <c:v>3.483E-3</c:v>
                </c:pt>
                <c:pt idx="3651">
                  <c:v>3.5590000000000001E-3</c:v>
                </c:pt>
                <c:pt idx="3652">
                  <c:v>3.6089999999999998E-3</c:v>
                </c:pt>
                <c:pt idx="3653">
                  <c:v>3.6129999999999999E-3</c:v>
                </c:pt>
                <c:pt idx="3654">
                  <c:v>3.6020000000000002E-3</c:v>
                </c:pt>
                <c:pt idx="3655">
                  <c:v>3.5739999999999999E-3</c:v>
                </c:pt>
                <c:pt idx="3656">
                  <c:v>3.558E-3</c:v>
                </c:pt>
                <c:pt idx="3657">
                  <c:v>3.5590000000000001E-3</c:v>
                </c:pt>
                <c:pt idx="3658">
                  <c:v>3.5899999999999999E-3</c:v>
                </c:pt>
                <c:pt idx="3659">
                  <c:v>3.6540000000000001E-3</c:v>
                </c:pt>
                <c:pt idx="3660">
                  <c:v>3.7190000000000001E-3</c:v>
                </c:pt>
                <c:pt idx="3661">
                  <c:v>3.7629999999999999E-3</c:v>
                </c:pt>
                <c:pt idx="3662">
                  <c:v>3.7919999999999998E-3</c:v>
                </c:pt>
                <c:pt idx="3663">
                  <c:v>3.8070000000000001E-3</c:v>
                </c:pt>
                <c:pt idx="3664">
                  <c:v>3.7940000000000001E-3</c:v>
                </c:pt>
                <c:pt idx="3665">
                  <c:v>3.7650000000000001E-3</c:v>
                </c:pt>
                <c:pt idx="3666">
                  <c:v>3.7320000000000001E-3</c:v>
                </c:pt>
                <c:pt idx="3667">
                  <c:v>3.7130000000000002E-3</c:v>
                </c:pt>
                <c:pt idx="3668">
                  <c:v>3.7090000000000001E-3</c:v>
                </c:pt>
                <c:pt idx="3669">
                  <c:v>3.718E-3</c:v>
                </c:pt>
                <c:pt idx="3670">
                  <c:v>3.7309999999999999E-3</c:v>
                </c:pt>
                <c:pt idx="3671">
                  <c:v>3.7520000000000001E-3</c:v>
                </c:pt>
                <c:pt idx="3672">
                  <c:v>3.7729999999999999E-3</c:v>
                </c:pt>
                <c:pt idx="3673">
                  <c:v>3.7980000000000002E-3</c:v>
                </c:pt>
                <c:pt idx="3674">
                  <c:v>3.8249999999999998E-3</c:v>
                </c:pt>
                <c:pt idx="3675">
                  <c:v>3.8500000000000001E-3</c:v>
                </c:pt>
                <c:pt idx="3676">
                  <c:v>3.8739999999999998E-3</c:v>
                </c:pt>
                <c:pt idx="3677">
                  <c:v>3.8760000000000001E-3</c:v>
                </c:pt>
                <c:pt idx="3678">
                  <c:v>3.8670000000000002E-3</c:v>
                </c:pt>
                <c:pt idx="3679">
                  <c:v>3.839E-3</c:v>
                </c:pt>
                <c:pt idx="3680">
                  <c:v>3.8E-3</c:v>
                </c:pt>
                <c:pt idx="3681">
                  <c:v>3.7650000000000001E-3</c:v>
                </c:pt>
                <c:pt idx="3682">
                  <c:v>3.7569999999999999E-3</c:v>
                </c:pt>
                <c:pt idx="3683">
                  <c:v>3.7720000000000002E-3</c:v>
                </c:pt>
                <c:pt idx="3684">
                  <c:v>3.8080000000000002E-3</c:v>
                </c:pt>
                <c:pt idx="3685">
                  <c:v>3.8679999999999999E-3</c:v>
                </c:pt>
                <c:pt idx="3686">
                  <c:v>3.9220000000000001E-3</c:v>
                </c:pt>
                <c:pt idx="3687">
                  <c:v>3.9589999999999998E-3</c:v>
                </c:pt>
                <c:pt idx="3688">
                  <c:v>3.967E-3</c:v>
                </c:pt>
                <c:pt idx="3689">
                  <c:v>3.9490000000000003E-3</c:v>
                </c:pt>
                <c:pt idx="3690">
                  <c:v>3.9069999999999999E-3</c:v>
                </c:pt>
                <c:pt idx="3691">
                  <c:v>3.8660000000000001E-3</c:v>
                </c:pt>
                <c:pt idx="3692">
                  <c:v>3.8430000000000001E-3</c:v>
                </c:pt>
                <c:pt idx="3693">
                  <c:v>3.8479999999999999E-3</c:v>
                </c:pt>
                <c:pt idx="3694">
                  <c:v>3.875E-3</c:v>
                </c:pt>
                <c:pt idx="3695">
                  <c:v>3.9150000000000001E-3</c:v>
                </c:pt>
                <c:pt idx="3696">
                  <c:v>3.954E-3</c:v>
                </c:pt>
                <c:pt idx="3697">
                  <c:v>3.9779999999999998E-3</c:v>
                </c:pt>
                <c:pt idx="3698">
                  <c:v>3.9690000000000003E-3</c:v>
                </c:pt>
                <c:pt idx="3699">
                  <c:v>3.9309999999999996E-3</c:v>
                </c:pt>
                <c:pt idx="3700">
                  <c:v>3.8440000000000002E-3</c:v>
                </c:pt>
                <c:pt idx="3701">
                  <c:v>3.8180000000000002E-3</c:v>
                </c:pt>
                <c:pt idx="3702">
                  <c:v>3.7780000000000001E-3</c:v>
                </c:pt>
                <c:pt idx="3703">
                  <c:v>3.7590000000000002E-3</c:v>
                </c:pt>
                <c:pt idx="3704">
                  <c:v>3.7699999999999999E-3</c:v>
                </c:pt>
                <c:pt idx="3705">
                  <c:v>3.7859999999999999E-3</c:v>
                </c:pt>
                <c:pt idx="3706">
                  <c:v>3.8070000000000001E-3</c:v>
                </c:pt>
                <c:pt idx="3707">
                  <c:v>3.8240000000000001E-3</c:v>
                </c:pt>
                <c:pt idx="3708">
                  <c:v>3.8319999999999999E-3</c:v>
                </c:pt>
                <c:pt idx="3709">
                  <c:v>3.8370000000000001E-3</c:v>
                </c:pt>
                <c:pt idx="3710">
                  <c:v>3.8310000000000002E-3</c:v>
                </c:pt>
                <c:pt idx="3711">
                  <c:v>3.852E-3</c:v>
                </c:pt>
                <c:pt idx="3712">
                  <c:v>3.8440000000000002E-3</c:v>
                </c:pt>
                <c:pt idx="3713">
                  <c:v>3.859E-3</c:v>
                </c:pt>
                <c:pt idx="3714">
                  <c:v>3.8739999999999998E-3</c:v>
                </c:pt>
                <c:pt idx="3715">
                  <c:v>3.8809999999999999E-3</c:v>
                </c:pt>
                <c:pt idx="3716">
                  <c:v>3.8890000000000001E-3</c:v>
                </c:pt>
                <c:pt idx="3717">
                  <c:v>3.8969999999999999E-3</c:v>
                </c:pt>
                <c:pt idx="3718">
                  <c:v>3.8930000000000002E-3</c:v>
                </c:pt>
                <c:pt idx="3719">
                  <c:v>3.934E-3</c:v>
                </c:pt>
                <c:pt idx="3720">
                  <c:v>3.9490000000000003E-3</c:v>
                </c:pt>
                <c:pt idx="3721">
                  <c:v>3.9589999999999998E-3</c:v>
                </c:pt>
                <c:pt idx="3722">
                  <c:v>3.9789999999999999E-3</c:v>
                </c:pt>
                <c:pt idx="3723">
                  <c:v>3.9870000000000001E-3</c:v>
                </c:pt>
                <c:pt idx="3724">
                  <c:v>3.9740000000000001E-3</c:v>
                </c:pt>
                <c:pt idx="3725">
                  <c:v>3.9280000000000001E-3</c:v>
                </c:pt>
                <c:pt idx="3726">
                  <c:v>3.8579999999999999E-3</c:v>
                </c:pt>
                <c:pt idx="3727">
                  <c:v>3.813E-3</c:v>
                </c:pt>
                <c:pt idx="3728">
                  <c:v>3.8419999999999999E-3</c:v>
                </c:pt>
                <c:pt idx="3729">
                  <c:v>3.8600000000000001E-3</c:v>
                </c:pt>
                <c:pt idx="3730">
                  <c:v>3.888E-3</c:v>
                </c:pt>
                <c:pt idx="3731">
                  <c:v>3.9110000000000004E-3</c:v>
                </c:pt>
                <c:pt idx="3732">
                  <c:v>3.9170000000000003E-3</c:v>
                </c:pt>
                <c:pt idx="3733">
                  <c:v>3.8920000000000001E-3</c:v>
                </c:pt>
                <c:pt idx="3734">
                  <c:v>3.836E-3</c:v>
                </c:pt>
                <c:pt idx="3735">
                  <c:v>3.771E-3</c:v>
                </c:pt>
                <c:pt idx="3736">
                  <c:v>3.7269999999999998E-3</c:v>
                </c:pt>
                <c:pt idx="3737">
                  <c:v>3.7190000000000001E-3</c:v>
                </c:pt>
                <c:pt idx="3738">
                  <c:v>3.7450000000000001E-3</c:v>
                </c:pt>
                <c:pt idx="3739">
                  <c:v>3.7820000000000002E-3</c:v>
                </c:pt>
                <c:pt idx="3740">
                  <c:v>3.8189999999999999E-3</c:v>
                </c:pt>
                <c:pt idx="3741">
                  <c:v>3.8089999999999999E-3</c:v>
                </c:pt>
                <c:pt idx="3742">
                  <c:v>3.751E-3</c:v>
                </c:pt>
                <c:pt idx="3743">
                  <c:v>3.699E-3</c:v>
                </c:pt>
                <c:pt idx="3744">
                  <c:v>3.6080000000000001E-3</c:v>
                </c:pt>
                <c:pt idx="3745">
                  <c:v>3.5300000000000002E-3</c:v>
                </c:pt>
                <c:pt idx="3746">
                  <c:v>3.4919999999999999E-3</c:v>
                </c:pt>
                <c:pt idx="3747">
                  <c:v>3.4889999999999999E-3</c:v>
                </c:pt>
                <c:pt idx="3748">
                  <c:v>3.5130000000000001E-3</c:v>
                </c:pt>
                <c:pt idx="3749">
                  <c:v>3.5750000000000001E-3</c:v>
                </c:pt>
                <c:pt idx="3750">
                  <c:v>3.5860000000000002E-3</c:v>
                </c:pt>
                <c:pt idx="3751">
                  <c:v>3.5969999999999999E-3</c:v>
                </c:pt>
                <c:pt idx="3752">
                  <c:v>3.552E-3</c:v>
                </c:pt>
                <c:pt idx="3753">
                  <c:v>3.4970000000000001E-3</c:v>
                </c:pt>
                <c:pt idx="3754">
                  <c:v>3.4009999999999999E-3</c:v>
                </c:pt>
                <c:pt idx="3755">
                  <c:v>3.2569999999999999E-3</c:v>
                </c:pt>
                <c:pt idx="3756">
                  <c:v>3.192E-3</c:v>
                </c:pt>
                <c:pt idx="3757">
                  <c:v>3.1619999999999999E-3</c:v>
                </c:pt>
                <c:pt idx="3758">
                  <c:v>3.1670000000000001E-3</c:v>
                </c:pt>
                <c:pt idx="3759">
                  <c:v>3.1900000000000001E-3</c:v>
                </c:pt>
                <c:pt idx="3760">
                  <c:v>3.2049999999999999E-3</c:v>
                </c:pt>
                <c:pt idx="3761">
                  <c:v>3.2290000000000001E-3</c:v>
                </c:pt>
                <c:pt idx="3762">
                  <c:v>3.2550000000000001E-3</c:v>
                </c:pt>
                <c:pt idx="3763">
                  <c:v>3.2629999999999998E-3</c:v>
                </c:pt>
                <c:pt idx="3764">
                  <c:v>3.2789999999999998E-3</c:v>
                </c:pt>
                <c:pt idx="3765">
                  <c:v>3.29E-3</c:v>
                </c:pt>
                <c:pt idx="3766">
                  <c:v>3.241E-3</c:v>
                </c:pt>
                <c:pt idx="3767">
                  <c:v>3.2330000000000002E-3</c:v>
                </c:pt>
                <c:pt idx="3768">
                  <c:v>3.2859999999999999E-3</c:v>
                </c:pt>
                <c:pt idx="3769">
                  <c:v>3.2859999999999999E-3</c:v>
                </c:pt>
                <c:pt idx="3770">
                  <c:v>3.31E-3</c:v>
                </c:pt>
                <c:pt idx="3771">
                  <c:v>3.3600000000000001E-3</c:v>
                </c:pt>
                <c:pt idx="3772">
                  <c:v>3.4099999999999998E-3</c:v>
                </c:pt>
                <c:pt idx="3773">
                  <c:v>3.4190000000000002E-3</c:v>
                </c:pt>
                <c:pt idx="3774">
                  <c:v>3.4120000000000001E-3</c:v>
                </c:pt>
                <c:pt idx="3775">
                  <c:v>3.4039999999999999E-3</c:v>
                </c:pt>
                <c:pt idx="3776">
                  <c:v>3.4099999999999998E-3</c:v>
                </c:pt>
                <c:pt idx="3777">
                  <c:v>3.3869999999999998E-3</c:v>
                </c:pt>
                <c:pt idx="3778">
                  <c:v>3.3909999999999999E-3</c:v>
                </c:pt>
                <c:pt idx="3779">
                  <c:v>3.4030000000000002E-3</c:v>
                </c:pt>
                <c:pt idx="3780">
                  <c:v>3.3930000000000002E-3</c:v>
                </c:pt>
                <c:pt idx="3781">
                  <c:v>3.3570000000000002E-3</c:v>
                </c:pt>
                <c:pt idx="3782">
                  <c:v>3.3579999999999999E-3</c:v>
                </c:pt>
                <c:pt idx="3783">
                  <c:v>3.3319999999999999E-3</c:v>
                </c:pt>
                <c:pt idx="3784">
                  <c:v>3.3240000000000001E-3</c:v>
                </c:pt>
                <c:pt idx="3785">
                  <c:v>3.3409999999999998E-3</c:v>
                </c:pt>
                <c:pt idx="3786">
                  <c:v>3.3540000000000002E-3</c:v>
                </c:pt>
                <c:pt idx="3787">
                  <c:v>3.3649999999999999E-3</c:v>
                </c:pt>
                <c:pt idx="3788">
                  <c:v>3.4009999999999999E-3</c:v>
                </c:pt>
                <c:pt idx="3789">
                  <c:v>3.4169999999999999E-3</c:v>
                </c:pt>
                <c:pt idx="3790">
                  <c:v>3.4139999999999999E-3</c:v>
                </c:pt>
                <c:pt idx="3791">
                  <c:v>3.3899999999999998E-3</c:v>
                </c:pt>
                <c:pt idx="3792">
                  <c:v>3.3519999999999999E-3</c:v>
                </c:pt>
                <c:pt idx="3793">
                  <c:v>3.3340000000000002E-3</c:v>
                </c:pt>
                <c:pt idx="3794">
                  <c:v>3.3219999999999999E-3</c:v>
                </c:pt>
                <c:pt idx="3795">
                  <c:v>3.3300000000000001E-3</c:v>
                </c:pt>
                <c:pt idx="3796">
                  <c:v>3.3509999999999998E-3</c:v>
                </c:pt>
                <c:pt idx="3797">
                  <c:v>3.372E-3</c:v>
                </c:pt>
                <c:pt idx="3798">
                  <c:v>3.3760000000000001E-3</c:v>
                </c:pt>
                <c:pt idx="3799">
                  <c:v>3.3709999999999999E-3</c:v>
                </c:pt>
                <c:pt idx="3800">
                  <c:v>3.3670000000000002E-3</c:v>
                </c:pt>
                <c:pt idx="3801">
                  <c:v>3.3440000000000002E-3</c:v>
                </c:pt>
                <c:pt idx="3802">
                  <c:v>3.3479999999999998E-3</c:v>
                </c:pt>
                <c:pt idx="3803">
                  <c:v>3.3630000000000001E-3</c:v>
                </c:pt>
                <c:pt idx="3804">
                  <c:v>3.3579999999999999E-3</c:v>
                </c:pt>
                <c:pt idx="3805">
                  <c:v>3.3739999999999998E-3</c:v>
                </c:pt>
                <c:pt idx="3806">
                  <c:v>3.3860000000000001E-3</c:v>
                </c:pt>
                <c:pt idx="3807">
                  <c:v>3.3809999999999999E-3</c:v>
                </c:pt>
                <c:pt idx="3808">
                  <c:v>3.3679999999999999E-3</c:v>
                </c:pt>
                <c:pt idx="3809">
                  <c:v>3.3630000000000001E-3</c:v>
                </c:pt>
                <c:pt idx="3810">
                  <c:v>3.3509999999999998E-3</c:v>
                </c:pt>
                <c:pt idx="3811">
                  <c:v>3.3700000000000002E-3</c:v>
                </c:pt>
                <c:pt idx="3812">
                  <c:v>3.3609999999999998E-3</c:v>
                </c:pt>
                <c:pt idx="3813">
                  <c:v>3.375E-3</c:v>
                </c:pt>
                <c:pt idx="3814">
                  <c:v>3.3660000000000001E-3</c:v>
                </c:pt>
                <c:pt idx="3815">
                  <c:v>3.359E-3</c:v>
                </c:pt>
                <c:pt idx="3816">
                  <c:v>3.359E-3</c:v>
                </c:pt>
                <c:pt idx="3817">
                  <c:v>3.3470000000000001E-3</c:v>
                </c:pt>
                <c:pt idx="3818">
                  <c:v>3.3700000000000002E-3</c:v>
                </c:pt>
                <c:pt idx="3819">
                  <c:v>3.3909999999999999E-3</c:v>
                </c:pt>
                <c:pt idx="3820">
                  <c:v>3.4030000000000002E-3</c:v>
                </c:pt>
                <c:pt idx="3821">
                  <c:v>3.3839999999999999E-3</c:v>
                </c:pt>
                <c:pt idx="3822">
                  <c:v>3.369E-3</c:v>
                </c:pt>
                <c:pt idx="3823">
                  <c:v>3.3530000000000001E-3</c:v>
                </c:pt>
                <c:pt idx="3824">
                  <c:v>3.3730000000000001E-3</c:v>
                </c:pt>
                <c:pt idx="3825">
                  <c:v>3.392E-3</c:v>
                </c:pt>
                <c:pt idx="3826">
                  <c:v>3.4139999999999999E-3</c:v>
                </c:pt>
                <c:pt idx="3827">
                  <c:v>3.4350000000000001E-3</c:v>
                </c:pt>
                <c:pt idx="3828">
                  <c:v>3.4629999999999999E-3</c:v>
                </c:pt>
                <c:pt idx="3829">
                  <c:v>3.4350000000000001E-3</c:v>
                </c:pt>
                <c:pt idx="3830">
                  <c:v>3.405E-3</c:v>
                </c:pt>
                <c:pt idx="3831">
                  <c:v>3.3779999999999999E-3</c:v>
                </c:pt>
                <c:pt idx="3832">
                  <c:v>3.3609999999999998E-3</c:v>
                </c:pt>
                <c:pt idx="3833">
                  <c:v>3.3700000000000002E-3</c:v>
                </c:pt>
                <c:pt idx="3834">
                  <c:v>3.408E-3</c:v>
                </c:pt>
                <c:pt idx="3835">
                  <c:v>3.4559999999999999E-3</c:v>
                </c:pt>
                <c:pt idx="3836">
                  <c:v>3.4859999999999999E-3</c:v>
                </c:pt>
                <c:pt idx="3837">
                  <c:v>3.5079999999999998E-3</c:v>
                </c:pt>
                <c:pt idx="3838">
                  <c:v>3.5140000000000002E-3</c:v>
                </c:pt>
                <c:pt idx="3839">
                  <c:v>3.5070000000000001E-3</c:v>
                </c:pt>
                <c:pt idx="3840">
                  <c:v>3.496E-3</c:v>
                </c:pt>
                <c:pt idx="3841">
                  <c:v>3.4849999999999998E-3</c:v>
                </c:pt>
                <c:pt idx="3842">
                  <c:v>3.5330000000000001E-3</c:v>
                </c:pt>
                <c:pt idx="3843">
                  <c:v>3.591E-3</c:v>
                </c:pt>
                <c:pt idx="3844">
                  <c:v>3.6679999999999998E-3</c:v>
                </c:pt>
                <c:pt idx="3845">
                  <c:v>3.7139999999999999E-3</c:v>
                </c:pt>
                <c:pt idx="3846">
                  <c:v>3.7230000000000002E-3</c:v>
                </c:pt>
                <c:pt idx="3847">
                  <c:v>3.6840000000000002E-3</c:v>
                </c:pt>
                <c:pt idx="3848">
                  <c:v>3.604E-3</c:v>
                </c:pt>
                <c:pt idx="3849">
                  <c:v>3.509E-3</c:v>
                </c:pt>
                <c:pt idx="3850">
                  <c:v>3.4429999999999999E-3</c:v>
                </c:pt>
                <c:pt idx="3851">
                  <c:v>3.418E-3</c:v>
                </c:pt>
                <c:pt idx="3852">
                  <c:v>3.398E-3</c:v>
                </c:pt>
                <c:pt idx="3853">
                  <c:v>3.4390000000000002E-3</c:v>
                </c:pt>
                <c:pt idx="3854">
                  <c:v>3.454E-3</c:v>
                </c:pt>
                <c:pt idx="3855">
                  <c:v>3.4680000000000002E-3</c:v>
                </c:pt>
                <c:pt idx="3856">
                  <c:v>3.46E-3</c:v>
                </c:pt>
                <c:pt idx="3857">
                  <c:v>3.4529999999999999E-3</c:v>
                </c:pt>
                <c:pt idx="3858">
                  <c:v>3.447E-3</c:v>
                </c:pt>
                <c:pt idx="3859">
                  <c:v>3.444E-3</c:v>
                </c:pt>
                <c:pt idx="3860">
                  <c:v>3.4299999999999999E-3</c:v>
                </c:pt>
                <c:pt idx="3861">
                  <c:v>3.4009999999999999E-3</c:v>
                </c:pt>
                <c:pt idx="3862">
                  <c:v>3.3600000000000001E-3</c:v>
                </c:pt>
                <c:pt idx="3863">
                  <c:v>3.3419999999999999E-3</c:v>
                </c:pt>
                <c:pt idx="3864">
                  <c:v>3.2729999999999999E-3</c:v>
                </c:pt>
                <c:pt idx="3865">
                  <c:v>3.2209999999999999E-3</c:v>
                </c:pt>
                <c:pt idx="3866">
                  <c:v>3.1939999999999998E-3</c:v>
                </c:pt>
                <c:pt idx="3867">
                  <c:v>3.202E-3</c:v>
                </c:pt>
                <c:pt idx="3868">
                  <c:v>3.241E-3</c:v>
                </c:pt>
                <c:pt idx="3869">
                  <c:v>3.2850000000000002E-3</c:v>
                </c:pt>
                <c:pt idx="3870">
                  <c:v>3.3249999999999998E-3</c:v>
                </c:pt>
                <c:pt idx="3871">
                  <c:v>3.3319999999999999E-3</c:v>
                </c:pt>
                <c:pt idx="3872">
                  <c:v>3.3110000000000001E-3</c:v>
                </c:pt>
                <c:pt idx="3873">
                  <c:v>3.3089999999999999E-3</c:v>
                </c:pt>
                <c:pt idx="3874">
                  <c:v>3.225E-3</c:v>
                </c:pt>
                <c:pt idx="3875">
                  <c:v>3.1700000000000001E-3</c:v>
                </c:pt>
                <c:pt idx="3876">
                  <c:v>3.1280000000000001E-3</c:v>
                </c:pt>
                <c:pt idx="3877">
                  <c:v>3.124E-3</c:v>
                </c:pt>
                <c:pt idx="3878">
                  <c:v>3.1440000000000001E-3</c:v>
                </c:pt>
                <c:pt idx="3879">
                  <c:v>3.179E-3</c:v>
                </c:pt>
                <c:pt idx="3880">
                  <c:v>3.2079999999999999E-3</c:v>
                </c:pt>
                <c:pt idx="3881">
                  <c:v>3.2179999999999999E-3</c:v>
                </c:pt>
                <c:pt idx="3882">
                  <c:v>3.2049999999999999E-3</c:v>
                </c:pt>
                <c:pt idx="3883">
                  <c:v>3.1819999999999999E-3</c:v>
                </c:pt>
                <c:pt idx="3884">
                  <c:v>3.1589999999999999E-3</c:v>
                </c:pt>
                <c:pt idx="3885">
                  <c:v>3.1510000000000002E-3</c:v>
                </c:pt>
                <c:pt idx="3886">
                  <c:v>3.166E-3</c:v>
                </c:pt>
                <c:pt idx="3887">
                  <c:v>3.1909999999999998E-3</c:v>
                </c:pt>
                <c:pt idx="3888">
                  <c:v>3.225E-3</c:v>
                </c:pt>
                <c:pt idx="3889">
                  <c:v>3.2439999999999999E-3</c:v>
                </c:pt>
                <c:pt idx="3890">
                  <c:v>3.248E-3</c:v>
                </c:pt>
                <c:pt idx="3891">
                  <c:v>3.2420000000000001E-3</c:v>
                </c:pt>
                <c:pt idx="3892">
                  <c:v>3.2429999999999998E-3</c:v>
                </c:pt>
                <c:pt idx="3893">
                  <c:v>3.2429999999999998E-3</c:v>
                </c:pt>
                <c:pt idx="3894">
                  <c:v>3.2490000000000002E-3</c:v>
                </c:pt>
                <c:pt idx="3895">
                  <c:v>3.2699999999999999E-3</c:v>
                </c:pt>
                <c:pt idx="3896">
                  <c:v>3.2929999999999999E-3</c:v>
                </c:pt>
                <c:pt idx="3897">
                  <c:v>3.3219999999999999E-3</c:v>
                </c:pt>
                <c:pt idx="3898">
                  <c:v>3.3319999999999999E-3</c:v>
                </c:pt>
                <c:pt idx="3899">
                  <c:v>3.3210000000000002E-3</c:v>
                </c:pt>
                <c:pt idx="3900">
                  <c:v>3.2750000000000001E-3</c:v>
                </c:pt>
                <c:pt idx="3901">
                  <c:v>3.202E-3</c:v>
                </c:pt>
                <c:pt idx="3902">
                  <c:v>3.1189999999999998E-3</c:v>
                </c:pt>
                <c:pt idx="3903">
                  <c:v>3.058E-3</c:v>
                </c:pt>
                <c:pt idx="3904">
                  <c:v>3.0279999999999999E-3</c:v>
                </c:pt>
                <c:pt idx="3905">
                  <c:v>3.0409999999999999E-3</c:v>
                </c:pt>
                <c:pt idx="3906">
                  <c:v>3.088E-3</c:v>
                </c:pt>
                <c:pt idx="3907">
                  <c:v>3.1389999999999999E-3</c:v>
                </c:pt>
                <c:pt idx="3908">
                  <c:v>3.166E-3</c:v>
                </c:pt>
                <c:pt idx="3909">
                  <c:v>3.1410000000000001E-3</c:v>
                </c:pt>
                <c:pt idx="3910">
                  <c:v>3.078E-3</c:v>
                </c:pt>
                <c:pt idx="3911">
                  <c:v>3.0140000000000002E-3</c:v>
                </c:pt>
                <c:pt idx="3912">
                  <c:v>2.9840000000000001E-3</c:v>
                </c:pt>
                <c:pt idx="3913">
                  <c:v>2.993E-3</c:v>
                </c:pt>
                <c:pt idx="3914">
                  <c:v>3.0339999999999998E-3</c:v>
                </c:pt>
                <c:pt idx="3915">
                  <c:v>3.094E-3</c:v>
                </c:pt>
                <c:pt idx="3916">
                  <c:v>3.1510000000000002E-3</c:v>
                </c:pt>
                <c:pt idx="3917">
                  <c:v>3.189E-3</c:v>
                </c:pt>
                <c:pt idx="3918">
                  <c:v>3.1900000000000001E-3</c:v>
                </c:pt>
                <c:pt idx="3919">
                  <c:v>3.153E-3</c:v>
                </c:pt>
                <c:pt idx="3920">
                  <c:v>3.117E-3</c:v>
                </c:pt>
                <c:pt idx="3921">
                  <c:v>3.1099999999999999E-3</c:v>
                </c:pt>
                <c:pt idx="3922">
                  <c:v>3.1380000000000002E-3</c:v>
                </c:pt>
                <c:pt idx="3923">
                  <c:v>3.1909999999999998E-3</c:v>
                </c:pt>
                <c:pt idx="3924">
                  <c:v>3.241E-3</c:v>
                </c:pt>
                <c:pt idx="3925">
                  <c:v>3.2780000000000001E-3</c:v>
                </c:pt>
                <c:pt idx="3926">
                  <c:v>3.2820000000000002E-3</c:v>
                </c:pt>
                <c:pt idx="3927">
                  <c:v>3.2469999999999999E-3</c:v>
                </c:pt>
                <c:pt idx="3928">
                  <c:v>3.1689999999999999E-3</c:v>
                </c:pt>
                <c:pt idx="3929">
                  <c:v>3.153E-3</c:v>
                </c:pt>
                <c:pt idx="3930">
                  <c:v>3.153E-3</c:v>
                </c:pt>
                <c:pt idx="3931">
                  <c:v>3.1930000000000001E-3</c:v>
                </c:pt>
                <c:pt idx="3932">
                  <c:v>3.2650000000000001E-3</c:v>
                </c:pt>
                <c:pt idx="3933">
                  <c:v>3.3370000000000001E-3</c:v>
                </c:pt>
                <c:pt idx="3934">
                  <c:v>3.3930000000000002E-3</c:v>
                </c:pt>
                <c:pt idx="3935">
                  <c:v>3.405E-3</c:v>
                </c:pt>
                <c:pt idx="3936">
                  <c:v>3.3830000000000002E-3</c:v>
                </c:pt>
                <c:pt idx="3937">
                  <c:v>3.323E-3</c:v>
                </c:pt>
                <c:pt idx="3938">
                  <c:v>3.277E-3</c:v>
                </c:pt>
                <c:pt idx="3939">
                  <c:v>3.2659999999999998E-3</c:v>
                </c:pt>
                <c:pt idx="3940">
                  <c:v>3.2910000000000001E-3</c:v>
                </c:pt>
                <c:pt idx="3941">
                  <c:v>3.3319999999999999E-3</c:v>
                </c:pt>
                <c:pt idx="3942">
                  <c:v>3.3769999999999998E-3</c:v>
                </c:pt>
                <c:pt idx="3943">
                  <c:v>3.4259999999999998E-3</c:v>
                </c:pt>
                <c:pt idx="3944">
                  <c:v>3.4499999999999999E-3</c:v>
                </c:pt>
                <c:pt idx="3945">
                  <c:v>3.4510000000000001E-3</c:v>
                </c:pt>
                <c:pt idx="3946">
                  <c:v>3.4359999999999998E-3</c:v>
                </c:pt>
                <c:pt idx="3947">
                  <c:v>3.434E-3</c:v>
                </c:pt>
                <c:pt idx="3948">
                  <c:v>3.454E-3</c:v>
                </c:pt>
                <c:pt idx="3949">
                  <c:v>3.4919999999999999E-3</c:v>
                </c:pt>
                <c:pt idx="3950">
                  <c:v>3.552E-3</c:v>
                </c:pt>
                <c:pt idx="3951">
                  <c:v>3.5479999999999999E-3</c:v>
                </c:pt>
                <c:pt idx="3952">
                  <c:v>3.5500000000000002E-3</c:v>
                </c:pt>
                <c:pt idx="3953">
                  <c:v>3.506E-3</c:v>
                </c:pt>
                <c:pt idx="3954">
                  <c:v>3.473E-3</c:v>
                </c:pt>
                <c:pt idx="3955">
                  <c:v>3.4550000000000002E-3</c:v>
                </c:pt>
                <c:pt idx="3956">
                  <c:v>3.4640000000000001E-3</c:v>
                </c:pt>
                <c:pt idx="3957">
                  <c:v>3.493E-3</c:v>
                </c:pt>
                <c:pt idx="3958">
                  <c:v>3.5729999999999998E-3</c:v>
                </c:pt>
                <c:pt idx="3959">
                  <c:v>3.6350000000000002E-3</c:v>
                </c:pt>
                <c:pt idx="3960">
                  <c:v>3.6380000000000002E-3</c:v>
                </c:pt>
                <c:pt idx="3961">
                  <c:v>3.6459999999999999E-3</c:v>
                </c:pt>
                <c:pt idx="3962">
                  <c:v>3.643E-3</c:v>
                </c:pt>
                <c:pt idx="3963">
                  <c:v>3.637E-3</c:v>
                </c:pt>
                <c:pt idx="3964">
                  <c:v>3.6470000000000001E-3</c:v>
                </c:pt>
                <c:pt idx="3965">
                  <c:v>3.6740000000000002E-3</c:v>
                </c:pt>
                <c:pt idx="3966">
                  <c:v>3.7100000000000002E-3</c:v>
                </c:pt>
                <c:pt idx="3967">
                  <c:v>3.7390000000000001E-3</c:v>
                </c:pt>
                <c:pt idx="3968">
                  <c:v>3.7429999999999998E-3</c:v>
                </c:pt>
                <c:pt idx="3969">
                  <c:v>3.7039999999999998E-3</c:v>
                </c:pt>
                <c:pt idx="3970">
                  <c:v>3.6259999999999999E-3</c:v>
                </c:pt>
                <c:pt idx="3971">
                  <c:v>3.5490000000000001E-3</c:v>
                </c:pt>
                <c:pt idx="3972">
                  <c:v>3.5010000000000002E-3</c:v>
                </c:pt>
                <c:pt idx="3973">
                  <c:v>3.4910000000000002E-3</c:v>
                </c:pt>
                <c:pt idx="3974">
                  <c:v>3.5200000000000001E-3</c:v>
                </c:pt>
                <c:pt idx="3975">
                  <c:v>3.568E-3</c:v>
                </c:pt>
                <c:pt idx="3976">
                  <c:v>3.6180000000000001E-3</c:v>
                </c:pt>
                <c:pt idx="3977">
                  <c:v>3.64E-3</c:v>
                </c:pt>
                <c:pt idx="3978">
                  <c:v>3.64E-3</c:v>
                </c:pt>
                <c:pt idx="3979">
                  <c:v>3.6159999999999999E-3</c:v>
                </c:pt>
                <c:pt idx="3980">
                  <c:v>3.588E-3</c:v>
                </c:pt>
                <c:pt idx="3981">
                  <c:v>3.5599999999999998E-3</c:v>
                </c:pt>
                <c:pt idx="3982">
                  <c:v>3.5360000000000001E-3</c:v>
                </c:pt>
                <c:pt idx="3983">
                  <c:v>3.555E-3</c:v>
                </c:pt>
                <c:pt idx="3984">
                  <c:v>3.5179999999999999E-3</c:v>
                </c:pt>
                <c:pt idx="3985">
                  <c:v>3.5230000000000001E-3</c:v>
                </c:pt>
                <c:pt idx="3986">
                  <c:v>3.4759999999999999E-3</c:v>
                </c:pt>
                <c:pt idx="3987">
                  <c:v>3.4390000000000002E-3</c:v>
                </c:pt>
                <c:pt idx="3988">
                  <c:v>3.4269999999999999E-3</c:v>
                </c:pt>
                <c:pt idx="3989">
                  <c:v>3.4989999999999999E-3</c:v>
                </c:pt>
                <c:pt idx="3990">
                  <c:v>3.5469999999999998E-3</c:v>
                </c:pt>
                <c:pt idx="3991">
                  <c:v>3.6029999999999999E-3</c:v>
                </c:pt>
                <c:pt idx="3992">
                  <c:v>3.6159999999999999E-3</c:v>
                </c:pt>
                <c:pt idx="3993">
                  <c:v>3.5769999999999999E-3</c:v>
                </c:pt>
                <c:pt idx="3994">
                  <c:v>3.5309999999999999E-3</c:v>
                </c:pt>
                <c:pt idx="3995">
                  <c:v>3.4650000000000002E-3</c:v>
                </c:pt>
                <c:pt idx="3996">
                  <c:v>3.4220000000000001E-3</c:v>
                </c:pt>
                <c:pt idx="3997">
                  <c:v>3.4090000000000001E-3</c:v>
                </c:pt>
                <c:pt idx="3998">
                  <c:v>3.4450000000000001E-3</c:v>
                </c:pt>
                <c:pt idx="3999">
                  <c:v>3.5079999999999998E-3</c:v>
                </c:pt>
                <c:pt idx="4000">
                  <c:v>3.5690000000000001E-3</c:v>
                </c:pt>
                <c:pt idx="4001">
                  <c:v>3.594E-3</c:v>
                </c:pt>
                <c:pt idx="4002">
                  <c:v>3.5260000000000001E-3</c:v>
                </c:pt>
                <c:pt idx="4003">
                  <c:v>3.4499999999999999E-3</c:v>
                </c:pt>
                <c:pt idx="4004">
                  <c:v>3.4069999999999999E-3</c:v>
                </c:pt>
                <c:pt idx="4005">
                  <c:v>3.4069999999999999E-3</c:v>
                </c:pt>
                <c:pt idx="4006">
                  <c:v>3.4429999999999999E-3</c:v>
                </c:pt>
                <c:pt idx="4007">
                  <c:v>3.5010000000000002E-3</c:v>
                </c:pt>
                <c:pt idx="4008">
                  <c:v>3.5509999999999999E-3</c:v>
                </c:pt>
                <c:pt idx="4009">
                  <c:v>3.5460000000000001E-3</c:v>
                </c:pt>
                <c:pt idx="4010">
                  <c:v>3.5109999999999998E-3</c:v>
                </c:pt>
                <c:pt idx="4011">
                  <c:v>3.385E-3</c:v>
                </c:pt>
                <c:pt idx="4012">
                  <c:v>3.3149999999999998E-3</c:v>
                </c:pt>
                <c:pt idx="4013">
                  <c:v>3.2450000000000001E-3</c:v>
                </c:pt>
                <c:pt idx="4014">
                  <c:v>3.2550000000000001E-3</c:v>
                </c:pt>
                <c:pt idx="4015">
                  <c:v>3.3E-3</c:v>
                </c:pt>
                <c:pt idx="4016">
                  <c:v>3.3470000000000001E-3</c:v>
                </c:pt>
                <c:pt idx="4017">
                  <c:v>3.3649999999999999E-3</c:v>
                </c:pt>
                <c:pt idx="4018">
                  <c:v>3.3570000000000002E-3</c:v>
                </c:pt>
                <c:pt idx="4019">
                  <c:v>3.3119999999999998E-3</c:v>
                </c:pt>
                <c:pt idx="4020">
                  <c:v>3.2009999999999999E-3</c:v>
                </c:pt>
                <c:pt idx="4021">
                  <c:v>3.1080000000000001E-3</c:v>
                </c:pt>
                <c:pt idx="4022">
                  <c:v>3.0630000000000002E-3</c:v>
                </c:pt>
                <c:pt idx="4023">
                  <c:v>3.058E-3</c:v>
                </c:pt>
                <c:pt idx="4024">
                  <c:v>3.0490000000000001E-3</c:v>
                </c:pt>
                <c:pt idx="4025">
                  <c:v>3.0349999999999999E-3</c:v>
                </c:pt>
                <c:pt idx="4026">
                  <c:v>3.0079999999999998E-3</c:v>
                </c:pt>
                <c:pt idx="4027">
                  <c:v>2.9819999999999998E-3</c:v>
                </c:pt>
                <c:pt idx="4028">
                  <c:v>2.9680000000000002E-3</c:v>
                </c:pt>
                <c:pt idx="4029">
                  <c:v>2.9719999999999998E-3</c:v>
                </c:pt>
                <c:pt idx="4030">
                  <c:v>2.9789999999999999E-3</c:v>
                </c:pt>
                <c:pt idx="4031">
                  <c:v>2.9589999999999998E-3</c:v>
                </c:pt>
                <c:pt idx="4032">
                  <c:v>2.9390000000000002E-3</c:v>
                </c:pt>
                <c:pt idx="4033">
                  <c:v>2.9020000000000001E-3</c:v>
                </c:pt>
                <c:pt idx="4034">
                  <c:v>2.875E-3</c:v>
                </c:pt>
                <c:pt idx="4035">
                  <c:v>2.8639999999999998E-3</c:v>
                </c:pt>
                <c:pt idx="4036">
                  <c:v>2.885E-3</c:v>
                </c:pt>
                <c:pt idx="4037">
                  <c:v>2.9139999999999999E-3</c:v>
                </c:pt>
                <c:pt idx="4038">
                  <c:v>2.9320000000000001E-3</c:v>
                </c:pt>
                <c:pt idx="4039">
                  <c:v>2.9369999999999999E-3</c:v>
                </c:pt>
                <c:pt idx="4040">
                  <c:v>2.8860000000000001E-3</c:v>
                </c:pt>
                <c:pt idx="4041">
                  <c:v>2.8300000000000001E-3</c:v>
                </c:pt>
                <c:pt idx="4042">
                  <c:v>2.7750000000000001E-3</c:v>
                </c:pt>
                <c:pt idx="4043">
                  <c:v>2.7109999999999999E-3</c:v>
                </c:pt>
                <c:pt idx="4044">
                  <c:v>2.7000000000000001E-3</c:v>
                </c:pt>
                <c:pt idx="4045">
                  <c:v>2.6979999999999999E-3</c:v>
                </c:pt>
                <c:pt idx="4046">
                  <c:v>2.7430000000000002E-3</c:v>
                </c:pt>
                <c:pt idx="4047">
                  <c:v>2.7859999999999998E-3</c:v>
                </c:pt>
                <c:pt idx="4048">
                  <c:v>2.7620000000000001E-3</c:v>
                </c:pt>
                <c:pt idx="4049">
                  <c:v>2.7290000000000001E-3</c:v>
                </c:pt>
                <c:pt idx="4050">
                  <c:v>2.696E-3</c:v>
                </c:pt>
                <c:pt idx="4051">
                  <c:v>2.6389999999999999E-3</c:v>
                </c:pt>
                <c:pt idx="4052">
                  <c:v>2.6220000000000002E-3</c:v>
                </c:pt>
                <c:pt idx="4053">
                  <c:v>2.6619999999999999E-3</c:v>
                </c:pt>
                <c:pt idx="4054">
                  <c:v>2.7420000000000001E-3</c:v>
                </c:pt>
                <c:pt idx="4055">
                  <c:v>2.8300000000000001E-3</c:v>
                </c:pt>
                <c:pt idx="4056">
                  <c:v>2.8660000000000001E-3</c:v>
                </c:pt>
                <c:pt idx="4057">
                  <c:v>2.8289999999999999E-3</c:v>
                </c:pt>
                <c:pt idx="4058">
                  <c:v>2.7409999999999999E-3</c:v>
                </c:pt>
                <c:pt idx="4059">
                  <c:v>2.679E-3</c:v>
                </c:pt>
                <c:pt idx="4060">
                  <c:v>2.6410000000000001E-3</c:v>
                </c:pt>
                <c:pt idx="4061">
                  <c:v>2.6480000000000002E-3</c:v>
                </c:pt>
                <c:pt idx="4062">
                  <c:v>2.6619999999999999E-3</c:v>
                </c:pt>
                <c:pt idx="4063">
                  <c:v>2.6940000000000002E-3</c:v>
                </c:pt>
                <c:pt idx="4064">
                  <c:v>2.7820000000000002E-3</c:v>
                </c:pt>
                <c:pt idx="4065">
                  <c:v>2.8519999999999999E-3</c:v>
                </c:pt>
                <c:pt idx="4066">
                  <c:v>2.8800000000000002E-3</c:v>
                </c:pt>
                <c:pt idx="4067">
                  <c:v>2.8370000000000001E-3</c:v>
                </c:pt>
                <c:pt idx="4068">
                  <c:v>2.7880000000000001E-3</c:v>
                </c:pt>
                <c:pt idx="4069">
                  <c:v>2.777E-3</c:v>
                </c:pt>
                <c:pt idx="4070">
                  <c:v>2.7850000000000001E-3</c:v>
                </c:pt>
                <c:pt idx="4071">
                  <c:v>2.8340000000000001E-3</c:v>
                </c:pt>
                <c:pt idx="4072">
                  <c:v>2.9129999999999998E-3</c:v>
                </c:pt>
                <c:pt idx="4073">
                  <c:v>2.9780000000000002E-3</c:v>
                </c:pt>
                <c:pt idx="4074">
                  <c:v>3.0019999999999999E-3</c:v>
                </c:pt>
                <c:pt idx="4075">
                  <c:v>2.98E-3</c:v>
                </c:pt>
                <c:pt idx="4076">
                  <c:v>2.9190000000000002E-3</c:v>
                </c:pt>
                <c:pt idx="4077">
                  <c:v>2.8570000000000002E-3</c:v>
                </c:pt>
                <c:pt idx="4078">
                  <c:v>2.8319999999999999E-3</c:v>
                </c:pt>
                <c:pt idx="4079">
                  <c:v>2.859E-3</c:v>
                </c:pt>
                <c:pt idx="4080">
                  <c:v>2.9199999999999999E-3</c:v>
                </c:pt>
                <c:pt idx="4081">
                  <c:v>2.98E-3</c:v>
                </c:pt>
                <c:pt idx="4082">
                  <c:v>3.0130000000000001E-3</c:v>
                </c:pt>
                <c:pt idx="4083">
                  <c:v>3.0170000000000002E-3</c:v>
                </c:pt>
                <c:pt idx="4084">
                  <c:v>2.9710000000000001E-3</c:v>
                </c:pt>
                <c:pt idx="4085">
                  <c:v>2.895E-3</c:v>
                </c:pt>
                <c:pt idx="4086">
                  <c:v>2.846E-3</c:v>
                </c:pt>
                <c:pt idx="4087">
                  <c:v>2.833E-3</c:v>
                </c:pt>
                <c:pt idx="4088">
                  <c:v>2.8779999999999999E-3</c:v>
                </c:pt>
                <c:pt idx="4089">
                  <c:v>2.9459999999999998E-3</c:v>
                </c:pt>
                <c:pt idx="4090">
                  <c:v>3.0149999999999999E-3</c:v>
                </c:pt>
                <c:pt idx="4091">
                  <c:v>3.0209999999999998E-3</c:v>
                </c:pt>
                <c:pt idx="4092">
                  <c:v>2.9949999999999998E-3</c:v>
                </c:pt>
                <c:pt idx="4093">
                  <c:v>2.9329999999999998E-3</c:v>
                </c:pt>
                <c:pt idx="4094">
                  <c:v>2.8649999999999999E-3</c:v>
                </c:pt>
                <c:pt idx="4095">
                  <c:v>2.8500000000000001E-3</c:v>
                </c:pt>
                <c:pt idx="4096">
                  <c:v>2.905E-3</c:v>
                </c:pt>
                <c:pt idx="4097">
                  <c:v>2.9870000000000001E-3</c:v>
                </c:pt>
                <c:pt idx="4098">
                  <c:v>3.0400000000000002E-3</c:v>
                </c:pt>
                <c:pt idx="4099">
                  <c:v>3.0460000000000001E-3</c:v>
                </c:pt>
                <c:pt idx="4100">
                  <c:v>2.9979999999999998E-3</c:v>
                </c:pt>
                <c:pt idx="4101">
                  <c:v>2.944E-3</c:v>
                </c:pt>
                <c:pt idx="4102">
                  <c:v>2.8999999999999998E-3</c:v>
                </c:pt>
                <c:pt idx="4103">
                  <c:v>2.905E-3</c:v>
                </c:pt>
                <c:pt idx="4104">
                  <c:v>2.9810000000000001E-3</c:v>
                </c:pt>
                <c:pt idx="4105">
                  <c:v>3.0709999999999999E-3</c:v>
                </c:pt>
                <c:pt idx="4106">
                  <c:v>3.1710000000000002E-3</c:v>
                </c:pt>
                <c:pt idx="4107">
                  <c:v>3.1949999999999999E-3</c:v>
                </c:pt>
                <c:pt idx="4108">
                  <c:v>3.143E-3</c:v>
                </c:pt>
                <c:pt idx="4109">
                  <c:v>3.042E-3</c:v>
                </c:pt>
                <c:pt idx="4110">
                  <c:v>2.9589999999999998E-3</c:v>
                </c:pt>
                <c:pt idx="4111">
                  <c:v>2.9069999999999999E-3</c:v>
                </c:pt>
                <c:pt idx="4112">
                  <c:v>2.911E-3</c:v>
                </c:pt>
                <c:pt idx="4113">
                  <c:v>2.9629999999999999E-3</c:v>
                </c:pt>
                <c:pt idx="4114">
                  <c:v>3.0100000000000001E-3</c:v>
                </c:pt>
                <c:pt idx="4115">
                  <c:v>3.0599999999999998E-3</c:v>
                </c:pt>
                <c:pt idx="4116">
                  <c:v>3.0730000000000002E-3</c:v>
                </c:pt>
                <c:pt idx="4117">
                  <c:v>3.0630000000000002E-3</c:v>
                </c:pt>
                <c:pt idx="4118">
                  <c:v>3.0119999999999999E-3</c:v>
                </c:pt>
                <c:pt idx="4119">
                  <c:v>2.9380000000000001E-3</c:v>
                </c:pt>
                <c:pt idx="4120">
                  <c:v>2.8639999999999998E-3</c:v>
                </c:pt>
                <c:pt idx="4121">
                  <c:v>2.8419999999999999E-3</c:v>
                </c:pt>
                <c:pt idx="4122">
                  <c:v>2.9220000000000001E-3</c:v>
                </c:pt>
                <c:pt idx="4123">
                  <c:v>2.8869999999999998E-3</c:v>
                </c:pt>
                <c:pt idx="4124">
                  <c:v>2.8739999999999998E-3</c:v>
                </c:pt>
                <c:pt idx="4125">
                  <c:v>2.8479999999999998E-3</c:v>
                </c:pt>
                <c:pt idx="4126">
                  <c:v>2.849E-3</c:v>
                </c:pt>
                <c:pt idx="4127">
                  <c:v>2.8519999999999999E-3</c:v>
                </c:pt>
                <c:pt idx="4128">
                  <c:v>2.8549999999999999E-3</c:v>
                </c:pt>
                <c:pt idx="4129">
                  <c:v>2.846E-3</c:v>
                </c:pt>
                <c:pt idx="4130">
                  <c:v>2.8180000000000002E-3</c:v>
                </c:pt>
                <c:pt idx="4131">
                  <c:v>2.8149999999999998E-3</c:v>
                </c:pt>
                <c:pt idx="4132">
                  <c:v>2.735E-3</c:v>
                </c:pt>
                <c:pt idx="4133">
                  <c:v>2.7009999999999998E-3</c:v>
                </c:pt>
                <c:pt idx="4134">
                  <c:v>2.6809999999999998E-3</c:v>
                </c:pt>
                <c:pt idx="4135">
                  <c:v>2.6849999999999999E-3</c:v>
                </c:pt>
                <c:pt idx="4136">
                  <c:v>2.6749999999999999E-3</c:v>
                </c:pt>
                <c:pt idx="4137">
                  <c:v>2.6819999999999999E-3</c:v>
                </c:pt>
                <c:pt idx="4138">
                  <c:v>2.6649999999999998E-3</c:v>
                </c:pt>
                <c:pt idx="4139">
                  <c:v>2.6340000000000001E-3</c:v>
                </c:pt>
                <c:pt idx="4140">
                  <c:v>2.552E-3</c:v>
                </c:pt>
                <c:pt idx="4141">
                  <c:v>2.496E-3</c:v>
                </c:pt>
                <c:pt idx="4142">
                  <c:v>2.434E-3</c:v>
                </c:pt>
                <c:pt idx="4143">
                  <c:v>2.418E-3</c:v>
                </c:pt>
                <c:pt idx="4144">
                  <c:v>2.4680000000000001E-3</c:v>
                </c:pt>
                <c:pt idx="4145">
                  <c:v>2.5079999999999998E-3</c:v>
                </c:pt>
                <c:pt idx="4146">
                  <c:v>2.5300000000000001E-3</c:v>
                </c:pt>
                <c:pt idx="4147">
                  <c:v>2.5010000000000002E-3</c:v>
                </c:pt>
                <c:pt idx="4148">
                  <c:v>2.4580000000000001E-3</c:v>
                </c:pt>
                <c:pt idx="4149">
                  <c:v>2.385E-3</c:v>
                </c:pt>
                <c:pt idx="4150">
                  <c:v>2.333E-3</c:v>
                </c:pt>
                <c:pt idx="4151">
                  <c:v>2.336E-3</c:v>
                </c:pt>
                <c:pt idx="4152">
                  <c:v>2.4069999999999999E-3</c:v>
                </c:pt>
                <c:pt idx="4153">
                  <c:v>2.4710000000000001E-3</c:v>
                </c:pt>
                <c:pt idx="4154">
                  <c:v>2.5360000000000001E-3</c:v>
                </c:pt>
                <c:pt idx="4155">
                  <c:v>2.516E-3</c:v>
                </c:pt>
                <c:pt idx="4156">
                  <c:v>2.4580000000000001E-3</c:v>
                </c:pt>
                <c:pt idx="4157">
                  <c:v>2.3909999999999999E-3</c:v>
                </c:pt>
                <c:pt idx="4158">
                  <c:v>2.3410000000000002E-3</c:v>
                </c:pt>
                <c:pt idx="4159">
                  <c:v>2.313E-3</c:v>
                </c:pt>
                <c:pt idx="4160">
                  <c:v>2.369E-3</c:v>
                </c:pt>
                <c:pt idx="4161">
                  <c:v>2.4130000000000002E-3</c:v>
                </c:pt>
                <c:pt idx="4162">
                  <c:v>2.441E-3</c:v>
                </c:pt>
                <c:pt idx="4163">
                  <c:v>2.4299999999999999E-3</c:v>
                </c:pt>
                <c:pt idx="4164">
                  <c:v>2.3860000000000001E-3</c:v>
                </c:pt>
                <c:pt idx="4165">
                  <c:v>2.2850000000000001E-3</c:v>
                </c:pt>
                <c:pt idx="4166">
                  <c:v>2.1689999999999999E-3</c:v>
                </c:pt>
                <c:pt idx="4167">
                  <c:v>2.0830000000000002E-3</c:v>
                </c:pt>
                <c:pt idx="4168">
                  <c:v>2.0509999999999999E-3</c:v>
                </c:pt>
                <c:pt idx="4169">
                  <c:v>2.0839999999999999E-3</c:v>
                </c:pt>
                <c:pt idx="4170">
                  <c:v>2.1229999999999999E-3</c:v>
                </c:pt>
                <c:pt idx="4171">
                  <c:v>2.1689999999999999E-3</c:v>
                </c:pt>
                <c:pt idx="4172">
                  <c:v>2.16E-3</c:v>
                </c:pt>
                <c:pt idx="4173">
                  <c:v>2.111E-3</c:v>
                </c:pt>
                <c:pt idx="4174">
                  <c:v>2.0509999999999999E-3</c:v>
                </c:pt>
                <c:pt idx="4175">
                  <c:v>2.0240000000000002E-3</c:v>
                </c:pt>
                <c:pt idx="4176">
                  <c:v>2.0330000000000001E-3</c:v>
                </c:pt>
                <c:pt idx="4177">
                  <c:v>2.0790000000000001E-3</c:v>
                </c:pt>
                <c:pt idx="4178">
                  <c:v>2.1189999999999998E-3</c:v>
                </c:pt>
                <c:pt idx="4179">
                  <c:v>2.1289999999999998E-3</c:v>
                </c:pt>
                <c:pt idx="4180">
                  <c:v>2.1419999999999998E-3</c:v>
                </c:pt>
                <c:pt idx="4181">
                  <c:v>2.1350000000000002E-3</c:v>
                </c:pt>
                <c:pt idx="4182">
                  <c:v>2.1350000000000002E-3</c:v>
                </c:pt>
                <c:pt idx="4183">
                  <c:v>2.1189999999999998E-3</c:v>
                </c:pt>
                <c:pt idx="4184">
                  <c:v>2.1689999999999999E-3</c:v>
                </c:pt>
                <c:pt idx="4185">
                  <c:v>2.1900000000000001E-3</c:v>
                </c:pt>
                <c:pt idx="4186">
                  <c:v>2.2820000000000002E-3</c:v>
                </c:pt>
                <c:pt idx="4187">
                  <c:v>2.3700000000000001E-3</c:v>
                </c:pt>
                <c:pt idx="4188">
                  <c:v>2.3930000000000002E-3</c:v>
                </c:pt>
                <c:pt idx="4189">
                  <c:v>2.4109999999999999E-3</c:v>
                </c:pt>
                <c:pt idx="4190">
                  <c:v>2.395E-3</c:v>
                </c:pt>
                <c:pt idx="4191">
                  <c:v>2.405E-3</c:v>
                </c:pt>
                <c:pt idx="4192">
                  <c:v>2.3939999999999999E-3</c:v>
                </c:pt>
                <c:pt idx="4193">
                  <c:v>2.4380000000000001E-3</c:v>
                </c:pt>
                <c:pt idx="4194">
                  <c:v>2.5149999999999999E-3</c:v>
                </c:pt>
                <c:pt idx="4195">
                  <c:v>2.6189999999999998E-3</c:v>
                </c:pt>
                <c:pt idx="4196">
                  <c:v>2.6930000000000001E-3</c:v>
                </c:pt>
                <c:pt idx="4197">
                  <c:v>2.7290000000000001E-3</c:v>
                </c:pt>
                <c:pt idx="4198">
                  <c:v>2.7060000000000001E-3</c:v>
                </c:pt>
                <c:pt idx="4199">
                  <c:v>2.66E-3</c:v>
                </c:pt>
                <c:pt idx="4200">
                  <c:v>2.6259999999999999E-3</c:v>
                </c:pt>
                <c:pt idx="4201">
                  <c:v>2.6280000000000001E-3</c:v>
                </c:pt>
                <c:pt idx="4202">
                  <c:v>2.6719999999999999E-3</c:v>
                </c:pt>
                <c:pt idx="4203">
                  <c:v>2.7290000000000001E-3</c:v>
                </c:pt>
                <c:pt idx="4204">
                  <c:v>2.7720000000000002E-3</c:v>
                </c:pt>
                <c:pt idx="4205">
                  <c:v>2.7899999999999999E-3</c:v>
                </c:pt>
                <c:pt idx="4206">
                  <c:v>2.7659999999999998E-3</c:v>
                </c:pt>
                <c:pt idx="4207">
                  <c:v>2.7009999999999998E-3</c:v>
                </c:pt>
                <c:pt idx="4208">
                  <c:v>2.66E-3</c:v>
                </c:pt>
                <c:pt idx="4209">
                  <c:v>2.6700000000000001E-3</c:v>
                </c:pt>
                <c:pt idx="4210">
                  <c:v>2.728E-3</c:v>
                </c:pt>
                <c:pt idx="4211">
                  <c:v>2.81E-3</c:v>
                </c:pt>
                <c:pt idx="4212">
                  <c:v>2.8389999999999999E-3</c:v>
                </c:pt>
                <c:pt idx="4213">
                  <c:v>2.8830000000000001E-3</c:v>
                </c:pt>
                <c:pt idx="4214">
                  <c:v>2.872E-3</c:v>
                </c:pt>
                <c:pt idx="4215">
                  <c:v>2.8210000000000002E-3</c:v>
                </c:pt>
                <c:pt idx="4216">
                  <c:v>2.7569999999999999E-3</c:v>
                </c:pt>
                <c:pt idx="4217">
                  <c:v>2.771E-3</c:v>
                </c:pt>
                <c:pt idx="4218">
                  <c:v>2.8240000000000001E-3</c:v>
                </c:pt>
                <c:pt idx="4219">
                  <c:v>2.8419999999999999E-3</c:v>
                </c:pt>
                <c:pt idx="4220">
                  <c:v>2.905E-3</c:v>
                </c:pt>
                <c:pt idx="4221">
                  <c:v>2.892E-3</c:v>
                </c:pt>
                <c:pt idx="4222">
                  <c:v>2.8639999999999998E-3</c:v>
                </c:pt>
                <c:pt idx="4223">
                  <c:v>2.8370000000000001E-3</c:v>
                </c:pt>
                <c:pt idx="4224">
                  <c:v>2.8379999999999998E-3</c:v>
                </c:pt>
                <c:pt idx="4225">
                  <c:v>2.875E-3</c:v>
                </c:pt>
                <c:pt idx="4226">
                  <c:v>2.9290000000000002E-3</c:v>
                </c:pt>
                <c:pt idx="4227">
                  <c:v>2.9859999999999999E-3</c:v>
                </c:pt>
                <c:pt idx="4228">
                  <c:v>3.0079999999999998E-3</c:v>
                </c:pt>
                <c:pt idx="4229">
                  <c:v>2.9510000000000001E-3</c:v>
                </c:pt>
                <c:pt idx="4230">
                  <c:v>2.9480000000000001E-3</c:v>
                </c:pt>
                <c:pt idx="4231">
                  <c:v>2.9139999999999999E-3</c:v>
                </c:pt>
                <c:pt idx="4232">
                  <c:v>2.892E-3</c:v>
                </c:pt>
                <c:pt idx="4233">
                  <c:v>2.8890000000000001E-3</c:v>
                </c:pt>
                <c:pt idx="4234">
                  <c:v>2.8900000000000002E-3</c:v>
                </c:pt>
                <c:pt idx="4235">
                  <c:v>2.8800000000000002E-3</c:v>
                </c:pt>
                <c:pt idx="4236">
                  <c:v>2.826E-3</c:v>
                </c:pt>
                <c:pt idx="4237">
                  <c:v>2.8649999999999999E-3</c:v>
                </c:pt>
                <c:pt idx="4238">
                  <c:v>2.879E-3</c:v>
                </c:pt>
                <c:pt idx="4239">
                  <c:v>2.8999999999999998E-3</c:v>
                </c:pt>
                <c:pt idx="4240">
                  <c:v>2.9099999999999998E-3</c:v>
                </c:pt>
                <c:pt idx="4241">
                  <c:v>2.8869999999999998E-3</c:v>
                </c:pt>
                <c:pt idx="4242">
                  <c:v>2.8310000000000002E-3</c:v>
                </c:pt>
                <c:pt idx="4243">
                  <c:v>2.738E-3</c:v>
                </c:pt>
                <c:pt idx="4244">
                  <c:v>2.679E-3</c:v>
                </c:pt>
                <c:pt idx="4245">
                  <c:v>2.6580000000000002E-3</c:v>
                </c:pt>
                <c:pt idx="4246">
                  <c:v>2.6719999999999999E-3</c:v>
                </c:pt>
                <c:pt idx="4247">
                  <c:v>2.7130000000000001E-3</c:v>
                </c:pt>
                <c:pt idx="4248">
                  <c:v>2.7590000000000002E-3</c:v>
                </c:pt>
                <c:pt idx="4249">
                  <c:v>2.777E-3</c:v>
                </c:pt>
                <c:pt idx="4250">
                  <c:v>2.7499999999999998E-3</c:v>
                </c:pt>
                <c:pt idx="4251">
                  <c:v>2.6740000000000002E-3</c:v>
                </c:pt>
                <c:pt idx="4252">
                  <c:v>2.5699999999999998E-3</c:v>
                </c:pt>
                <c:pt idx="4253">
                  <c:v>2.5049999999999998E-3</c:v>
                </c:pt>
                <c:pt idx="4254">
                  <c:v>2.5270000000000002E-3</c:v>
                </c:pt>
                <c:pt idx="4255">
                  <c:v>2.5579999999999999E-3</c:v>
                </c:pt>
                <c:pt idx="4256">
                  <c:v>2.6220000000000002E-3</c:v>
                </c:pt>
                <c:pt idx="4257">
                  <c:v>2.627E-3</c:v>
                </c:pt>
                <c:pt idx="4258">
                  <c:v>2.6159999999999998E-3</c:v>
                </c:pt>
                <c:pt idx="4259">
                  <c:v>2.5330000000000001E-3</c:v>
                </c:pt>
                <c:pt idx="4260">
                  <c:v>2.4559999999999998E-3</c:v>
                </c:pt>
                <c:pt idx="4261">
                  <c:v>2.4030000000000002E-3</c:v>
                </c:pt>
                <c:pt idx="4262">
                  <c:v>2.392E-3</c:v>
                </c:pt>
                <c:pt idx="4263">
                  <c:v>2.4120000000000001E-3</c:v>
                </c:pt>
                <c:pt idx="4264">
                  <c:v>2.4130000000000002E-3</c:v>
                </c:pt>
                <c:pt idx="4265">
                  <c:v>2.4009999999999999E-3</c:v>
                </c:pt>
                <c:pt idx="4266">
                  <c:v>2.3649999999999999E-3</c:v>
                </c:pt>
                <c:pt idx="4267">
                  <c:v>2.3449999999999999E-3</c:v>
                </c:pt>
                <c:pt idx="4268">
                  <c:v>2.3310000000000002E-3</c:v>
                </c:pt>
                <c:pt idx="4269">
                  <c:v>2.3270000000000001E-3</c:v>
                </c:pt>
                <c:pt idx="4270">
                  <c:v>2.3280000000000002E-3</c:v>
                </c:pt>
                <c:pt idx="4271">
                  <c:v>2.3050000000000002E-3</c:v>
                </c:pt>
                <c:pt idx="4272">
                  <c:v>2.2850000000000001E-3</c:v>
                </c:pt>
                <c:pt idx="4273">
                  <c:v>2.271E-3</c:v>
                </c:pt>
                <c:pt idx="4274">
                  <c:v>2.2569999999999999E-3</c:v>
                </c:pt>
                <c:pt idx="4275">
                  <c:v>2.2079999999999999E-3</c:v>
                </c:pt>
                <c:pt idx="4276">
                  <c:v>2.1779999999999998E-3</c:v>
                </c:pt>
                <c:pt idx="4277">
                  <c:v>2.1670000000000001E-3</c:v>
                </c:pt>
                <c:pt idx="4278">
                  <c:v>2.163E-3</c:v>
                </c:pt>
                <c:pt idx="4279">
                  <c:v>2.163E-3</c:v>
                </c:pt>
                <c:pt idx="4280">
                  <c:v>2.1359999999999999E-3</c:v>
                </c:pt>
                <c:pt idx="4281">
                  <c:v>2.1229999999999999E-3</c:v>
                </c:pt>
                <c:pt idx="4282">
                  <c:v>2.091E-3</c:v>
                </c:pt>
                <c:pt idx="4283">
                  <c:v>2.062E-3</c:v>
                </c:pt>
                <c:pt idx="4284">
                  <c:v>2.0479999999999999E-3</c:v>
                </c:pt>
                <c:pt idx="4285">
                  <c:v>2.0669999999999998E-3</c:v>
                </c:pt>
                <c:pt idx="4286">
                  <c:v>2.0699999999999998E-3</c:v>
                </c:pt>
                <c:pt idx="4287">
                  <c:v>1.9970000000000001E-3</c:v>
                </c:pt>
                <c:pt idx="4288">
                  <c:v>1.931E-3</c:v>
                </c:pt>
                <c:pt idx="4289">
                  <c:v>1.8760000000000001E-3</c:v>
                </c:pt>
                <c:pt idx="4290">
                  <c:v>1.807E-3</c:v>
                </c:pt>
                <c:pt idx="4291">
                  <c:v>1.807E-3</c:v>
                </c:pt>
                <c:pt idx="4292">
                  <c:v>1.8630000000000001E-3</c:v>
                </c:pt>
                <c:pt idx="4293">
                  <c:v>1.9289999999999999E-3</c:v>
                </c:pt>
                <c:pt idx="4294">
                  <c:v>1.9729999999999999E-3</c:v>
                </c:pt>
                <c:pt idx="4295">
                  <c:v>1.9810000000000001E-3</c:v>
                </c:pt>
                <c:pt idx="4296">
                  <c:v>1.9289999999999999E-3</c:v>
                </c:pt>
                <c:pt idx="4297">
                  <c:v>1.867E-3</c:v>
                </c:pt>
                <c:pt idx="4298">
                  <c:v>1.8129999999999999E-3</c:v>
                </c:pt>
                <c:pt idx="4299">
                  <c:v>1.8090000000000001E-3</c:v>
                </c:pt>
                <c:pt idx="4300">
                  <c:v>1.848E-3</c:v>
                </c:pt>
                <c:pt idx="4301">
                  <c:v>1.91E-3</c:v>
                </c:pt>
                <c:pt idx="4302">
                  <c:v>1.9680000000000001E-3</c:v>
                </c:pt>
                <c:pt idx="4303">
                  <c:v>1.9880000000000002E-3</c:v>
                </c:pt>
                <c:pt idx="4304">
                  <c:v>1.9710000000000001E-3</c:v>
                </c:pt>
                <c:pt idx="4305">
                  <c:v>1.908E-3</c:v>
                </c:pt>
                <c:pt idx="4306">
                  <c:v>1.8309999999999999E-3</c:v>
                </c:pt>
                <c:pt idx="4307">
                  <c:v>1.7949999999999999E-3</c:v>
                </c:pt>
                <c:pt idx="4308">
                  <c:v>1.835E-3</c:v>
                </c:pt>
                <c:pt idx="4309">
                  <c:v>1.9170000000000001E-3</c:v>
                </c:pt>
                <c:pt idx="4310">
                  <c:v>1.9870000000000001E-3</c:v>
                </c:pt>
                <c:pt idx="4311">
                  <c:v>2.0049999999999998E-3</c:v>
                </c:pt>
                <c:pt idx="4312">
                  <c:v>2.0149999999999999E-3</c:v>
                </c:pt>
                <c:pt idx="4313">
                  <c:v>1.946E-3</c:v>
                </c:pt>
                <c:pt idx="4314">
                  <c:v>1.877E-3</c:v>
                </c:pt>
                <c:pt idx="4315">
                  <c:v>1.7979999999999999E-3</c:v>
                </c:pt>
                <c:pt idx="4316">
                  <c:v>1.8339999999999999E-3</c:v>
                </c:pt>
                <c:pt idx="4317">
                  <c:v>1.9499999999999999E-3</c:v>
                </c:pt>
                <c:pt idx="4318">
                  <c:v>2.0279999999999999E-3</c:v>
                </c:pt>
                <c:pt idx="4319">
                  <c:v>2.0460000000000001E-3</c:v>
                </c:pt>
                <c:pt idx="4320">
                  <c:v>1.9989999999999999E-3</c:v>
                </c:pt>
                <c:pt idx="4321">
                  <c:v>1.92E-3</c:v>
                </c:pt>
                <c:pt idx="4322">
                  <c:v>1.853E-3</c:v>
                </c:pt>
                <c:pt idx="4323">
                  <c:v>1.812E-3</c:v>
                </c:pt>
                <c:pt idx="4324">
                  <c:v>1.8289999999999999E-3</c:v>
                </c:pt>
                <c:pt idx="4325">
                  <c:v>1.884E-3</c:v>
                </c:pt>
                <c:pt idx="4326">
                  <c:v>1.9400000000000001E-3</c:v>
                </c:pt>
                <c:pt idx="4327">
                  <c:v>1.98E-3</c:v>
                </c:pt>
                <c:pt idx="4328">
                  <c:v>1.964E-3</c:v>
                </c:pt>
                <c:pt idx="4329">
                  <c:v>1.9380000000000001E-3</c:v>
                </c:pt>
                <c:pt idx="4330">
                  <c:v>1.8710000000000001E-3</c:v>
                </c:pt>
                <c:pt idx="4331">
                  <c:v>1.8270000000000001E-3</c:v>
                </c:pt>
                <c:pt idx="4332">
                  <c:v>1.8600000000000001E-3</c:v>
                </c:pt>
                <c:pt idx="4333">
                  <c:v>1.9239999999999999E-3</c:v>
                </c:pt>
                <c:pt idx="4334">
                  <c:v>1.964E-3</c:v>
                </c:pt>
                <c:pt idx="4335">
                  <c:v>1.9430000000000001E-3</c:v>
                </c:pt>
                <c:pt idx="4336">
                  <c:v>1.8879999999999999E-3</c:v>
                </c:pt>
                <c:pt idx="4337">
                  <c:v>1.8240000000000001E-3</c:v>
                </c:pt>
                <c:pt idx="4338">
                  <c:v>1.805E-3</c:v>
                </c:pt>
                <c:pt idx="4339">
                  <c:v>1.836E-3</c:v>
                </c:pt>
                <c:pt idx="4340">
                  <c:v>1.89E-3</c:v>
                </c:pt>
                <c:pt idx="4341">
                  <c:v>1.944E-3</c:v>
                </c:pt>
                <c:pt idx="4342">
                  <c:v>1.9940000000000001E-3</c:v>
                </c:pt>
                <c:pt idx="4343">
                  <c:v>1.9499999999999999E-3</c:v>
                </c:pt>
                <c:pt idx="4344">
                  <c:v>1.92E-3</c:v>
                </c:pt>
                <c:pt idx="4345">
                  <c:v>1.8940000000000001E-3</c:v>
                </c:pt>
                <c:pt idx="4346">
                  <c:v>1.8979999999999999E-3</c:v>
                </c:pt>
                <c:pt idx="4347">
                  <c:v>1.941E-3</c:v>
                </c:pt>
                <c:pt idx="4348">
                  <c:v>2.019E-3</c:v>
                </c:pt>
                <c:pt idx="4349">
                  <c:v>2.036E-3</c:v>
                </c:pt>
                <c:pt idx="4350">
                  <c:v>2.085E-3</c:v>
                </c:pt>
                <c:pt idx="4351">
                  <c:v>2.0149999999999999E-3</c:v>
                </c:pt>
                <c:pt idx="4352">
                  <c:v>1.9789999999999999E-3</c:v>
                </c:pt>
                <c:pt idx="4353">
                  <c:v>1.9499999999999999E-3</c:v>
                </c:pt>
                <c:pt idx="4354">
                  <c:v>1.957E-3</c:v>
                </c:pt>
                <c:pt idx="4355">
                  <c:v>1.9889999999999999E-3</c:v>
                </c:pt>
                <c:pt idx="4356">
                  <c:v>1.9940000000000001E-3</c:v>
                </c:pt>
                <c:pt idx="4357">
                  <c:v>1.9689999999999998E-3</c:v>
                </c:pt>
                <c:pt idx="4358">
                  <c:v>1.913E-3</c:v>
                </c:pt>
                <c:pt idx="4359">
                  <c:v>1.853E-3</c:v>
                </c:pt>
                <c:pt idx="4360">
                  <c:v>1.825E-3</c:v>
                </c:pt>
                <c:pt idx="4361">
                  <c:v>1.8309999999999999E-3</c:v>
                </c:pt>
                <c:pt idx="4362">
                  <c:v>1.877E-3</c:v>
                </c:pt>
                <c:pt idx="4363">
                  <c:v>1.905E-3</c:v>
                </c:pt>
                <c:pt idx="4364">
                  <c:v>1.91E-3</c:v>
                </c:pt>
                <c:pt idx="4365">
                  <c:v>1.8810000000000001E-3</c:v>
                </c:pt>
                <c:pt idx="4366">
                  <c:v>1.8489999999999999E-3</c:v>
                </c:pt>
                <c:pt idx="4367">
                  <c:v>1.8209999999999999E-3</c:v>
                </c:pt>
                <c:pt idx="4368">
                  <c:v>1.807E-3</c:v>
                </c:pt>
                <c:pt idx="4369">
                  <c:v>1.8240000000000001E-3</c:v>
                </c:pt>
                <c:pt idx="4370">
                  <c:v>1.8749999999999999E-3</c:v>
                </c:pt>
                <c:pt idx="4371">
                  <c:v>1.9430000000000001E-3</c:v>
                </c:pt>
                <c:pt idx="4372">
                  <c:v>1.993E-3</c:v>
                </c:pt>
                <c:pt idx="4373">
                  <c:v>1.964E-3</c:v>
                </c:pt>
                <c:pt idx="4374">
                  <c:v>1.885E-3</c:v>
                </c:pt>
                <c:pt idx="4375">
                  <c:v>1.818E-3</c:v>
                </c:pt>
                <c:pt idx="4376">
                  <c:v>1.787E-3</c:v>
                </c:pt>
                <c:pt idx="4377">
                  <c:v>1.8190000000000001E-3</c:v>
                </c:pt>
                <c:pt idx="4378">
                  <c:v>1.8799999999999999E-3</c:v>
                </c:pt>
                <c:pt idx="4379">
                  <c:v>1.9480000000000001E-3</c:v>
                </c:pt>
                <c:pt idx="4380">
                  <c:v>1.9870000000000001E-3</c:v>
                </c:pt>
                <c:pt idx="4381">
                  <c:v>1.98E-3</c:v>
                </c:pt>
                <c:pt idx="4382">
                  <c:v>1.952E-3</c:v>
                </c:pt>
                <c:pt idx="4383">
                  <c:v>1.91E-3</c:v>
                </c:pt>
                <c:pt idx="4384">
                  <c:v>1.9009999999999999E-3</c:v>
                </c:pt>
                <c:pt idx="4385">
                  <c:v>1.8929999999999999E-3</c:v>
                </c:pt>
                <c:pt idx="4386">
                  <c:v>1.8929999999999999E-3</c:v>
                </c:pt>
                <c:pt idx="4387">
                  <c:v>1.8810000000000001E-3</c:v>
                </c:pt>
                <c:pt idx="4388">
                  <c:v>1.8890000000000001E-3</c:v>
                </c:pt>
                <c:pt idx="4389">
                  <c:v>1.9269999999999999E-3</c:v>
                </c:pt>
                <c:pt idx="4390">
                  <c:v>1.9910000000000001E-3</c:v>
                </c:pt>
                <c:pt idx="4391">
                  <c:v>2.0920000000000001E-3</c:v>
                </c:pt>
                <c:pt idx="4392">
                  <c:v>2.1740000000000002E-3</c:v>
                </c:pt>
                <c:pt idx="4393">
                  <c:v>2.209E-3</c:v>
                </c:pt>
                <c:pt idx="4394">
                  <c:v>2.1949999999999999E-3</c:v>
                </c:pt>
                <c:pt idx="4395">
                  <c:v>2.1710000000000002E-3</c:v>
                </c:pt>
                <c:pt idx="4396">
                  <c:v>2.124E-3</c:v>
                </c:pt>
                <c:pt idx="4397">
                  <c:v>2.0929999999999998E-3</c:v>
                </c:pt>
                <c:pt idx="4398">
                  <c:v>2.1069999999999999E-3</c:v>
                </c:pt>
                <c:pt idx="4399">
                  <c:v>2.1429999999999999E-3</c:v>
                </c:pt>
                <c:pt idx="4400">
                  <c:v>2.212E-3</c:v>
                </c:pt>
                <c:pt idx="4401">
                  <c:v>2.2499999999999998E-3</c:v>
                </c:pt>
                <c:pt idx="4402">
                  <c:v>2.2439999999999999E-3</c:v>
                </c:pt>
                <c:pt idx="4403">
                  <c:v>2.1789999999999999E-3</c:v>
                </c:pt>
                <c:pt idx="4404">
                  <c:v>2.1549999999999998E-3</c:v>
                </c:pt>
                <c:pt idx="4405">
                  <c:v>2.127E-3</c:v>
                </c:pt>
                <c:pt idx="4406">
                  <c:v>2.1310000000000001E-3</c:v>
                </c:pt>
                <c:pt idx="4407">
                  <c:v>2.209E-3</c:v>
                </c:pt>
                <c:pt idx="4408">
                  <c:v>2.2290000000000001E-3</c:v>
                </c:pt>
                <c:pt idx="4409">
                  <c:v>2.2260000000000001E-3</c:v>
                </c:pt>
                <c:pt idx="4410">
                  <c:v>2.2009999999999998E-3</c:v>
                </c:pt>
                <c:pt idx="4411">
                  <c:v>2.1450000000000002E-3</c:v>
                </c:pt>
                <c:pt idx="4412">
                  <c:v>2.127E-3</c:v>
                </c:pt>
                <c:pt idx="4413">
                  <c:v>2.1549999999999998E-3</c:v>
                </c:pt>
                <c:pt idx="4414">
                  <c:v>2.225E-3</c:v>
                </c:pt>
                <c:pt idx="4415">
                  <c:v>2.3259999999999999E-3</c:v>
                </c:pt>
                <c:pt idx="4416">
                  <c:v>2.4459999999999998E-3</c:v>
                </c:pt>
                <c:pt idx="4417">
                  <c:v>2.532E-3</c:v>
                </c:pt>
                <c:pt idx="4418">
                  <c:v>2.5829999999999998E-3</c:v>
                </c:pt>
                <c:pt idx="4419">
                  <c:v>2.6099999999999999E-3</c:v>
                </c:pt>
                <c:pt idx="4420">
                  <c:v>2.5969999999999999E-3</c:v>
                </c:pt>
                <c:pt idx="4421">
                  <c:v>2.5959999999999998E-3</c:v>
                </c:pt>
                <c:pt idx="4422">
                  <c:v>2.6120000000000002E-3</c:v>
                </c:pt>
                <c:pt idx="4423">
                  <c:v>2.6549999999999998E-3</c:v>
                </c:pt>
                <c:pt idx="4424">
                  <c:v>2.699E-3</c:v>
                </c:pt>
                <c:pt idx="4425">
                  <c:v>2.7469999999999999E-3</c:v>
                </c:pt>
                <c:pt idx="4426">
                  <c:v>2.7910000000000001E-3</c:v>
                </c:pt>
                <c:pt idx="4427">
                  <c:v>2.8249999999999998E-3</c:v>
                </c:pt>
                <c:pt idx="4428">
                  <c:v>2.859E-3</c:v>
                </c:pt>
                <c:pt idx="4429">
                  <c:v>2.9039999999999999E-3</c:v>
                </c:pt>
                <c:pt idx="4430">
                  <c:v>2.954E-3</c:v>
                </c:pt>
                <c:pt idx="4431">
                  <c:v>2.9979999999999998E-3</c:v>
                </c:pt>
                <c:pt idx="4432">
                  <c:v>3.039E-3</c:v>
                </c:pt>
                <c:pt idx="4433">
                  <c:v>3.045E-3</c:v>
                </c:pt>
                <c:pt idx="4434">
                  <c:v>3.0279999999999999E-3</c:v>
                </c:pt>
                <c:pt idx="4435">
                  <c:v>2.9979999999999998E-3</c:v>
                </c:pt>
                <c:pt idx="4436">
                  <c:v>2.9759999999999999E-3</c:v>
                </c:pt>
                <c:pt idx="4437">
                  <c:v>2.9819999999999998E-3</c:v>
                </c:pt>
                <c:pt idx="4438">
                  <c:v>3.032E-3</c:v>
                </c:pt>
                <c:pt idx="4439">
                  <c:v>3.101E-3</c:v>
                </c:pt>
                <c:pt idx="4440">
                  <c:v>3.1410000000000001E-3</c:v>
                </c:pt>
                <c:pt idx="4441">
                  <c:v>3.1340000000000001E-3</c:v>
                </c:pt>
                <c:pt idx="4442">
                  <c:v>3.0950000000000001E-3</c:v>
                </c:pt>
                <c:pt idx="4443">
                  <c:v>3.0469999999999998E-3</c:v>
                </c:pt>
                <c:pt idx="4444">
                  <c:v>3.0040000000000002E-3</c:v>
                </c:pt>
                <c:pt idx="4445">
                  <c:v>2.9919999999999999E-3</c:v>
                </c:pt>
                <c:pt idx="4446">
                  <c:v>3.0230000000000001E-3</c:v>
                </c:pt>
                <c:pt idx="4447">
                  <c:v>3.0969999999999999E-3</c:v>
                </c:pt>
                <c:pt idx="4448">
                  <c:v>3.1870000000000002E-3</c:v>
                </c:pt>
                <c:pt idx="4449">
                  <c:v>3.264E-3</c:v>
                </c:pt>
                <c:pt idx="4450">
                  <c:v>3.3110000000000001E-3</c:v>
                </c:pt>
                <c:pt idx="4451">
                  <c:v>3.3119999999999998E-3</c:v>
                </c:pt>
                <c:pt idx="4452">
                  <c:v>3.2659999999999998E-3</c:v>
                </c:pt>
                <c:pt idx="4453">
                  <c:v>3.2239999999999999E-3</c:v>
                </c:pt>
                <c:pt idx="4454">
                  <c:v>3.2100000000000002E-3</c:v>
                </c:pt>
                <c:pt idx="4455">
                  <c:v>3.2100000000000002E-3</c:v>
                </c:pt>
                <c:pt idx="4456">
                  <c:v>3.2230000000000002E-3</c:v>
                </c:pt>
                <c:pt idx="4457">
                  <c:v>3.2469999999999999E-3</c:v>
                </c:pt>
                <c:pt idx="4458">
                  <c:v>3.2599999999999999E-3</c:v>
                </c:pt>
                <c:pt idx="4459">
                  <c:v>3.2720000000000002E-3</c:v>
                </c:pt>
                <c:pt idx="4460">
                  <c:v>3.2820000000000002E-3</c:v>
                </c:pt>
                <c:pt idx="4461">
                  <c:v>3.3110000000000001E-3</c:v>
                </c:pt>
                <c:pt idx="4462">
                  <c:v>3.3609999999999998E-3</c:v>
                </c:pt>
                <c:pt idx="4463">
                  <c:v>3.418E-3</c:v>
                </c:pt>
                <c:pt idx="4464">
                  <c:v>3.4489999999999998E-3</c:v>
                </c:pt>
                <c:pt idx="4465">
                  <c:v>3.4450000000000001E-3</c:v>
                </c:pt>
                <c:pt idx="4466">
                  <c:v>3.4199999999999999E-3</c:v>
                </c:pt>
                <c:pt idx="4467">
                  <c:v>3.398E-3</c:v>
                </c:pt>
                <c:pt idx="4468">
                  <c:v>3.3969999999999998E-3</c:v>
                </c:pt>
                <c:pt idx="4469">
                  <c:v>3.424E-3</c:v>
                </c:pt>
                <c:pt idx="4470">
                  <c:v>3.4719999999999998E-3</c:v>
                </c:pt>
                <c:pt idx="4471">
                  <c:v>3.5300000000000002E-3</c:v>
                </c:pt>
                <c:pt idx="4472">
                  <c:v>3.5720000000000001E-3</c:v>
                </c:pt>
                <c:pt idx="4473">
                  <c:v>3.5720000000000001E-3</c:v>
                </c:pt>
                <c:pt idx="4474">
                  <c:v>3.5620000000000001E-3</c:v>
                </c:pt>
                <c:pt idx="4475">
                  <c:v>3.5560000000000001E-3</c:v>
                </c:pt>
                <c:pt idx="4476">
                  <c:v>3.5599999999999998E-3</c:v>
                </c:pt>
                <c:pt idx="4477">
                  <c:v>3.5699999999999998E-3</c:v>
                </c:pt>
                <c:pt idx="4478">
                  <c:v>3.5699999999999998E-3</c:v>
                </c:pt>
                <c:pt idx="4479">
                  <c:v>3.5479999999999999E-3</c:v>
                </c:pt>
                <c:pt idx="4480">
                  <c:v>3.4970000000000001E-3</c:v>
                </c:pt>
                <c:pt idx="4481">
                  <c:v>3.4220000000000001E-3</c:v>
                </c:pt>
                <c:pt idx="4482">
                  <c:v>3.3419999999999999E-3</c:v>
                </c:pt>
                <c:pt idx="4483">
                  <c:v>3.2919999999999998E-3</c:v>
                </c:pt>
                <c:pt idx="4484">
                  <c:v>3.2539999999999999E-3</c:v>
                </c:pt>
                <c:pt idx="4485">
                  <c:v>3.274E-3</c:v>
                </c:pt>
                <c:pt idx="4486">
                  <c:v>3.258E-3</c:v>
                </c:pt>
                <c:pt idx="4487">
                  <c:v>3.2499999999999999E-3</c:v>
                </c:pt>
                <c:pt idx="4488">
                  <c:v>3.2539999999999999E-3</c:v>
                </c:pt>
                <c:pt idx="4489">
                  <c:v>3.2590000000000002E-3</c:v>
                </c:pt>
                <c:pt idx="4490">
                  <c:v>3.2690000000000002E-3</c:v>
                </c:pt>
                <c:pt idx="4491">
                  <c:v>3.2919999999999998E-3</c:v>
                </c:pt>
                <c:pt idx="4492">
                  <c:v>3.323E-3</c:v>
                </c:pt>
                <c:pt idx="4493">
                  <c:v>3.3240000000000001E-3</c:v>
                </c:pt>
                <c:pt idx="4494">
                  <c:v>3.274E-3</c:v>
                </c:pt>
                <c:pt idx="4495">
                  <c:v>3.1879999999999999E-3</c:v>
                </c:pt>
                <c:pt idx="4496">
                  <c:v>3.0969999999999999E-3</c:v>
                </c:pt>
                <c:pt idx="4497">
                  <c:v>3.0209999999999998E-3</c:v>
                </c:pt>
                <c:pt idx="4498">
                  <c:v>2.9740000000000001E-3</c:v>
                </c:pt>
                <c:pt idx="4499">
                  <c:v>2.9650000000000002E-3</c:v>
                </c:pt>
                <c:pt idx="4500">
                  <c:v>2.99E-3</c:v>
                </c:pt>
                <c:pt idx="4501">
                  <c:v>3.0270000000000002E-3</c:v>
                </c:pt>
                <c:pt idx="4502">
                  <c:v>3.0400000000000002E-3</c:v>
                </c:pt>
                <c:pt idx="4503">
                  <c:v>3.0179999999999998E-3</c:v>
                </c:pt>
                <c:pt idx="4504">
                  <c:v>2.9559999999999999E-3</c:v>
                </c:pt>
                <c:pt idx="4505">
                  <c:v>2.8639999999999998E-3</c:v>
                </c:pt>
                <c:pt idx="4506">
                  <c:v>2.7690000000000002E-3</c:v>
                </c:pt>
                <c:pt idx="4507">
                  <c:v>2.6940000000000002E-3</c:v>
                </c:pt>
                <c:pt idx="4508">
                  <c:v>2.6480000000000002E-3</c:v>
                </c:pt>
                <c:pt idx="4509">
                  <c:v>2.637E-3</c:v>
                </c:pt>
                <c:pt idx="4510">
                  <c:v>2.66E-3</c:v>
                </c:pt>
                <c:pt idx="4511">
                  <c:v>2.699E-3</c:v>
                </c:pt>
                <c:pt idx="4512">
                  <c:v>2.7420000000000001E-3</c:v>
                </c:pt>
                <c:pt idx="4513">
                  <c:v>2.7729999999999999E-3</c:v>
                </c:pt>
                <c:pt idx="4514">
                  <c:v>2.771E-3</c:v>
                </c:pt>
                <c:pt idx="4515">
                  <c:v>2.7330000000000002E-3</c:v>
                </c:pt>
                <c:pt idx="4516">
                  <c:v>2.686E-3</c:v>
                </c:pt>
                <c:pt idx="4517">
                  <c:v>2.6480000000000002E-3</c:v>
                </c:pt>
                <c:pt idx="4518">
                  <c:v>2.6180000000000001E-3</c:v>
                </c:pt>
                <c:pt idx="4519">
                  <c:v>2.6029999999999998E-3</c:v>
                </c:pt>
                <c:pt idx="4520">
                  <c:v>2.5869999999999999E-3</c:v>
                </c:pt>
                <c:pt idx="4521">
                  <c:v>2.5690000000000001E-3</c:v>
                </c:pt>
                <c:pt idx="4522">
                  <c:v>2.5339999999999998E-3</c:v>
                </c:pt>
                <c:pt idx="4523">
                  <c:v>2.4849999999999998E-3</c:v>
                </c:pt>
                <c:pt idx="4524">
                  <c:v>2.4290000000000002E-3</c:v>
                </c:pt>
                <c:pt idx="4525">
                  <c:v>2.4020000000000001E-3</c:v>
                </c:pt>
                <c:pt idx="4526">
                  <c:v>2.3760000000000001E-3</c:v>
                </c:pt>
                <c:pt idx="4527">
                  <c:v>2.3640000000000002E-3</c:v>
                </c:pt>
                <c:pt idx="4528">
                  <c:v>2.3389999999999999E-3</c:v>
                </c:pt>
                <c:pt idx="4529">
                  <c:v>2.287E-3</c:v>
                </c:pt>
                <c:pt idx="4530">
                  <c:v>2.2000000000000001E-3</c:v>
                </c:pt>
                <c:pt idx="4531">
                  <c:v>2.0939999999999999E-3</c:v>
                </c:pt>
                <c:pt idx="4532">
                  <c:v>2.042E-3</c:v>
                </c:pt>
                <c:pt idx="4533">
                  <c:v>1.9059999999999999E-3</c:v>
                </c:pt>
                <c:pt idx="4534">
                  <c:v>1.823E-3</c:v>
                </c:pt>
                <c:pt idx="4535">
                  <c:v>1.8060000000000001E-3</c:v>
                </c:pt>
                <c:pt idx="4536">
                  <c:v>1.8029999999999999E-3</c:v>
                </c:pt>
                <c:pt idx="4537">
                  <c:v>1.8320000000000001E-3</c:v>
                </c:pt>
                <c:pt idx="4538">
                  <c:v>1.8400000000000001E-3</c:v>
                </c:pt>
                <c:pt idx="4539">
                  <c:v>1.8550000000000001E-3</c:v>
                </c:pt>
                <c:pt idx="4540">
                  <c:v>1.8710000000000001E-3</c:v>
                </c:pt>
                <c:pt idx="4541">
                  <c:v>1.856E-3</c:v>
                </c:pt>
                <c:pt idx="4542">
                  <c:v>1.7780000000000001E-3</c:v>
                </c:pt>
                <c:pt idx="4543">
                  <c:v>1.7080000000000001E-3</c:v>
                </c:pt>
                <c:pt idx="4544">
                  <c:v>1.6509999999999999E-3</c:v>
                </c:pt>
                <c:pt idx="4545">
                  <c:v>1.565E-3</c:v>
                </c:pt>
                <c:pt idx="4546">
                  <c:v>1.5250000000000001E-3</c:v>
                </c:pt>
                <c:pt idx="4547">
                  <c:v>1.493E-3</c:v>
                </c:pt>
                <c:pt idx="4548">
                  <c:v>1.513E-3</c:v>
                </c:pt>
                <c:pt idx="4549">
                  <c:v>1.5430000000000001E-3</c:v>
                </c:pt>
                <c:pt idx="4550">
                  <c:v>1.5759999999999999E-3</c:v>
                </c:pt>
                <c:pt idx="4551">
                  <c:v>1.585E-3</c:v>
                </c:pt>
                <c:pt idx="4552">
                  <c:v>1.544E-3</c:v>
                </c:pt>
                <c:pt idx="4553">
                  <c:v>1.472E-3</c:v>
                </c:pt>
                <c:pt idx="4554">
                  <c:v>1.3860000000000001E-3</c:v>
                </c:pt>
                <c:pt idx="4555">
                  <c:v>1.317E-3</c:v>
                </c:pt>
                <c:pt idx="4556">
                  <c:v>1.2769999999999999E-3</c:v>
                </c:pt>
                <c:pt idx="4557">
                  <c:v>1.279E-3</c:v>
                </c:pt>
                <c:pt idx="4558">
                  <c:v>1.2960000000000001E-3</c:v>
                </c:pt>
                <c:pt idx="4559">
                  <c:v>1.33E-3</c:v>
                </c:pt>
                <c:pt idx="4560">
                  <c:v>1.3470000000000001E-3</c:v>
                </c:pt>
                <c:pt idx="4561">
                  <c:v>1.338E-3</c:v>
                </c:pt>
                <c:pt idx="4562">
                  <c:v>1.2700000000000001E-3</c:v>
                </c:pt>
                <c:pt idx="4563">
                  <c:v>1.206E-3</c:v>
                </c:pt>
                <c:pt idx="4564">
                  <c:v>1.1169999999999999E-3</c:v>
                </c:pt>
                <c:pt idx="4565">
                  <c:v>1.093E-3</c:v>
                </c:pt>
                <c:pt idx="4566">
                  <c:v>1.0859999999999999E-3</c:v>
                </c:pt>
                <c:pt idx="4567">
                  <c:v>1.1130000000000001E-3</c:v>
                </c:pt>
                <c:pt idx="4568">
                  <c:v>1.1709999999999999E-3</c:v>
                </c:pt>
                <c:pt idx="4569">
                  <c:v>1.2290000000000001E-3</c:v>
                </c:pt>
                <c:pt idx="4570">
                  <c:v>1.281E-3</c:v>
                </c:pt>
                <c:pt idx="4571">
                  <c:v>1.2960000000000001E-3</c:v>
                </c:pt>
                <c:pt idx="4572">
                  <c:v>1.2780000000000001E-3</c:v>
                </c:pt>
                <c:pt idx="4573">
                  <c:v>1.214E-3</c:v>
                </c:pt>
                <c:pt idx="4574">
                  <c:v>1.137E-3</c:v>
                </c:pt>
                <c:pt idx="4575">
                  <c:v>1.0759999999999999E-3</c:v>
                </c:pt>
                <c:pt idx="4576">
                  <c:v>1.039E-3</c:v>
                </c:pt>
                <c:pt idx="4577">
                  <c:v>1.029E-3</c:v>
                </c:pt>
                <c:pt idx="4578">
                  <c:v>1.044E-3</c:v>
                </c:pt>
                <c:pt idx="4579">
                  <c:v>1.075E-3</c:v>
                </c:pt>
                <c:pt idx="4580">
                  <c:v>1.1169999999999999E-3</c:v>
                </c:pt>
                <c:pt idx="4581">
                  <c:v>1.1529999999999999E-3</c:v>
                </c:pt>
                <c:pt idx="4582">
                  <c:v>1.176E-3</c:v>
                </c:pt>
                <c:pt idx="4583">
                  <c:v>1.181E-3</c:v>
                </c:pt>
                <c:pt idx="4584">
                  <c:v>1.1789999999999999E-3</c:v>
                </c:pt>
                <c:pt idx="4585">
                  <c:v>1.1770000000000001E-3</c:v>
                </c:pt>
                <c:pt idx="4586">
                  <c:v>1.1429999999999999E-3</c:v>
                </c:pt>
                <c:pt idx="4587">
                  <c:v>1.127E-3</c:v>
                </c:pt>
                <c:pt idx="4588">
                  <c:v>1.122E-3</c:v>
                </c:pt>
                <c:pt idx="4589">
                  <c:v>1.1249999999999999E-3</c:v>
                </c:pt>
                <c:pt idx="4590">
                  <c:v>1.124E-3</c:v>
                </c:pt>
                <c:pt idx="4591">
                  <c:v>1.119E-3</c:v>
                </c:pt>
                <c:pt idx="4592">
                  <c:v>1.1130000000000001E-3</c:v>
                </c:pt>
                <c:pt idx="4593">
                  <c:v>1.1180000000000001E-3</c:v>
                </c:pt>
                <c:pt idx="4594">
                  <c:v>1.121E-3</c:v>
                </c:pt>
                <c:pt idx="4595">
                  <c:v>1.2030000000000001E-3</c:v>
                </c:pt>
                <c:pt idx="4596">
                  <c:v>1.281E-3</c:v>
                </c:pt>
                <c:pt idx="4597">
                  <c:v>1.3309999999999999E-3</c:v>
                </c:pt>
                <c:pt idx="4598">
                  <c:v>1.392E-3</c:v>
                </c:pt>
                <c:pt idx="4599">
                  <c:v>1.39E-3</c:v>
                </c:pt>
                <c:pt idx="4600">
                  <c:v>1.366E-3</c:v>
                </c:pt>
                <c:pt idx="4601">
                  <c:v>1.333E-3</c:v>
                </c:pt>
                <c:pt idx="4602">
                  <c:v>1.274E-3</c:v>
                </c:pt>
                <c:pt idx="4603">
                  <c:v>1.2210000000000001E-3</c:v>
                </c:pt>
                <c:pt idx="4604">
                  <c:v>1.2520000000000001E-3</c:v>
                </c:pt>
                <c:pt idx="4605">
                  <c:v>1.304E-3</c:v>
                </c:pt>
                <c:pt idx="4606">
                  <c:v>1.346E-3</c:v>
                </c:pt>
                <c:pt idx="4607">
                  <c:v>1.3699999999999999E-3</c:v>
                </c:pt>
                <c:pt idx="4608">
                  <c:v>1.3829999999999999E-3</c:v>
                </c:pt>
                <c:pt idx="4609">
                  <c:v>1.392E-3</c:v>
                </c:pt>
                <c:pt idx="4610">
                  <c:v>1.407E-3</c:v>
                </c:pt>
                <c:pt idx="4611">
                  <c:v>1.4450000000000001E-3</c:v>
                </c:pt>
                <c:pt idx="4612">
                  <c:v>1.5020000000000001E-3</c:v>
                </c:pt>
                <c:pt idx="4613">
                  <c:v>1.565E-3</c:v>
                </c:pt>
                <c:pt idx="4614">
                  <c:v>1.6000000000000001E-3</c:v>
                </c:pt>
                <c:pt idx="4615">
                  <c:v>1.6050000000000001E-3</c:v>
                </c:pt>
                <c:pt idx="4616">
                  <c:v>1.5770000000000001E-3</c:v>
                </c:pt>
                <c:pt idx="4617">
                  <c:v>1.557E-3</c:v>
                </c:pt>
                <c:pt idx="4618">
                  <c:v>1.5089999999999999E-3</c:v>
                </c:pt>
                <c:pt idx="4619">
                  <c:v>1.506E-3</c:v>
                </c:pt>
                <c:pt idx="4620">
                  <c:v>1.5410000000000001E-3</c:v>
                </c:pt>
                <c:pt idx="4621">
                  <c:v>1.5950000000000001E-3</c:v>
                </c:pt>
                <c:pt idx="4622">
                  <c:v>1.6260000000000001E-3</c:v>
                </c:pt>
                <c:pt idx="4623">
                  <c:v>1.6609999999999999E-3</c:v>
                </c:pt>
                <c:pt idx="4624">
                  <c:v>1.642E-3</c:v>
                </c:pt>
                <c:pt idx="4625">
                  <c:v>1.622E-3</c:v>
                </c:pt>
                <c:pt idx="4626">
                  <c:v>1.5690000000000001E-3</c:v>
                </c:pt>
                <c:pt idx="4627">
                  <c:v>1.5200000000000001E-3</c:v>
                </c:pt>
                <c:pt idx="4628">
                  <c:v>1.4829999999999999E-3</c:v>
                </c:pt>
                <c:pt idx="4629">
                  <c:v>1.4710000000000001E-3</c:v>
                </c:pt>
                <c:pt idx="4630">
                  <c:v>1.4760000000000001E-3</c:v>
                </c:pt>
                <c:pt idx="4631">
                  <c:v>1.503E-3</c:v>
                </c:pt>
                <c:pt idx="4632">
                  <c:v>1.5410000000000001E-3</c:v>
                </c:pt>
                <c:pt idx="4633">
                  <c:v>1.575E-3</c:v>
                </c:pt>
                <c:pt idx="4634">
                  <c:v>1.5969999999999999E-3</c:v>
                </c:pt>
                <c:pt idx="4635">
                  <c:v>1.611E-3</c:v>
                </c:pt>
                <c:pt idx="4636">
                  <c:v>1.616E-3</c:v>
                </c:pt>
                <c:pt idx="4637">
                  <c:v>1.614E-3</c:v>
                </c:pt>
                <c:pt idx="4638">
                  <c:v>1.6080000000000001E-3</c:v>
                </c:pt>
                <c:pt idx="4639">
                  <c:v>1.601E-3</c:v>
                </c:pt>
                <c:pt idx="4640">
                  <c:v>1.5920000000000001E-3</c:v>
                </c:pt>
                <c:pt idx="4641">
                  <c:v>1.5870000000000001E-3</c:v>
                </c:pt>
                <c:pt idx="4642">
                  <c:v>1.5790000000000001E-3</c:v>
                </c:pt>
                <c:pt idx="4643">
                  <c:v>1.5659999999999999E-3</c:v>
                </c:pt>
                <c:pt idx="4644">
                  <c:v>1.549E-3</c:v>
                </c:pt>
                <c:pt idx="4645">
                  <c:v>1.531E-3</c:v>
                </c:pt>
                <c:pt idx="4646">
                  <c:v>1.5269999999999999E-3</c:v>
                </c:pt>
                <c:pt idx="4647">
                  <c:v>1.526E-3</c:v>
                </c:pt>
                <c:pt idx="4648">
                  <c:v>1.5269999999999999E-3</c:v>
                </c:pt>
                <c:pt idx="4649">
                  <c:v>1.516E-3</c:v>
                </c:pt>
                <c:pt idx="4650">
                  <c:v>1.4940000000000001E-3</c:v>
                </c:pt>
                <c:pt idx="4651">
                  <c:v>1.4419999999999999E-3</c:v>
                </c:pt>
                <c:pt idx="4652">
                  <c:v>1.374E-3</c:v>
                </c:pt>
                <c:pt idx="4653">
                  <c:v>1.294E-3</c:v>
                </c:pt>
                <c:pt idx="4654">
                  <c:v>1.2279999999999999E-3</c:v>
                </c:pt>
                <c:pt idx="4655">
                  <c:v>1.183E-3</c:v>
                </c:pt>
                <c:pt idx="4656">
                  <c:v>1.1590000000000001E-3</c:v>
                </c:pt>
                <c:pt idx="4657">
                  <c:v>1.16E-3</c:v>
                </c:pt>
                <c:pt idx="4658">
                  <c:v>1.158E-3</c:v>
                </c:pt>
                <c:pt idx="4659">
                  <c:v>1.14E-3</c:v>
                </c:pt>
                <c:pt idx="4660">
                  <c:v>1.085E-3</c:v>
                </c:pt>
                <c:pt idx="4661">
                  <c:v>1.106E-3</c:v>
                </c:pt>
                <c:pt idx="4662">
                  <c:v>1.0549999999999999E-3</c:v>
                </c:pt>
                <c:pt idx="4663">
                  <c:v>1.0499999999999999E-3</c:v>
                </c:pt>
                <c:pt idx="4664">
                  <c:v>9.8400000000000007E-4</c:v>
                </c:pt>
                <c:pt idx="4665">
                  <c:v>9.3950000000000001E-4</c:v>
                </c:pt>
                <c:pt idx="4666">
                  <c:v>8.9669999999999995E-4</c:v>
                </c:pt>
                <c:pt idx="4667">
                  <c:v>8.5340000000000004E-4</c:v>
                </c:pt>
                <c:pt idx="4668">
                  <c:v>8.0389999999999997E-4</c:v>
                </c:pt>
                <c:pt idx="4669">
                  <c:v>7.5250000000000002E-4</c:v>
                </c:pt>
                <c:pt idx="4670">
                  <c:v>7.1100000000000004E-4</c:v>
                </c:pt>
                <c:pt idx="4671">
                  <c:v>6.8659999999999999E-4</c:v>
                </c:pt>
                <c:pt idx="4672">
                  <c:v>6.7460000000000003E-4</c:v>
                </c:pt>
                <c:pt idx="4673">
                  <c:v>6.533E-4</c:v>
                </c:pt>
                <c:pt idx="4674">
                  <c:v>6.2540000000000002E-4</c:v>
                </c:pt>
                <c:pt idx="4675">
                  <c:v>5.955E-4</c:v>
                </c:pt>
                <c:pt idx="4676">
                  <c:v>5.7280000000000005E-4</c:v>
                </c:pt>
                <c:pt idx="4677">
                  <c:v>5.4250000000000001E-4</c:v>
                </c:pt>
                <c:pt idx="4678">
                  <c:v>5.0869999999999995E-4</c:v>
                </c:pt>
                <c:pt idx="4679">
                  <c:v>4.8030000000000002E-4</c:v>
                </c:pt>
                <c:pt idx="4680">
                  <c:v>4.6119999999999999E-4</c:v>
                </c:pt>
                <c:pt idx="4681">
                  <c:v>4.4920000000000002E-4</c:v>
                </c:pt>
                <c:pt idx="4682">
                  <c:v>4.3869999999999998E-4</c:v>
                </c:pt>
                <c:pt idx="4683">
                  <c:v>4.1659999999999999E-4</c:v>
                </c:pt>
                <c:pt idx="4684">
                  <c:v>3.8259999999999998E-4</c:v>
                </c:pt>
                <c:pt idx="4685">
                  <c:v>3.3960000000000001E-4</c:v>
                </c:pt>
                <c:pt idx="4686">
                  <c:v>2.7270000000000001E-4</c:v>
                </c:pt>
                <c:pt idx="4687">
                  <c:v>2.453E-4</c:v>
                </c:pt>
                <c:pt idx="4688">
                  <c:v>1.6919999999999999E-4</c:v>
                </c:pt>
                <c:pt idx="4689">
                  <c:v>1.8560000000000001E-4</c:v>
                </c:pt>
                <c:pt idx="4690">
                  <c:v>1.7880000000000001E-4</c:v>
                </c:pt>
                <c:pt idx="4691">
                  <c:v>1.839E-4</c:v>
                </c:pt>
                <c:pt idx="4692">
                  <c:v>1.7780000000000001E-4</c:v>
                </c:pt>
                <c:pt idx="4693">
                  <c:v>1.4459999999999999E-4</c:v>
                </c:pt>
                <c:pt idx="4694">
                  <c:v>6.0359999999999998E-5</c:v>
                </c:pt>
                <c:pt idx="4695">
                  <c:v>-5.0880000000000001E-5</c:v>
                </c:pt>
                <c:pt idx="4696">
                  <c:v>-1.484E-4</c:v>
                </c:pt>
                <c:pt idx="4697">
                  <c:v>-2.0809999999999999E-4</c:v>
                </c:pt>
                <c:pt idx="4698">
                  <c:v>-2.3389999999999999E-4</c:v>
                </c:pt>
                <c:pt idx="4699">
                  <c:v>-2.1829999999999999E-4</c:v>
                </c:pt>
                <c:pt idx="4700">
                  <c:v>-2.1800000000000001E-4</c:v>
                </c:pt>
                <c:pt idx="4701">
                  <c:v>-2.0689999999999999E-4</c:v>
                </c:pt>
                <c:pt idx="4702">
                  <c:v>-2.397E-4</c:v>
                </c:pt>
                <c:pt idx="4703">
                  <c:v>-2.9349999999999998E-4</c:v>
                </c:pt>
                <c:pt idx="4704">
                  <c:v>-3.6299999999999999E-4</c:v>
                </c:pt>
                <c:pt idx="4705">
                  <c:v>-4.0719999999999998E-4</c:v>
                </c:pt>
                <c:pt idx="4706">
                  <c:v>-4.5120000000000002E-4</c:v>
                </c:pt>
                <c:pt idx="4707">
                  <c:v>-4.705E-4</c:v>
                </c:pt>
                <c:pt idx="4708">
                  <c:v>-4.7199999999999998E-4</c:v>
                </c:pt>
                <c:pt idx="4709">
                  <c:v>-4.7160000000000002E-4</c:v>
                </c:pt>
                <c:pt idx="4710">
                  <c:v>-4.816E-4</c:v>
                </c:pt>
                <c:pt idx="4711">
                  <c:v>-5.0830000000000005E-4</c:v>
                </c:pt>
                <c:pt idx="4712">
                  <c:v>-5.6979999999999997E-4</c:v>
                </c:pt>
                <c:pt idx="4713">
                  <c:v>-6.0820000000000004E-4</c:v>
                </c:pt>
                <c:pt idx="4714">
                  <c:v>-6.2719999999999996E-4</c:v>
                </c:pt>
                <c:pt idx="4715">
                  <c:v>-6.3460000000000003E-4</c:v>
                </c:pt>
                <c:pt idx="4716">
                  <c:v>-5.5539999999999995E-4</c:v>
                </c:pt>
                <c:pt idx="4717">
                  <c:v>-5.2329999999999998E-4</c:v>
                </c:pt>
                <c:pt idx="4718">
                  <c:v>-5.2499999999999997E-4</c:v>
                </c:pt>
                <c:pt idx="4719">
                  <c:v>-5.2249999999999996E-4</c:v>
                </c:pt>
                <c:pt idx="4720">
                  <c:v>-5.1210000000000003E-4</c:v>
                </c:pt>
                <c:pt idx="4721">
                  <c:v>-5.7160000000000002E-4</c:v>
                </c:pt>
                <c:pt idx="4722">
                  <c:v>-5.8350000000000003E-4</c:v>
                </c:pt>
                <c:pt idx="4723">
                  <c:v>-6.4780000000000003E-4</c:v>
                </c:pt>
                <c:pt idx="4724">
                  <c:v>-6.5099999999999999E-4</c:v>
                </c:pt>
                <c:pt idx="4725">
                  <c:v>-6.1059999999999999E-4</c:v>
                </c:pt>
                <c:pt idx="4726">
                  <c:v>-5.4670000000000001E-4</c:v>
                </c:pt>
                <c:pt idx="4727">
                  <c:v>-5.0049999999999997E-4</c:v>
                </c:pt>
                <c:pt idx="4728">
                  <c:v>-4.9700000000000005E-4</c:v>
                </c:pt>
                <c:pt idx="4729">
                  <c:v>-5.0580000000000004E-4</c:v>
                </c:pt>
                <c:pt idx="4730">
                  <c:v>-4.9200000000000003E-4</c:v>
                </c:pt>
                <c:pt idx="4731">
                  <c:v>-4.6460000000000002E-4</c:v>
                </c:pt>
                <c:pt idx="4732">
                  <c:v>-4.3229999999999999E-4</c:v>
                </c:pt>
                <c:pt idx="4733">
                  <c:v>-4.192E-4</c:v>
                </c:pt>
                <c:pt idx="4734">
                  <c:v>-3.6759999999999999E-4</c:v>
                </c:pt>
                <c:pt idx="4735">
                  <c:v>-3.3599999999999998E-4</c:v>
                </c:pt>
                <c:pt idx="4736">
                  <c:v>-3.2820000000000001E-4</c:v>
                </c:pt>
                <c:pt idx="4737">
                  <c:v>-3.3119999999999997E-4</c:v>
                </c:pt>
                <c:pt idx="4738">
                  <c:v>-3.1290000000000002E-4</c:v>
                </c:pt>
                <c:pt idx="4739">
                  <c:v>-2.7369999999999998E-4</c:v>
                </c:pt>
                <c:pt idx="4740">
                  <c:v>-2.154E-4</c:v>
                </c:pt>
                <c:pt idx="4741">
                  <c:v>-1.4909999999999999E-4</c:v>
                </c:pt>
                <c:pt idx="4742">
                  <c:v>-8.9549999999999995E-5</c:v>
                </c:pt>
                <c:pt idx="4743">
                  <c:v>-5.8180000000000002E-5</c:v>
                </c:pt>
                <c:pt idx="4744">
                  <c:v>-5.0649999999999998E-5</c:v>
                </c:pt>
                <c:pt idx="4745">
                  <c:v>-3.4409999999999998E-5</c:v>
                </c:pt>
                <c:pt idx="4746">
                  <c:v>-3.4310000000000002E-5</c:v>
                </c:pt>
                <c:pt idx="4747">
                  <c:v>-4.0330000000000002E-5</c:v>
                </c:pt>
                <c:pt idx="4748">
                  <c:v>-1.08E-5</c:v>
                </c:pt>
                <c:pt idx="4749">
                  <c:v>1.378E-5</c:v>
                </c:pt>
                <c:pt idx="4750">
                  <c:v>3.65E-5</c:v>
                </c:pt>
                <c:pt idx="4751">
                  <c:v>4.2079999999999997E-5</c:v>
                </c:pt>
                <c:pt idx="4752">
                  <c:v>4.5809999999999997E-5</c:v>
                </c:pt>
                <c:pt idx="4753">
                  <c:v>5.4459999999999997E-5</c:v>
                </c:pt>
                <c:pt idx="4754">
                  <c:v>9.8999999999999994E-5</c:v>
                </c:pt>
                <c:pt idx="4755">
                  <c:v>1.449E-4</c:v>
                </c:pt>
                <c:pt idx="4756">
                  <c:v>2.0149999999999999E-4</c:v>
                </c:pt>
                <c:pt idx="4757">
                  <c:v>2.3690000000000001E-4</c:v>
                </c:pt>
                <c:pt idx="4758">
                  <c:v>2.2139999999999999E-4</c:v>
                </c:pt>
                <c:pt idx="4759">
                  <c:v>1.9369999999999999E-4</c:v>
                </c:pt>
                <c:pt idx="4760">
                  <c:v>2.285E-4</c:v>
                </c:pt>
                <c:pt idx="4761">
                  <c:v>2.286E-4</c:v>
                </c:pt>
                <c:pt idx="4762">
                  <c:v>2.1320000000000001E-4</c:v>
                </c:pt>
                <c:pt idx="4763">
                  <c:v>2.3929999999999999E-4</c:v>
                </c:pt>
                <c:pt idx="4764">
                  <c:v>2.7980000000000002E-4</c:v>
                </c:pt>
                <c:pt idx="4765">
                  <c:v>2.9700000000000001E-4</c:v>
                </c:pt>
                <c:pt idx="4766">
                  <c:v>3.1809999999999998E-4</c:v>
                </c:pt>
                <c:pt idx="4767">
                  <c:v>3.0650000000000002E-4</c:v>
                </c:pt>
                <c:pt idx="4768">
                  <c:v>2.7540000000000003E-4</c:v>
                </c:pt>
                <c:pt idx="4769">
                  <c:v>2.2000000000000001E-4</c:v>
                </c:pt>
                <c:pt idx="4770">
                  <c:v>2.3589999999999999E-4</c:v>
                </c:pt>
                <c:pt idx="4771">
                  <c:v>2.1829999999999999E-4</c:v>
                </c:pt>
                <c:pt idx="4772">
                  <c:v>2.2249999999999999E-4</c:v>
                </c:pt>
                <c:pt idx="4773">
                  <c:v>2.208E-4</c:v>
                </c:pt>
                <c:pt idx="4774">
                  <c:v>2.4379999999999999E-4</c:v>
                </c:pt>
                <c:pt idx="4775">
                  <c:v>2.5769999999999998E-4</c:v>
                </c:pt>
                <c:pt idx="4776">
                  <c:v>2.8499999999999999E-4</c:v>
                </c:pt>
                <c:pt idx="4777">
                  <c:v>3.1169999999999999E-4</c:v>
                </c:pt>
                <c:pt idx="4778">
                  <c:v>3.4380000000000001E-4</c:v>
                </c:pt>
                <c:pt idx="4779">
                  <c:v>3.234E-4</c:v>
                </c:pt>
                <c:pt idx="4780">
                  <c:v>2.8959999999999999E-4</c:v>
                </c:pt>
                <c:pt idx="4781">
                  <c:v>2.6160000000000002E-4</c:v>
                </c:pt>
                <c:pt idx="4782">
                  <c:v>2.3039999999999999E-4</c:v>
                </c:pt>
                <c:pt idx="4783">
                  <c:v>2.1900000000000001E-4</c:v>
                </c:pt>
                <c:pt idx="4784">
                  <c:v>2.3000000000000001E-4</c:v>
                </c:pt>
                <c:pt idx="4785">
                  <c:v>2.565E-4</c:v>
                </c:pt>
                <c:pt idx="4786">
                  <c:v>2.8479999999999998E-4</c:v>
                </c:pt>
                <c:pt idx="4787">
                  <c:v>2.9779999999999997E-4</c:v>
                </c:pt>
                <c:pt idx="4788">
                  <c:v>3.0380000000000001E-4</c:v>
                </c:pt>
                <c:pt idx="4789">
                  <c:v>2.7109999999999998E-4</c:v>
                </c:pt>
                <c:pt idx="4790">
                  <c:v>2.387E-4</c:v>
                </c:pt>
                <c:pt idx="4791">
                  <c:v>1.8670000000000001E-4</c:v>
                </c:pt>
                <c:pt idx="4792">
                  <c:v>1.4660000000000001E-4</c:v>
                </c:pt>
                <c:pt idx="4793">
                  <c:v>1.5579999999999999E-4</c:v>
                </c:pt>
                <c:pt idx="4794">
                  <c:v>1.9479999999999999E-4</c:v>
                </c:pt>
                <c:pt idx="4795">
                  <c:v>2.1139999999999999E-4</c:v>
                </c:pt>
                <c:pt idx="4796">
                  <c:v>2.6929999999999999E-4</c:v>
                </c:pt>
                <c:pt idx="4797">
                  <c:v>3.325E-4</c:v>
                </c:pt>
                <c:pt idx="4798">
                  <c:v>3.6519999999999999E-4</c:v>
                </c:pt>
                <c:pt idx="4799">
                  <c:v>3.567E-4</c:v>
                </c:pt>
                <c:pt idx="4800">
                  <c:v>3.4000000000000002E-4</c:v>
                </c:pt>
                <c:pt idx="4801">
                  <c:v>3.3199999999999999E-4</c:v>
                </c:pt>
                <c:pt idx="4802">
                  <c:v>3.5780000000000002E-4</c:v>
                </c:pt>
                <c:pt idx="4803">
                  <c:v>4.2529999999999998E-4</c:v>
                </c:pt>
                <c:pt idx="4804">
                  <c:v>4.6579999999999999E-4</c:v>
                </c:pt>
                <c:pt idx="4805">
                  <c:v>4.839E-4</c:v>
                </c:pt>
                <c:pt idx="4806">
                  <c:v>4.7160000000000002E-4</c:v>
                </c:pt>
                <c:pt idx="4807">
                  <c:v>4.6299999999999998E-4</c:v>
                </c:pt>
                <c:pt idx="4808">
                  <c:v>4.327E-4</c:v>
                </c:pt>
                <c:pt idx="4809">
                  <c:v>4.1409999999999998E-4</c:v>
                </c:pt>
                <c:pt idx="4810">
                  <c:v>4.0089999999999999E-4</c:v>
                </c:pt>
                <c:pt idx="4811">
                  <c:v>4.0840000000000001E-4</c:v>
                </c:pt>
                <c:pt idx="4812">
                  <c:v>4.439E-4</c:v>
                </c:pt>
                <c:pt idx="4813">
                  <c:v>4.9819999999999997E-4</c:v>
                </c:pt>
                <c:pt idx="4814">
                  <c:v>5.6130000000000004E-4</c:v>
                </c:pt>
                <c:pt idx="4815">
                  <c:v>5.5639999999999997E-4</c:v>
                </c:pt>
                <c:pt idx="4816">
                  <c:v>4.7140000000000002E-4</c:v>
                </c:pt>
                <c:pt idx="4817">
                  <c:v>3.7169999999999998E-4</c:v>
                </c:pt>
                <c:pt idx="4818">
                  <c:v>3.1720000000000001E-4</c:v>
                </c:pt>
                <c:pt idx="4819">
                  <c:v>3.143E-4</c:v>
                </c:pt>
                <c:pt idx="4820">
                  <c:v>3.7209999999999999E-4</c:v>
                </c:pt>
                <c:pt idx="4821">
                  <c:v>4.26E-4</c:v>
                </c:pt>
                <c:pt idx="4822">
                  <c:v>4.7160000000000002E-4</c:v>
                </c:pt>
                <c:pt idx="4823">
                  <c:v>4.4089999999999998E-4</c:v>
                </c:pt>
                <c:pt idx="4824">
                  <c:v>3.7889999999999999E-4</c:v>
                </c:pt>
                <c:pt idx="4825">
                  <c:v>3.456E-4</c:v>
                </c:pt>
                <c:pt idx="4826">
                  <c:v>3.21E-4</c:v>
                </c:pt>
                <c:pt idx="4827">
                  <c:v>3.1369999999999998E-4</c:v>
                </c:pt>
                <c:pt idx="4828">
                  <c:v>3.366E-4</c:v>
                </c:pt>
                <c:pt idx="4829">
                  <c:v>3.701E-4</c:v>
                </c:pt>
                <c:pt idx="4830">
                  <c:v>3.834E-4</c:v>
                </c:pt>
                <c:pt idx="4831">
                  <c:v>3.5760000000000002E-4</c:v>
                </c:pt>
                <c:pt idx="4832">
                  <c:v>3.1E-4</c:v>
                </c:pt>
                <c:pt idx="4833">
                  <c:v>2.4889999999999998E-4</c:v>
                </c:pt>
                <c:pt idx="4834">
                  <c:v>2.053E-4</c:v>
                </c:pt>
                <c:pt idx="4835">
                  <c:v>1.875E-4</c:v>
                </c:pt>
                <c:pt idx="4836">
                  <c:v>2.0900000000000001E-4</c:v>
                </c:pt>
                <c:pt idx="4837">
                  <c:v>2.4479999999999999E-4</c:v>
                </c:pt>
                <c:pt idx="4838">
                  <c:v>2.4830000000000002E-4</c:v>
                </c:pt>
                <c:pt idx="4839">
                  <c:v>2.14E-4</c:v>
                </c:pt>
                <c:pt idx="4840">
                  <c:v>1.616E-4</c:v>
                </c:pt>
                <c:pt idx="4841">
                  <c:v>1.1349999999999999E-4</c:v>
                </c:pt>
                <c:pt idx="4842">
                  <c:v>9.6799999999999995E-5</c:v>
                </c:pt>
                <c:pt idx="4843">
                  <c:v>1.097E-4</c:v>
                </c:pt>
                <c:pt idx="4844">
                  <c:v>1.3630000000000001E-4</c:v>
                </c:pt>
                <c:pt idx="4845">
                  <c:v>1.4799999999999999E-4</c:v>
                </c:pt>
                <c:pt idx="4846">
                  <c:v>1.228E-4</c:v>
                </c:pt>
                <c:pt idx="4847">
                  <c:v>7.0519999999999996E-5</c:v>
                </c:pt>
                <c:pt idx="4848">
                  <c:v>9.8619999999999998E-6</c:v>
                </c:pt>
                <c:pt idx="4849">
                  <c:v>-4.0540000000000001E-5</c:v>
                </c:pt>
                <c:pt idx="4850">
                  <c:v>-4.9480000000000001E-5</c:v>
                </c:pt>
                <c:pt idx="4851">
                  <c:v>-1.658E-5</c:v>
                </c:pt>
                <c:pt idx="4852">
                  <c:v>3.4409999999999998E-5</c:v>
                </c:pt>
                <c:pt idx="4853">
                  <c:v>6.5660000000000005E-5</c:v>
                </c:pt>
                <c:pt idx="4854">
                  <c:v>7.1039999999999997E-5</c:v>
                </c:pt>
                <c:pt idx="4855">
                  <c:v>4.494E-5</c:v>
                </c:pt>
                <c:pt idx="4856">
                  <c:v>1.0200000000000001E-5</c:v>
                </c:pt>
                <c:pt idx="4857">
                  <c:v>-5.3700000000000003E-6</c:v>
                </c:pt>
                <c:pt idx="4858">
                  <c:v>4.5900000000000001E-6</c:v>
                </c:pt>
                <c:pt idx="4859">
                  <c:v>4.8210000000000001E-5</c:v>
                </c:pt>
                <c:pt idx="4860">
                  <c:v>9.7940000000000001E-5</c:v>
                </c:pt>
                <c:pt idx="4861">
                  <c:v>1.4359999999999999E-4</c:v>
                </c:pt>
                <c:pt idx="4862">
                  <c:v>1.6880000000000001E-4</c:v>
                </c:pt>
                <c:pt idx="4863">
                  <c:v>1.652E-4</c:v>
                </c:pt>
                <c:pt idx="4864">
                  <c:v>1.36E-4</c:v>
                </c:pt>
                <c:pt idx="4865">
                  <c:v>1.016E-4</c:v>
                </c:pt>
                <c:pt idx="4866">
                  <c:v>9.7490000000000003E-5</c:v>
                </c:pt>
                <c:pt idx="4867">
                  <c:v>1.2769999999999999E-4</c:v>
                </c:pt>
                <c:pt idx="4868">
                  <c:v>1.5899999999999999E-4</c:v>
                </c:pt>
                <c:pt idx="4869">
                  <c:v>2.0660000000000001E-4</c:v>
                </c:pt>
                <c:pt idx="4870">
                  <c:v>2.8019999999999998E-4</c:v>
                </c:pt>
                <c:pt idx="4871">
                  <c:v>3.458E-4</c:v>
                </c:pt>
                <c:pt idx="4872">
                  <c:v>3.6650000000000002E-4</c:v>
                </c:pt>
                <c:pt idx="4873">
                  <c:v>3.3819999999999998E-4</c:v>
                </c:pt>
                <c:pt idx="4874">
                  <c:v>2.8350000000000001E-4</c:v>
                </c:pt>
                <c:pt idx="4875">
                  <c:v>2.5750000000000002E-4</c:v>
                </c:pt>
                <c:pt idx="4876">
                  <c:v>2.6929999999999999E-4</c:v>
                </c:pt>
                <c:pt idx="4877">
                  <c:v>3.143E-4</c:v>
                </c:pt>
                <c:pt idx="4878">
                  <c:v>3.6820000000000001E-4</c:v>
                </c:pt>
                <c:pt idx="4879">
                  <c:v>3.8450000000000002E-4</c:v>
                </c:pt>
                <c:pt idx="4880">
                  <c:v>3.7669999999999999E-4</c:v>
                </c:pt>
                <c:pt idx="4881">
                  <c:v>3.3629999999999999E-4</c:v>
                </c:pt>
                <c:pt idx="4882">
                  <c:v>2.6150000000000001E-4</c:v>
                </c:pt>
                <c:pt idx="4883">
                  <c:v>1.7550000000000001E-4</c:v>
                </c:pt>
                <c:pt idx="4884">
                  <c:v>1.153E-4</c:v>
                </c:pt>
                <c:pt idx="4885">
                  <c:v>1.039E-4</c:v>
                </c:pt>
                <c:pt idx="4886">
                  <c:v>1.293E-4</c:v>
                </c:pt>
                <c:pt idx="4887">
                  <c:v>1.7670000000000001E-4</c:v>
                </c:pt>
                <c:pt idx="4888">
                  <c:v>2.0029999999999999E-4</c:v>
                </c:pt>
                <c:pt idx="4889">
                  <c:v>1.7330000000000001E-4</c:v>
                </c:pt>
                <c:pt idx="4890">
                  <c:v>9.6399999999999999E-5</c:v>
                </c:pt>
                <c:pt idx="4891">
                  <c:v>-3.1379999999999999E-6</c:v>
                </c:pt>
                <c:pt idx="4892">
                  <c:v>-9.6609999999999998E-5</c:v>
                </c:pt>
                <c:pt idx="4893">
                  <c:v>-1.6239999999999999E-4</c:v>
                </c:pt>
                <c:pt idx="4894">
                  <c:v>-1.883E-4</c:v>
                </c:pt>
                <c:pt idx="4895">
                  <c:v>-1.6540000000000001E-4</c:v>
                </c:pt>
                <c:pt idx="4896">
                  <c:v>-1.0459999999999999E-4</c:v>
                </c:pt>
                <c:pt idx="4897">
                  <c:v>-3.472E-5</c:v>
                </c:pt>
                <c:pt idx="4898">
                  <c:v>1.4049999999999999E-5</c:v>
                </c:pt>
                <c:pt idx="4899">
                  <c:v>7.6210000000000004E-6</c:v>
                </c:pt>
                <c:pt idx="4900">
                  <c:v>-6.6639999999999999E-5</c:v>
                </c:pt>
                <c:pt idx="4901">
                  <c:v>-1.3850000000000001E-4</c:v>
                </c:pt>
                <c:pt idx="4902">
                  <c:v>-1.6880000000000001E-4</c:v>
                </c:pt>
                <c:pt idx="4903">
                  <c:v>-1.55E-4</c:v>
                </c:pt>
                <c:pt idx="4904">
                  <c:v>-1.086E-4</c:v>
                </c:pt>
                <c:pt idx="4905">
                  <c:v>-5.0090000000000003E-5</c:v>
                </c:pt>
                <c:pt idx="4906">
                  <c:v>3.596E-6</c:v>
                </c:pt>
                <c:pt idx="4907">
                  <c:v>3.3710000000000001E-5</c:v>
                </c:pt>
                <c:pt idx="4908">
                  <c:v>3.8550000000000002E-5</c:v>
                </c:pt>
                <c:pt idx="4909">
                  <c:v>1.129E-5</c:v>
                </c:pt>
                <c:pt idx="4910">
                  <c:v>-2.9799999999999999E-5</c:v>
                </c:pt>
                <c:pt idx="4911">
                  <c:v>-5.7840000000000002E-5</c:v>
                </c:pt>
                <c:pt idx="4912">
                  <c:v>-5.0850000000000003E-5</c:v>
                </c:pt>
                <c:pt idx="4913">
                  <c:v>-2.4170000000000001E-5</c:v>
                </c:pt>
                <c:pt idx="4914">
                  <c:v>1.3709999999999999E-5</c:v>
                </c:pt>
                <c:pt idx="4915">
                  <c:v>4.1E-5</c:v>
                </c:pt>
                <c:pt idx="4916">
                  <c:v>4.4950000000000002E-5</c:v>
                </c:pt>
                <c:pt idx="4917">
                  <c:v>3.7540000000000003E-5</c:v>
                </c:pt>
                <c:pt idx="4918">
                  <c:v>2.8779999999999999E-5</c:v>
                </c:pt>
                <c:pt idx="4919">
                  <c:v>2.87E-5</c:v>
                </c:pt>
                <c:pt idx="4920">
                  <c:v>4.1430000000000001E-5</c:v>
                </c:pt>
                <c:pt idx="4921">
                  <c:v>8.4649999999999998E-5</c:v>
                </c:pt>
                <c:pt idx="4922">
                  <c:v>1.472E-4</c:v>
                </c:pt>
                <c:pt idx="4923">
                  <c:v>2.1110000000000001E-4</c:v>
                </c:pt>
                <c:pt idx="4924">
                  <c:v>2.4699999999999999E-4</c:v>
                </c:pt>
                <c:pt idx="4925">
                  <c:v>2.475E-4</c:v>
                </c:pt>
                <c:pt idx="4926">
                  <c:v>2.298E-4</c:v>
                </c:pt>
                <c:pt idx="4927">
                  <c:v>2.151E-4</c:v>
                </c:pt>
                <c:pt idx="4928">
                  <c:v>2.2670000000000001E-4</c:v>
                </c:pt>
                <c:pt idx="4929">
                  <c:v>2.6269999999999999E-4</c:v>
                </c:pt>
                <c:pt idx="4930">
                  <c:v>3.232E-4</c:v>
                </c:pt>
                <c:pt idx="4931">
                  <c:v>3.7139999999999997E-4</c:v>
                </c:pt>
                <c:pt idx="4932">
                  <c:v>3.9100000000000002E-4</c:v>
                </c:pt>
                <c:pt idx="4933">
                  <c:v>4.0620000000000001E-4</c:v>
                </c:pt>
                <c:pt idx="4934">
                  <c:v>4.3239999999999999E-4</c:v>
                </c:pt>
                <c:pt idx="4935">
                  <c:v>4.8000000000000001E-4</c:v>
                </c:pt>
                <c:pt idx="4936">
                  <c:v>5.1139999999999996E-4</c:v>
                </c:pt>
                <c:pt idx="4937">
                  <c:v>5.1749999999999995E-4</c:v>
                </c:pt>
                <c:pt idx="4938">
                  <c:v>5.1179999999999997E-4</c:v>
                </c:pt>
                <c:pt idx="4939">
                  <c:v>5.0549999999999998E-4</c:v>
                </c:pt>
                <c:pt idx="4940">
                  <c:v>5.0670000000000001E-4</c:v>
                </c:pt>
                <c:pt idx="4941">
                  <c:v>5.2590000000000004E-4</c:v>
                </c:pt>
                <c:pt idx="4942">
                  <c:v>5.6280000000000002E-4</c:v>
                </c:pt>
                <c:pt idx="4943">
                  <c:v>5.9719999999999999E-4</c:v>
                </c:pt>
                <c:pt idx="4944">
                  <c:v>6.2319999999999997E-4</c:v>
                </c:pt>
                <c:pt idx="4945">
                  <c:v>6.2759999999999997E-4</c:v>
                </c:pt>
                <c:pt idx="4946">
                  <c:v>6.1200000000000002E-4</c:v>
                </c:pt>
                <c:pt idx="4947">
                  <c:v>5.9100000000000005E-4</c:v>
                </c:pt>
                <c:pt idx="4948">
                  <c:v>5.6190000000000005E-4</c:v>
                </c:pt>
                <c:pt idx="4949">
                  <c:v>5.5210000000000003E-4</c:v>
                </c:pt>
                <c:pt idx="4950">
                  <c:v>5.4799999999999998E-4</c:v>
                </c:pt>
                <c:pt idx="4951">
                  <c:v>5.4799999999999998E-4</c:v>
                </c:pt>
                <c:pt idx="4952">
                  <c:v>5.4129999999999998E-4</c:v>
                </c:pt>
                <c:pt idx="4953">
                  <c:v>4.9620000000000003E-4</c:v>
                </c:pt>
                <c:pt idx="4954">
                  <c:v>4.1459999999999999E-4</c:v>
                </c:pt>
                <c:pt idx="4955">
                  <c:v>3.1859999999999999E-4</c:v>
                </c:pt>
                <c:pt idx="4956">
                  <c:v>2.4879999999999998E-4</c:v>
                </c:pt>
                <c:pt idx="4957">
                  <c:v>2.2900000000000001E-4</c:v>
                </c:pt>
                <c:pt idx="4958">
                  <c:v>2.3609999999999999E-4</c:v>
                </c:pt>
                <c:pt idx="4959">
                  <c:v>2.2709999999999999E-4</c:v>
                </c:pt>
                <c:pt idx="4960">
                  <c:v>1.7560000000000001E-4</c:v>
                </c:pt>
                <c:pt idx="4961">
                  <c:v>9.378E-5</c:v>
                </c:pt>
                <c:pt idx="4962">
                  <c:v>1.8980000000000001E-5</c:v>
                </c:pt>
                <c:pt idx="4963">
                  <c:v>-6.63E-6</c:v>
                </c:pt>
                <c:pt idx="4964">
                  <c:v>2.16E-5</c:v>
                </c:pt>
                <c:pt idx="4965">
                  <c:v>7.0820000000000003E-5</c:v>
                </c:pt>
                <c:pt idx="4966">
                  <c:v>7.9540000000000001E-5</c:v>
                </c:pt>
                <c:pt idx="4967">
                  <c:v>3.0939999999999999E-5</c:v>
                </c:pt>
                <c:pt idx="4968">
                  <c:v>-5.1990000000000002E-5</c:v>
                </c:pt>
                <c:pt idx="4969">
                  <c:v>-1.4410000000000001E-4</c:v>
                </c:pt>
                <c:pt idx="4970">
                  <c:v>-1.4540000000000001E-4</c:v>
                </c:pt>
                <c:pt idx="4971">
                  <c:v>-8.763E-5</c:v>
                </c:pt>
                <c:pt idx="4972">
                  <c:v>-5.2219999999999998E-5</c:v>
                </c:pt>
                <c:pt idx="4973">
                  <c:v>-1.641E-6</c:v>
                </c:pt>
                <c:pt idx="4974">
                  <c:v>3.2920000000000003E-5</c:v>
                </c:pt>
                <c:pt idx="4975">
                  <c:v>-1.7280000000000001E-5</c:v>
                </c:pt>
                <c:pt idx="4976">
                  <c:v>-7.6970000000000003E-5</c:v>
                </c:pt>
                <c:pt idx="4977">
                  <c:v>-9.1819999999999998E-5</c:v>
                </c:pt>
                <c:pt idx="4978">
                  <c:v>-4.9759999999999998E-5</c:v>
                </c:pt>
                <c:pt idx="4979">
                  <c:v>4.3510000000000002E-5</c:v>
                </c:pt>
                <c:pt idx="4980">
                  <c:v>1.193E-4</c:v>
                </c:pt>
                <c:pt idx="4981">
                  <c:v>1.5669999999999999E-4</c:v>
                </c:pt>
                <c:pt idx="4982">
                  <c:v>1.449E-4</c:v>
                </c:pt>
                <c:pt idx="4983">
                  <c:v>1.0959999999999999E-4</c:v>
                </c:pt>
                <c:pt idx="4984">
                  <c:v>9.3389999999999999E-5</c:v>
                </c:pt>
                <c:pt idx="4985">
                  <c:v>8.2479999999999996E-5</c:v>
                </c:pt>
                <c:pt idx="4986">
                  <c:v>1.3579999999999999E-4</c:v>
                </c:pt>
                <c:pt idx="4987">
                  <c:v>1.47E-4</c:v>
                </c:pt>
                <c:pt idx="4988">
                  <c:v>2.04E-4</c:v>
                </c:pt>
                <c:pt idx="4989">
                  <c:v>1.5559999999999999E-4</c:v>
                </c:pt>
                <c:pt idx="4990">
                  <c:v>8.3960000000000003E-5</c:v>
                </c:pt>
                <c:pt idx="4991">
                  <c:v>8.3109999999999995E-5</c:v>
                </c:pt>
                <c:pt idx="4992">
                  <c:v>1.2999999999999999E-4</c:v>
                </c:pt>
                <c:pt idx="4993">
                  <c:v>1.853E-4</c:v>
                </c:pt>
                <c:pt idx="4994">
                  <c:v>2.1450000000000001E-4</c:v>
                </c:pt>
                <c:pt idx="4995">
                  <c:v>1.5770000000000001E-4</c:v>
                </c:pt>
                <c:pt idx="4996">
                  <c:v>5.7630000000000002E-5</c:v>
                </c:pt>
                <c:pt idx="4997">
                  <c:v>3.7320000000000002E-5</c:v>
                </c:pt>
                <c:pt idx="4998">
                  <c:v>-1.7129999999999999E-6</c:v>
                </c:pt>
                <c:pt idx="4999">
                  <c:v>-2.3070000000000001E-5</c:v>
                </c:pt>
                <c:pt idx="5000">
                  <c:v>1.6589999999999999E-5</c:v>
                </c:pt>
                <c:pt idx="5001">
                  <c:v>6.2609999999999999E-5</c:v>
                </c:pt>
                <c:pt idx="5002">
                  <c:v>4.617E-5</c:v>
                </c:pt>
                <c:pt idx="5003">
                  <c:v>-7.3839999999999999E-6</c:v>
                </c:pt>
                <c:pt idx="5004">
                  <c:v>-1.2349999999999999E-4</c:v>
                </c:pt>
                <c:pt idx="5005">
                  <c:v>-1.9029999999999999E-4</c:v>
                </c:pt>
                <c:pt idx="5006">
                  <c:v>-1.9799999999999999E-4</c:v>
                </c:pt>
                <c:pt idx="5007">
                  <c:v>-1.785E-4</c:v>
                </c:pt>
                <c:pt idx="5008">
                  <c:v>-1.4119999999999999E-4</c:v>
                </c:pt>
                <c:pt idx="5009">
                  <c:v>-1.2689999999999999E-4</c:v>
                </c:pt>
                <c:pt idx="5010">
                  <c:v>-2.2680000000000001E-4</c:v>
                </c:pt>
                <c:pt idx="5011">
                  <c:v>-3.3839999999999999E-4</c:v>
                </c:pt>
                <c:pt idx="5012">
                  <c:v>-4.4099999999999999E-4</c:v>
                </c:pt>
                <c:pt idx="5013">
                  <c:v>-4.7899999999999999E-4</c:v>
                </c:pt>
                <c:pt idx="5014">
                  <c:v>-5.2170000000000005E-4</c:v>
                </c:pt>
                <c:pt idx="5015">
                  <c:v>-5.0239999999999996E-4</c:v>
                </c:pt>
                <c:pt idx="5016">
                  <c:v>-5.2130000000000004E-4</c:v>
                </c:pt>
                <c:pt idx="5017">
                  <c:v>-5.5409999999999997E-4</c:v>
                </c:pt>
                <c:pt idx="5018">
                  <c:v>-5.7589999999999996E-4</c:v>
                </c:pt>
                <c:pt idx="5019">
                  <c:v>-6.0079999999999997E-4</c:v>
                </c:pt>
                <c:pt idx="5020">
                  <c:v>-6.1799999999999995E-4</c:v>
                </c:pt>
                <c:pt idx="5021">
                  <c:v>-6.5169999999999996E-4</c:v>
                </c:pt>
                <c:pt idx="5022">
                  <c:v>-6.5470000000000003E-4</c:v>
                </c:pt>
                <c:pt idx="5023">
                  <c:v>-6.3690000000000003E-4</c:v>
                </c:pt>
                <c:pt idx="5024">
                  <c:v>-6.1799999999999995E-4</c:v>
                </c:pt>
                <c:pt idx="5025">
                  <c:v>-6.1359999999999995E-4</c:v>
                </c:pt>
                <c:pt idx="5026">
                  <c:v>-6.2029999999999995E-4</c:v>
                </c:pt>
                <c:pt idx="5027">
                  <c:v>-6.313E-4</c:v>
                </c:pt>
                <c:pt idx="5028">
                  <c:v>-6.3789999999999995E-4</c:v>
                </c:pt>
                <c:pt idx="5029">
                  <c:v>-6.1359999999999995E-4</c:v>
                </c:pt>
                <c:pt idx="5030">
                  <c:v>-6.5379999999999995E-4</c:v>
                </c:pt>
                <c:pt idx="5031">
                  <c:v>-6.8670000000000005E-4</c:v>
                </c:pt>
                <c:pt idx="5032">
                  <c:v>-7.4010000000000005E-4</c:v>
                </c:pt>
                <c:pt idx="5033">
                  <c:v>-7.8189999999999998E-4</c:v>
                </c:pt>
                <c:pt idx="5034">
                  <c:v>-8.141E-4</c:v>
                </c:pt>
                <c:pt idx="5035">
                  <c:v>-7.7610000000000005E-4</c:v>
                </c:pt>
                <c:pt idx="5036">
                  <c:v>-7.2579999999999997E-4</c:v>
                </c:pt>
                <c:pt idx="5037">
                  <c:v>-6.9320000000000004E-4</c:v>
                </c:pt>
                <c:pt idx="5038">
                  <c:v>-7.224E-4</c:v>
                </c:pt>
                <c:pt idx="5039">
                  <c:v>-7.7099999999999998E-4</c:v>
                </c:pt>
                <c:pt idx="5040">
                  <c:v>-8.03E-4</c:v>
                </c:pt>
                <c:pt idx="5041">
                  <c:v>-8.0259999999999999E-4</c:v>
                </c:pt>
                <c:pt idx="5042">
                  <c:v>-7.383E-4</c:v>
                </c:pt>
                <c:pt idx="5043">
                  <c:v>-6.3759999999999999E-4</c:v>
                </c:pt>
                <c:pt idx="5044">
                  <c:v>-5.2450000000000001E-4</c:v>
                </c:pt>
                <c:pt idx="5045">
                  <c:v>-5.0350000000000004E-4</c:v>
                </c:pt>
                <c:pt idx="5046">
                  <c:v>-5.0429999999999995E-4</c:v>
                </c:pt>
                <c:pt idx="5047">
                  <c:v>-5.5509999999999999E-4</c:v>
                </c:pt>
                <c:pt idx="5048">
                  <c:v>-5.9920000000000004E-4</c:v>
                </c:pt>
                <c:pt idx="5049">
                  <c:v>-5.8109999999999998E-4</c:v>
                </c:pt>
                <c:pt idx="5050">
                  <c:v>-5.1270000000000005E-4</c:v>
                </c:pt>
                <c:pt idx="5051">
                  <c:v>-3.927E-4</c:v>
                </c:pt>
                <c:pt idx="5052">
                  <c:v>-2.8590000000000001E-4</c:v>
                </c:pt>
                <c:pt idx="5053">
                  <c:v>-2.363E-4</c:v>
                </c:pt>
                <c:pt idx="5054">
                  <c:v>-2.353E-4</c:v>
                </c:pt>
                <c:pt idx="5055">
                  <c:v>-2.4640000000000003E-4</c:v>
                </c:pt>
                <c:pt idx="5056">
                  <c:v>-2.4220000000000001E-4</c:v>
                </c:pt>
                <c:pt idx="5057">
                  <c:v>-1.6909999999999999E-4</c:v>
                </c:pt>
                <c:pt idx="5058">
                  <c:v>-1.1179999999999999E-4</c:v>
                </c:pt>
                <c:pt idx="5059">
                  <c:v>-6.0460000000000001E-5</c:v>
                </c:pt>
                <c:pt idx="5060">
                  <c:v>-1.135E-5</c:v>
                </c:pt>
                <c:pt idx="5061">
                  <c:v>1.9000000000000001E-5</c:v>
                </c:pt>
                <c:pt idx="5062">
                  <c:v>1.933E-5</c:v>
                </c:pt>
                <c:pt idx="5063">
                  <c:v>9.329E-6</c:v>
                </c:pt>
                <c:pt idx="5064">
                  <c:v>-5.4809999999999999E-5</c:v>
                </c:pt>
                <c:pt idx="5065">
                  <c:v>-5.4459999999999997E-5</c:v>
                </c:pt>
                <c:pt idx="5066">
                  <c:v>-5.84E-6</c:v>
                </c:pt>
                <c:pt idx="5067">
                  <c:v>8.6000000000000007E-6</c:v>
                </c:pt>
                <c:pt idx="5068">
                  <c:v>2.34E-5</c:v>
                </c:pt>
                <c:pt idx="5069">
                  <c:v>5.8869999999999997E-5</c:v>
                </c:pt>
                <c:pt idx="5070">
                  <c:v>4.532E-5</c:v>
                </c:pt>
                <c:pt idx="5071">
                  <c:v>2.8229999999999999E-5</c:v>
                </c:pt>
                <c:pt idx="5072">
                  <c:v>1.575E-5</c:v>
                </c:pt>
                <c:pt idx="5073">
                  <c:v>3.756E-5</c:v>
                </c:pt>
                <c:pt idx="5074">
                  <c:v>2.794E-5</c:v>
                </c:pt>
                <c:pt idx="5075">
                  <c:v>6.6019999999999995E-5</c:v>
                </c:pt>
                <c:pt idx="5076">
                  <c:v>2.5579999999999999E-5</c:v>
                </c:pt>
                <c:pt idx="5077">
                  <c:v>-2.374E-5</c:v>
                </c:pt>
                <c:pt idx="5078">
                  <c:v>-2.3519999999999998E-5</c:v>
                </c:pt>
                <c:pt idx="5079">
                  <c:v>-4.6640000000000001E-5</c:v>
                </c:pt>
                <c:pt idx="5080">
                  <c:v>-8.0240000000000004E-5</c:v>
                </c:pt>
                <c:pt idx="5081">
                  <c:v>-1.7780000000000001E-4</c:v>
                </c:pt>
                <c:pt idx="5082">
                  <c:v>-2.441E-4</c:v>
                </c:pt>
                <c:pt idx="5083">
                  <c:v>-2.7349999999999998E-4</c:v>
                </c:pt>
                <c:pt idx="5084">
                  <c:v>-2.6209999999999997E-4</c:v>
                </c:pt>
                <c:pt idx="5085">
                  <c:v>-2.1460000000000001E-4</c:v>
                </c:pt>
                <c:pt idx="5086">
                  <c:v>-1.5919999999999999E-4</c:v>
                </c:pt>
                <c:pt idx="5087">
                  <c:v>-1.5129999999999999E-4</c:v>
                </c:pt>
                <c:pt idx="5088">
                  <c:v>-1.8330000000000001E-4</c:v>
                </c:pt>
                <c:pt idx="5089">
                  <c:v>-2.32E-4</c:v>
                </c:pt>
                <c:pt idx="5090">
                  <c:v>-2.5030000000000001E-4</c:v>
                </c:pt>
                <c:pt idx="5091">
                  <c:v>-2.2680000000000001E-4</c:v>
                </c:pt>
                <c:pt idx="5092">
                  <c:v>-1.682E-4</c:v>
                </c:pt>
                <c:pt idx="5093">
                  <c:v>-7.996E-5</c:v>
                </c:pt>
                <c:pt idx="5094">
                  <c:v>-1.0669999999999999E-5</c:v>
                </c:pt>
                <c:pt idx="5095">
                  <c:v>1.5610000000000001E-5</c:v>
                </c:pt>
                <c:pt idx="5096">
                  <c:v>-1.6200000000000001E-5</c:v>
                </c:pt>
                <c:pt idx="5097">
                  <c:v>-7.8570000000000002E-5</c:v>
                </c:pt>
                <c:pt idx="5098">
                  <c:v>-1.2070000000000001E-4</c:v>
                </c:pt>
                <c:pt idx="5099">
                  <c:v>-1.119E-4</c:v>
                </c:pt>
                <c:pt idx="5100">
                  <c:v>-4.9259999999999999E-5</c:v>
                </c:pt>
                <c:pt idx="5101">
                  <c:v>2.6040000000000001E-5</c:v>
                </c:pt>
                <c:pt idx="5102">
                  <c:v>7.2329999999999994E-5</c:v>
                </c:pt>
                <c:pt idx="5103">
                  <c:v>6.033E-5</c:v>
                </c:pt>
                <c:pt idx="5104">
                  <c:v>8.3080000000000008E-6</c:v>
                </c:pt>
                <c:pt idx="5105">
                  <c:v>-2.694E-5</c:v>
                </c:pt>
                <c:pt idx="5106">
                  <c:v>-1.6290000000000002E-5</c:v>
                </c:pt>
                <c:pt idx="5107">
                  <c:v>4.0259999999999997E-5</c:v>
                </c:pt>
                <c:pt idx="5108">
                  <c:v>1.047E-4</c:v>
                </c:pt>
                <c:pt idx="5109">
                  <c:v>1.138E-4</c:v>
                </c:pt>
                <c:pt idx="5110">
                  <c:v>5.7099999999999999E-5</c:v>
                </c:pt>
                <c:pt idx="5111">
                  <c:v>-3.4020000000000003E-5</c:v>
                </c:pt>
                <c:pt idx="5112">
                  <c:v>-1.072E-4</c:v>
                </c:pt>
                <c:pt idx="5113">
                  <c:v>-1.3210000000000001E-4</c:v>
                </c:pt>
                <c:pt idx="5114">
                  <c:v>-9.7E-5</c:v>
                </c:pt>
                <c:pt idx="5115">
                  <c:v>-3.2299999999999999E-5</c:v>
                </c:pt>
                <c:pt idx="5116">
                  <c:v>-1.1950000000000001E-5</c:v>
                </c:pt>
                <c:pt idx="5117">
                  <c:v>-7.1989999999999993E-5</c:v>
                </c:pt>
                <c:pt idx="5118">
                  <c:v>-1.8760000000000001E-4</c:v>
                </c:pt>
                <c:pt idx="5119">
                  <c:v>-2.7989999999999997E-4</c:v>
                </c:pt>
                <c:pt idx="5120">
                  <c:v>-3.0949999999999999E-4</c:v>
                </c:pt>
                <c:pt idx="5121">
                  <c:v>-2.854E-4</c:v>
                </c:pt>
                <c:pt idx="5122">
                  <c:v>-2.2690000000000001E-4</c:v>
                </c:pt>
                <c:pt idx="5123">
                  <c:v>-1.9259999999999999E-4</c:v>
                </c:pt>
                <c:pt idx="5124">
                  <c:v>-2.1499999999999999E-4</c:v>
                </c:pt>
                <c:pt idx="5125">
                  <c:v>-2.766E-4</c:v>
                </c:pt>
                <c:pt idx="5126">
                  <c:v>-3.2840000000000001E-4</c:v>
                </c:pt>
                <c:pt idx="5127">
                  <c:v>-3.2289999999999999E-4</c:v>
                </c:pt>
                <c:pt idx="5128">
                  <c:v>-2.656E-4</c:v>
                </c:pt>
                <c:pt idx="5129">
                  <c:v>-2.0570000000000001E-4</c:v>
                </c:pt>
                <c:pt idx="5130">
                  <c:v>-2.0919999999999999E-4</c:v>
                </c:pt>
                <c:pt idx="5131">
                  <c:v>-3.0929999999999998E-4</c:v>
                </c:pt>
                <c:pt idx="5132">
                  <c:v>-4.392E-4</c:v>
                </c:pt>
                <c:pt idx="5133">
                  <c:v>-5.3779999999999995E-4</c:v>
                </c:pt>
                <c:pt idx="5134">
                  <c:v>-5.7319999999999995E-4</c:v>
                </c:pt>
                <c:pt idx="5135">
                  <c:v>-5.4670000000000001E-4</c:v>
                </c:pt>
                <c:pt idx="5136">
                  <c:v>-5.2059999999999997E-4</c:v>
                </c:pt>
                <c:pt idx="5137">
                  <c:v>-5.7240000000000004E-4</c:v>
                </c:pt>
                <c:pt idx="5138">
                  <c:v>-6.9099999999999999E-4</c:v>
                </c:pt>
                <c:pt idx="5139">
                  <c:v>-8.1289999999999997E-4</c:v>
                </c:pt>
                <c:pt idx="5140">
                  <c:v>-8.9289999999999997E-4</c:v>
                </c:pt>
                <c:pt idx="5141">
                  <c:v>-9.0839999999999996E-4</c:v>
                </c:pt>
                <c:pt idx="5142">
                  <c:v>-8.7350000000000004E-4</c:v>
                </c:pt>
                <c:pt idx="5143">
                  <c:v>-8.3869999999999995E-4</c:v>
                </c:pt>
                <c:pt idx="5144">
                  <c:v>-8.6300000000000005E-4</c:v>
                </c:pt>
                <c:pt idx="5145">
                  <c:v>-9.3930000000000001E-4</c:v>
                </c:pt>
                <c:pt idx="5146">
                  <c:v>-1.0269999999999999E-3</c:v>
                </c:pt>
                <c:pt idx="5147">
                  <c:v>-1.0839999999999999E-3</c:v>
                </c:pt>
                <c:pt idx="5148">
                  <c:v>-1.0610000000000001E-3</c:v>
                </c:pt>
                <c:pt idx="5149">
                  <c:v>-1.024E-3</c:v>
                </c:pt>
                <c:pt idx="5150">
                  <c:v>-1.0579999999999999E-3</c:v>
                </c:pt>
                <c:pt idx="5151">
                  <c:v>-1.1659999999999999E-3</c:v>
                </c:pt>
                <c:pt idx="5152">
                  <c:v>-1.3159999999999999E-3</c:v>
                </c:pt>
                <c:pt idx="5153">
                  <c:v>-1.4250000000000001E-3</c:v>
                </c:pt>
                <c:pt idx="5154">
                  <c:v>-1.456E-3</c:v>
                </c:pt>
                <c:pt idx="5155">
                  <c:v>-1.441E-3</c:v>
                </c:pt>
                <c:pt idx="5156">
                  <c:v>-1.405E-3</c:v>
                </c:pt>
                <c:pt idx="5157">
                  <c:v>-1.397E-3</c:v>
                </c:pt>
                <c:pt idx="5158">
                  <c:v>-1.4840000000000001E-3</c:v>
                </c:pt>
                <c:pt idx="5159">
                  <c:v>-1.6149999999999999E-3</c:v>
                </c:pt>
                <c:pt idx="5160">
                  <c:v>-1.7149999999999999E-3</c:v>
                </c:pt>
                <c:pt idx="5161">
                  <c:v>-1.7329999999999999E-3</c:v>
                </c:pt>
                <c:pt idx="5162">
                  <c:v>-1.684E-3</c:v>
                </c:pt>
                <c:pt idx="5163">
                  <c:v>-1.6230000000000001E-3</c:v>
                </c:pt>
                <c:pt idx="5164">
                  <c:v>-1.614E-3</c:v>
                </c:pt>
                <c:pt idx="5165">
                  <c:v>-1.637E-3</c:v>
                </c:pt>
                <c:pt idx="5166">
                  <c:v>-1.7129999999999999E-3</c:v>
                </c:pt>
                <c:pt idx="5167">
                  <c:v>-1.7849999999999999E-3</c:v>
                </c:pt>
                <c:pt idx="5168">
                  <c:v>-1.8209999999999999E-3</c:v>
                </c:pt>
                <c:pt idx="5169">
                  <c:v>-1.804E-3</c:v>
                </c:pt>
                <c:pt idx="5170">
                  <c:v>-1.737E-3</c:v>
                </c:pt>
                <c:pt idx="5171">
                  <c:v>-1.6639999999999999E-3</c:v>
                </c:pt>
                <c:pt idx="5172">
                  <c:v>-1.6130000000000001E-3</c:v>
                </c:pt>
                <c:pt idx="5173">
                  <c:v>-1.5889999999999999E-3</c:v>
                </c:pt>
                <c:pt idx="5174">
                  <c:v>-1.6199999999999999E-3</c:v>
                </c:pt>
                <c:pt idx="5175">
                  <c:v>-1.6559999999999999E-3</c:v>
                </c:pt>
                <c:pt idx="5176">
                  <c:v>-1.6750000000000001E-3</c:v>
                </c:pt>
                <c:pt idx="5177">
                  <c:v>-1.653E-3</c:v>
                </c:pt>
                <c:pt idx="5178">
                  <c:v>-1.642E-3</c:v>
                </c:pt>
                <c:pt idx="5179">
                  <c:v>-1.5330000000000001E-3</c:v>
                </c:pt>
                <c:pt idx="5180">
                  <c:v>-1.4530000000000001E-3</c:v>
                </c:pt>
                <c:pt idx="5181">
                  <c:v>-1.4339999999999999E-3</c:v>
                </c:pt>
                <c:pt idx="5182">
                  <c:v>-1.3810000000000001E-3</c:v>
                </c:pt>
                <c:pt idx="5183">
                  <c:v>-1.42E-3</c:v>
                </c:pt>
                <c:pt idx="5184">
                  <c:v>-1.488E-3</c:v>
                </c:pt>
                <c:pt idx="5185">
                  <c:v>-1.572E-3</c:v>
                </c:pt>
                <c:pt idx="5186">
                  <c:v>-1.6260000000000001E-3</c:v>
                </c:pt>
                <c:pt idx="5187">
                  <c:v>-1.6199999999999999E-3</c:v>
                </c:pt>
                <c:pt idx="5188">
                  <c:v>-1.5089999999999999E-3</c:v>
                </c:pt>
                <c:pt idx="5189">
                  <c:v>-1.4499999999999999E-3</c:v>
                </c:pt>
                <c:pt idx="5190">
                  <c:v>-1.459E-3</c:v>
                </c:pt>
                <c:pt idx="5191">
                  <c:v>-1.48E-3</c:v>
                </c:pt>
                <c:pt idx="5192">
                  <c:v>-1.588E-3</c:v>
                </c:pt>
                <c:pt idx="5193">
                  <c:v>-1.6169999999999999E-3</c:v>
                </c:pt>
                <c:pt idx="5194">
                  <c:v>-1.6050000000000001E-3</c:v>
                </c:pt>
                <c:pt idx="5195">
                  <c:v>-1.5640000000000001E-3</c:v>
                </c:pt>
                <c:pt idx="5196">
                  <c:v>-1.487E-3</c:v>
                </c:pt>
                <c:pt idx="5197">
                  <c:v>-1.415E-3</c:v>
                </c:pt>
                <c:pt idx="5198">
                  <c:v>-1.3910000000000001E-3</c:v>
                </c:pt>
                <c:pt idx="5199">
                  <c:v>-1.4170000000000001E-3</c:v>
                </c:pt>
                <c:pt idx="5200">
                  <c:v>-1.4779999999999999E-3</c:v>
                </c:pt>
                <c:pt idx="5201">
                  <c:v>-1.5380000000000001E-3</c:v>
                </c:pt>
                <c:pt idx="5202">
                  <c:v>-1.549E-3</c:v>
                </c:pt>
                <c:pt idx="5203">
                  <c:v>-1.4959999999999999E-3</c:v>
                </c:pt>
                <c:pt idx="5204">
                  <c:v>-1.4159999999999999E-3</c:v>
                </c:pt>
                <c:pt idx="5205">
                  <c:v>-1.3600000000000001E-3</c:v>
                </c:pt>
                <c:pt idx="5206">
                  <c:v>-1.358E-3</c:v>
                </c:pt>
                <c:pt idx="5207">
                  <c:v>-1.379E-3</c:v>
                </c:pt>
                <c:pt idx="5208">
                  <c:v>-1.392E-3</c:v>
                </c:pt>
                <c:pt idx="5209">
                  <c:v>-1.389E-3</c:v>
                </c:pt>
                <c:pt idx="5210">
                  <c:v>-1.364E-3</c:v>
                </c:pt>
                <c:pt idx="5211">
                  <c:v>-1.3090000000000001E-3</c:v>
                </c:pt>
                <c:pt idx="5212">
                  <c:v>-1.276E-3</c:v>
                </c:pt>
                <c:pt idx="5213">
                  <c:v>-1.2819999999999999E-3</c:v>
                </c:pt>
                <c:pt idx="5214">
                  <c:v>-1.258E-3</c:v>
                </c:pt>
                <c:pt idx="5215">
                  <c:v>-1.1950000000000001E-3</c:v>
                </c:pt>
                <c:pt idx="5216">
                  <c:v>-1.1180000000000001E-3</c:v>
                </c:pt>
                <c:pt idx="5217">
                  <c:v>-1.0480000000000001E-3</c:v>
                </c:pt>
                <c:pt idx="5218">
                  <c:v>-1.026E-3</c:v>
                </c:pt>
                <c:pt idx="5219">
                  <c:v>-1.039E-3</c:v>
                </c:pt>
                <c:pt idx="5220">
                  <c:v>-1.073E-3</c:v>
                </c:pt>
                <c:pt idx="5221">
                  <c:v>-1.083E-3</c:v>
                </c:pt>
                <c:pt idx="5222">
                  <c:v>-1.0280000000000001E-3</c:v>
                </c:pt>
                <c:pt idx="5223">
                  <c:v>-9.3059999999999996E-4</c:v>
                </c:pt>
                <c:pt idx="5224">
                  <c:v>-8.3210000000000001E-4</c:v>
                </c:pt>
                <c:pt idx="5225">
                  <c:v>-7.8660000000000004E-4</c:v>
                </c:pt>
                <c:pt idx="5226">
                  <c:v>-7.9770000000000004E-4</c:v>
                </c:pt>
                <c:pt idx="5227">
                  <c:v>-8.386E-4</c:v>
                </c:pt>
                <c:pt idx="5228">
                  <c:v>-8.6120000000000001E-4</c:v>
                </c:pt>
                <c:pt idx="5229">
                  <c:v>-8.3310000000000003E-4</c:v>
                </c:pt>
                <c:pt idx="5230">
                  <c:v>-8.005E-4</c:v>
                </c:pt>
                <c:pt idx="5231">
                  <c:v>-7.8330000000000001E-4</c:v>
                </c:pt>
                <c:pt idx="5232">
                  <c:v>-7.6480000000000005E-4</c:v>
                </c:pt>
                <c:pt idx="5233">
                  <c:v>-7.6789999999999996E-4</c:v>
                </c:pt>
                <c:pt idx="5234">
                  <c:v>-8.0820000000000002E-4</c:v>
                </c:pt>
                <c:pt idx="5235">
                  <c:v>-8.3359999999999999E-4</c:v>
                </c:pt>
                <c:pt idx="5236">
                  <c:v>-8.1539999999999998E-4</c:v>
                </c:pt>
                <c:pt idx="5237">
                  <c:v>-7.5770000000000004E-4</c:v>
                </c:pt>
                <c:pt idx="5238">
                  <c:v>-7.2400000000000003E-4</c:v>
                </c:pt>
                <c:pt idx="5239">
                  <c:v>-6.8360000000000003E-4</c:v>
                </c:pt>
                <c:pt idx="5240">
                  <c:v>-6.6819999999999998E-4</c:v>
                </c:pt>
                <c:pt idx="5241">
                  <c:v>-5.8529999999999997E-4</c:v>
                </c:pt>
                <c:pt idx="5242">
                  <c:v>-5.8989999999999997E-4</c:v>
                </c:pt>
                <c:pt idx="5243">
                  <c:v>-4.682E-4</c:v>
                </c:pt>
                <c:pt idx="5244">
                  <c:v>-4.193E-4</c:v>
                </c:pt>
                <c:pt idx="5245">
                  <c:v>-3.6729999999999998E-4</c:v>
                </c:pt>
                <c:pt idx="5246">
                  <c:v>-3.0749999999999999E-4</c:v>
                </c:pt>
                <c:pt idx="5247">
                  <c:v>-2.52E-4</c:v>
                </c:pt>
                <c:pt idx="5248">
                  <c:v>-2.5759999999999997E-4</c:v>
                </c:pt>
                <c:pt idx="5249">
                  <c:v>-2.162E-4</c:v>
                </c:pt>
                <c:pt idx="5250">
                  <c:v>-1.4019999999999999E-4</c:v>
                </c:pt>
                <c:pt idx="5251">
                  <c:v>-1.5119999999999999E-4</c:v>
                </c:pt>
                <c:pt idx="5252">
                  <c:v>-1.5119999999999999E-4</c:v>
                </c:pt>
                <c:pt idx="5253">
                  <c:v>-1.695E-4</c:v>
                </c:pt>
                <c:pt idx="5254">
                  <c:v>-1.3439999999999999E-4</c:v>
                </c:pt>
                <c:pt idx="5255">
                  <c:v>-8.8140000000000007E-5</c:v>
                </c:pt>
                <c:pt idx="5256">
                  <c:v>-5.7340000000000003E-5</c:v>
                </c:pt>
                <c:pt idx="5257">
                  <c:v>-6.8759999999999999E-5</c:v>
                </c:pt>
                <c:pt idx="5258">
                  <c:v>-1.3239999999999999E-4</c:v>
                </c:pt>
                <c:pt idx="5259">
                  <c:v>-1.975E-4</c:v>
                </c:pt>
                <c:pt idx="5260">
                  <c:v>-2.1220000000000001E-4</c:v>
                </c:pt>
                <c:pt idx="5261">
                  <c:v>-1.5799999999999999E-4</c:v>
                </c:pt>
                <c:pt idx="5262">
                  <c:v>-6.7810000000000003E-5</c:v>
                </c:pt>
                <c:pt idx="5263">
                  <c:v>-9.3999999999999995E-8</c:v>
                </c:pt>
                <c:pt idx="5264">
                  <c:v>9.7829999999999993E-6</c:v>
                </c:pt>
                <c:pt idx="5265">
                  <c:v>-4.5680000000000003E-5</c:v>
                </c:pt>
                <c:pt idx="5266">
                  <c:v>-9.8460000000000003E-5</c:v>
                </c:pt>
                <c:pt idx="5267">
                  <c:v>-9.4040000000000001E-5</c:v>
                </c:pt>
                <c:pt idx="5268">
                  <c:v>-2.304E-5</c:v>
                </c:pt>
                <c:pt idx="5269">
                  <c:v>8.6819999999999999E-5</c:v>
                </c:pt>
                <c:pt idx="5270">
                  <c:v>1.8440000000000001E-4</c:v>
                </c:pt>
                <c:pt idx="5271">
                  <c:v>1.928E-4</c:v>
                </c:pt>
                <c:pt idx="5272">
                  <c:v>1.2559999999999999E-4</c:v>
                </c:pt>
                <c:pt idx="5273">
                  <c:v>2.9609999999999999E-5</c:v>
                </c:pt>
                <c:pt idx="5274">
                  <c:v>-1.9619999999999998E-5</c:v>
                </c:pt>
                <c:pt idx="5275">
                  <c:v>1.9959999999999999E-5</c:v>
                </c:pt>
                <c:pt idx="5276">
                  <c:v>1.102E-4</c:v>
                </c:pt>
                <c:pt idx="5277">
                  <c:v>1.9010000000000001E-4</c:v>
                </c:pt>
                <c:pt idx="5278">
                  <c:v>2.0450000000000001E-4</c:v>
                </c:pt>
                <c:pt idx="5279">
                  <c:v>1.105E-4</c:v>
                </c:pt>
                <c:pt idx="5280">
                  <c:v>-2.3960000000000001E-5</c:v>
                </c:pt>
                <c:pt idx="5281">
                  <c:v>-1.1230000000000001E-4</c:v>
                </c:pt>
                <c:pt idx="5282">
                  <c:v>-1.116E-4</c:v>
                </c:pt>
                <c:pt idx="5283">
                  <c:v>-2.7840000000000001E-5</c:v>
                </c:pt>
                <c:pt idx="5284">
                  <c:v>7.0179999999999996E-5</c:v>
                </c:pt>
                <c:pt idx="5285">
                  <c:v>1.0119999999999999E-4</c:v>
                </c:pt>
                <c:pt idx="5286">
                  <c:v>5.5449999999999999E-5</c:v>
                </c:pt>
                <c:pt idx="5287">
                  <c:v>-4.9660000000000002E-5</c:v>
                </c:pt>
                <c:pt idx="5288">
                  <c:v>-1.4119999999999999E-4</c:v>
                </c:pt>
                <c:pt idx="5289">
                  <c:v>-1.6569999999999999E-4</c:v>
                </c:pt>
                <c:pt idx="5290">
                  <c:v>-1.13E-4</c:v>
                </c:pt>
                <c:pt idx="5291">
                  <c:v>-4.4240000000000003E-6</c:v>
                </c:pt>
                <c:pt idx="5292">
                  <c:v>6.779E-5</c:v>
                </c:pt>
                <c:pt idx="5293">
                  <c:v>6.7059999999999998E-5</c:v>
                </c:pt>
                <c:pt idx="5294">
                  <c:v>1.023E-5</c:v>
                </c:pt>
                <c:pt idx="5295">
                  <c:v>-6.4399999999999993E-5</c:v>
                </c:pt>
                <c:pt idx="5296">
                  <c:v>-1.0560000000000001E-4</c:v>
                </c:pt>
                <c:pt idx="5297">
                  <c:v>-9.1929999999999996E-5</c:v>
                </c:pt>
                <c:pt idx="5298">
                  <c:v>-3.2530000000000002E-5</c:v>
                </c:pt>
                <c:pt idx="5299">
                  <c:v>4.6149999999999997E-5</c:v>
                </c:pt>
                <c:pt idx="5300">
                  <c:v>1.138E-4</c:v>
                </c:pt>
                <c:pt idx="5301">
                  <c:v>1.596E-4</c:v>
                </c:pt>
                <c:pt idx="5302">
                  <c:v>1.9760000000000001E-4</c:v>
                </c:pt>
                <c:pt idx="5303">
                  <c:v>2.1019999999999999E-4</c:v>
                </c:pt>
                <c:pt idx="5304">
                  <c:v>2.1589999999999999E-4</c:v>
                </c:pt>
                <c:pt idx="5305">
                  <c:v>2.284E-4</c:v>
                </c:pt>
                <c:pt idx="5306">
                  <c:v>2.3900000000000001E-4</c:v>
                </c:pt>
                <c:pt idx="5307">
                  <c:v>2.4560000000000001E-4</c:v>
                </c:pt>
                <c:pt idx="5308">
                  <c:v>2.5119999999999998E-4</c:v>
                </c:pt>
                <c:pt idx="5309">
                  <c:v>2.719E-4</c:v>
                </c:pt>
                <c:pt idx="5310">
                  <c:v>2.9690000000000001E-4</c:v>
                </c:pt>
                <c:pt idx="5311">
                  <c:v>2.9E-4</c:v>
                </c:pt>
                <c:pt idx="5312">
                  <c:v>2.4850000000000002E-4</c:v>
                </c:pt>
                <c:pt idx="5313">
                  <c:v>1.7479999999999999E-4</c:v>
                </c:pt>
                <c:pt idx="5314">
                  <c:v>7.436E-5</c:v>
                </c:pt>
                <c:pt idx="5315">
                  <c:v>-1.5829999999999999E-5</c:v>
                </c:pt>
                <c:pt idx="5316">
                  <c:v>-4.6350000000000002E-5</c:v>
                </c:pt>
                <c:pt idx="5317">
                  <c:v>-2.8779999999999999E-5</c:v>
                </c:pt>
                <c:pt idx="5318">
                  <c:v>-7.2869999999999999E-6</c:v>
                </c:pt>
                <c:pt idx="5319">
                  <c:v>-3.8649999999999998E-5</c:v>
                </c:pt>
                <c:pt idx="5320">
                  <c:v>-1.3459999999999999E-4</c:v>
                </c:pt>
                <c:pt idx="5321">
                  <c:v>-2.6120000000000001E-4</c:v>
                </c:pt>
                <c:pt idx="5322">
                  <c:v>-3.5199999999999999E-4</c:v>
                </c:pt>
                <c:pt idx="5323">
                  <c:v>-3.5189999999999999E-4</c:v>
                </c:pt>
                <c:pt idx="5324">
                  <c:v>-2.676E-4</c:v>
                </c:pt>
                <c:pt idx="5325">
                  <c:v>-1.719E-4</c:v>
                </c:pt>
                <c:pt idx="5326">
                  <c:v>-1.273E-4</c:v>
                </c:pt>
                <c:pt idx="5327">
                  <c:v>-1.74E-4</c:v>
                </c:pt>
                <c:pt idx="5328">
                  <c:v>-2.6659999999999998E-4</c:v>
                </c:pt>
                <c:pt idx="5329">
                  <c:v>-3.3789999999999997E-4</c:v>
                </c:pt>
                <c:pt idx="5330">
                  <c:v>-3.3399999999999999E-4</c:v>
                </c:pt>
                <c:pt idx="5331">
                  <c:v>-2.6039999999999999E-4</c:v>
                </c:pt>
                <c:pt idx="5332">
                  <c:v>-1.8550000000000001E-4</c:v>
                </c:pt>
                <c:pt idx="5333">
                  <c:v>-1.617E-4</c:v>
                </c:pt>
                <c:pt idx="5334">
                  <c:v>-1.972E-4</c:v>
                </c:pt>
                <c:pt idx="5335">
                  <c:v>-2.7730000000000002E-4</c:v>
                </c:pt>
                <c:pt idx="5336">
                  <c:v>-3.4509999999999999E-4</c:v>
                </c:pt>
                <c:pt idx="5337">
                  <c:v>-3.545E-4</c:v>
                </c:pt>
                <c:pt idx="5338">
                  <c:v>-3.0180000000000002E-4</c:v>
                </c:pt>
                <c:pt idx="5339">
                  <c:v>-2.1939999999999999E-4</c:v>
                </c:pt>
                <c:pt idx="5340">
                  <c:v>-1.66E-4</c:v>
                </c:pt>
                <c:pt idx="5341">
                  <c:v>-1.718E-4</c:v>
                </c:pt>
                <c:pt idx="5342">
                  <c:v>-2.1120000000000001E-4</c:v>
                </c:pt>
                <c:pt idx="5343">
                  <c:v>-2.452E-4</c:v>
                </c:pt>
                <c:pt idx="5344">
                  <c:v>-2.2259999999999999E-4</c:v>
                </c:pt>
                <c:pt idx="5345">
                  <c:v>-1.4119999999999999E-4</c:v>
                </c:pt>
                <c:pt idx="5346">
                  <c:v>-4.1440000000000003E-5</c:v>
                </c:pt>
                <c:pt idx="5347">
                  <c:v>3.0029999999999999E-5</c:v>
                </c:pt>
                <c:pt idx="5348">
                  <c:v>3.9379999999999999E-5</c:v>
                </c:pt>
                <c:pt idx="5349">
                  <c:v>-1.0859999999999999E-5</c:v>
                </c:pt>
                <c:pt idx="5350">
                  <c:v>-7.8579999999999996E-5</c:v>
                </c:pt>
                <c:pt idx="5351">
                  <c:v>-1.3019999999999999E-4</c:v>
                </c:pt>
                <c:pt idx="5352">
                  <c:v>-1.5320000000000001E-4</c:v>
                </c:pt>
                <c:pt idx="5353">
                  <c:v>-1.3999999999999999E-4</c:v>
                </c:pt>
                <c:pt idx="5354">
                  <c:v>-1.216E-4</c:v>
                </c:pt>
                <c:pt idx="5355">
                  <c:v>-1.2679999999999999E-4</c:v>
                </c:pt>
                <c:pt idx="5356">
                  <c:v>-1.5770000000000001E-4</c:v>
                </c:pt>
                <c:pt idx="5357">
                  <c:v>-1.95E-4</c:v>
                </c:pt>
                <c:pt idx="5358">
                  <c:v>-2.241E-4</c:v>
                </c:pt>
                <c:pt idx="5359">
                  <c:v>-2.43E-4</c:v>
                </c:pt>
                <c:pt idx="5360">
                  <c:v>-2.2809999999999999E-4</c:v>
                </c:pt>
                <c:pt idx="5361">
                  <c:v>-1.8349999999999999E-4</c:v>
                </c:pt>
                <c:pt idx="5362">
                  <c:v>-1.34E-4</c:v>
                </c:pt>
                <c:pt idx="5363">
                  <c:v>-9.8259999999999998E-5</c:v>
                </c:pt>
                <c:pt idx="5364">
                  <c:v>-8.5929999999999999E-5</c:v>
                </c:pt>
                <c:pt idx="5365">
                  <c:v>-1.0119999999999999E-4</c:v>
                </c:pt>
                <c:pt idx="5366">
                  <c:v>-1.195E-4</c:v>
                </c:pt>
                <c:pt idx="5367">
                  <c:v>-1.069E-4</c:v>
                </c:pt>
                <c:pt idx="5368">
                  <c:v>-7.5500000000000006E-5</c:v>
                </c:pt>
                <c:pt idx="5369">
                  <c:v>-4.5000000000000003E-5</c:v>
                </c:pt>
                <c:pt idx="5370">
                  <c:v>-4.1189999999999997E-5</c:v>
                </c:pt>
                <c:pt idx="5371">
                  <c:v>-3.8319999999999999E-5</c:v>
                </c:pt>
                <c:pt idx="5372">
                  <c:v>-2.7520000000000001E-5</c:v>
                </c:pt>
                <c:pt idx="5373">
                  <c:v>-9.4939999999999992E-6</c:v>
                </c:pt>
                <c:pt idx="5374">
                  <c:v>3.199E-7</c:v>
                </c:pt>
                <c:pt idx="5375">
                  <c:v>-2.5340000000000001E-5</c:v>
                </c:pt>
                <c:pt idx="5376">
                  <c:v>-8.4720000000000002E-5</c:v>
                </c:pt>
                <c:pt idx="5377">
                  <c:v>-1.5349999999999999E-4</c:v>
                </c:pt>
                <c:pt idx="5378">
                  <c:v>-1.9809999999999999E-4</c:v>
                </c:pt>
                <c:pt idx="5379">
                  <c:v>-1.9100000000000001E-4</c:v>
                </c:pt>
                <c:pt idx="5380">
                  <c:v>-1.4080000000000001E-4</c:v>
                </c:pt>
                <c:pt idx="5381">
                  <c:v>-6.4280000000000001E-5</c:v>
                </c:pt>
                <c:pt idx="5382">
                  <c:v>3.2360000000000002E-5</c:v>
                </c:pt>
                <c:pt idx="5383">
                  <c:v>1.3190000000000001E-4</c:v>
                </c:pt>
                <c:pt idx="5384">
                  <c:v>2.0819999999999999E-4</c:v>
                </c:pt>
                <c:pt idx="5385">
                  <c:v>2.7020000000000001E-4</c:v>
                </c:pt>
                <c:pt idx="5386">
                  <c:v>3.4949999999999998E-4</c:v>
                </c:pt>
                <c:pt idx="5387">
                  <c:v>4.685E-4</c:v>
                </c:pt>
                <c:pt idx="5388">
                  <c:v>6.1030000000000004E-4</c:v>
                </c:pt>
                <c:pt idx="5389">
                  <c:v>7.5210000000000001E-4</c:v>
                </c:pt>
                <c:pt idx="5390">
                  <c:v>8.629E-4</c:v>
                </c:pt>
                <c:pt idx="5391">
                  <c:v>9.2290000000000004E-4</c:v>
                </c:pt>
                <c:pt idx="5392">
                  <c:v>9.3170000000000004E-4</c:v>
                </c:pt>
                <c:pt idx="5393">
                  <c:v>9.5949999999999996E-4</c:v>
                </c:pt>
                <c:pt idx="5394">
                  <c:v>9.7400000000000004E-4</c:v>
                </c:pt>
                <c:pt idx="5395">
                  <c:v>1.044E-3</c:v>
                </c:pt>
                <c:pt idx="5396">
                  <c:v>1.1249999999999999E-3</c:v>
                </c:pt>
                <c:pt idx="5397">
                  <c:v>1.1839999999999999E-3</c:v>
                </c:pt>
                <c:pt idx="5398">
                  <c:v>1.196E-3</c:v>
                </c:pt>
                <c:pt idx="5399">
                  <c:v>1.165E-3</c:v>
                </c:pt>
                <c:pt idx="5400">
                  <c:v>1.1119999999999999E-3</c:v>
                </c:pt>
                <c:pt idx="5401">
                  <c:v>1.0939999999999999E-3</c:v>
                </c:pt>
                <c:pt idx="5402">
                  <c:v>1.1360000000000001E-3</c:v>
                </c:pt>
                <c:pt idx="5403">
                  <c:v>1.2179999999999999E-3</c:v>
                </c:pt>
                <c:pt idx="5404">
                  <c:v>1.297E-3</c:v>
                </c:pt>
                <c:pt idx="5405">
                  <c:v>1.3309999999999999E-3</c:v>
                </c:pt>
                <c:pt idx="5406">
                  <c:v>1.302E-3</c:v>
                </c:pt>
                <c:pt idx="5407">
                  <c:v>1.245E-3</c:v>
                </c:pt>
                <c:pt idx="5408">
                  <c:v>1.199E-3</c:v>
                </c:pt>
                <c:pt idx="5409">
                  <c:v>1.1999999999999999E-3</c:v>
                </c:pt>
                <c:pt idx="5410">
                  <c:v>1.245E-3</c:v>
                </c:pt>
                <c:pt idx="5411">
                  <c:v>1.3010000000000001E-3</c:v>
                </c:pt>
                <c:pt idx="5412">
                  <c:v>1.3179999999999999E-3</c:v>
                </c:pt>
                <c:pt idx="5413">
                  <c:v>1.235E-3</c:v>
                </c:pt>
                <c:pt idx="5414">
                  <c:v>1.093E-3</c:v>
                </c:pt>
                <c:pt idx="5415">
                  <c:v>9.5739999999999996E-4</c:v>
                </c:pt>
                <c:pt idx="5416">
                  <c:v>8.8099999999999995E-4</c:v>
                </c:pt>
                <c:pt idx="5417">
                  <c:v>8.6660000000000003E-4</c:v>
                </c:pt>
                <c:pt idx="5418">
                  <c:v>8.899E-4</c:v>
                </c:pt>
                <c:pt idx="5419">
                  <c:v>8.9309999999999997E-4</c:v>
                </c:pt>
                <c:pt idx="5420">
                  <c:v>8.652E-4</c:v>
                </c:pt>
                <c:pt idx="5421">
                  <c:v>8.1930000000000002E-4</c:v>
                </c:pt>
                <c:pt idx="5422">
                  <c:v>7.8260000000000005E-4</c:v>
                </c:pt>
                <c:pt idx="5423">
                  <c:v>7.827E-4</c:v>
                </c:pt>
                <c:pt idx="5424">
                  <c:v>8.252E-4</c:v>
                </c:pt>
                <c:pt idx="5425">
                  <c:v>8.9090000000000003E-4</c:v>
                </c:pt>
                <c:pt idx="5426">
                  <c:v>9.435E-4</c:v>
                </c:pt>
                <c:pt idx="5427">
                  <c:v>9.4910000000000003E-4</c:v>
                </c:pt>
                <c:pt idx="5428">
                  <c:v>9.1080000000000002E-4</c:v>
                </c:pt>
                <c:pt idx="5429">
                  <c:v>8.6379999999999996E-4</c:v>
                </c:pt>
                <c:pt idx="5430">
                  <c:v>8.5220000000000001E-4</c:v>
                </c:pt>
                <c:pt idx="5431">
                  <c:v>8.8029999999999998E-4</c:v>
                </c:pt>
                <c:pt idx="5432">
                  <c:v>9.2440000000000003E-4</c:v>
                </c:pt>
                <c:pt idx="5433">
                  <c:v>9.3329999999999997E-4</c:v>
                </c:pt>
                <c:pt idx="5434">
                  <c:v>8.7819999999999999E-4</c:v>
                </c:pt>
                <c:pt idx="5435">
                  <c:v>7.5290000000000003E-4</c:v>
                </c:pt>
                <c:pt idx="5436">
                  <c:v>6.1320000000000005E-4</c:v>
                </c:pt>
                <c:pt idx="5437">
                  <c:v>5.2090000000000003E-4</c:v>
                </c:pt>
                <c:pt idx="5438">
                  <c:v>4.9220000000000004E-4</c:v>
                </c:pt>
                <c:pt idx="5439">
                  <c:v>5.0020000000000002E-4</c:v>
                </c:pt>
                <c:pt idx="5440">
                  <c:v>4.7980000000000001E-4</c:v>
                </c:pt>
                <c:pt idx="5441">
                  <c:v>3.8210000000000002E-4</c:v>
                </c:pt>
                <c:pt idx="5442">
                  <c:v>2.242E-4</c:v>
                </c:pt>
                <c:pt idx="5443">
                  <c:v>7.9460000000000002E-5</c:v>
                </c:pt>
                <c:pt idx="5444">
                  <c:v>9.4069999999999999E-6</c:v>
                </c:pt>
                <c:pt idx="5445">
                  <c:v>2.4170000000000001E-5</c:v>
                </c:pt>
                <c:pt idx="5446">
                  <c:v>9.3759999999999997E-5</c:v>
                </c:pt>
                <c:pt idx="5447">
                  <c:v>1.5100000000000001E-4</c:v>
                </c:pt>
                <c:pt idx="5448">
                  <c:v>1.3579999999999999E-4</c:v>
                </c:pt>
                <c:pt idx="5449">
                  <c:v>5.0850000000000003E-5</c:v>
                </c:pt>
                <c:pt idx="5450">
                  <c:v>-5.5649999999999997E-5</c:v>
                </c:pt>
                <c:pt idx="5451">
                  <c:v>-1.094E-4</c:v>
                </c:pt>
                <c:pt idx="5452">
                  <c:v>-9.5539999999999997E-5</c:v>
                </c:pt>
                <c:pt idx="5453">
                  <c:v>-6.7970000000000001E-5</c:v>
                </c:pt>
                <c:pt idx="5454">
                  <c:v>-1.4579999999999999E-5</c:v>
                </c:pt>
                <c:pt idx="5455">
                  <c:v>-2.4709999999999999E-5</c:v>
                </c:pt>
                <c:pt idx="5456">
                  <c:v>-1.2789999999999999E-4</c:v>
                </c:pt>
                <c:pt idx="5457">
                  <c:v>-2.9060000000000002E-4</c:v>
                </c:pt>
                <c:pt idx="5458">
                  <c:v>-4.2709999999999997E-4</c:v>
                </c:pt>
                <c:pt idx="5459">
                  <c:v>-4.9709999999999999E-4</c:v>
                </c:pt>
                <c:pt idx="5460">
                  <c:v>-5.0560000000000004E-4</c:v>
                </c:pt>
                <c:pt idx="5461">
                  <c:v>-5.0770000000000003E-4</c:v>
                </c:pt>
                <c:pt idx="5462">
                  <c:v>-5.4929999999999996E-4</c:v>
                </c:pt>
                <c:pt idx="5463">
                  <c:v>-6.5720000000000004E-4</c:v>
                </c:pt>
                <c:pt idx="5464">
                  <c:v>-7.8089999999999995E-4</c:v>
                </c:pt>
                <c:pt idx="5465">
                  <c:v>-8.5240000000000001E-4</c:v>
                </c:pt>
                <c:pt idx="5466">
                  <c:v>-8.5369999999999999E-4</c:v>
                </c:pt>
                <c:pt idx="5467">
                  <c:v>-7.8529999999999995E-4</c:v>
                </c:pt>
                <c:pt idx="5468">
                  <c:v>-6.8289999999999996E-4</c:v>
                </c:pt>
                <c:pt idx="5469">
                  <c:v>-6.1359999999999995E-4</c:v>
                </c:pt>
                <c:pt idx="5470">
                  <c:v>-6.2330000000000003E-4</c:v>
                </c:pt>
                <c:pt idx="5471">
                  <c:v>-7.2679999999999999E-4</c:v>
                </c:pt>
                <c:pt idx="5472">
                  <c:v>-8.8610000000000002E-4</c:v>
                </c:pt>
                <c:pt idx="5473">
                  <c:v>-1.0449999999999999E-3</c:v>
                </c:pt>
                <c:pt idx="5474">
                  <c:v>-1.145E-3</c:v>
                </c:pt>
                <c:pt idx="5475">
                  <c:v>-1.1789999999999999E-3</c:v>
                </c:pt>
                <c:pt idx="5476">
                  <c:v>-1.1900000000000001E-3</c:v>
                </c:pt>
                <c:pt idx="5477">
                  <c:v>-1.253E-3</c:v>
                </c:pt>
                <c:pt idx="5478">
                  <c:v>-1.371E-3</c:v>
                </c:pt>
                <c:pt idx="5479">
                  <c:v>-1.5200000000000001E-3</c:v>
                </c:pt>
                <c:pt idx="5480">
                  <c:v>-1.66E-3</c:v>
                </c:pt>
                <c:pt idx="5481">
                  <c:v>-1.7459999999999999E-3</c:v>
                </c:pt>
                <c:pt idx="5482">
                  <c:v>-1.7570000000000001E-3</c:v>
                </c:pt>
                <c:pt idx="5483">
                  <c:v>-1.7780000000000001E-3</c:v>
                </c:pt>
                <c:pt idx="5484">
                  <c:v>-1.776E-3</c:v>
                </c:pt>
                <c:pt idx="5485">
                  <c:v>-1.8079999999999999E-3</c:v>
                </c:pt>
                <c:pt idx="5486">
                  <c:v>-1.869E-3</c:v>
                </c:pt>
                <c:pt idx="5487">
                  <c:v>-1.939E-3</c:v>
                </c:pt>
                <c:pt idx="5488">
                  <c:v>-1.964E-3</c:v>
                </c:pt>
                <c:pt idx="5489">
                  <c:v>-1.949E-3</c:v>
                </c:pt>
                <c:pt idx="5490">
                  <c:v>-1.918E-3</c:v>
                </c:pt>
                <c:pt idx="5491">
                  <c:v>-1.9120000000000001E-3</c:v>
                </c:pt>
                <c:pt idx="5492">
                  <c:v>-1.9220000000000001E-3</c:v>
                </c:pt>
                <c:pt idx="5493">
                  <c:v>-1.9430000000000001E-3</c:v>
                </c:pt>
                <c:pt idx="5494">
                  <c:v>-1.964E-3</c:v>
                </c:pt>
                <c:pt idx="5495">
                  <c:v>-2.006E-3</c:v>
                </c:pt>
                <c:pt idx="5496">
                  <c:v>-2.1050000000000001E-3</c:v>
                </c:pt>
                <c:pt idx="5497">
                  <c:v>-2.2490000000000001E-3</c:v>
                </c:pt>
                <c:pt idx="5498">
                  <c:v>-2.4090000000000001E-3</c:v>
                </c:pt>
                <c:pt idx="5499">
                  <c:v>-2.5300000000000001E-3</c:v>
                </c:pt>
                <c:pt idx="5500">
                  <c:v>-2.5920000000000001E-3</c:v>
                </c:pt>
                <c:pt idx="5501">
                  <c:v>-2.5950000000000001E-3</c:v>
                </c:pt>
                <c:pt idx="5502">
                  <c:v>-2.5760000000000002E-3</c:v>
                </c:pt>
                <c:pt idx="5503">
                  <c:v>-2.562E-3</c:v>
                </c:pt>
                <c:pt idx="5504">
                  <c:v>-2.5669999999999998E-3</c:v>
                </c:pt>
                <c:pt idx="5505">
                  <c:v>-2.594E-3</c:v>
                </c:pt>
                <c:pt idx="5506">
                  <c:v>-2.5950000000000001E-3</c:v>
                </c:pt>
                <c:pt idx="5507">
                  <c:v>-2.529E-3</c:v>
                </c:pt>
                <c:pt idx="5508">
                  <c:v>-2.4099999999999998E-3</c:v>
                </c:pt>
                <c:pt idx="5509">
                  <c:v>-2.2950000000000002E-3</c:v>
                </c:pt>
                <c:pt idx="5510">
                  <c:v>-2.235E-3</c:v>
                </c:pt>
                <c:pt idx="5511">
                  <c:v>-2.2360000000000001E-3</c:v>
                </c:pt>
                <c:pt idx="5512">
                  <c:v>-2.2550000000000001E-3</c:v>
                </c:pt>
                <c:pt idx="5513">
                  <c:v>-2.2569999999999999E-3</c:v>
                </c:pt>
                <c:pt idx="5514">
                  <c:v>-2.2330000000000002E-3</c:v>
                </c:pt>
                <c:pt idx="5515">
                  <c:v>-2.1919999999999999E-3</c:v>
                </c:pt>
                <c:pt idx="5516">
                  <c:v>-2.176E-3</c:v>
                </c:pt>
                <c:pt idx="5517">
                  <c:v>-2.196E-3</c:v>
                </c:pt>
                <c:pt idx="5518">
                  <c:v>-2.1970000000000002E-3</c:v>
                </c:pt>
                <c:pt idx="5519">
                  <c:v>-2.163E-3</c:v>
                </c:pt>
                <c:pt idx="5520">
                  <c:v>-2.127E-3</c:v>
                </c:pt>
                <c:pt idx="5521">
                  <c:v>-2.0999999999999999E-3</c:v>
                </c:pt>
                <c:pt idx="5522">
                  <c:v>-2.0890000000000001E-3</c:v>
                </c:pt>
                <c:pt idx="5523">
                  <c:v>-2.065E-3</c:v>
                </c:pt>
                <c:pt idx="5524">
                  <c:v>-2.0140000000000002E-3</c:v>
                </c:pt>
                <c:pt idx="5525">
                  <c:v>-1.9680000000000001E-3</c:v>
                </c:pt>
                <c:pt idx="5526">
                  <c:v>-1.9589999999999998E-3</c:v>
                </c:pt>
                <c:pt idx="5527">
                  <c:v>-1.9970000000000001E-3</c:v>
                </c:pt>
                <c:pt idx="5528">
                  <c:v>-2.0409999999999998E-3</c:v>
                </c:pt>
                <c:pt idx="5529">
                  <c:v>-2.0449999999999999E-3</c:v>
                </c:pt>
                <c:pt idx="5530">
                  <c:v>-1.9750000000000002E-3</c:v>
                </c:pt>
                <c:pt idx="5531">
                  <c:v>-1.861E-3</c:v>
                </c:pt>
                <c:pt idx="5532">
                  <c:v>-1.7619999999999999E-3</c:v>
                </c:pt>
                <c:pt idx="5533">
                  <c:v>-1.738E-3</c:v>
                </c:pt>
                <c:pt idx="5534">
                  <c:v>-1.8E-3</c:v>
                </c:pt>
                <c:pt idx="5535">
                  <c:v>-1.8799999999999999E-3</c:v>
                </c:pt>
                <c:pt idx="5536">
                  <c:v>-1.9059999999999999E-3</c:v>
                </c:pt>
                <c:pt idx="5537">
                  <c:v>-1.8489999999999999E-3</c:v>
                </c:pt>
                <c:pt idx="5538">
                  <c:v>-1.7539999999999999E-3</c:v>
                </c:pt>
                <c:pt idx="5539">
                  <c:v>-1.6720000000000001E-3</c:v>
                </c:pt>
                <c:pt idx="5540">
                  <c:v>-1.653E-3</c:v>
                </c:pt>
                <c:pt idx="5541">
                  <c:v>-1.6770000000000001E-3</c:v>
                </c:pt>
                <c:pt idx="5542">
                  <c:v>-1.686E-3</c:v>
                </c:pt>
                <c:pt idx="5543">
                  <c:v>-1.658E-3</c:v>
                </c:pt>
                <c:pt idx="5544">
                  <c:v>-1.5560000000000001E-3</c:v>
                </c:pt>
                <c:pt idx="5545">
                  <c:v>-1.4159999999999999E-3</c:v>
                </c:pt>
                <c:pt idx="5546">
                  <c:v>-1.289E-3</c:v>
                </c:pt>
                <c:pt idx="5547">
                  <c:v>-1.207E-3</c:v>
                </c:pt>
                <c:pt idx="5548">
                  <c:v>-1.1659999999999999E-3</c:v>
                </c:pt>
                <c:pt idx="5549">
                  <c:v>-1.1310000000000001E-3</c:v>
                </c:pt>
                <c:pt idx="5550">
                  <c:v>-1.0629999999999999E-3</c:v>
                </c:pt>
                <c:pt idx="5551">
                  <c:v>-9.4200000000000002E-4</c:v>
                </c:pt>
                <c:pt idx="5552">
                  <c:v>-7.7590000000000005E-4</c:v>
                </c:pt>
                <c:pt idx="5553">
                  <c:v>-6.089E-4</c:v>
                </c:pt>
                <c:pt idx="5554">
                  <c:v>-5.2470000000000001E-4</c:v>
                </c:pt>
                <c:pt idx="5555">
                  <c:v>-5.1480000000000004E-4</c:v>
                </c:pt>
                <c:pt idx="5556">
                  <c:v>-5.1829999999999997E-4</c:v>
                </c:pt>
                <c:pt idx="5557">
                  <c:v>-4.8749999999999998E-4</c:v>
                </c:pt>
                <c:pt idx="5558">
                  <c:v>-4.0430000000000002E-4</c:v>
                </c:pt>
                <c:pt idx="5559">
                  <c:v>-2.8200000000000002E-4</c:v>
                </c:pt>
                <c:pt idx="5560">
                  <c:v>-1.6129999999999999E-4</c:v>
                </c:pt>
                <c:pt idx="5561">
                  <c:v>-8.6970000000000002E-5</c:v>
                </c:pt>
                <c:pt idx="5562">
                  <c:v>-7.8969999999999998E-5</c:v>
                </c:pt>
                <c:pt idx="5563">
                  <c:v>-9.4140000000000003E-5</c:v>
                </c:pt>
                <c:pt idx="5564">
                  <c:v>-8.5589999999999999E-5</c:v>
                </c:pt>
                <c:pt idx="5565">
                  <c:v>-2.3180000000000002E-5</c:v>
                </c:pt>
                <c:pt idx="5566">
                  <c:v>9.1970000000000002E-5</c:v>
                </c:pt>
                <c:pt idx="5567">
                  <c:v>2.1819999999999999E-4</c:v>
                </c:pt>
                <c:pt idx="5568">
                  <c:v>3.145E-4</c:v>
                </c:pt>
                <c:pt idx="5569">
                  <c:v>3.6769999999999999E-4</c:v>
                </c:pt>
                <c:pt idx="5570">
                  <c:v>3.6460000000000003E-4</c:v>
                </c:pt>
                <c:pt idx="5571">
                  <c:v>3.4170000000000001E-4</c:v>
                </c:pt>
                <c:pt idx="5572">
                  <c:v>3.3760000000000002E-4</c:v>
                </c:pt>
                <c:pt idx="5573">
                  <c:v>3.6440000000000002E-4</c:v>
                </c:pt>
                <c:pt idx="5574">
                  <c:v>4.0890000000000002E-4</c:v>
                </c:pt>
                <c:pt idx="5575">
                  <c:v>4.3340000000000002E-4</c:v>
                </c:pt>
                <c:pt idx="5576">
                  <c:v>4.1459999999999999E-4</c:v>
                </c:pt>
                <c:pt idx="5577">
                  <c:v>3.6160000000000001E-4</c:v>
                </c:pt>
                <c:pt idx="5578">
                  <c:v>2.9639999999999999E-4</c:v>
                </c:pt>
                <c:pt idx="5579">
                  <c:v>2.7589999999999998E-4</c:v>
                </c:pt>
                <c:pt idx="5580">
                  <c:v>2.9720000000000001E-4</c:v>
                </c:pt>
                <c:pt idx="5581">
                  <c:v>3.299E-4</c:v>
                </c:pt>
                <c:pt idx="5582">
                  <c:v>3.4400000000000001E-4</c:v>
                </c:pt>
                <c:pt idx="5583">
                  <c:v>3.2009999999999997E-4</c:v>
                </c:pt>
                <c:pt idx="5584">
                  <c:v>2.5779999999999998E-4</c:v>
                </c:pt>
                <c:pt idx="5585">
                  <c:v>2.2680000000000001E-4</c:v>
                </c:pt>
                <c:pt idx="5586">
                  <c:v>2.6879999999999997E-4</c:v>
                </c:pt>
                <c:pt idx="5587">
                  <c:v>3.6769999999999999E-4</c:v>
                </c:pt>
                <c:pt idx="5588">
                  <c:v>4.8369999999999999E-4</c:v>
                </c:pt>
                <c:pt idx="5589">
                  <c:v>5.6619999999999999E-4</c:v>
                </c:pt>
                <c:pt idx="5590">
                  <c:v>6.0809999999999998E-4</c:v>
                </c:pt>
                <c:pt idx="5591">
                  <c:v>6.269E-4</c:v>
                </c:pt>
                <c:pt idx="5592">
                  <c:v>6.2640000000000005E-4</c:v>
                </c:pt>
                <c:pt idx="5593">
                  <c:v>6.2430000000000005E-4</c:v>
                </c:pt>
                <c:pt idx="5594">
                  <c:v>5.9230000000000003E-4</c:v>
                </c:pt>
                <c:pt idx="5595">
                  <c:v>5.4299999999999997E-4</c:v>
                </c:pt>
                <c:pt idx="5596">
                  <c:v>5.0319999999999998E-4</c:v>
                </c:pt>
                <c:pt idx="5597">
                  <c:v>4.6539999999999998E-4</c:v>
                </c:pt>
                <c:pt idx="5598">
                  <c:v>4.0269999999999998E-4</c:v>
                </c:pt>
                <c:pt idx="5599">
                  <c:v>3.1629999999999999E-4</c:v>
                </c:pt>
                <c:pt idx="5600">
                  <c:v>2.1369999999999999E-4</c:v>
                </c:pt>
                <c:pt idx="5601">
                  <c:v>1.0230000000000001E-4</c:v>
                </c:pt>
                <c:pt idx="5602">
                  <c:v>1.446E-5</c:v>
                </c:pt>
                <c:pt idx="5603">
                  <c:v>-2.0469999999999999E-5</c:v>
                </c:pt>
                <c:pt idx="5604">
                  <c:v>-1.7929999999999999E-5</c:v>
                </c:pt>
                <c:pt idx="5605">
                  <c:v>-4.955E-6</c:v>
                </c:pt>
                <c:pt idx="5606">
                  <c:v>-2.1909999999999999E-6</c:v>
                </c:pt>
                <c:pt idx="5607">
                  <c:v>-7.7009999999999996E-6</c:v>
                </c:pt>
                <c:pt idx="5608">
                  <c:v>-9.1589999999999999E-6</c:v>
                </c:pt>
                <c:pt idx="5609">
                  <c:v>2.0040000000000001E-5</c:v>
                </c:pt>
                <c:pt idx="5610">
                  <c:v>8.0459999999999999E-5</c:v>
                </c:pt>
                <c:pt idx="5611">
                  <c:v>1.54E-4</c:v>
                </c:pt>
                <c:pt idx="5612">
                  <c:v>1.6809999999999999E-4</c:v>
                </c:pt>
                <c:pt idx="5613">
                  <c:v>1.3569999999999999E-4</c:v>
                </c:pt>
                <c:pt idx="5614">
                  <c:v>9.0920000000000004E-5</c:v>
                </c:pt>
                <c:pt idx="5615">
                  <c:v>5.499E-5</c:v>
                </c:pt>
                <c:pt idx="5616">
                  <c:v>5.6549999999999999E-5</c:v>
                </c:pt>
                <c:pt idx="5617">
                  <c:v>8.1420000000000003E-5</c:v>
                </c:pt>
                <c:pt idx="5618">
                  <c:v>8.331E-5</c:v>
                </c:pt>
                <c:pt idx="5619">
                  <c:v>3.1359999999999998E-5</c:v>
                </c:pt>
                <c:pt idx="5620">
                  <c:v>-7.1420000000000004E-5</c:v>
                </c:pt>
                <c:pt idx="5621">
                  <c:v>-1.8200000000000001E-4</c:v>
                </c:pt>
                <c:pt idx="5622">
                  <c:v>-2.4580000000000001E-4</c:v>
                </c:pt>
                <c:pt idx="5623">
                  <c:v>-2.5700000000000001E-4</c:v>
                </c:pt>
                <c:pt idx="5624">
                  <c:v>-2.343E-4</c:v>
                </c:pt>
                <c:pt idx="5625">
                  <c:v>-2.1939999999999999E-4</c:v>
                </c:pt>
                <c:pt idx="5626">
                  <c:v>-2.5389999999999999E-4</c:v>
                </c:pt>
                <c:pt idx="5627">
                  <c:v>-3.1419999999999999E-4</c:v>
                </c:pt>
                <c:pt idx="5628">
                  <c:v>-3.5629999999999999E-4</c:v>
                </c:pt>
                <c:pt idx="5629">
                  <c:v>-3.7780000000000002E-4</c:v>
                </c:pt>
                <c:pt idx="5630">
                  <c:v>-3.8549999999999999E-4</c:v>
                </c:pt>
                <c:pt idx="5631">
                  <c:v>-4.0470000000000002E-4</c:v>
                </c:pt>
                <c:pt idx="5632">
                  <c:v>-4.327E-4</c:v>
                </c:pt>
                <c:pt idx="5633">
                  <c:v>-4.6329999999999999E-4</c:v>
                </c:pt>
                <c:pt idx="5634">
                  <c:v>-5.0659999999999995E-4</c:v>
                </c:pt>
                <c:pt idx="5635">
                  <c:v>-5.6610000000000005E-4</c:v>
                </c:pt>
                <c:pt idx="5636">
                  <c:v>-6.4429999999999999E-4</c:v>
                </c:pt>
                <c:pt idx="5637">
                  <c:v>-7.4520000000000001E-4</c:v>
                </c:pt>
                <c:pt idx="5638">
                  <c:v>-8.2969999999999995E-4</c:v>
                </c:pt>
                <c:pt idx="5639">
                  <c:v>-8.4449999999999998E-4</c:v>
                </c:pt>
                <c:pt idx="5640">
                  <c:v>-8.1439999999999995E-4</c:v>
                </c:pt>
                <c:pt idx="5641">
                  <c:v>-7.9690000000000002E-4</c:v>
                </c:pt>
                <c:pt idx="5642">
                  <c:v>-8.2580000000000001E-4</c:v>
                </c:pt>
                <c:pt idx="5643">
                  <c:v>-8.9510000000000002E-4</c:v>
                </c:pt>
                <c:pt idx="5644">
                  <c:v>-9.5239999999999995E-4</c:v>
                </c:pt>
                <c:pt idx="5645">
                  <c:v>-9.7809999999999998E-4</c:v>
                </c:pt>
                <c:pt idx="5646">
                  <c:v>-9.904E-4</c:v>
                </c:pt>
                <c:pt idx="5647">
                  <c:v>-1.039E-3</c:v>
                </c:pt>
                <c:pt idx="5648">
                  <c:v>-1.1230000000000001E-3</c:v>
                </c:pt>
                <c:pt idx="5649">
                  <c:v>-1.2260000000000001E-3</c:v>
                </c:pt>
                <c:pt idx="5650">
                  <c:v>-1.2899999999999999E-3</c:v>
                </c:pt>
                <c:pt idx="5651">
                  <c:v>-1.2949999999999999E-3</c:v>
                </c:pt>
                <c:pt idx="5652">
                  <c:v>-1.271E-3</c:v>
                </c:pt>
                <c:pt idx="5653">
                  <c:v>-1.2769999999999999E-3</c:v>
                </c:pt>
                <c:pt idx="5654">
                  <c:v>-1.3339999999999999E-3</c:v>
                </c:pt>
                <c:pt idx="5655">
                  <c:v>-1.4419999999999999E-3</c:v>
                </c:pt>
                <c:pt idx="5656">
                  <c:v>-1.5430000000000001E-3</c:v>
                </c:pt>
                <c:pt idx="5657">
                  <c:v>-1.5809999999999999E-3</c:v>
                </c:pt>
                <c:pt idx="5658">
                  <c:v>-1.552E-3</c:v>
                </c:pt>
                <c:pt idx="5659">
                  <c:v>-1.498E-3</c:v>
                </c:pt>
                <c:pt idx="5660">
                  <c:v>-1.488E-3</c:v>
                </c:pt>
                <c:pt idx="5661">
                  <c:v>-1.534E-3</c:v>
                </c:pt>
                <c:pt idx="5662">
                  <c:v>-1.5950000000000001E-3</c:v>
                </c:pt>
                <c:pt idx="5663">
                  <c:v>-1.64E-3</c:v>
                </c:pt>
                <c:pt idx="5664">
                  <c:v>-1.6360000000000001E-3</c:v>
                </c:pt>
                <c:pt idx="5665">
                  <c:v>-1.5809999999999999E-3</c:v>
                </c:pt>
                <c:pt idx="5666">
                  <c:v>-1.516E-3</c:v>
                </c:pt>
                <c:pt idx="5667">
                  <c:v>-1.488E-3</c:v>
                </c:pt>
                <c:pt idx="5668">
                  <c:v>-1.5100000000000001E-3</c:v>
                </c:pt>
                <c:pt idx="5669">
                  <c:v>-1.547E-3</c:v>
                </c:pt>
                <c:pt idx="5670">
                  <c:v>-1.5629999999999999E-3</c:v>
                </c:pt>
                <c:pt idx="5671">
                  <c:v>-1.542E-3</c:v>
                </c:pt>
                <c:pt idx="5672">
                  <c:v>-1.4790000000000001E-3</c:v>
                </c:pt>
                <c:pt idx="5673">
                  <c:v>-1.397E-3</c:v>
                </c:pt>
                <c:pt idx="5674">
                  <c:v>-1.338E-3</c:v>
                </c:pt>
                <c:pt idx="5675">
                  <c:v>-1.3389999999999999E-3</c:v>
                </c:pt>
                <c:pt idx="5676">
                  <c:v>-1.3619999999999999E-3</c:v>
                </c:pt>
                <c:pt idx="5677">
                  <c:v>-1.3439999999999999E-3</c:v>
                </c:pt>
                <c:pt idx="5678">
                  <c:v>-1.273E-3</c:v>
                </c:pt>
                <c:pt idx="5679">
                  <c:v>-1.194E-3</c:v>
                </c:pt>
                <c:pt idx="5680">
                  <c:v>-1.1460000000000001E-3</c:v>
                </c:pt>
                <c:pt idx="5681">
                  <c:v>-1.1440000000000001E-3</c:v>
                </c:pt>
                <c:pt idx="5682">
                  <c:v>-1.1659999999999999E-3</c:v>
                </c:pt>
                <c:pt idx="5683">
                  <c:v>-1.1820000000000001E-3</c:v>
                </c:pt>
                <c:pt idx="5684">
                  <c:v>-1.1709999999999999E-3</c:v>
                </c:pt>
                <c:pt idx="5685">
                  <c:v>-1.139E-3</c:v>
                </c:pt>
                <c:pt idx="5686">
                  <c:v>-1.116E-3</c:v>
                </c:pt>
                <c:pt idx="5687">
                  <c:v>-1.1169999999999999E-3</c:v>
                </c:pt>
                <c:pt idx="5688">
                  <c:v>-1.134E-3</c:v>
                </c:pt>
                <c:pt idx="5689">
                  <c:v>-1.15E-3</c:v>
                </c:pt>
                <c:pt idx="5690">
                  <c:v>-1.155E-3</c:v>
                </c:pt>
                <c:pt idx="5691">
                  <c:v>-1.175E-3</c:v>
                </c:pt>
                <c:pt idx="5692">
                  <c:v>-1.235E-3</c:v>
                </c:pt>
                <c:pt idx="5693">
                  <c:v>-1.31E-3</c:v>
                </c:pt>
                <c:pt idx="5694">
                  <c:v>-1.3810000000000001E-3</c:v>
                </c:pt>
                <c:pt idx="5695">
                  <c:v>-1.4499999999999999E-3</c:v>
                </c:pt>
                <c:pt idx="5696">
                  <c:v>-1.524E-3</c:v>
                </c:pt>
                <c:pt idx="5697">
                  <c:v>-1.598E-3</c:v>
                </c:pt>
                <c:pt idx="5698">
                  <c:v>-1.683E-3</c:v>
                </c:pt>
                <c:pt idx="5699">
                  <c:v>-1.771E-3</c:v>
                </c:pt>
                <c:pt idx="5700">
                  <c:v>-1.8259999999999999E-3</c:v>
                </c:pt>
                <c:pt idx="5701">
                  <c:v>-1.846E-3</c:v>
                </c:pt>
                <c:pt idx="5702">
                  <c:v>-1.8469999999999999E-3</c:v>
                </c:pt>
                <c:pt idx="5703">
                  <c:v>-1.8450000000000001E-3</c:v>
                </c:pt>
                <c:pt idx="5704">
                  <c:v>-1.856E-3</c:v>
                </c:pt>
                <c:pt idx="5705">
                  <c:v>-1.8810000000000001E-3</c:v>
                </c:pt>
                <c:pt idx="5706">
                  <c:v>-1.9070000000000001E-3</c:v>
                </c:pt>
                <c:pt idx="5707">
                  <c:v>-1.8940000000000001E-3</c:v>
                </c:pt>
                <c:pt idx="5708">
                  <c:v>-1.856E-3</c:v>
                </c:pt>
                <c:pt idx="5709">
                  <c:v>-1.8420000000000001E-3</c:v>
                </c:pt>
                <c:pt idx="5710">
                  <c:v>-1.8940000000000001E-3</c:v>
                </c:pt>
                <c:pt idx="5711">
                  <c:v>-1.9859999999999999E-3</c:v>
                </c:pt>
                <c:pt idx="5712">
                  <c:v>-2.0439999999999998E-3</c:v>
                </c:pt>
                <c:pt idx="5713">
                  <c:v>-2.0349999999999999E-3</c:v>
                </c:pt>
                <c:pt idx="5714">
                  <c:v>-1.9810000000000001E-3</c:v>
                </c:pt>
                <c:pt idx="5715">
                  <c:v>-1.9689999999999998E-3</c:v>
                </c:pt>
                <c:pt idx="5716">
                  <c:v>-2.0579999999999999E-3</c:v>
                </c:pt>
                <c:pt idx="5717">
                  <c:v>-2.2070000000000002E-3</c:v>
                </c:pt>
                <c:pt idx="5718">
                  <c:v>-2.3019999999999998E-3</c:v>
                </c:pt>
                <c:pt idx="5719">
                  <c:v>-2.3040000000000001E-3</c:v>
                </c:pt>
                <c:pt idx="5720">
                  <c:v>-2.245E-3</c:v>
                </c:pt>
                <c:pt idx="5721">
                  <c:v>-2.2190000000000001E-3</c:v>
                </c:pt>
                <c:pt idx="5722">
                  <c:v>-2.2850000000000001E-3</c:v>
                </c:pt>
                <c:pt idx="5723">
                  <c:v>-2.4020000000000001E-3</c:v>
                </c:pt>
                <c:pt idx="5724">
                  <c:v>-2.493E-3</c:v>
                </c:pt>
                <c:pt idx="5725">
                  <c:v>-2.516E-3</c:v>
                </c:pt>
                <c:pt idx="5726">
                  <c:v>-2.4810000000000001E-3</c:v>
                </c:pt>
                <c:pt idx="5727">
                  <c:v>-2.4459999999999998E-3</c:v>
                </c:pt>
                <c:pt idx="5728">
                  <c:v>-2.4680000000000001E-3</c:v>
                </c:pt>
                <c:pt idx="5729">
                  <c:v>-2.5709999999999999E-3</c:v>
                </c:pt>
                <c:pt idx="5730">
                  <c:v>-2.7000000000000001E-3</c:v>
                </c:pt>
                <c:pt idx="5731">
                  <c:v>-2.7850000000000001E-3</c:v>
                </c:pt>
                <c:pt idx="5732">
                  <c:v>-2.8040000000000001E-3</c:v>
                </c:pt>
                <c:pt idx="5733">
                  <c:v>-2.8010000000000001E-3</c:v>
                </c:pt>
                <c:pt idx="5734">
                  <c:v>-2.8159999999999999E-3</c:v>
                </c:pt>
                <c:pt idx="5735">
                  <c:v>-2.8879999999999999E-3</c:v>
                </c:pt>
                <c:pt idx="5736">
                  <c:v>-3.0109999999999998E-3</c:v>
                </c:pt>
                <c:pt idx="5737">
                  <c:v>-3.1120000000000002E-3</c:v>
                </c:pt>
                <c:pt idx="5738">
                  <c:v>-3.1319999999999998E-3</c:v>
                </c:pt>
                <c:pt idx="5739">
                  <c:v>-3.0969999999999999E-3</c:v>
                </c:pt>
                <c:pt idx="5740">
                  <c:v>-3.075E-3</c:v>
                </c:pt>
                <c:pt idx="5741">
                  <c:v>-3.1480000000000002E-3</c:v>
                </c:pt>
                <c:pt idx="5742">
                  <c:v>-3.3010000000000001E-3</c:v>
                </c:pt>
                <c:pt idx="5743">
                  <c:v>-3.4520000000000002E-3</c:v>
                </c:pt>
                <c:pt idx="5744">
                  <c:v>-3.5509999999999999E-3</c:v>
                </c:pt>
                <c:pt idx="5745">
                  <c:v>-3.565E-3</c:v>
                </c:pt>
                <c:pt idx="5746">
                  <c:v>-3.509E-3</c:v>
                </c:pt>
                <c:pt idx="5747">
                  <c:v>-3.4489999999999998E-3</c:v>
                </c:pt>
                <c:pt idx="5748">
                  <c:v>-3.4390000000000002E-3</c:v>
                </c:pt>
                <c:pt idx="5749">
                  <c:v>-3.4919999999999999E-3</c:v>
                </c:pt>
                <c:pt idx="5750">
                  <c:v>-3.5820000000000001E-3</c:v>
                </c:pt>
                <c:pt idx="5751">
                  <c:v>-3.6519999999999999E-3</c:v>
                </c:pt>
                <c:pt idx="5752">
                  <c:v>-3.6610000000000002E-3</c:v>
                </c:pt>
                <c:pt idx="5753">
                  <c:v>-3.6029999999999999E-3</c:v>
                </c:pt>
                <c:pt idx="5754">
                  <c:v>-3.5400000000000002E-3</c:v>
                </c:pt>
                <c:pt idx="5755">
                  <c:v>-3.5469999999999998E-3</c:v>
                </c:pt>
                <c:pt idx="5756">
                  <c:v>-3.614E-3</c:v>
                </c:pt>
                <c:pt idx="5757">
                  <c:v>-3.7060000000000001E-3</c:v>
                </c:pt>
                <c:pt idx="5758">
                  <c:v>-3.7580000000000001E-3</c:v>
                </c:pt>
                <c:pt idx="5759">
                  <c:v>-3.7369999999999999E-3</c:v>
                </c:pt>
                <c:pt idx="5760">
                  <c:v>-3.673E-3</c:v>
                </c:pt>
                <c:pt idx="5761">
                  <c:v>-3.6219999999999998E-3</c:v>
                </c:pt>
                <c:pt idx="5762">
                  <c:v>-3.6459999999999999E-3</c:v>
                </c:pt>
                <c:pt idx="5763">
                  <c:v>-3.7529999999999998E-3</c:v>
                </c:pt>
                <c:pt idx="5764">
                  <c:v>-3.8600000000000001E-3</c:v>
                </c:pt>
                <c:pt idx="5765">
                  <c:v>-3.8960000000000002E-3</c:v>
                </c:pt>
                <c:pt idx="5766">
                  <c:v>-3.8639999999999998E-3</c:v>
                </c:pt>
                <c:pt idx="5767">
                  <c:v>-3.8049999999999998E-3</c:v>
                </c:pt>
                <c:pt idx="5768">
                  <c:v>-3.774E-3</c:v>
                </c:pt>
                <c:pt idx="5769">
                  <c:v>-3.774E-3</c:v>
                </c:pt>
                <c:pt idx="5770">
                  <c:v>-3.813E-3</c:v>
                </c:pt>
                <c:pt idx="5771">
                  <c:v>-3.8430000000000001E-3</c:v>
                </c:pt>
                <c:pt idx="5772">
                  <c:v>-3.823E-3</c:v>
                </c:pt>
                <c:pt idx="5773">
                  <c:v>-3.7620000000000002E-3</c:v>
                </c:pt>
                <c:pt idx="5774">
                  <c:v>-3.7209999999999999E-3</c:v>
                </c:pt>
                <c:pt idx="5775">
                  <c:v>-3.7569999999999999E-3</c:v>
                </c:pt>
                <c:pt idx="5776">
                  <c:v>-3.8730000000000001E-3</c:v>
                </c:pt>
                <c:pt idx="5777">
                  <c:v>-3.9919999999999999E-3</c:v>
                </c:pt>
                <c:pt idx="5778">
                  <c:v>-4.0470000000000002E-3</c:v>
                </c:pt>
                <c:pt idx="5779">
                  <c:v>-4.0159999999999996E-3</c:v>
                </c:pt>
                <c:pt idx="5780">
                  <c:v>-3.9449999999999997E-3</c:v>
                </c:pt>
                <c:pt idx="5781">
                  <c:v>-3.9150000000000001E-3</c:v>
                </c:pt>
                <c:pt idx="5782">
                  <c:v>-3.9410000000000001E-3</c:v>
                </c:pt>
                <c:pt idx="5783">
                  <c:v>-4.0080000000000003E-3</c:v>
                </c:pt>
                <c:pt idx="5784">
                  <c:v>-4.0689999999999997E-3</c:v>
                </c:pt>
                <c:pt idx="5785">
                  <c:v>-4.0610000000000004E-3</c:v>
                </c:pt>
                <c:pt idx="5786">
                  <c:v>-3.9810000000000002E-3</c:v>
                </c:pt>
                <c:pt idx="5787">
                  <c:v>-3.8709999999999999E-3</c:v>
                </c:pt>
                <c:pt idx="5788">
                  <c:v>-3.8049999999999998E-3</c:v>
                </c:pt>
                <c:pt idx="5789">
                  <c:v>-3.8270000000000001E-3</c:v>
                </c:pt>
                <c:pt idx="5790">
                  <c:v>-3.8990000000000001E-3</c:v>
                </c:pt>
                <c:pt idx="5791">
                  <c:v>-3.9490000000000003E-3</c:v>
                </c:pt>
                <c:pt idx="5792">
                  <c:v>-3.9370000000000004E-3</c:v>
                </c:pt>
                <c:pt idx="5793">
                  <c:v>-3.8790000000000001E-3</c:v>
                </c:pt>
                <c:pt idx="5794">
                  <c:v>-3.8579999999999999E-3</c:v>
                </c:pt>
                <c:pt idx="5795">
                  <c:v>-3.9129999999999998E-3</c:v>
                </c:pt>
                <c:pt idx="5796">
                  <c:v>-4.0090000000000004E-3</c:v>
                </c:pt>
                <c:pt idx="5797">
                  <c:v>-4.0879999999999996E-3</c:v>
                </c:pt>
                <c:pt idx="5798">
                  <c:v>-4.0889999999999998E-3</c:v>
                </c:pt>
                <c:pt idx="5799">
                  <c:v>-4.0070000000000001E-3</c:v>
                </c:pt>
                <c:pt idx="5800">
                  <c:v>-3.9069999999999999E-3</c:v>
                </c:pt>
                <c:pt idx="5801">
                  <c:v>-3.8500000000000001E-3</c:v>
                </c:pt>
                <c:pt idx="5802">
                  <c:v>-3.8600000000000001E-3</c:v>
                </c:pt>
                <c:pt idx="5803">
                  <c:v>-3.8890000000000001E-3</c:v>
                </c:pt>
                <c:pt idx="5804">
                  <c:v>-3.8899999999999998E-3</c:v>
                </c:pt>
                <c:pt idx="5805">
                  <c:v>-3.836E-3</c:v>
                </c:pt>
                <c:pt idx="5806">
                  <c:v>-3.7420000000000001E-3</c:v>
                </c:pt>
                <c:pt idx="5807">
                  <c:v>-3.679E-3</c:v>
                </c:pt>
                <c:pt idx="5808">
                  <c:v>-3.673E-3</c:v>
                </c:pt>
                <c:pt idx="5809">
                  <c:v>-3.689E-3</c:v>
                </c:pt>
                <c:pt idx="5810">
                  <c:v>-3.692E-3</c:v>
                </c:pt>
                <c:pt idx="5811">
                  <c:v>-3.6419999999999998E-3</c:v>
                </c:pt>
                <c:pt idx="5812">
                  <c:v>-3.558E-3</c:v>
                </c:pt>
                <c:pt idx="5813">
                  <c:v>-3.4940000000000001E-3</c:v>
                </c:pt>
                <c:pt idx="5814">
                  <c:v>-3.4619999999999998E-3</c:v>
                </c:pt>
                <c:pt idx="5815">
                  <c:v>-3.4819999999999999E-3</c:v>
                </c:pt>
                <c:pt idx="5816">
                  <c:v>-3.5400000000000002E-3</c:v>
                </c:pt>
                <c:pt idx="5817">
                  <c:v>-3.591E-3</c:v>
                </c:pt>
                <c:pt idx="5818">
                  <c:v>-3.6129999999999999E-3</c:v>
                </c:pt>
                <c:pt idx="5819">
                  <c:v>-3.627E-3</c:v>
                </c:pt>
                <c:pt idx="5820">
                  <c:v>-3.6410000000000001E-3</c:v>
                </c:pt>
                <c:pt idx="5821">
                  <c:v>-3.6870000000000002E-3</c:v>
                </c:pt>
                <c:pt idx="5822">
                  <c:v>-3.7859999999999999E-3</c:v>
                </c:pt>
                <c:pt idx="5823">
                  <c:v>-3.9269999999999999E-3</c:v>
                </c:pt>
                <c:pt idx="5824">
                  <c:v>-4.0600000000000002E-3</c:v>
                </c:pt>
                <c:pt idx="5825">
                  <c:v>-4.1409999999999997E-3</c:v>
                </c:pt>
                <c:pt idx="5826">
                  <c:v>-4.1710000000000002E-3</c:v>
                </c:pt>
                <c:pt idx="5827">
                  <c:v>-4.1780000000000003E-3</c:v>
                </c:pt>
                <c:pt idx="5828">
                  <c:v>-4.1749999999999999E-3</c:v>
                </c:pt>
                <c:pt idx="5829">
                  <c:v>-4.1749999999999999E-3</c:v>
                </c:pt>
                <c:pt idx="5830">
                  <c:v>-4.1910000000000003E-3</c:v>
                </c:pt>
                <c:pt idx="5831">
                  <c:v>-4.2209999999999999E-3</c:v>
                </c:pt>
                <c:pt idx="5832">
                  <c:v>-4.2310000000000004E-3</c:v>
                </c:pt>
                <c:pt idx="5833">
                  <c:v>-4.1830000000000001E-3</c:v>
                </c:pt>
                <c:pt idx="5834">
                  <c:v>-4.0639999999999999E-3</c:v>
                </c:pt>
                <c:pt idx="5835">
                  <c:v>-3.9370000000000004E-3</c:v>
                </c:pt>
                <c:pt idx="5836">
                  <c:v>-3.8560000000000001E-3</c:v>
                </c:pt>
                <c:pt idx="5837">
                  <c:v>-3.8739999999999998E-3</c:v>
                </c:pt>
                <c:pt idx="5838">
                  <c:v>-3.9490000000000003E-3</c:v>
                </c:pt>
                <c:pt idx="5839">
                  <c:v>-3.9560000000000003E-3</c:v>
                </c:pt>
                <c:pt idx="5840">
                  <c:v>-3.8630000000000001E-3</c:v>
                </c:pt>
                <c:pt idx="5841">
                  <c:v>-3.7130000000000002E-3</c:v>
                </c:pt>
                <c:pt idx="5842">
                  <c:v>-3.6289999999999998E-3</c:v>
                </c:pt>
                <c:pt idx="5843">
                  <c:v>-3.6449999999999998E-3</c:v>
                </c:pt>
                <c:pt idx="5844">
                  <c:v>-3.715E-3</c:v>
                </c:pt>
                <c:pt idx="5845">
                  <c:v>-3.7569999999999999E-3</c:v>
                </c:pt>
                <c:pt idx="5846">
                  <c:v>-3.7230000000000002E-3</c:v>
                </c:pt>
                <c:pt idx="5847">
                  <c:v>-3.65E-3</c:v>
                </c:pt>
                <c:pt idx="5848">
                  <c:v>-3.6329999999999999E-3</c:v>
                </c:pt>
                <c:pt idx="5849">
                  <c:v>-3.7290000000000001E-3</c:v>
                </c:pt>
                <c:pt idx="5850">
                  <c:v>-3.8960000000000002E-3</c:v>
                </c:pt>
                <c:pt idx="5851">
                  <c:v>-4.0429999999999997E-3</c:v>
                </c:pt>
                <c:pt idx="5852">
                  <c:v>-4.1089999999999998E-3</c:v>
                </c:pt>
                <c:pt idx="5853">
                  <c:v>-4.0959999999999998E-3</c:v>
                </c:pt>
                <c:pt idx="5854">
                  <c:v>-4.0829999999999998E-3</c:v>
                </c:pt>
                <c:pt idx="5855">
                  <c:v>-4.1619999999999999E-3</c:v>
                </c:pt>
                <c:pt idx="5856">
                  <c:v>-4.333E-3</c:v>
                </c:pt>
                <c:pt idx="5857">
                  <c:v>-4.5209999999999998E-3</c:v>
                </c:pt>
                <c:pt idx="5858">
                  <c:v>-4.6439999999999997E-3</c:v>
                </c:pt>
                <c:pt idx="5859">
                  <c:v>-4.6629999999999996E-3</c:v>
                </c:pt>
                <c:pt idx="5860">
                  <c:v>-4.6490000000000004E-3</c:v>
                </c:pt>
                <c:pt idx="5861">
                  <c:v>-4.705E-3</c:v>
                </c:pt>
                <c:pt idx="5862">
                  <c:v>-4.8809999999999999E-3</c:v>
                </c:pt>
                <c:pt idx="5863">
                  <c:v>-5.1120000000000002E-3</c:v>
                </c:pt>
                <c:pt idx="5864">
                  <c:v>-5.2950000000000002E-3</c:v>
                </c:pt>
                <c:pt idx="5865">
                  <c:v>-5.3880000000000004E-3</c:v>
                </c:pt>
                <c:pt idx="5866">
                  <c:v>-5.4149999999999997E-3</c:v>
                </c:pt>
                <c:pt idx="5867">
                  <c:v>-5.4219999999999997E-3</c:v>
                </c:pt>
                <c:pt idx="5868">
                  <c:v>-5.4469999999999996E-3</c:v>
                </c:pt>
                <c:pt idx="5869">
                  <c:v>-5.4980000000000003E-3</c:v>
                </c:pt>
                <c:pt idx="5870">
                  <c:v>-5.5579999999999996E-3</c:v>
                </c:pt>
                <c:pt idx="5871">
                  <c:v>-5.6090000000000003E-3</c:v>
                </c:pt>
                <c:pt idx="5872">
                  <c:v>-5.6680000000000003E-3</c:v>
                </c:pt>
                <c:pt idx="5873">
                  <c:v>-5.6990000000000001E-3</c:v>
                </c:pt>
                <c:pt idx="5874">
                  <c:v>-5.6550000000000003E-3</c:v>
                </c:pt>
                <c:pt idx="5875">
                  <c:v>-5.555E-3</c:v>
                </c:pt>
                <c:pt idx="5876">
                  <c:v>-5.4609999999999997E-3</c:v>
                </c:pt>
                <c:pt idx="5877">
                  <c:v>-5.4120000000000001E-3</c:v>
                </c:pt>
                <c:pt idx="5878">
                  <c:v>-5.411E-3</c:v>
                </c:pt>
                <c:pt idx="5879">
                  <c:v>-5.3839999999999999E-3</c:v>
                </c:pt>
                <c:pt idx="5880">
                  <c:v>-5.2839999999999996E-3</c:v>
                </c:pt>
                <c:pt idx="5881">
                  <c:v>-5.1260000000000003E-3</c:v>
                </c:pt>
                <c:pt idx="5882">
                  <c:v>-4.9789999999999999E-3</c:v>
                </c:pt>
                <c:pt idx="5883">
                  <c:v>-4.9319999999999998E-3</c:v>
                </c:pt>
                <c:pt idx="5884">
                  <c:v>-4.9750000000000003E-3</c:v>
                </c:pt>
                <c:pt idx="5885">
                  <c:v>-5.0239999999999998E-3</c:v>
                </c:pt>
                <c:pt idx="5886">
                  <c:v>-5.0039999999999998E-3</c:v>
                </c:pt>
                <c:pt idx="5887">
                  <c:v>-4.8900000000000002E-3</c:v>
                </c:pt>
                <c:pt idx="5888">
                  <c:v>-4.7089999999999996E-3</c:v>
                </c:pt>
                <c:pt idx="5889">
                  <c:v>-4.5360000000000001E-3</c:v>
                </c:pt>
                <c:pt idx="5890">
                  <c:v>-4.45E-3</c:v>
                </c:pt>
                <c:pt idx="5891">
                  <c:v>-4.509E-3</c:v>
                </c:pt>
                <c:pt idx="5892">
                  <c:v>-4.6220000000000002E-3</c:v>
                </c:pt>
                <c:pt idx="5893">
                  <c:v>-4.6680000000000003E-3</c:v>
                </c:pt>
                <c:pt idx="5894">
                  <c:v>-4.614E-3</c:v>
                </c:pt>
                <c:pt idx="5895">
                  <c:v>-4.5019999999999999E-3</c:v>
                </c:pt>
                <c:pt idx="5896">
                  <c:v>-4.4689999999999999E-3</c:v>
                </c:pt>
                <c:pt idx="5897">
                  <c:v>-4.5789999999999997E-3</c:v>
                </c:pt>
                <c:pt idx="5898">
                  <c:v>-4.7689999999999998E-3</c:v>
                </c:pt>
                <c:pt idx="5899">
                  <c:v>-4.9370000000000004E-3</c:v>
                </c:pt>
                <c:pt idx="5900">
                  <c:v>-4.9849999999999998E-3</c:v>
                </c:pt>
                <c:pt idx="5901">
                  <c:v>-4.9230000000000003E-3</c:v>
                </c:pt>
                <c:pt idx="5902">
                  <c:v>-4.8479999999999999E-3</c:v>
                </c:pt>
                <c:pt idx="5903">
                  <c:v>-4.8430000000000001E-3</c:v>
                </c:pt>
                <c:pt idx="5904">
                  <c:v>-4.9509999999999997E-3</c:v>
                </c:pt>
                <c:pt idx="5905">
                  <c:v>-5.117E-3</c:v>
                </c:pt>
                <c:pt idx="5906">
                  <c:v>-5.215E-3</c:v>
                </c:pt>
                <c:pt idx="5907">
                  <c:v>-5.1939999999999998E-3</c:v>
                </c:pt>
                <c:pt idx="5908">
                  <c:v>-5.0809999999999996E-3</c:v>
                </c:pt>
                <c:pt idx="5909">
                  <c:v>-4.9680000000000002E-3</c:v>
                </c:pt>
                <c:pt idx="5910">
                  <c:v>-4.9449999999999997E-3</c:v>
                </c:pt>
                <c:pt idx="5911">
                  <c:v>-5.0099999999999997E-3</c:v>
                </c:pt>
                <c:pt idx="5912">
                  <c:v>-5.0850000000000001E-3</c:v>
                </c:pt>
                <c:pt idx="5913">
                  <c:v>-5.0920000000000002E-3</c:v>
                </c:pt>
                <c:pt idx="5914">
                  <c:v>-5.0179999999999999E-3</c:v>
                </c:pt>
                <c:pt idx="5915">
                  <c:v>-4.9350000000000002E-3</c:v>
                </c:pt>
                <c:pt idx="5916">
                  <c:v>-4.9150000000000001E-3</c:v>
                </c:pt>
                <c:pt idx="5917">
                  <c:v>-4.9540000000000001E-3</c:v>
                </c:pt>
                <c:pt idx="5918">
                  <c:v>-5.0280000000000004E-3</c:v>
                </c:pt>
                <c:pt idx="5919">
                  <c:v>-5.0650000000000001E-3</c:v>
                </c:pt>
                <c:pt idx="5920">
                  <c:v>-5.0140000000000002E-3</c:v>
                </c:pt>
                <c:pt idx="5921">
                  <c:v>-4.8939999999999999E-3</c:v>
                </c:pt>
                <c:pt idx="5922">
                  <c:v>-4.7569999999999999E-3</c:v>
                </c:pt>
                <c:pt idx="5923">
                  <c:v>-4.6730000000000001E-3</c:v>
                </c:pt>
                <c:pt idx="5924">
                  <c:v>-4.6719999999999999E-3</c:v>
                </c:pt>
                <c:pt idx="5925">
                  <c:v>-4.7109999999999999E-3</c:v>
                </c:pt>
                <c:pt idx="5926">
                  <c:v>-4.7089999999999996E-3</c:v>
                </c:pt>
                <c:pt idx="5927">
                  <c:v>-4.6220000000000002E-3</c:v>
                </c:pt>
                <c:pt idx="5928">
                  <c:v>-4.4900000000000001E-3</c:v>
                </c:pt>
                <c:pt idx="5929">
                  <c:v>-4.3920000000000001E-3</c:v>
                </c:pt>
                <c:pt idx="5930">
                  <c:v>-4.3550000000000004E-3</c:v>
                </c:pt>
                <c:pt idx="5931">
                  <c:v>-4.3449999999999999E-3</c:v>
                </c:pt>
                <c:pt idx="5932">
                  <c:v>-4.3039999999999997E-3</c:v>
                </c:pt>
                <c:pt idx="5933">
                  <c:v>-4.1949999999999999E-3</c:v>
                </c:pt>
                <c:pt idx="5934">
                  <c:v>-4.006E-3</c:v>
                </c:pt>
                <c:pt idx="5935">
                  <c:v>-3.8E-3</c:v>
                </c:pt>
                <c:pt idx="5936">
                  <c:v>-3.6510000000000002E-3</c:v>
                </c:pt>
                <c:pt idx="5937">
                  <c:v>-3.5890000000000002E-3</c:v>
                </c:pt>
                <c:pt idx="5938">
                  <c:v>-3.6089999999999998E-3</c:v>
                </c:pt>
                <c:pt idx="5939">
                  <c:v>-3.6600000000000001E-3</c:v>
                </c:pt>
                <c:pt idx="5940">
                  <c:v>-3.6809999999999998E-3</c:v>
                </c:pt>
                <c:pt idx="5941">
                  <c:v>-3.6389999999999999E-3</c:v>
                </c:pt>
                <c:pt idx="5942">
                  <c:v>-3.565E-3</c:v>
                </c:pt>
                <c:pt idx="5943">
                  <c:v>-3.542E-3</c:v>
                </c:pt>
                <c:pt idx="5944">
                  <c:v>-3.6089999999999998E-3</c:v>
                </c:pt>
                <c:pt idx="5945">
                  <c:v>-3.7450000000000001E-3</c:v>
                </c:pt>
                <c:pt idx="5946">
                  <c:v>-3.8700000000000002E-3</c:v>
                </c:pt>
                <c:pt idx="5947">
                  <c:v>-3.9329999999999999E-3</c:v>
                </c:pt>
                <c:pt idx="5948">
                  <c:v>-3.9350000000000001E-3</c:v>
                </c:pt>
                <c:pt idx="5949">
                  <c:v>-3.8909999999999999E-3</c:v>
                </c:pt>
                <c:pt idx="5950">
                  <c:v>-3.8219999999999999E-3</c:v>
                </c:pt>
                <c:pt idx="5951">
                  <c:v>-3.751E-3</c:v>
                </c:pt>
                <c:pt idx="5952">
                  <c:v>-3.6900000000000001E-3</c:v>
                </c:pt>
                <c:pt idx="5953">
                  <c:v>-3.63E-3</c:v>
                </c:pt>
                <c:pt idx="5954">
                  <c:v>-3.5469999999999998E-3</c:v>
                </c:pt>
                <c:pt idx="5955">
                  <c:v>-3.4290000000000002E-3</c:v>
                </c:pt>
                <c:pt idx="5956">
                  <c:v>-3.3089999999999999E-3</c:v>
                </c:pt>
                <c:pt idx="5957">
                  <c:v>-3.1939999999999998E-3</c:v>
                </c:pt>
                <c:pt idx="5958">
                  <c:v>-3.0959999999999998E-3</c:v>
                </c:pt>
                <c:pt idx="5959">
                  <c:v>-3.0339999999999998E-3</c:v>
                </c:pt>
                <c:pt idx="5960">
                  <c:v>-2.9689999999999999E-3</c:v>
                </c:pt>
                <c:pt idx="5961">
                  <c:v>-2.862E-3</c:v>
                </c:pt>
                <c:pt idx="5962">
                  <c:v>-2.7269999999999998E-3</c:v>
                </c:pt>
                <c:pt idx="5963">
                  <c:v>-2.6120000000000002E-3</c:v>
                </c:pt>
                <c:pt idx="5964">
                  <c:v>-2.5240000000000002E-3</c:v>
                </c:pt>
                <c:pt idx="5965">
                  <c:v>-2.4510000000000001E-3</c:v>
                </c:pt>
                <c:pt idx="5966">
                  <c:v>-2.385E-3</c:v>
                </c:pt>
                <c:pt idx="5967">
                  <c:v>-2.2950000000000002E-3</c:v>
                </c:pt>
                <c:pt idx="5968">
                  <c:v>-2.202E-3</c:v>
                </c:pt>
                <c:pt idx="5969">
                  <c:v>-2.1619999999999999E-3</c:v>
                </c:pt>
                <c:pt idx="5970">
                  <c:v>-2.1710000000000002E-3</c:v>
                </c:pt>
                <c:pt idx="5971">
                  <c:v>-2.183E-3</c:v>
                </c:pt>
                <c:pt idx="5972">
                  <c:v>-2.2060000000000001E-3</c:v>
                </c:pt>
                <c:pt idx="5973">
                  <c:v>-2.212E-3</c:v>
                </c:pt>
                <c:pt idx="5974">
                  <c:v>-2.1800000000000001E-3</c:v>
                </c:pt>
                <c:pt idx="5975">
                  <c:v>-2.1679999999999998E-3</c:v>
                </c:pt>
                <c:pt idx="5976">
                  <c:v>-2.2179999999999999E-3</c:v>
                </c:pt>
                <c:pt idx="5977">
                  <c:v>-2.2859999999999998E-3</c:v>
                </c:pt>
                <c:pt idx="5978">
                  <c:v>-2.32E-3</c:v>
                </c:pt>
                <c:pt idx="5979">
                  <c:v>-2.3410000000000002E-3</c:v>
                </c:pt>
                <c:pt idx="5980">
                  <c:v>-2.3479999999999998E-3</c:v>
                </c:pt>
                <c:pt idx="5981">
                  <c:v>-2.369E-3</c:v>
                </c:pt>
                <c:pt idx="5982">
                  <c:v>-2.4399999999999999E-3</c:v>
                </c:pt>
                <c:pt idx="5983">
                  <c:v>-2.529E-3</c:v>
                </c:pt>
                <c:pt idx="5984">
                  <c:v>-2.5969999999999999E-3</c:v>
                </c:pt>
                <c:pt idx="5985">
                  <c:v>-2.6289999999999998E-3</c:v>
                </c:pt>
                <c:pt idx="5986">
                  <c:v>-2.6580000000000002E-3</c:v>
                </c:pt>
                <c:pt idx="5987">
                  <c:v>-2.7360000000000002E-3</c:v>
                </c:pt>
                <c:pt idx="5988">
                  <c:v>-2.859E-3</c:v>
                </c:pt>
                <c:pt idx="5989">
                  <c:v>-2.9880000000000002E-3</c:v>
                </c:pt>
                <c:pt idx="5990">
                  <c:v>-3.0899999999999999E-3</c:v>
                </c:pt>
                <c:pt idx="5991">
                  <c:v>-3.127E-3</c:v>
                </c:pt>
                <c:pt idx="5992">
                  <c:v>-3.143E-3</c:v>
                </c:pt>
                <c:pt idx="5993">
                  <c:v>-3.2330000000000002E-3</c:v>
                </c:pt>
                <c:pt idx="5994">
                  <c:v>-3.3739999999999998E-3</c:v>
                </c:pt>
                <c:pt idx="5995">
                  <c:v>-3.4859999999999999E-3</c:v>
                </c:pt>
                <c:pt idx="5996">
                  <c:v>-3.516E-3</c:v>
                </c:pt>
                <c:pt idx="5997">
                  <c:v>-3.4680000000000002E-3</c:v>
                </c:pt>
                <c:pt idx="5998">
                  <c:v>-3.4009999999999999E-3</c:v>
                </c:pt>
                <c:pt idx="5999">
                  <c:v>-3.359E-3</c:v>
                </c:pt>
                <c:pt idx="6000">
                  <c:v>-3.3400000000000001E-3</c:v>
                </c:pt>
                <c:pt idx="6001">
                  <c:v>-3.3080000000000002E-3</c:v>
                </c:pt>
                <c:pt idx="6002">
                  <c:v>-3.2450000000000001E-3</c:v>
                </c:pt>
                <c:pt idx="6003">
                  <c:v>-3.1549999999999998E-3</c:v>
                </c:pt>
                <c:pt idx="6004">
                  <c:v>-3.0590000000000001E-3</c:v>
                </c:pt>
                <c:pt idx="6005">
                  <c:v>-2.9640000000000001E-3</c:v>
                </c:pt>
                <c:pt idx="6006">
                  <c:v>-2.8630000000000001E-3</c:v>
                </c:pt>
                <c:pt idx="6007">
                  <c:v>-2.764E-3</c:v>
                </c:pt>
                <c:pt idx="6008">
                  <c:v>-2.6749999999999999E-3</c:v>
                </c:pt>
                <c:pt idx="6009">
                  <c:v>-2.5839999999999999E-3</c:v>
                </c:pt>
                <c:pt idx="6010">
                  <c:v>-2.5089999999999999E-3</c:v>
                </c:pt>
                <c:pt idx="6011">
                  <c:v>-2.4780000000000002E-3</c:v>
                </c:pt>
                <c:pt idx="6012">
                  <c:v>-2.5089999999999999E-3</c:v>
                </c:pt>
                <c:pt idx="6013">
                  <c:v>-2.5590000000000001E-3</c:v>
                </c:pt>
                <c:pt idx="6014">
                  <c:v>-2.5829999999999998E-3</c:v>
                </c:pt>
                <c:pt idx="6015">
                  <c:v>-2.5709999999999999E-3</c:v>
                </c:pt>
                <c:pt idx="6016">
                  <c:v>-2.526E-3</c:v>
                </c:pt>
                <c:pt idx="6017">
                  <c:v>-2.5230000000000001E-3</c:v>
                </c:pt>
                <c:pt idx="6018">
                  <c:v>-2.6020000000000001E-3</c:v>
                </c:pt>
                <c:pt idx="6019">
                  <c:v>-2.7190000000000001E-3</c:v>
                </c:pt>
                <c:pt idx="6020">
                  <c:v>-2.81E-3</c:v>
                </c:pt>
                <c:pt idx="6021">
                  <c:v>-2.833E-3</c:v>
                </c:pt>
                <c:pt idx="6022">
                  <c:v>-2.8119999999999998E-3</c:v>
                </c:pt>
                <c:pt idx="6023">
                  <c:v>-2.8E-3</c:v>
                </c:pt>
                <c:pt idx="6024">
                  <c:v>-2.8670000000000002E-3</c:v>
                </c:pt>
                <c:pt idx="6025">
                  <c:v>-3.0000000000000001E-3</c:v>
                </c:pt>
                <c:pt idx="6026">
                  <c:v>-3.1340000000000001E-3</c:v>
                </c:pt>
                <c:pt idx="6027">
                  <c:v>-3.2030000000000001E-3</c:v>
                </c:pt>
                <c:pt idx="6028">
                  <c:v>-3.2109999999999999E-3</c:v>
                </c:pt>
                <c:pt idx="6029">
                  <c:v>-3.192E-3</c:v>
                </c:pt>
                <c:pt idx="6030">
                  <c:v>-3.2290000000000001E-3</c:v>
                </c:pt>
                <c:pt idx="6031">
                  <c:v>-3.2620000000000001E-3</c:v>
                </c:pt>
                <c:pt idx="6032">
                  <c:v>-3.3509999999999998E-3</c:v>
                </c:pt>
                <c:pt idx="6033">
                  <c:v>-3.4299999999999999E-3</c:v>
                </c:pt>
                <c:pt idx="6034">
                  <c:v>-3.457E-3</c:v>
                </c:pt>
                <c:pt idx="6035">
                  <c:v>-3.447E-3</c:v>
                </c:pt>
                <c:pt idx="6036">
                  <c:v>-3.4359999999999998E-3</c:v>
                </c:pt>
                <c:pt idx="6037">
                  <c:v>-3.4640000000000001E-3</c:v>
                </c:pt>
                <c:pt idx="6038">
                  <c:v>-3.5100000000000001E-3</c:v>
                </c:pt>
                <c:pt idx="6039">
                  <c:v>-3.5569999999999998E-3</c:v>
                </c:pt>
                <c:pt idx="6040">
                  <c:v>-3.5729999999999998E-3</c:v>
                </c:pt>
                <c:pt idx="6041">
                  <c:v>-3.5400000000000002E-3</c:v>
                </c:pt>
                <c:pt idx="6042">
                  <c:v>-3.49E-3</c:v>
                </c:pt>
                <c:pt idx="6043">
                  <c:v>-3.4740000000000001E-3</c:v>
                </c:pt>
                <c:pt idx="6044">
                  <c:v>-3.5140000000000002E-3</c:v>
                </c:pt>
                <c:pt idx="6045">
                  <c:v>-3.6180000000000001E-3</c:v>
                </c:pt>
                <c:pt idx="6046">
                  <c:v>-3.7320000000000001E-3</c:v>
                </c:pt>
                <c:pt idx="6047">
                  <c:v>-3.8140000000000001E-3</c:v>
                </c:pt>
                <c:pt idx="6048">
                  <c:v>-3.8739999999999998E-3</c:v>
                </c:pt>
                <c:pt idx="6049">
                  <c:v>-3.9430000000000003E-3</c:v>
                </c:pt>
                <c:pt idx="6050">
                  <c:v>-4.0400000000000002E-3</c:v>
                </c:pt>
                <c:pt idx="6051">
                  <c:v>-4.15E-3</c:v>
                </c:pt>
                <c:pt idx="6052">
                  <c:v>-4.235E-3</c:v>
                </c:pt>
                <c:pt idx="6053">
                  <c:v>-4.2979999999999997E-3</c:v>
                </c:pt>
                <c:pt idx="6054">
                  <c:v>-4.3480000000000003E-3</c:v>
                </c:pt>
                <c:pt idx="6055">
                  <c:v>-4.3759999999999997E-3</c:v>
                </c:pt>
                <c:pt idx="6056">
                  <c:v>-4.3829999999999997E-3</c:v>
                </c:pt>
                <c:pt idx="6057">
                  <c:v>-4.3689999999999996E-3</c:v>
                </c:pt>
                <c:pt idx="6058">
                  <c:v>-4.352E-3</c:v>
                </c:pt>
                <c:pt idx="6059">
                  <c:v>-4.385E-3</c:v>
                </c:pt>
                <c:pt idx="6060">
                  <c:v>-4.4900000000000001E-3</c:v>
                </c:pt>
                <c:pt idx="6061">
                  <c:v>-4.6360000000000004E-3</c:v>
                </c:pt>
                <c:pt idx="6062">
                  <c:v>-4.7580000000000001E-3</c:v>
                </c:pt>
                <c:pt idx="6063">
                  <c:v>-4.8129999999999996E-3</c:v>
                </c:pt>
                <c:pt idx="6064">
                  <c:v>-4.8079999999999998E-3</c:v>
                </c:pt>
                <c:pt idx="6065">
                  <c:v>-4.7840000000000001E-3</c:v>
                </c:pt>
                <c:pt idx="6066">
                  <c:v>-4.8050000000000002E-3</c:v>
                </c:pt>
                <c:pt idx="6067">
                  <c:v>-4.8770000000000003E-3</c:v>
                </c:pt>
                <c:pt idx="6068">
                  <c:v>-4.9719999999999999E-3</c:v>
                </c:pt>
                <c:pt idx="6069">
                  <c:v>-5.071E-3</c:v>
                </c:pt>
                <c:pt idx="6070">
                  <c:v>-5.1310000000000001E-3</c:v>
                </c:pt>
                <c:pt idx="6071">
                  <c:v>-5.1229999999999999E-3</c:v>
                </c:pt>
                <c:pt idx="6072">
                  <c:v>-5.0679999999999996E-3</c:v>
                </c:pt>
                <c:pt idx="6073">
                  <c:v>-5.012E-3</c:v>
                </c:pt>
                <c:pt idx="6074">
                  <c:v>-4.9969999999999997E-3</c:v>
                </c:pt>
                <c:pt idx="6075">
                  <c:v>-5.0260000000000001E-3</c:v>
                </c:pt>
                <c:pt idx="6076">
                  <c:v>-5.0920000000000002E-3</c:v>
                </c:pt>
                <c:pt idx="6077">
                  <c:v>-5.156E-3</c:v>
                </c:pt>
                <c:pt idx="6078">
                  <c:v>-5.1739999999999998E-3</c:v>
                </c:pt>
                <c:pt idx="6079">
                  <c:v>-5.156E-3</c:v>
                </c:pt>
                <c:pt idx="6080">
                  <c:v>-5.13E-3</c:v>
                </c:pt>
                <c:pt idx="6081">
                  <c:v>-5.1079999999999997E-3</c:v>
                </c:pt>
                <c:pt idx="6082">
                  <c:v>-5.1130000000000004E-3</c:v>
                </c:pt>
                <c:pt idx="6083">
                  <c:v>-5.1510000000000002E-3</c:v>
                </c:pt>
                <c:pt idx="6084">
                  <c:v>-5.1879999999999999E-3</c:v>
                </c:pt>
                <c:pt idx="6085">
                  <c:v>-5.1989999999999996E-3</c:v>
                </c:pt>
                <c:pt idx="6086">
                  <c:v>-5.1809999999999998E-3</c:v>
                </c:pt>
                <c:pt idx="6087">
                  <c:v>-5.156E-3</c:v>
                </c:pt>
                <c:pt idx="6088">
                  <c:v>-5.1190000000000003E-3</c:v>
                </c:pt>
                <c:pt idx="6089">
                  <c:v>-5.084E-3</c:v>
                </c:pt>
                <c:pt idx="6090">
                  <c:v>-5.0809999999999996E-3</c:v>
                </c:pt>
                <c:pt idx="6091">
                  <c:v>-5.0099999999999997E-3</c:v>
                </c:pt>
                <c:pt idx="6092">
                  <c:v>-4.973E-3</c:v>
                </c:pt>
                <c:pt idx="6093">
                  <c:v>-5.0090000000000004E-3</c:v>
                </c:pt>
                <c:pt idx="6094">
                  <c:v>-5.0930000000000003E-3</c:v>
                </c:pt>
                <c:pt idx="6095">
                  <c:v>-5.1630000000000001E-3</c:v>
                </c:pt>
                <c:pt idx="6096">
                  <c:v>-5.1919999999999996E-3</c:v>
                </c:pt>
                <c:pt idx="6097">
                  <c:v>-5.1780000000000003E-3</c:v>
                </c:pt>
                <c:pt idx="6098">
                  <c:v>-5.1310000000000001E-3</c:v>
                </c:pt>
                <c:pt idx="6099">
                  <c:v>-5.0759999999999998E-3</c:v>
                </c:pt>
                <c:pt idx="6100">
                  <c:v>-5.0749999999999997E-3</c:v>
                </c:pt>
                <c:pt idx="6101">
                  <c:v>-5.1159999999999999E-3</c:v>
                </c:pt>
                <c:pt idx="6102">
                  <c:v>-5.176E-3</c:v>
                </c:pt>
                <c:pt idx="6103">
                  <c:v>-5.2059999999999997E-3</c:v>
                </c:pt>
                <c:pt idx="6104">
                  <c:v>-5.1739999999999998E-3</c:v>
                </c:pt>
                <c:pt idx="6105">
                  <c:v>-5.0939999999999996E-3</c:v>
                </c:pt>
                <c:pt idx="6106">
                  <c:v>-5.0049999999999999E-3</c:v>
                </c:pt>
                <c:pt idx="6107">
                  <c:v>-4.9760000000000004E-3</c:v>
                </c:pt>
                <c:pt idx="6108">
                  <c:v>-5.0210000000000003E-3</c:v>
                </c:pt>
                <c:pt idx="6109">
                  <c:v>-5.0930000000000003E-3</c:v>
                </c:pt>
                <c:pt idx="6110">
                  <c:v>-5.1739999999999998E-3</c:v>
                </c:pt>
                <c:pt idx="6111">
                  <c:v>-5.2350000000000001E-3</c:v>
                </c:pt>
                <c:pt idx="6112">
                  <c:v>-5.2300000000000003E-3</c:v>
                </c:pt>
                <c:pt idx="6113">
                  <c:v>-5.1919999999999996E-3</c:v>
                </c:pt>
                <c:pt idx="6114">
                  <c:v>-5.1989999999999996E-3</c:v>
                </c:pt>
                <c:pt idx="6115">
                  <c:v>-5.2690000000000002E-3</c:v>
                </c:pt>
                <c:pt idx="6116">
                  <c:v>-5.3749999999999996E-3</c:v>
                </c:pt>
                <c:pt idx="6117">
                  <c:v>-5.4749999999999998E-3</c:v>
                </c:pt>
                <c:pt idx="6118">
                  <c:v>-5.5440000000000003E-3</c:v>
                </c:pt>
                <c:pt idx="6119">
                  <c:v>-5.5750000000000001E-3</c:v>
                </c:pt>
                <c:pt idx="6120">
                  <c:v>-5.5700000000000003E-3</c:v>
                </c:pt>
                <c:pt idx="6121">
                  <c:v>-5.5620000000000001E-3</c:v>
                </c:pt>
                <c:pt idx="6122">
                  <c:v>-5.5649999999999996E-3</c:v>
                </c:pt>
                <c:pt idx="6123">
                  <c:v>-5.581E-3</c:v>
                </c:pt>
                <c:pt idx="6124">
                  <c:v>-5.5979999999999997E-3</c:v>
                </c:pt>
                <c:pt idx="6125">
                  <c:v>-5.5979999999999997E-3</c:v>
                </c:pt>
                <c:pt idx="6126">
                  <c:v>-5.5830000000000003E-3</c:v>
                </c:pt>
                <c:pt idx="6127">
                  <c:v>-5.561E-3</c:v>
                </c:pt>
                <c:pt idx="6128">
                  <c:v>-5.5649999999999996E-3</c:v>
                </c:pt>
                <c:pt idx="6129">
                  <c:v>-5.6010000000000001E-3</c:v>
                </c:pt>
                <c:pt idx="6130">
                  <c:v>-5.646E-3</c:v>
                </c:pt>
                <c:pt idx="6131">
                  <c:v>-5.6870000000000002E-3</c:v>
                </c:pt>
                <c:pt idx="6132">
                  <c:v>-5.7019999999999996E-3</c:v>
                </c:pt>
                <c:pt idx="6133">
                  <c:v>-5.6979999999999999E-3</c:v>
                </c:pt>
                <c:pt idx="6134">
                  <c:v>-5.6889999999999996E-3</c:v>
                </c:pt>
                <c:pt idx="6135">
                  <c:v>-5.7099999999999998E-3</c:v>
                </c:pt>
                <c:pt idx="6136">
                  <c:v>-5.7499999999999999E-3</c:v>
                </c:pt>
                <c:pt idx="6137">
                  <c:v>-5.79E-3</c:v>
                </c:pt>
                <c:pt idx="6138">
                  <c:v>-5.8240000000000002E-3</c:v>
                </c:pt>
                <c:pt idx="6139">
                  <c:v>-5.829E-3</c:v>
                </c:pt>
                <c:pt idx="6140">
                  <c:v>-5.7980000000000002E-3</c:v>
                </c:pt>
                <c:pt idx="6141">
                  <c:v>-5.7390000000000002E-3</c:v>
                </c:pt>
                <c:pt idx="6142">
                  <c:v>-5.6860000000000001E-3</c:v>
                </c:pt>
                <c:pt idx="6143">
                  <c:v>-5.6709999999999998E-3</c:v>
                </c:pt>
                <c:pt idx="6144">
                  <c:v>-5.7039999999999999E-3</c:v>
                </c:pt>
                <c:pt idx="6145">
                  <c:v>-5.7739999999999996E-3</c:v>
                </c:pt>
                <c:pt idx="6146">
                  <c:v>-5.8129999999999996E-3</c:v>
                </c:pt>
                <c:pt idx="6147">
                  <c:v>-5.777E-3</c:v>
                </c:pt>
                <c:pt idx="6148">
                  <c:v>-5.6880000000000003E-3</c:v>
                </c:pt>
                <c:pt idx="6149">
                  <c:v>-5.6119999999999998E-3</c:v>
                </c:pt>
                <c:pt idx="6150">
                  <c:v>-5.5979999999999997E-3</c:v>
                </c:pt>
                <c:pt idx="6151">
                  <c:v>-5.6550000000000003E-3</c:v>
                </c:pt>
                <c:pt idx="6152">
                  <c:v>-5.7470000000000004E-3</c:v>
                </c:pt>
                <c:pt idx="6153">
                  <c:v>-5.8170000000000001E-3</c:v>
                </c:pt>
                <c:pt idx="6154">
                  <c:v>-5.8389999999999996E-3</c:v>
                </c:pt>
                <c:pt idx="6155">
                  <c:v>-5.8190000000000004E-3</c:v>
                </c:pt>
                <c:pt idx="6156">
                  <c:v>-5.8040000000000001E-3</c:v>
                </c:pt>
                <c:pt idx="6157">
                  <c:v>-5.8320000000000004E-3</c:v>
                </c:pt>
                <c:pt idx="6158">
                  <c:v>-5.9020000000000001E-3</c:v>
                </c:pt>
                <c:pt idx="6159">
                  <c:v>-5.9709999999999997E-3</c:v>
                </c:pt>
                <c:pt idx="6160">
                  <c:v>-6.0159999999999996E-3</c:v>
                </c:pt>
                <c:pt idx="6161">
                  <c:v>-6.0289999999999996E-3</c:v>
                </c:pt>
                <c:pt idx="6162">
                  <c:v>-6.0169999999999998E-3</c:v>
                </c:pt>
                <c:pt idx="6163">
                  <c:v>-6.0020000000000004E-3</c:v>
                </c:pt>
                <c:pt idx="6164">
                  <c:v>-6.0200000000000002E-3</c:v>
                </c:pt>
                <c:pt idx="6165">
                  <c:v>-6.0699999999999999E-3</c:v>
                </c:pt>
                <c:pt idx="6166">
                  <c:v>-6.1390000000000004E-3</c:v>
                </c:pt>
                <c:pt idx="6167">
                  <c:v>-6.2069999999999998E-3</c:v>
                </c:pt>
                <c:pt idx="6168">
                  <c:v>-6.2779999999999997E-3</c:v>
                </c:pt>
                <c:pt idx="6169">
                  <c:v>-6.3720000000000001E-3</c:v>
                </c:pt>
                <c:pt idx="6170">
                  <c:v>-6.4840000000000002E-3</c:v>
                </c:pt>
                <c:pt idx="6171">
                  <c:v>-6.5950000000000002E-3</c:v>
                </c:pt>
                <c:pt idx="6172">
                  <c:v>-6.6689999999999996E-3</c:v>
                </c:pt>
                <c:pt idx="6173">
                  <c:v>-6.7140000000000003E-3</c:v>
                </c:pt>
                <c:pt idx="6174">
                  <c:v>-6.7679999999999997E-3</c:v>
                </c:pt>
                <c:pt idx="6175">
                  <c:v>-6.8669999999999998E-3</c:v>
                </c:pt>
                <c:pt idx="6176">
                  <c:v>-7.0029999999999997E-3</c:v>
                </c:pt>
                <c:pt idx="6177">
                  <c:v>-7.1329999999999996E-3</c:v>
                </c:pt>
                <c:pt idx="6178">
                  <c:v>-7.2139999999999999E-3</c:v>
                </c:pt>
                <c:pt idx="6179">
                  <c:v>-7.2319999999999997E-3</c:v>
                </c:pt>
                <c:pt idx="6180">
                  <c:v>-7.2350000000000001E-3</c:v>
                </c:pt>
                <c:pt idx="6181">
                  <c:v>-7.2700000000000004E-3</c:v>
                </c:pt>
                <c:pt idx="6182">
                  <c:v>-7.3639999999999999E-3</c:v>
                </c:pt>
                <c:pt idx="6183">
                  <c:v>-7.4929999999999997E-3</c:v>
                </c:pt>
                <c:pt idx="6184">
                  <c:v>-7.6090000000000003E-3</c:v>
                </c:pt>
                <c:pt idx="6185">
                  <c:v>-7.6759999999999997E-3</c:v>
                </c:pt>
                <c:pt idx="6186">
                  <c:v>-7.6889999999999997E-3</c:v>
                </c:pt>
                <c:pt idx="6187">
                  <c:v>-7.6940000000000003E-3</c:v>
                </c:pt>
                <c:pt idx="6188">
                  <c:v>-7.724E-3</c:v>
                </c:pt>
                <c:pt idx="6189">
                  <c:v>-7.8130000000000005E-3</c:v>
                </c:pt>
                <c:pt idx="6190">
                  <c:v>-7.9550000000000003E-3</c:v>
                </c:pt>
                <c:pt idx="6191">
                  <c:v>-8.0700000000000008E-3</c:v>
                </c:pt>
                <c:pt idx="6192">
                  <c:v>-8.1139999999999997E-3</c:v>
                </c:pt>
                <c:pt idx="6193">
                  <c:v>-8.0909999999999992E-3</c:v>
                </c:pt>
                <c:pt idx="6194">
                  <c:v>-8.0339999999999995E-3</c:v>
                </c:pt>
                <c:pt idx="6195">
                  <c:v>-7.9889999999999996E-3</c:v>
                </c:pt>
                <c:pt idx="6196">
                  <c:v>-7.9950000000000004E-3</c:v>
                </c:pt>
                <c:pt idx="6197">
                  <c:v>-8.0800000000000004E-3</c:v>
                </c:pt>
                <c:pt idx="6198">
                  <c:v>-8.1960000000000002E-3</c:v>
                </c:pt>
                <c:pt idx="6199">
                  <c:v>-8.2789999999999999E-3</c:v>
                </c:pt>
                <c:pt idx="6200">
                  <c:v>-8.3099999999999997E-3</c:v>
                </c:pt>
                <c:pt idx="6201">
                  <c:v>-8.2730000000000008E-3</c:v>
                </c:pt>
                <c:pt idx="6202">
                  <c:v>-8.2249999999999997E-3</c:v>
                </c:pt>
                <c:pt idx="6203">
                  <c:v>-8.2330000000000007E-3</c:v>
                </c:pt>
                <c:pt idx="6204">
                  <c:v>-8.3289999999999996E-3</c:v>
                </c:pt>
                <c:pt idx="6205">
                  <c:v>-8.4720000000000004E-3</c:v>
                </c:pt>
                <c:pt idx="6206">
                  <c:v>-8.5900000000000004E-3</c:v>
                </c:pt>
                <c:pt idx="6207">
                  <c:v>-8.6479999999999994E-3</c:v>
                </c:pt>
                <c:pt idx="6208">
                  <c:v>-8.6470000000000002E-3</c:v>
                </c:pt>
                <c:pt idx="6209">
                  <c:v>-8.633E-3</c:v>
                </c:pt>
                <c:pt idx="6210">
                  <c:v>-8.6549999999999995E-3</c:v>
                </c:pt>
                <c:pt idx="6211">
                  <c:v>-8.7209999999999996E-3</c:v>
                </c:pt>
                <c:pt idx="6212">
                  <c:v>-8.8050000000000003E-3</c:v>
                </c:pt>
                <c:pt idx="6213">
                  <c:v>-8.8830000000000003E-3</c:v>
                </c:pt>
                <c:pt idx="6214">
                  <c:v>-8.9479999999999994E-3</c:v>
                </c:pt>
                <c:pt idx="6215">
                  <c:v>-9.0089999999999996E-3</c:v>
                </c:pt>
                <c:pt idx="6216">
                  <c:v>-9.0699999999999999E-3</c:v>
                </c:pt>
                <c:pt idx="6217">
                  <c:v>-9.1450000000000004E-3</c:v>
                </c:pt>
                <c:pt idx="6218">
                  <c:v>-9.2160000000000002E-3</c:v>
                </c:pt>
                <c:pt idx="6219">
                  <c:v>-9.2809999999999993E-3</c:v>
                </c:pt>
                <c:pt idx="6220">
                  <c:v>-9.3240000000000007E-3</c:v>
                </c:pt>
                <c:pt idx="6221">
                  <c:v>-9.3399999999999993E-3</c:v>
                </c:pt>
                <c:pt idx="6222">
                  <c:v>-9.3509999999999999E-3</c:v>
                </c:pt>
                <c:pt idx="6223">
                  <c:v>-9.3900000000000008E-3</c:v>
                </c:pt>
                <c:pt idx="6224">
                  <c:v>-9.469E-3</c:v>
                </c:pt>
                <c:pt idx="6225">
                  <c:v>-9.554E-3</c:v>
                </c:pt>
                <c:pt idx="6226">
                  <c:v>-9.6139999999999993E-3</c:v>
                </c:pt>
                <c:pt idx="6227">
                  <c:v>-9.6159999999999995E-3</c:v>
                </c:pt>
                <c:pt idx="6228">
                  <c:v>-9.5890000000000003E-3</c:v>
                </c:pt>
                <c:pt idx="6229">
                  <c:v>-9.5659999999999999E-3</c:v>
                </c:pt>
                <c:pt idx="6230">
                  <c:v>-9.5949999999999994E-3</c:v>
                </c:pt>
                <c:pt idx="6231">
                  <c:v>-9.7099999999999999E-3</c:v>
                </c:pt>
                <c:pt idx="6232">
                  <c:v>-9.8740000000000008E-3</c:v>
                </c:pt>
                <c:pt idx="6233">
                  <c:v>-9.9810000000000003E-3</c:v>
                </c:pt>
                <c:pt idx="6234">
                  <c:v>-1.001E-2</c:v>
                </c:pt>
                <c:pt idx="6235">
                  <c:v>-9.9900000000000006E-3</c:v>
                </c:pt>
                <c:pt idx="6236">
                  <c:v>-9.953E-3</c:v>
                </c:pt>
                <c:pt idx="6237">
                  <c:v>-9.9609999999999994E-3</c:v>
                </c:pt>
                <c:pt idx="6238">
                  <c:v>-1.0019999999999999E-2</c:v>
                </c:pt>
                <c:pt idx="6239">
                  <c:v>-1.0109999999999999E-2</c:v>
                </c:pt>
                <c:pt idx="6240">
                  <c:v>-1.018E-2</c:v>
                </c:pt>
                <c:pt idx="6241">
                  <c:v>-1.0200000000000001E-2</c:v>
                </c:pt>
                <c:pt idx="6242">
                  <c:v>-1.0160000000000001E-2</c:v>
                </c:pt>
                <c:pt idx="6243">
                  <c:v>-1.008E-2</c:v>
                </c:pt>
                <c:pt idx="6244">
                  <c:v>-1.0030000000000001E-2</c:v>
                </c:pt>
                <c:pt idx="6245">
                  <c:v>-1.005E-2</c:v>
                </c:pt>
                <c:pt idx="6246">
                  <c:v>-1.0109999999999999E-2</c:v>
                </c:pt>
                <c:pt idx="6247">
                  <c:v>-1.0189999999999999E-2</c:v>
                </c:pt>
                <c:pt idx="6248">
                  <c:v>-1.025E-2</c:v>
                </c:pt>
                <c:pt idx="6249">
                  <c:v>-1.026E-2</c:v>
                </c:pt>
                <c:pt idx="6250">
                  <c:v>-1.0240000000000001E-2</c:v>
                </c:pt>
                <c:pt idx="6251">
                  <c:v>-1.023E-2</c:v>
                </c:pt>
                <c:pt idx="6252">
                  <c:v>-1.023E-2</c:v>
                </c:pt>
                <c:pt idx="6253">
                  <c:v>-1.026E-2</c:v>
                </c:pt>
                <c:pt idx="6254">
                  <c:v>-1.031E-2</c:v>
                </c:pt>
                <c:pt idx="6255">
                  <c:v>-1.038E-2</c:v>
                </c:pt>
                <c:pt idx="6256">
                  <c:v>-1.043E-2</c:v>
                </c:pt>
                <c:pt idx="6257">
                  <c:v>-1.0449999999999999E-2</c:v>
                </c:pt>
                <c:pt idx="6258">
                  <c:v>-1.043E-2</c:v>
                </c:pt>
                <c:pt idx="6259">
                  <c:v>-1.04E-2</c:v>
                </c:pt>
                <c:pt idx="6260">
                  <c:v>-1.035E-2</c:v>
                </c:pt>
                <c:pt idx="6261">
                  <c:v>-1.0330000000000001E-2</c:v>
                </c:pt>
                <c:pt idx="6262">
                  <c:v>-1.034E-2</c:v>
                </c:pt>
                <c:pt idx="6263">
                  <c:v>-1.0370000000000001E-2</c:v>
                </c:pt>
                <c:pt idx="6264">
                  <c:v>-1.039E-2</c:v>
                </c:pt>
                <c:pt idx="6265">
                  <c:v>-1.04E-2</c:v>
                </c:pt>
                <c:pt idx="6266">
                  <c:v>-1.038E-2</c:v>
                </c:pt>
                <c:pt idx="6267">
                  <c:v>-1.0359999999999999E-2</c:v>
                </c:pt>
                <c:pt idx="6268">
                  <c:v>-1.0330000000000001E-2</c:v>
                </c:pt>
                <c:pt idx="6269">
                  <c:v>-1.0330000000000001E-2</c:v>
                </c:pt>
                <c:pt idx="6270">
                  <c:v>-1.0370000000000001E-2</c:v>
                </c:pt>
                <c:pt idx="6271">
                  <c:v>-1.043E-2</c:v>
                </c:pt>
                <c:pt idx="6272">
                  <c:v>-1.0489999999999999E-2</c:v>
                </c:pt>
                <c:pt idx="6273">
                  <c:v>-1.0540000000000001E-2</c:v>
                </c:pt>
                <c:pt idx="6274">
                  <c:v>-1.057E-2</c:v>
                </c:pt>
                <c:pt idx="6275">
                  <c:v>-1.0580000000000001E-2</c:v>
                </c:pt>
                <c:pt idx="6276">
                  <c:v>-1.059E-2</c:v>
                </c:pt>
                <c:pt idx="6277">
                  <c:v>-1.061E-2</c:v>
                </c:pt>
                <c:pt idx="6278">
                  <c:v>-1.0659999999999999E-2</c:v>
                </c:pt>
                <c:pt idx="6279">
                  <c:v>-1.073E-2</c:v>
                </c:pt>
                <c:pt idx="6280">
                  <c:v>-1.0789999999999999E-2</c:v>
                </c:pt>
                <c:pt idx="6281">
                  <c:v>-1.0829999999999999E-2</c:v>
                </c:pt>
                <c:pt idx="6282">
                  <c:v>-1.0840000000000001E-2</c:v>
                </c:pt>
                <c:pt idx="6283">
                  <c:v>-1.082E-2</c:v>
                </c:pt>
                <c:pt idx="6284">
                  <c:v>-1.0800000000000001E-2</c:v>
                </c:pt>
                <c:pt idx="6285">
                  <c:v>-1.0800000000000001E-2</c:v>
                </c:pt>
                <c:pt idx="6286">
                  <c:v>-1.0829999999999999E-2</c:v>
                </c:pt>
                <c:pt idx="6287">
                  <c:v>-1.09E-2</c:v>
                </c:pt>
                <c:pt idx="6288">
                  <c:v>-1.0970000000000001E-2</c:v>
                </c:pt>
                <c:pt idx="6289">
                  <c:v>-1.103E-2</c:v>
                </c:pt>
                <c:pt idx="6290">
                  <c:v>-1.1039999999999999E-2</c:v>
                </c:pt>
                <c:pt idx="6291">
                  <c:v>-1.103E-2</c:v>
                </c:pt>
                <c:pt idx="6292">
                  <c:v>-1.1010000000000001E-2</c:v>
                </c:pt>
                <c:pt idx="6293">
                  <c:v>-1.099E-2</c:v>
                </c:pt>
                <c:pt idx="6294">
                  <c:v>-1.102E-2</c:v>
                </c:pt>
                <c:pt idx="6295">
                  <c:v>-1.107E-2</c:v>
                </c:pt>
                <c:pt idx="6296">
                  <c:v>-1.1129999999999999E-2</c:v>
                </c:pt>
                <c:pt idx="6297">
                  <c:v>-1.116E-2</c:v>
                </c:pt>
                <c:pt idx="6298">
                  <c:v>-1.1140000000000001E-2</c:v>
                </c:pt>
                <c:pt idx="6299">
                  <c:v>-1.11E-2</c:v>
                </c:pt>
                <c:pt idx="6300">
                  <c:v>-1.106E-2</c:v>
                </c:pt>
                <c:pt idx="6301">
                  <c:v>-1.1050000000000001E-2</c:v>
                </c:pt>
                <c:pt idx="6302">
                  <c:v>-1.107E-2</c:v>
                </c:pt>
                <c:pt idx="6303">
                  <c:v>-1.1140000000000001E-2</c:v>
                </c:pt>
                <c:pt idx="6304">
                  <c:v>-1.1209999999999999E-2</c:v>
                </c:pt>
                <c:pt idx="6305">
                  <c:v>-1.123E-2</c:v>
                </c:pt>
                <c:pt idx="6306">
                  <c:v>-1.12E-2</c:v>
                </c:pt>
                <c:pt idx="6307">
                  <c:v>-1.115E-2</c:v>
                </c:pt>
                <c:pt idx="6308">
                  <c:v>-1.111E-2</c:v>
                </c:pt>
                <c:pt idx="6309">
                  <c:v>-1.111E-2</c:v>
                </c:pt>
                <c:pt idx="6310">
                  <c:v>-1.1180000000000001E-2</c:v>
                </c:pt>
                <c:pt idx="6311">
                  <c:v>-1.128E-2</c:v>
                </c:pt>
                <c:pt idx="6312">
                  <c:v>-1.132E-2</c:v>
                </c:pt>
                <c:pt idx="6313">
                  <c:v>-1.129E-2</c:v>
                </c:pt>
                <c:pt idx="6314">
                  <c:v>-1.12E-2</c:v>
                </c:pt>
                <c:pt idx="6315">
                  <c:v>-1.11E-2</c:v>
                </c:pt>
                <c:pt idx="6316">
                  <c:v>-1.1039999999999999E-2</c:v>
                </c:pt>
                <c:pt idx="6317">
                  <c:v>-1.1039999999999999E-2</c:v>
                </c:pt>
                <c:pt idx="6318">
                  <c:v>-1.112E-2</c:v>
                </c:pt>
                <c:pt idx="6319">
                  <c:v>-1.1209999999999999E-2</c:v>
                </c:pt>
                <c:pt idx="6320">
                  <c:v>-1.1259999999999999E-2</c:v>
                </c:pt>
                <c:pt idx="6321">
                  <c:v>-1.124E-2</c:v>
                </c:pt>
                <c:pt idx="6322">
                  <c:v>-1.116E-2</c:v>
                </c:pt>
                <c:pt idx="6323">
                  <c:v>-1.11E-2</c:v>
                </c:pt>
                <c:pt idx="6324">
                  <c:v>-1.1089999999999999E-2</c:v>
                </c:pt>
                <c:pt idx="6325">
                  <c:v>-1.115E-2</c:v>
                </c:pt>
                <c:pt idx="6326">
                  <c:v>-1.124E-2</c:v>
                </c:pt>
                <c:pt idx="6327">
                  <c:v>-1.1310000000000001E-2</c:v>
                </c:pt>
                <c:pt idx="6328">
                  <c:v>-1.133E-2</c:v>
                </c:pt>
                <c:pt idx="6329">
                  <c:v>-1.129E-2</c:v>
                </c:pt>
                <c:pt idx="6330">
                  <c:v>-1.125E-2</c:v>
                </c:pt>
                <c:pt idx="6331">
                  <c:v>-1.123E-2</c:v>
                </c:pt>
                <c:pt idx="6332">
                  <c:v>-1.1270000000000001E-2</c:v>
                </c:pt>
                <c:pt idx="6333">
                  <c:v>-1.133E-2</c:v>
                </c:pt>
                <c:pt idx="6334">
                  <c:v>-1.1390000000000001E-2</c:v>
                </c:pt>
                <c:pt idx="6335">
                  <c:v>-1.1429999999999999E-2</c:v>
                </c:pt>
                <c:pt idx="6336">
                  <c:v>-1.1469999999999999E-2</c:v>
                </c:pt>
                <c:pt idx="6337">
                  <c:v>-1.1520000000000001E-2</c:v>
                </c:pt>
                <c:pt idx="6338">
                  <c:v>-1.1560000000000001E-2</c:v>
                </c:pt>
                <c:pt idx="6339">
                  <c:v>-1.159E-2</c:v>
                </c:pt>
                <c:pt idx="6340">
                  <c:v>-1.159E-2</c:v>
                </c:pt>
                <c:pt idx="6341">
                  <c:v>-1.155E-2</c:v>
                </c:pt>
                <c:pt idx="6342">
                  <c:v>-1.149E-2</c:v>
                </c:pt>
                <c:pt idx="6343">
                  <c:v>-1.1440000000000001E-2</c:v>
                </c:pt>
                <c:pt idx="6344">
                  <c:v>-1.145E-2</c:v>
                </c:pt>
                <c:pt idx="6345">
                  <c:v>-1.154E-2</c:v>
                </c:pt>
                <c:pt idx="6346">
                  <c:v>-1.1639999999999999E-2</c:v>
                </c:pt>
                <c:pt idx="6347">
                  <c:v>-1.17E-2</c:v>
                </c:pt>
                <c:pt idx="6348">
                  <c:v>-1.1679999999999999E-2</c:v>
                </c:pt>
                <c:pt idx="6349">
                  <c:v>-1.162E-2</c:v>
                </c:pt>
                <c:pt idx="6350">
                  <c:v>-1.154E-2</c:v>
                </c:pt>
                <c:pt idx="6351">
                  <c:v>-1.1520000000000001E-2</c:v>
                </c:pt>
                <c:pt idx="6352">
                  <c:v>-1.157E-2</c:v>
                </c:pt>
                <c:pt idx="6353">
                  <c:v>-1.1690000000000001E-2</c:v>
                </c:pt>
                <c:pt idx="6354">
                  <c:v>-1.18E-2</c:v>
                </c:pt>
                <c:pt idx="6355">
                  <c:v>-1.187E-2</c:v>
                </c:pt>
                <c:pt idx="6356">
                  <c:v>-1.189E-2</c:v>
                </c:pt>
                <c:pt idx="6357">
                  <c:v>-1.1849999999999999E-2</c:v>
                </c:pt>
                <c:pt idx="6358">
                  <c:v>-1.1809999999999999E-2</c:v>
                </c:pt>
                <c:pt idx="6359">
                  <c:v>-1.179E-2</c:v>
                </c:pt>
                <c:pt idx="6360">
                  <c:v>-1.1809999999999999E-2</c:v>
                </c:pt>
                <c:pt idx="6361">
                  <c:v>-1.1860000000000001E-2</c:v>
                </c:pt>
                <c:pt idx="6362">
                  <c:v>-1.192E-2</c:v>
                </c:pt>
                <c:pt idx="6363">
                  <c:v>-1.1950000000000001E-2</c:v>
                </c:pt>
                <c:pt idx="6364">
                  <c:v>-1.1950000000000001E-2</c:v>
                </c:pt>
                <c:pt idx="6365">
                  <c:v>-1.193E-2</c:v>
                </c:pt>
                <c:pt idx="6366">
                  <c:v>-1.191E-2</c:v>
                </c:pt>
                <c:pt idx="6367">
                  <c:v>-1.1900000000000001E-2</c:v>
                </c:pt>
                <c:pt idx="6368">
                  <c:v>-1.189E-2</c:v>
                </c:pt>
                <c:pt idx="6369">
                  <c:v>-1.187E-2</c:v>
                </c:pt>
                <c:pt idx="6370">
                  <c:v>-1.187E-2</c:v>
                </c:pt>
                <c:pt idx="6371">
                  <c:v>-1.1860000000000001E-2</c:v>
                </c:pt>
                <c:pt idx="6372">
                  <c:v>-1.189E-2</c:v>
                </c:pt>
                <c:pt idx="6373">
                  <c:v>-1.1950000000000001E-2</c:v>
                </c:pt>
                <c:pt idx="6374">
                  <c:v>-1.201E-2</c:v>
                </c:pt>
                <c:pt idx="6375">
                  <c:v>-1.206E-2</c:v>
                </c:pt>
                <c:pt idx="6376">
                  <c:v>-1.209E-2</c:v>
                </c:pt>
                <c:pt idx="6377">
                  <c:v>-1.208E-2</c:v>
                </c:pt>
                <c:pt idx="6378">
                  <c:v>-1.2070000000000001E-2</c:v>
                </c:pt>
                <c:pt idx="6379">
                  <c:v>-1.205E-2</c:v>
                </c:pt>
                <c:pt idx="6380">
                  <c:v>-1.206E-2</c:v>
                </c:pt>
                <c:pt idx="6381">
                  <c:v>-1.21E-2</c:v>
                </c:pt>
                <c:pt idx="6382">
                  <c:v>-1.2160000000000001E-2</c:v>
                </c:pt>
                <c:pt idx="6383">
                  <c:v>-1.2239999999999999E-2</c:v>
                </c:pt>
                <c:pt idx="6384">
                  <c:v>-1.23E-2</c:v>
                </c:pt>
                <c:pt idx="6385">
                  <c:v>-1.231E-2</c:v>
                </c:pt>
                <c:pt idx="6386">
                  <c:v>-1.227E-2</c:v>
                </c:pt>
                <c:pt idx="6387">
                  <c:v>-1.221E-2</c:v>
                </c:pt>
                <c:pt idx="6388">
                  <c:v>-1.217E-2</c:v>
                </c:pt>
                <c:pt idx="6389">
                  <c:v>-1.218E-2</c:v>
                </c:pt>
                <c:pt idx="6390">
                  <c:v>-1.225E-2</c:v>
                </c:pt>
                <c:pt idx="6391">
                  <c:v>-1.2370000000000001E-2</c:v>
                </c:pt>
                <c:pt idx="6392">
                  <c:v>-1.2500000000000001E-2</c:v>
                </c:pt>
                <c:pt idx="6393">
                  <c:v>-1.257E-2</c:v>
                </c:pt>
                <c:pt idx="6394">
                  <c:v>-1.2579999999999999E-2</c:v>
                </c:pt>
                <c:pt idx="6395">
                  <c:v>-1.255E-2</c:v>
                </c:pt>
                <c:pt idx="6396">
                  <c:v>-1.252E-2</c:v>
                </c:pt>
                <c:pt idx="6397">
                  <c:v>-1.2529999999999999E-2</c:v>
                </c:pt>
                <c:pt idx="6398">
                  <c:v>-1.26E-2</c:v>
                </c:pt>
                <c:pt idx="6399">
                  <c:v>-1.272E-2</c:v>
                </c:pt>
                <c:pt idx="6400">
                  <c:v>-1.286E-2</c:v>
                </c:pt>
                <c:pt idx="6401">
                  <c:v>-1.2970000000000001E-2</c:v>
                </c:pt>
                <c:pt idx="6402">
                  <c:v>-1.302E-2</c:v>
                </c:pt>
                <c:pt idx="6403">
                  <c:v>-1.3010000000000001E-2</c:v>
                </c:pt>
                <c:pt idx="6404">
                  <c:v>-1.2970000000000001E-2</c:v>
                </c:pt>
                <c:pt idx="6405">
                  <c:v>-1.294E-2</c:v>
                </c:pt>
                <c:pt idx="6406">
                  <c:v>-1.295E-2</c:v>
                </c:pt>
                <c:pt idx="6407">
                  <c:v>-1.302E-2</c:v>
                </c:pt>
                <c:pt idx="6408">
                  <c:v>-1.312E-2</c:v>
                </c:pt>
                <c:pt idx="6409">
                  <c:v>-1.324E-2</c:v>
                </c:pt>
                <c:pt idx="6410">
                  <c:v>-1.3339999999999999E-2</c:v>
                </c:pt>
                <c:pt idx="6411">
                  <c:v>-1.3390000000000001E-2</c:v>
                </c:pt>
                <c:pt idx="6412">
                  <c:v>-1.341E-2</c:v>
                </c:pt>
                <c:pt idx="6413">
                  <c:v>-1.342E-2</c:v>
                </c:pt>
                <c:pt idx="6414">
                  <c:v>-1.3429999999999999E-2</c:v>
                </c:pt>
                <c:pt idx="6415">
                  <c:v>-1.345E-2</c:v>
                </c:pt>
                <c:pt idx="6416">
                  <c:v>-1.346E-2</c:v>
                </c:pt>
                <c:pt idx="6417">
                  <c:v>-1.346E-2</c:v>
                </c:pt>
                <c:pt idx="6418">
                  <c:v>-1.3480000000000001E-2</c:v>
                </c:pt>
                <c:pt idx="6419">
                  <c:v>-1.3509999999999999E-2</c:v>
                </c:pt>
                <c:pt idx="6420">
                  <c:v>-1.3559999999999999E-2</c:v>
                </c:pt>
                <c:pt idx="6421">
                  <c:v>-1.3610000000000001E-2</c:v>
                </c:pt>
                <c:pt idx="6422">
                  <c:v>-1.367E-2</c:v>
                </c:pt>
                <c:pt idx="6423">
                  <c:v>-1.374E-2</c:v>
                </c:pt>
                <c:pt idx="6424">
                  <c:v>-1.3809999999999999E-2</c:v>
                </c:pt>
                <c:pt idx="6425">
                  <c:v>-1.384E-2</c:v>
                </c:pt>
                <c:pt idx="6426">
                  <c:v>-1.3820000000000001E-2</c:v>
                </c:pt>
                <c:pt idx="6427">
                  <c:v>-1.38E-2</c:v>
                </c:pt>
                <c:pt idx="6428">
                  <c:v>-1.3809999999999999E-2</c:v>
                </c:pt>
                <c:pt idx="6429">
                  <c:v>-1.387E-2</c:v>
                </c:pt>
                <c:pt idx="6430">
                  <c:v>-1.3950000000000001E-2</c:v>
                </c:pt>
                <c:pt idx="6431">
                  <c:v>-1.405E-2</c:v>
                </c:pt>
                <c:pt idx="6432">
                  <c:v>-1.4120000000000001E-2</c:v>
                </c:pt>
                <c:pt idx="6433">
                  <c:v>-1.414E-2</c:v>
                </c:pt>
                <c:pt idx="6434">
                  <c:v>-1.4109999999999999E-2</c:v>
                </c:pt>
                <c:pt idx="6435">
                  <c:v>-1.4069999999999999E-2</c:v>
                </c:pt>
                <c:pt idx="6436">
                  <c:v>-1.404E-2</c:v>
                </c:pt>
                <c:pt idx="6437">
                  <c:v>-1.405E-2</c:v>
                </c:pt>
                <c:pt idx="6438">
                  <c:v>-1.4120000000000001E-2</c:v>
                </c:pt>
                <c:pt idx="6439">
                  <c:v>-1.4250000000000001E-2</c:v>
                </c:pt>
                <c:pt idx="6440">
                  <c:v>-1.44E-2</c:v>
                </c:pt>
                <c:pt idx="6441">
                  <c:v>-1.4540000000000001E-2</c:v>
                </c:pt>
                <c:pt idx="6442">
                  <c:v>-1.4619999999999999E-2</c:v>
                </c:pt>
                <c:pt idx="6443">
                  <c:v>-1.4630000000000001E-2</c:v>
                </c:pt>
                <c:pt idx="6444">
                  <c:v>-1.4619999999999999E-2</c:v>
                </c:pt>
                <c:pt idx="6445">
                  <c:v>-1.46E-2</c:v>
                </c:pt>
                <c:pt idx="6446">
                  <c:v>-1.4590000000000001E-2</c:v>
                </c:pt>
                <c:pt idx="6447">
                  <c:v>-1.4590000000000001E-2</c:v>
                </c:pt>
                <c:pt idx="6448">
                  <c:v>-1.46E-2</c:v>
                </c:pt>
                <c:pt idx="6449">
                  <c:v>-1.461E-2</c:v>
                </c:pt>
                <c:pt idx="6450">
                  <c:v>-1.4619999999999999E-2</c:v>
                </c:pt>
                <c:pt idx="6451">
                  <c:v>-1.465E-2</c:v>
                </c:pt>
                <c:pt idx="6452">
                  <c:v>-1.469E-2</c:v>
                </c:pt>
                <c:pt idx="6453">
                  <c:v>-1.4749999999999999E-2</c:v>
                </c:pt>
                <c:pt idx="6454">
                  <c:v>-1.4800000000000001E-2</c:v>
                </c:pt>
                <c:pt idx="6455">
                  <c:v>-1.4840000000000001E-2</c:v>
                </c:pt>
                <c:pt idx="6456">
                  <c:v>-1.4880000000000001E-2</c:v>
                </c:pt>
                <c:pt idx="6457">
                  <c:v>-1.4919999999999999E-2</c:v>
                </c:pt>
                <c:pt idx="6458">
                  <c:v>-1.4930000000000001E-2</c:v>
                </c:pt>
                <c:pt idx="6459">
                  <c:v>-1.4919999999999999E-2</c:v>
                </c:pt>
                <c:pt idx="6460">
                  <c:v>-1.49E-2</c:v>
                </c:pt>
                <c:pt idx="6461">
                  <c:v>-1.489E-2</c:v>
                </c:pt>
                <c:pt idx="6462">
                  <c:v>-1.489E-2</c:v>
                </c:pt>
                <c:pt idx="6463">
                  <c:v>-1.49E-2</c:v>
                </c:pt>
                <c:pt idx="6464">
                  <c:v>-1.491E-2</c:v>
                </c:pt>
                <c:pt idx="6465">
                  <c:v>-1.494E-2</c:v>
                </c:pt>
                <c:pt idx="6466">
                  <c:v>-1.499E-2</c:v>
                </c:pt>
                <c:pt idx="6467">
                  <c:v>-1.5010000000000001E-2</c:v>
                </c:pt>
                <c:pt idx="6468">
                  <c:v>-1.4999999999999999E-2</c:v>
                </c:pt>
                <c:pt idx="6469">
                  <c:v>-1.4970000000000001E-2</c:v>
                </c:pt>
                <c:pt idx="6470">
                  <c:v>-1.494E-2</c:v>
                </c:pt>
                <c:pt idx="6471">
                  <c:v>-1.495E-2</c:v>
                </c:pt>
                <c:pt idx="6472">
                  <c:v>-1.502E-2</c:v>
                </c:pt>
                <c:pt idx="6473">
                  <c:v>-1.5100000000000001E-2</c:v>
                </c:pt>
                <c:pt idx="6474">
                  <c:v>-1.52E-2</c:v>
                </c:pt>
                <c:pt idx="6475">
                  <c:v>-1.528E-2</c:v>
                </c:pt>
                <c:pt idx="6476">
                  <c:v>-1.5310000000000001E-2</c:v>
                </c:pt>
                <c:pt idx="6477">
                  <c:v>-1.5310000000000001E-2</c:v>
                </c:pt>
                <c:pt idx="6478">
                  <c:v>-1.5259999999999999E-2</c:v>
                </c:pt>
                <c:pt idx="6479">
                  <c:v>-1.5180000000000001E-2</c:v>
                </c:pt>
                <c:pt idx="6480">
                  <c:v>-1.511E-2</c:v>
                </c:pt>
                <c:pt idx="6481">
                  <c:v>-1.506E-2</c:v>
                </c:pt>
                <c:pt idx="6482">
                  <c:v>-1.506E-2</c:v>
                </c:pt>
                <c:pt idx="6483">
                  <c:v>-1.5100000000000001E-2</c:v>
                </c:pt>
                <c:pt idx="6484">
                  <c:v>-1.5180000000000001E-2</c:v>
                </c:pt>
                <c:pt idx="6485">
                  <c:v>-1.5259999999999999E-2</c:v>
                </c:pt>
                <c:pt idx="6486">
                  <c:v>-1.532E-2</c:v>
                </c:pt>
                <c:pt idx="6487">
                  <c:v>-1.536E-2</c:v>
                </c:pt>
                <c:pt idx="6488">
                  <c:v>-1.536E-2</c:v>
                </c:pt>
                <c:pt idx="6489">
                  <c:v>-1.533E-2</c:v>
                </c:pt>
                <c:pt idx="6490">
                  <c:v>-1.532E-2</c:v>
                </c:pt>
                <c:pt idx="6491">
                  <c:v>-1.5310000000000001E-2</c:v>
                </c:pt>
                <c:pt idx="6492">
                  <c:v>-1.5299999999999999E-2</c:v>
                </c:pt>
                <c:pt idx="6493">
                  <c:v>-1.5310000000000001E-2</c:v>
                </c:pt>
                <c:pt idx="6494">
                  <c:v>-1.5339999999999999E-2</c:v>
                </c:pt>
                <c:pt idx="6495">
                  <c:v>-1.5350000000000001E-2</c:v>
                </c:pt>
                <c:pt idx="6496">
                  <c:v>-1.5339999999999999E-2</c:v>
                </c:pt>
                <c:pt idx="6497">
                  <c:v>-1.5339999999999999E-2</c:v>
                </c:pt>
                <c:pt idx="6498">
                  <c:v>-1.5350000000000001E-2</c:v>
                </c:pt>
                <c:pt idx="6499">
                  <c:v>-1.538E-2</c:v>
                </c:pt>
                <c:pt idx="6500">
                  <c:v>-1.542E-2</c:v>
                </c:pt>
                <c:pt idx="6501">
                  <c:v>-1.545E-2</c:v>
                </c:pt>
                <c:pt idx="6502">
                  <c:v>-1.5469999999999999E-2</c:v>
                </c:pt>
                <c:pt idx="6503">
                  <c:v>-1.5480000000000001E-2</c:v>
                </c:pt>
                <c:pt idx="6504">
                  <c:v>-1.5480000000000001E-2</c:v>
                </c:pt>
                <c:pt idx="6505">
                  <c:v>-1.5480000000000001E-2</c:v>
                </c:pt>
                <c:pt idx="6506">
                  <c:v>-1.546E-2</c:v>
                </c:pt>
                <c:pt idx="6507">
                  <c:v>-1.5440000000000001E-2</c:v>
                </c:pt>
                <c:pt idx="6508">
                  <c:v>-1.5440000000000001E-2</c:v>
                </c:pt>
                <c:pt idx="6509">
                  <c:v>-1.546E-2</c:v>
                </c:pt>
                <c:pt idx="6510">
                  <c:v>-1.549E-2</c:v>
                </c:pt>
                <c:pt idx="6511">
                  <c:v>-1.5520000000000001E-2</c:v>
                </c:pt>
                <c:pt idx="6512">
                  <c:v>-1.5570000000000001E-2</c:v>
                </c:pt>
                <c:pt idx="6513">
                  <c:v>-1.5610000000000001E-2</c:v>
                </c:pt>
                <c:pt idx="6514">
                  <c:v>-1.562E-2</c:v>
                </c:pt>
                <c:pt idx="6515">
                  <c:v>-1.5599999999999999E-2</c:v>
                </c:pt>
                <c:pt idx="6516">
                  <c:v>-1.5570000000000001E-2</c:v>
                </c:pt>
                <c:pt idx="6517">
                  <c:v>-1.5520000000000001E-2</c:v>
                </c:pt>
                <c:pt idx="6518">
                  <c:v>-1.5520000000000001E-2</c:v>
                </c:pt>
                <c:pt idx="6519">
                  <c:v>-1.5559999999999999E-2</c:v>
                </c:pt>
                <c:pt idx="6520">
                  <c:v>-1.5640000000000001E-2</c:v>
                </c:pt>
                <c:pt idx="6521">
                  <c:v>-1.575E-2</c:v>
                </c:pt>
                <c:pt idx="6522">
                  <c:v>-1.584E-2</c:v>
                </c:pt>
                <c:pt idx="6523">
                  <c:v>-1.5890000000000001E-2</c:v>
                </c:pt>
                <c:pt idx="6524">
                  <c:v>-1.5890000000000001E-2</c:v>
                </c:pt>
                <c:pt idx="6525">
                  <c:v>-1.5859999999999999E-2</c:v>
                </c:pt>
                <c:pt idx="6526">
                  <c:v>-1.5810000000000001E-2</c:v>
                </c:pt>
                <c:pt idx="6527">
                  <c:v>-1.576E-2</c:v>
                </c:pt>
                <c:pt idx="6528">
                  <c:v>-1.5730000000000001E-2</c:v>
                </c:pt>
                <c:pt idx="6529">
                  <c:v>-1.5740000000000001E-2</c:v>
                </c:pt>
                <c:pt idx="6530">
                  <c:v>-1.5820000000000001E-2</c:v>
                </c:pt>
                <c:pt idx="6531">
                  <c:v>-1.592E-2</c:v>
                </c:pt>
                <c:pt idx="6532">
                  <c:v>-1.5990000000000001E-2</c:v>
                </c:pt>
                <c:pt idx="6533">
                  <c:v>-1.6029999999999999E-2</c:v>
                </c:pt>
                <c:pt idx="6534">
                  <c:v>-1.6029999999999999E-2</c:v>
                </c:pt>
                <c:pt idx="6535">
                  <c:v>-1.5990000000000001E-2</c:v>
                </c:pt>
                <c:pt idx="6536">
                  <c:v>-1.592E-2</c:v>
                </c:pt>
                <c:pt idx="6537">
                  <c:v>-1.584E-2</c:v>
                </c:pt>
                <c:pt idx="6538">
                  <c:v>-1.5789999999999998E-2</c:v>
                </c:pt>
                <c:pt idx="6539">
                  <c:v>-1.5800000000000002E-2</c:v>
                </c:pt>
                <c:pt idx="6540">
                  <c:v>-1.5869999999999999E-2</c:v>
                </c:pt>
                <c:pt idx="6541">
                  <c:v>-1.593E-2</c:v>
                </c:pt>
                <c:pt idx="6542">
                  <c:v>-1.5970000000000002E-2</c:v>
                </c:pt>
                <c:pt idx="6543">
                  <c:v>-1.5990000000000001E-2</c:v>
                </c:pt>
                <c:pt idx="6544">
                  <c:v>-1.5980000000000001E-2</c:v>
                </c:pt>
                <c:pt idx="6545">
                  <c:v>-1.5939999999999999E-2</c:v>
                </c:pt>
                <c:pt idx="6546">
                  <c:v>-1.5900000000000001E-2</c:v>
                </c:pt>
                <c:pt idx="6547">
                  <c:v>-1.5869999999999999E-2</c:v>
                </c:pt>
                <c:pt idx="6548">
                  <c:v>-1.5869999999999999E-2</c:v>
                </c:pt>
                <c:pt idx="6549">
                  <c:v>-1.5900000000000001E-2</c:v>
                </c:pt>
                <c:pt idx="6550">
                  <c:v>-1.5980000000000001E-2</c:v>
                </c:pt>
                <c:pt idx="6551">
                  <c:v>-1.6070000000000001E-2</c:v>
                </c:pt>
                <c:pt idx="6552">
                  <c:v>-1.6140000000000002E-2</c:v>
                </c:pt>
                <c:pt idx="6553">
                  <c:v>-1.6150000000000001E-2</c:v>
                </c:pt>
                <c:pt idx="6554">
                  <c:v>-1.6119999999999999E-2</c:v>
                </c:pt>
                <c:pt idx="6555">
                  <c:v>-1.6070000000000001E-2</c:v>
                </c:pt>
                <c:pt idx="6556">
                  <c:v>-1.6029999999999999E-2</c:v>
                </c:pt>
                <c:pt idx="6557">
                  <c:v>-1.601E-2</c:v>
                </c:pt>
                <c:pt idx="6558">
                  <c:v>-1.602E-2</c:v>
                </c:pt>
                <c:pt idx="6559">
                  <c:v>-1.6080000000000001E-2</c:v>
                </c:pt>
                <c:pt idx="6560">
                  <c:v>-1.6160000000000001E-2</c:v>
                </c:pt>
                <c:pt idx="6561">
                  <c:v>-1.627E-2</c:v>
                </c:pt>
                <c:pt idx="6562">
                  <c:v>-1.6389999999999998E-2</c:v>
                </c:pt>
                <c:pt idx="6563">
                  <c:v>-1.6449999999999999E-2</c:v>
                </c:pt>
                <c:pt idx="6564">
                  <c:v>-1.6459999999999999E-2</c:v>
                </c:pt>
                <c:pt idx="6565">
                  <c:v>-1.6449999999999999E-2</c:v>
                </c:pt>
                <c:pt idx="6566">
                  <c:v>-1.6410000000000001E-2</c:v>
                </c:pt>
                <c:pt idx="6567">
                  <c:v>-1.636E-2</c:v>
                </c:pt>
                <c:pt idx="6568">
                  <c:v>-1.6310000000000002E-2</c:v>
                </c:pt>
                <c:pt idx="6569">
                  <c:v>-1.6279999999999999E-2</c:v>
                </c:pt>
                <c:pt idx="6570">
                  <c:v>-1.6279999999999999E-2</c:v>
                </c:pt>
                <c:pt idx="6571">
                  <c:v>-1.6289999999999999E-2</c:v>
                </c:pt>
                <c:pt idx="6572">
                  <c:v>-1.6320000000000001E-2</c:v>
                </c:pt>
                <c:pt idx="6573">
                  <c:v>-1.6379999999999999E-2</c:v>
                </c:pt>
                <c:pt idx="6574">
                  <c:v>-1.6449999999999999E-2</c:v>
                </c:pt>
                <c:pt idx="6575">
                  <c:v>-1.6480000000000002E-2</c:v>
                </c:pt>
                <c:pt idx="6576">
                  <c:v>-1.6459999999999999E-2</c:v>
                </c:pt>
                <c:pt idx="6577">
                  <c:v>-1.643E-2</c:v>
                </c:pt>
                <c:pt idx="6578">
                  <c:v>-1.6400000000000001E-2</c:v>
                </c:pt>
                <c:pt idx="6579">
                  <c:v>-1.6379999999999999E-2</c:v>
                </c:pt>
                <c:pt idx="6580">
                  <c:v>-1.6379999999999999E-2</c:v>
                </c:pt>
                <c:pt idx="6581">
                  <c:v>-1.6379999999999999E-2</c:v>
                </c:pt>
                <c:pt idx="6582">
                  <c:v>-1.6400000000000001E-2</c:v>
                </c:pt>
                <c:pt idx="6583">
                  <c:v>-1.643E-2</c:v>
                </c:pt>
                <c:pt idx="6584">
                  <c:v>-1.6449999999999999E-2</c:v>
                </c:pt>
                <c:pt idx="6585">
                  <c:v>-1.6469999999999999E-2</c:v>
                </c:pt>
                <c:pt idx="6586">
                  <c:v>-1.6490000000000001E-2</c:v>
                </c:pt>
                <c:pt idx="6587">
                  <c:v>-1.6500000000000001E-2</c:v>
                </c:pt>
                <c:pt idx="6588">
                  <c:v>-1.652E-2</c:v>
                </c:pt>
                <c:pt idx="6589">
                  <c:v>-1.6549999999999999E-2</c:v>
                </c:pt>
                <c:pt idx="6590">
                  <c:v>-1.6570000000000001E-2</c:v>
                </c:pt>
                <c:pt idx="6591">
                  <c:v>-1.6590000000000001E-2</c:v>
                </c:pt>
                <c:pt idx="6592">
                  <c:v>-1.6639999999999999E-2</c:v>
                </c:pt>
                <c:pt idx="6593">
                  <c:v>-1.6719999999999999E-2</c:v>
                </c:pt>
                <c:pt idx="6594">
                  <c:v>-1.6809999999999999E-2</c:v>
                </c:pt>
                <c:pt idx="6595">
                  <c:v>-1.6899999999999998E-2</c:v>
                </c:pt>
                <c:pt idx="6596">
                  <c:v>-1.6990000000000002E-2</c:v>
                </c:pt>
                <c:pt idx="6597">
                  <c:v>-1.7049999999999999E-2</c:v>
                </c:pt>
                <c:pt idx="6598">
                  <c:v>-1.7100000000000001E-2</c:v>
                </c:pt>
                <c:pt idx="6599">
                  <c:v>-1.711E-2</c:v>
                </c:pt>
                <c:pt idx="6600">
                  <c:v>-1.7100000000000001E-2</c:v>
                </c:pt>
                <c:pt idx="6601">
                  <c:v>-1.7059999999999999E-2</c:v>
                </c:pt>
                <c:pt idx="6602">
                  <c:v>-1.7010000000000001E-2</c:v>
                </c:pt>
                <c:pt idx="6603">
                  <c:v>-1.6969999999999999E-2</c:v>
                </c:pt>
                <c:pt idx="6604">
                  <c:v>-1.6959999999999999E-2</c:v>
                </c:pt>
                <c:pt idx="6605">
                  <c:v>-1.7000000000000001E-2</c:v>
                </c:pt>
                <c:pt idx="6606">
                  <c:v>-1.7069999999999998E-2</c:v>
                </c:pt>
                <c:pt idx="6607">
                  <c:v>-1.7180000000000001E-2</c:v>
                </c:pt>
                <c:pt idx="6608">
                  <c:v>-1.7319999999999999E-2</c:v>
                </c:pt>
                <c:pt idx="6609">
                  <c:v>-1.7409999999999998E-2</c:v>
                </c:pt>
                <c:pt idx="6610">
                  <c:v>-1.7440000000000001E-2</c:v>
                </c:pt>
                <c:pt idx="6611">
                  <c:v>-1.7420000000000001E-2</c:v>
                </c:pt>
                <c:pt idx="6612">
                  <c:v>-1.736E-2</c:v>
                </c:pt>
                <c:pt idx="6613">
                  <c:v>-1.729E-2</c:v>
                </c:pt>
                <c:pt idx="6614">
                  <c:v>-1.721E-2</c:v>
                </c:pt>
                <c:pt idx="6615">
                  <c:v>-1.7149999999999999E-2</c:v>
                </c:pt>
                <c:pt idx="6616">
                  <c:v>-1.711E-2</c:v>
                </c:pt>
                <c:pt idx="6617">
                  <c:v>-1.7090000000000001E-2</c:v>
                </c:pt>
                <c:pt idx="6618">
                  <c:v>-1.7100000000000001E-2</c:v>
                </c:pt>
                <c:pt idx="6619">
                  <c:v>-1.7139999999999999E-2</c:v>
                </c:pt>
                <c:pt idx="6620">
                  <c:v>-1.721E-2</c:v>
                </c:pt>
                <c:pt idx="6621">
                  <c:v>-1.728E-2</c:v>
                </c:pt>
                <c:pt idx="6622">
                  <c:v>-1.7350000000000001E-2</c:v>
                </c:pt>
                <c:pt idx="6623">
                  <c:v>-1.7350000000000001E-2</c:v>
                </c:pt>
                <c:pt idx="6624">
                  <c:v>-1.7340000000000001E-2</c:v>
                </c:pt>
                <c:pt idx="6625">
                  <c:v>-1.7319999999999999E-2</c:v>
                </c:pt>
                <c:pt idx="6626">
                  <c:v>-1.729E-2</c:v>
                </c:pt>
                <c:pt idx="6627">
                  <c:v>-1.7260000000000001E-2</c:v>
                </c:pt>
                <c:pt idx="6628">
                  <c:v>-1.7250000000000001E-2</c:v>
                </c:pt>
                <c:pt idx="6629">
                  <c:v>-1.7270000000000001E-2</c:v>
                </c:pt>
                <c:pt idx="6630">
                  <c:v>-1.7309999999999999E-2</c:v>
                </c:pt>
                <c:pt idx="6631">
                  <c:v>-1.736E-2</c:v>
                </c:pt>
                <c:pt idx="6632">
                  <c:v>-1.7440000000000001E-2</c:v>
                </c:pt>
                <c:pt idx="6633">
                  <c:v>-1.753E-2</c:v>
                </c:pt>
                <c:pt idx="6634">
                  <c:v>-1.7600000000000001E-2</c:v>
                </c:pt>
                <c:pt idx="6635">
                  <c:v>-1.7649999999999999E-2</c:v>
                </c:pt>
                <c:pt idx="6636">
                  <c:v>-1.7670000000000002E-2</c:v>
                </c:pt>
                <c:pt idx="6637">
                  <c:v>-1.7670000000000002E-2</c:v>
                </c:pt>
                <c:pt idx="6638">
                  <c:v>-1.7639999999999999E-2</c:v>
                </c:pt>
                <c:pt idx="6639">
                  <c:v>-1.762E-2</c:v>
                </c:pt>
                <c:pt idx="6640">
                  <c:v>-1.7639999999999999E-2</c:v>
                </c:pt>
                <c:pt idx="6641">
                  <c:v>-1.7670000000000002E-2</c:v>
                </c:pt>
                <c:pt idx="6642">
                  <c:v>-1.7729999999999999E-2</c:v>
                </c:pt>
                <c:pt idx="6643">
                  <c:v>-1.779E-2</c:v>
                </c:pt>
                <c:pt idx="6644">
                  <c:v>-1.7829999999999999E-2</c:v>
                </c:pt>
                <c:pt idx="6645">
                  <c:v>-1.7850000000000001E-2</c:v>
                </c:pt>
                <c:pt idx="6646">
                  <c:v>-1.7860000000000001E-2</c:v>
                </c:pt>
                <c:pt idx="6647">
                  <c:v>-1.787E-2</c:v>
                </c:pt>
                <c:pt idx="6648">
                  <c:v>-1.7860000000000001E-2</c:v>
                </c:pt>
                <c:pt idx="6649">
                  <c:v>-1.7829999999999999E-2</c:v>
                </c:pt>
                <c:pt idx="6650">
                  <c:v>-1.7809999999999999E-2</c:v>
                </c:pt>
                <c:pt idx="6651">
                  <c:v>-1.779E-2</c:v>
                </c:pt>
                <c:pt idx="6652">
                  <c:v>-1.7780000000000001E-2</c:v>
                </c:pt>
                <c:pt idx="6653">
                  <c:v>-1.7770000000000001E-2</c:v>
                </c:pt>
                <c:pt idx="6654">
                  <c:v>-1.7760000000000001E-2</c:v>
                </c:pt>
                <c:pt idx="6655">
                  <c:v>-1.7749999999999998E-2</c:v>
                </c:pt>
                <c:pt idx="6656">
                  <c:v>-1.7739999999999999E-2</c:v>
                </c:pt>
                <c:pt idx="6657">
                  <c:v>-1.7729999999999999E-2</c:v>
                </c:pt>
                <c:pt idx="6658">
                  <c:v>-1.771E-2</c:v>
                </c:pt>
                <c:pt idx="6659">
                  <c:v>-1.772E-2</c:v>
                </c:pt>
                <c:pt idx="6660">
                  <c:v>-1.7739999999999999E-2</c:v>
                </c:pt>
                <c:pt idx="6661">
                  <c:v>-1.7749999999999998E-2</c:v>
                </c:pt>
                <c:pt idx="6662">
                  <c:v>-1.7739999999999999E-2</c:v>
                </c:pt>
                <c:pt idx="6663">
                  <c:v>-1.771E-2</c:v>
                </c:pt>
                <c:pt idx="6664">
                  <c:v>-1.7659999999999999E-2</c:v>
                </c:pt>
                <c:pt idx="6665">
                  <c:v>-1.7590000000000001E-2</c:v>
                </c:pt>
                <c:pt idx="6666">
                  <c:v>-1.753E-2</c:v>
                </c:pt>
                <c:pt idx="6667">
                  <c:v>-1.7489999999999999E-2</c:v>
                </c:pt>
                <c:pt idx="6668">
                  <c:v>-1.7469999999999999E-2</c:v>
                </c:pt>
                <c:pt idx="6669">
                  <c:v>-1.7479999999999999E-2</c:v>
                </c:pt>
                <c:pt idx="6670">
                  <c:v>-1.753E-2</c:v>
                </c:pt>
                <c:pt idx="6671">
                  <c:v>-1.7600000000000001E-2</c:v>
                </c:pt>
                <c:pt idx="6672">
                  <c:v>-1.7670000000000002E-2</c:v>
                </c:pt>
                <c:pt idx="6673">
                  <c:v>-1.772E-2</c:v>
                </c:pt>
                <c:pt idx="6674">
                  <c:v>-1.7749999999999998E-2</c:v>
                </c:pt>
                <c:pt idx="6675">
                  <c:v>-1.7729999999999999E-2</c:v>
                </c:pt>
                <c:pt idx="6676">
                  <c:v>-1.7690000000000001E-2</c:v>
                </c:pt>
                <c:pt idx="6677">
                  <c:v>-1.763E-2</c:v>
                </c:pt>
                <c:pt idx="6678">
                  <c:v>-1.7569999999999999E-2</c:v>
                </c:pt>
                <c:pt idx="6679">
                  <c:v>-1.753E-2</c:v>
                </c:pt>
                <c:pt idx="6680">
                  <c:v>-1.7520000000000001E-2</c:v>
                </c:pt>
                <c:pt idx="6681">
                  <c:v>-1.7510000000000001E-2</c:v>
                </c:pt>
                <c:pt idx="6682">
                  <c:v>-1.753E-2</c:v>
                </c:pt>
                <c:pt idx="6683">
                  <c:v>-1.755E-2</c:v>
                </c:pt>
                <c:pt idx="6684">
                  <c:v>-1.7590000000000001E-2</c:v>
                </c:pt>
                <c:pt idx="6685">
                  <c:v>-1.7639999999999999E-2</c:v>
                </c:pt>
                <c:pt idx="6686">
                  <c:v>-1.7690000000000001E-2</c:v>
                </c:pt>
                <c:pt idx="6687">
                  <c:v>-1.772E-2</c:v>
                </c:pt>
                <c:pt idx="6688">
                  <c:v>-1.771E-2</c:v>
                </c:pt>
                <c:pt idx="6689">
                  <c:v>-1.7690000000000001E-2</c:v>
                </c:pt>
                <c:pt idx="6690">
                  <c:v>-1.7670000000000002E-2</c:v>
                </c:pt>
                <c:pt idx="6691">
                  <c:v>-1.7639999999999999E-2</c:v>
                </c:pt>
                <c:pt idx="6692">
                  <c:v>-1.7610000000000001E-2</c:v>
                </c:pt>
                <c:pt idx="6693">
                  <c:v>-1.7579999999999998E-2</c:v>
                </c:pt>
                <c:pt idx="6694">
                  <c:v>-1.7579999999999998E-2</c:v>
                </c:pt>
                <c:pt idx="6695">
                  <c:v>-1.7610000000000001E-2</c:v>
                </c:pt>
                <c:pt idx="6696">
                  <c:v>-1.7659999999999999E-2</c:v>
                </c:pt>
                <c:pt idx="6697">
                  <c:v>-1.77E-2</c:v>
                </c:pt>
                <c:pt idx="6698">
                  <c:v>-1.7739999999999999E-2</c:v>
                </c:pt>
                <c:pt idx="6699">
                  <c:v>-1.78E-2</c:v>
                </c:pt>
                <c:pt idx="6700">
                  <c:v>-1.7850000000000001E-2</c:v>
                </c:pt>
                <c:pt idx="6701">
                  <c:v>-1.787E-2</c:v>
                </c:pt>
                <c:pt idx="6702">
                  <c:v>-1.7850000000000001E-2</c:v>
                </c:pt>
                <c:pt idx="6703">
                  <c:v>-1.78E-2</c:v>
                </c:pt>
                <c:pt idx="6704">
                  <c:v>-1.7749999999999998E-2</c:v>
                </c:pt>
                <c:pt idx="6705">
                  <c:v>-1.7680000000000001E-2</c:v>
                </c:pt>
                <c:pt idx="6706">
                  <c:v>-1.762E-2</c:v>
                </c:pt>
                <c:pt idx="6707">
                  <c:v>-1.7600000000000001E-2</c:v>
                </c:pt>
                <c:pt idx="6708">
                  <c:v>-1.7600000000000001E-2</c:v>
                </c:pt>
                <c:pt idx="6709">
                  <c:v>-1.7639999999999999E-2</c:v>
                </c:pt>
                <c:pt idx="6710">
                  <c:v>-1.7680000000000001E-2</c:v>
                </c:pt>
                <c:pt idx="6711">
                  <c:v>-1.7739999999999999E-2</c:v>
                </c:pt>
                <c:pt idx="6712">
                  <c:v>-1.7780000000000001E-2</c:v>
                </c:pt>
                <c:pt idx="6713">
                  <c:v>-1.779E-2</c:v>
                </c:pt>
                <c:pt idx="6714">
                  <c:v>-1.7780000000000001E-2</c:v>
                </c:pt>
                <c:pt idx="6715">
                  <c:v>-1.7739999999999999E-2</c:v>
                </c:pt>
                <c:pt idx="6716">
                  <c:v>-1.77E-2</c:v>
                </c:pt>
                <c:pt idx="6717">
                  <c:v>-1.7659999999999999E-2</c:v>
                </c:pt>
                <c:pt idx="6718">
                  <c:v>-1.7639999999999999E-2</c:v>
                </c:pt>
                <c:pt idx="6719">
                  <c:v>-1.7639999999999999E-2</c:v>
                </c:pt>
                <c:pt idx="6720">
                  <c:v>-1.7649999999999999E-2</c:v>
                </c:pt>
                <c:pt idx="6721">
                  <c:v>-1.7680000000000001E-2</c:v>
                </c:pt>
                <c:pt idx="6722">
                  <c:v>-1.771E-2</c:v>
                </c:pt>
                <c:pt idx="6723">
                  <c:v>-1.772E-2</c:v>
                </c:pt>
                <c:pt idx="6724">
                  <c:v>-1.7729999999999999E-2</c:v>
                </c:pt>
                <c:pt idx="6725">
                  <c:v>-1.7729999999999999E-2</c:v>
                </c:pt>
                <c:pt idx="6726">
                  <c:v>-1.7729999999999999E-2</c:v>
                </c:pt>
                <c:pt idx="6727">
                  <c:v>-1.7729999999999999E-2</c:v>
                </c:pt>
                <c:pt idx="6728">
                  <c:v>-1.7739999999999999E-2</c:v>
                </c:pt>
                <c:pt idx="6729">
                  <c:v>-1.7760000000000001E-2</c:v>
                </c:pt>
                <c:pt idx="6730">
                  <c:v>-1.7729999999999999E-2</c:v>
                </c:pt>
                <c:pt idx="6731">
                  <c:v>-1.7670000000000002E-2</c:v>
                </c:pt>
                <c:pt idx="6732">
                  <c:v>-1.7610000000000001E-2</c:v>
                </c:pt>
                <c:pt idx="6733">
                  <c:v>-1.754E-2</c:v>
                </c:pt>
                <c:pt idx="6734">
                  <c:v>-1.7489999999999999E-2</c:v>
                </c:pt>
                <c:pt idx="6735">
                  <c:v>-1.7420000000000001E-2</c:v>
                </c:pt>
                <c:pt idx="6736">
                  <c:v>-1.736E-2</c:v>
                </c:pt>
                <c:pt idx="6737">
                  <c:v>-1.728E-2</c:v>
                </c:pt>
                <c:pt idx="6738">
                  <c:v>-1.719E-2</c:v>
                </c:pt>
                <c:pt idx="6739">
                  <c:v>-1.7100000000000001E-2</c:v>
                </c:pt>
                <c:pt idx="6740">
                  <c:v>-1.7010000000000001E-2</c:v>
                </c:pt>
                <c:pt idx="6741">
                  <c:v>-1.695E-2</c:v>
                </c:pt>
                <c:pt idx="6742">
                  <c:v>-1.694E-2</c:v>
                </c:pt>
                <c:pt idx="6743">
                  <c:v>-1.694E-2</c:v>
                </c:pt>
                <c:pt idx="6744">
                  <c:v>-1.6920000000000001E-2</c:v>
                </c:pt>
                <c:pt idx="6745">
                  <c:v>-1.6899999999999998E-2</c:v>
                </c:pt>
                <c:pt idx="6746">
                  <c:v>-1.685E-2</c:v>
                </c:pt>
                <c:pt idx="6747">
                  <c:v>-1.677E-2</c:v>
                </c:pt>
                <c:pt idx="6748">
                  <c:v>-1.6670000000000001E-2</c:v>
                </c:pt>
                <c:pt idx="6749">
                  <c:v>-1.6559999999999998E-2</c:v>
                </c:pt>
                <c:pt idx="6750">
                  <c:v>-1.6449999999999999E-2</c:v>
                </c:pt>
                <c:pt idx="6751">
                  <c:v>-1.635E-2</c:v>
                </c:pt>
                <c:pt idx="6752">
                  <c:v>-1.6289999999999999E-2</c:v>
                </c:pt>
                <c:pt idx="6753">
                  <c:v>-1.6279999999999999E-2</c:v>
                </c:pt>
                <c:pt idx="6754">
                  <c:v>-1.6289999999999999E-2</c:v>
                </c:pt>
                <c:pt idx="6755">
                  <c:v>-1.6310000000000002E-2</c:v>
                </c:pt>
                <c:pt idx="6756">
                  <c:v>-1.634E-2</c:v>
                </c:pt>
                <c:pt idx="6757">
                  <c:v>-1.634E-2</c:v>
                </c:pt>
                <c:pt idx="6758">
                  <c:v>-1.6299999999999999E-2</c:v>
                </c:pt>
                <c:pt idx="6759">
                  <c:v>-1.6230000000000001E-2</c:v>
                </c:pt>
                <c:pt idx="6760">
                  <c:v>-1.6150000000000001E-2</c:v>
                </c:pt>
                <c:pt idx="6761">
                  <c:v>-1.609E-2</c:v>
                </c:pt>
                <c:pt idx="6762">
                  <c:v>-1.6029999999999999E-2</c:v>
                </c:pt>
                <c:pt idx="6763">
                  <c:v>-1.5980000000000001E-2</c:v>
                </c:pt>
                <c:pt idx="6764">
                  <c:v>-1.5959999999999998E-2</c:v>
                </c:pt>
                <c:pt idx="6765">
                  <c:v>-1.5949999999999999E-2</c:v>
                </c:pt>
                <c:pt idx="6766">
                  <c:v>-1.5949999999999999E-2</c:v>
                </c:pt>
                <c:pt idx="6767">
                  <c:v>-1.5959999999999998E-2</c:v>
                </c:pt>
                <c:pt idx="6768">
                  <c:v>-1.5959999999999998E-2</c:v>
                </c:pt>
                <c:pt idx="6769">
                  <c:v>-1.592E-2</c:v>
                </c:pt>
                <c:pt idx="6770">
                  <c:v>-1.585E-2</c:v>
                </c:pt>
                <c:pt idx="6771">
                  <c:v>-1.576E-2</c:v>
                </c:pt>
                <c:pt idx="6772">
                  <c:v>-1.5679999999999999E-2</c:v>
                </c:pt>
                <c:pt idx="6773">
                  <c:v>-1.562E-2</c:v>
                </c:pt>
                <c:pt idx="6774">
                  <c:v>-1.5570000000000001E-2</c:v>
                </c:pt>
                <c:pt idx="6775">
                  <c:v>-1.555E-2</c:v>
                </c:pt>
                <c:pt idx="6776">
                  <c:v>-1.555E-2</c:v>
                </c:pt>
                <c:pt idx="6777">
                  <c:v>-1.5570000000000001E-2</c:v>
                </c:pt>
                <c:pt idx="6778">
                  <c:v>-1.5570000000000001E-2</c:v>
                </c:pt>
                <c:pt idx="6779">
                  <c:v>-1.5570000000000001E-2</c:v>
                </c:pt>
                <c:pt idx="6780">
                  <c:v>-1.5559999999999999E-2</c:v>
                </c:pt>
                <c:pt idx="6781">
                  <c:v>-1.555E-2</c:v>
                </c:pt>
                <c:pt idx="6782">
                  <c:v>-1.5520000000000001E-2</c:v>
                </c:pt>
                <c:pt idx="6783">
                  <c:v>-1.5480000000000001E-2</c:v>
                </c:pt>
                <c:pt idx="6784">
                  <c:v>-1.545E-2</c:v>
                </c:pt>
                <c:pt idx="6785">
                  <c:v>-1.542E-2</c:v>
                </c:pt>
                <c:pt idx="6786">
                  <c:v>-1.54E-2</c:v>
                </c:pt>
                <c:pt idx="6787">
                  <c:v>-1.541E-2</c:v>
                </c:pt>
                <c:pt idx="6788">
                  <c:v>-1.5389999999999999E-2</c:v>
                </c:pt>
                <c:pt idx="6789">
                  <c:v>-1.533E-2</c:v>
                </c:pt>
                <c:pt idx="6790">
                  <c:v>-1.533E-2</c:v>
                </c:pt>
                <c:pt idx="6791">
                  <c:v>-1.529E-2</c:v>
                </c:pt>
                <c:pt idx="6792">
                  <c:v>-1.528E-2</c:v>
                </c:pt>
                <c:pt idx="6793">
                  <c:v>-1.521E-2</c:v>
                </c:pt>
                <c:pt idx="6794">
                  <c:v>-1.523E-2</c:v>
                </c:pt>
                <c:pt idx="6795">
                  <c:v>-1.5219999999999999E-2</c:v>
                </c:pt>
                <c:pt idx="6796">
                  <c:v>-1.525E-2</c:v>
                </c:pt>
                <c:pt idx="6797">
                  <c:v>-1.523E-2</c:v>
                </c:pt>
                <c:pt idx="6798">
                  <c:v>-1.516E-2</c:v>
                </c:pt>
                <c:pt idx="6799">
                  <c:v>-1.506E-2</c:v>
                </c:pt>
                <c:pt idx="6800">
                  <c:v>-1.4930000000000001E-2</c:v>
                </c:pt>
                <c:pt idx="6801">
                  <c:v>-1.4800000000000001E-2</c:v>
                </c:pt>
                <c:pt idx="6802">
                  <c:v>-1.469E-2</c:v>
                </c:pt>
                <c:pt idx="6803">
                  <c:v>-1.461E-2</c:v>
                </c:pt>
                <c:pt idx="6804">
                  <c:v>-1.456E-2</c:v>
                </c:pt>
                <c:pt idx="6805">
                  <c:v>-1.4579999999999999E-2</c:v>
                </c:pt>
                <c:pt idx="6806">
                  <c:v>-1.464E-2</c:v>
                </c:pt>
                <c:pt idx="6807">
                  <c:v>-1.473E-2</c:v>
                </c:pt>
                <c:pt idx="6808">
                  <c:v>-1.477E-2</c:v>
                </c:pt>
                <c:pt idx="6809">
                  <c:v>-1.474E-2</c:v>
                </c:pt>
                <c:pt idx="6810">
                  <c:v>-1.468E-2</c:v>
                </c:pt>
                <c:pt idx="6811">
                  <c:v>-1.46E-2</c:v>
                </c:pt>
                <c:pt idx="6812">
                  <c:v>-1.4500000000000001E-2</c:v>
                </c:pt>
                <c:pt idx="6813">
                  <c:v>-1.44E-2</c:v>
                </c:pt>
                <c:pt idx="6814">
                  <c:v>-1.4319999999999999E-2</c:v>
                </c:pt>
                <c:pt idx="6815">
                  <c:v>-1.4239999999999999E-2</c:v>
                </c:pt>
                <c:pt idx="6816">
                  <c:v>-1.417E-2</c:v>
                </c:pt>
                <c:pt idx="6817">
                  <c:v>-1.4160000000000001E-2</c:v>
                </c:pt>
                <c:pt idx="6818">
                  <c:v>-1.417E-2</c:v>
                </c:pt>
                <c:pt idx="6819">
                  <c:v>-1.4239999999999999E-2</c:v>
                </c:pt>
                <c:pt idx="6820">
                  <c:v>-1.4250000000000001E-2</c:v>
                </c:pt>
                <c:pt idx="6821">
                  <c:v>-1.4290000000000001E-2</c:v>
                </c:pt>
                <c:pt idx="6822">
                  <c:v>-1.4279999999999999E-2</c:v>
                </c:pt>
                <c:pt idx="6823">
                  <c:v>-1.4239999999999999E-2</c:v>
                </c:pt>
                <c:pt idx="6824">
                  <c:v>-1.418E-2</c:v>
                </c:pt>
                <c:pt idx="6825">
                  <c:v>-1.414E-2</c:v>
                </c:pt>
                <c:pt idx="6826">
                  <c:v>-1.4E-2</c:v>
                </c:pt>
                <c:pt idx="6827">
                  <c:v>-1.3939999999999999E-2</c:v>
                </c:pt>
                <c:pt idx="6828">
                  <c:v>-1.3860000000000001E-2</c:v>
                </c:pt>
                <c:pt idx="6829">
                  <c:v>-1.3809999999999999E-2</c:v>
                </c:pt>
                <c:pt idx="6830">
                  <c:v>-1.3769999999999999E-2</c:v>
                </c:pt>
                <c:pt idx="6831">
                  <c:v>-1.3780000000000001E-2</c:v>
                </c:pt>
                <c:pt idx="6832">
                  <c:v>-1.3809999999999999E-2</c:v>
                </c:pt>
                <c:pt idx="6833">
                  <c:v>-1.3849999999999999E-2</c:v>
                </c:pt>
                <c:pt idx="6834">
                  <c:v>-1.388E-2</c:v>
                </c:pt>
                <c:pt idx="6835">
                  <c:v>-1.388E-2</c:v>
                </c:pt>
                <c:pt idx="6836">
                  <c:v>-1.3849999999999999E-2</c:v>
                </c:pt>
                <c:pt idx="6837">
                  <c:v>-1.38E-2</c:v>
                </c:pt>
                <c:pt idx="6838">
                  <c:v>-1.374E-2</c:v>
                </c:pt>
                <c:pt idx="6839">
                  <c:v>-1.3679999999999999E-2</c:v>
                </c:pt>
                <c:pt idx="6840">
                  <c:v>-1.363E-2</c:v>
                </c:pt>
                <c:pt idx="6841">
                  <c:v>-1.3610000000000001E-2</c:v>
                </c:pt>
                <c:pt idx="6842">
                  <c:v>-1.362E-2</c:v>
                </c:pt>
                <c:pt idx="6843">
                  <c:v>-1.367E-2</c:v>
                </c:pt>
                <c:pt idx="6844">
                  <c:v>-1.367E-2</c:v>
                </c:pt>
                <c:pt idx="6845">
                  <c:v>-1.374E-2</c:v>
                </c:pt>
                <c:pt idx="6846">
                  <c:v>-1.3780000000000001E-2</c:v>
                </c:pt>
                <c:pt idx="6847">
                  <c:v>-1.38E-2</c:v>
                </c:pt>
                <c:pt idx="6848">
                  <c:v>-1.3809999999999999E-2</c:v>
                </c:pt>
                <c:pt idx="6849">
                  <c:v>-1.374E-2</c:v>
                </c:pt>
                <c:pt idx="6850">
                  <c:v>-1.375E-2</c:v>
                </c:pt>
                <c:pt idx="6851">
                  <c:v>-1.3690000000000001E-2</c:v>
                </c:pt>
                <c:pt idx="6852">
                  <c:v>-1.358E-2</c:v>
                </c:pt>
                <c:pt idx="6853">
                  <c:v>-1.3559999999999999E-2</c:v>
                </c:pt>
                <c:pt idx="6854">
                  <c:v>-1.357E-2</c:v>
                </c:pt>
                <c:pt idx="6855">
                  <c:v>-1.357E-2</c:v>
                </c:pt>
                <c:pt idx="6856">
                  <c:v>-1.3599999999999999E-2</c:v>
                </c:pt>
                <c:pt idx="6857">
                  <c:v>-1.3650000000000001E-2</c:v>
                </c:pt>
                <c:pt idx="6858">
                  <c:v>-1.3690000000000001E-2</c:v>
                </c:pt>
                <c:pt idx="6859">
                  <c:v>-1.3679999999999999E-2</c:v>
                </c:pt>
                <c:pt idx="6860">
                  <c:v>-1.3639999999999999E-2</c:v>
                </c:pt>
                <c:pt idx="6861">
                  <c:v>-1.353E-2</c:v>
                </c:pt>
                <c:pt idx="6862">
                  <c:v>-1.3429999999999999E-2</c:v>
                </c:pt>
                <c:pt idx="6863">
                  <c:v>-1.337E-2</c:v>
                </c:pt>
                <c:pt idx="6864">
                  <c:v>-1.3339999999999999E-2</c:v>
                </c:pt>
                <c:pt idx="6865">
                  <c:v>-1.3310000000000001E-2</c:v>
                </c:pt>
                <c:pt idx="6866">
                  <c:v>-1.3270000000000001E-2</c:v>
                </c:pt>
                <c:pt idx="6867">
                  <c:v>-1.325E-2</c:v>
                </c:pt>
                <c:pt idx="6868">
                  <c:v>-1.3089999999999999E-2</c:v>
                </c:pt>
                <c:pt idx="6869">
                  <c:v>-1.311E-2</c:v>
                </c:pt>
                <c:pt idx="6870">
                  <c:v>-1.2959999999999999E-2</c:v>
                </c:pt>
                <c:pt idx="6871">
                  <c:v>-1.2789999999999999E-2</c:v>
                </c:pt>
                <c:pt idx="6872">
                  <c:v>-1.261E-2</c:v>
                </c:pt>
                <c:pt idx="6873">
                  <c:v>-1.242E-2</c:v>
                </c:pt>
                <c:pt idx="6874">
                  <c:v>-1.23E-2</c:v>
                </c:pt>
                <c:pt idx="6875">
                  <c:v>-1.2160000000000001E-2</c:v>
                </c:pt>
                <c:pt idx="6876">
                  <c:v>-1.2019999999999999E-2</c:v>
                </c:pt>
                <c:pt idx="6877">
                  <c:v>-1.1950000000000001E-2</c:v>
                </c:pt>
                <c:pt idx="6878">
                  <c:v>-1.191E-2</c:v>
                </c:pt>
                <c:pt idx="6879">
                  <c:v>-1.167E-2</c:v>
                </c:pt>
                <c:pt idx="6880">
                  <c:v>-1.1639999999999999E-2</c:v>
                </c:pt>
                <c:pt idx="6881">
                  <c:v>-1.15E-2</c:v>
                </c:pt>
                <c:pt idx="6882">
                  <c:v>-1.137E-2</c:v>
                </c:pt>
                <c:pt idx="6883">
                  <c:v>-1.123E-2</c:v>
                </c:pt>
                <c:pt idx="6884">
                  <c:v>-1.103E-2</c:v>
                </c:pt>
                <c:pt idx="6885">
                  <c:v>-1.0789999999999999E-2</c:v>
                </c:pt>
                <c:pt idx="6886">
                  <c:v>-1.0749999999999999E-2</c:v>
                </c:pt>
                <c:pt idx="6887">
                  <c:v>-1.0659999999999999E-2</c:v>
                </c:pt>
                <c:pt idx="6888">
                  <c:v>-1.06E-2</c:v>
                </c:pt>
                <c:pt idx="6889">
                  <c:v>-1.0500000000000001E-2</c:v>
                </c:pt>
                <c:pt idx="6890">
                  <c:v>-1.0319999999999999E-2</c:v>
                </c:pt>
              </c:numCache>
            </c:numRef>
          </c:yVal>
          <c:smooth val="1"/>
          <c:extLst xmlns:c16r2="http://schemas.microsoft.com/office/drawing/2015/06/chart">
            <c:ext xmlns:c16="http://schemas.microsoft.com/office/drawing/2014/chart" uri="{C3380CC4-5D6E-409C-BE32-E72D297353CC}">
              <c16:uniqueId val="{00000000-F2B2-4907-9192-56689417EB0D}"/>
            </c:ext>
          </c:extLst>
        </c:ser>
        <c:ser>
          <c:idx val="1"/>
          <c:order val="1"/>
          <c:tx>
            <c:v>Ramp: 15 K/min</c:v>
          </c:tx>
          <c:spPr>
            <a:ln w="19050">
              <a:solidFill>
                <a:schemeClr val="tx1"/>
              </a:solidFill>
              <a:prstDash val="dash"/>
            </a:ln>
          </c:spPr>
          <c:marker>
            <c:symbol val="none"/>
          </c:marker>
          <c:xVal>
            <c:numRef>
              <c:f>Sheet1!$E$4:$E$4600</c:f>
              <c:numCache>
                <c:formatCode>General</c:formatCode>
                <c:ptCount val="4597"/>
                <c:pt idx="0">
                  <c:v>298.45</c:v>
                </c:pt>
                <c:pt idx="1">
                  <c:v>298.45999999999998</c:v>
                </c:pt>
                <c:pt idx="2">
                  <c:v>298.45999999999998</c:v>
                </c:pt>
                <c:pt idx="3">
                  <c:v>298.47000000000003</c:v>
                </c:pt>
                <c:pt idx="4">
                  <c:v>298.47000000000003</c:v>
                </c:pt>
                <c:pt idx="5">
                  <c:v>298.48</c:v>
                </c:pt>
                <c:pt idx="6">
                  <c:v>298.49</c:v>
                </c:pt>
                <c:pt idx="7">
                  <c:v>298.5</c:v>
                </c:pt>
                <c:pt idx="8">
                  <c:v>298.51</c:v>
                </c:pt>
                <c:pt idx="9">
                  <c:v>298.52</c:v>
                </c:pt>
                <c:pt idx="10">
                  <c:v>298.54000000000002</c:v>
                </c:pt>
                <c:pt idx="11">
                  <c:v>298.55</c:v>
                </c:pt>
                <c:pt idx="12">
                  <c:v>298.57</c:v>
                </c:pt>
                <c:pt idx="13">
                  <c:v>298.58</c:v>
                </c:pt>
                <c:pt idx="14">
                  <c:v>298.60000000000002</c:v>
                </c:pt>
                <c:pt idx="15">
                  <c:v>298.62</c:v>
                </c:pt>
                <c:pt idx="16">
                  <c:v>298.64</c:v>
                </c:pt>
                <c:pt idx="17">
                  <c:v>298.67</c:v>
                </c:pt>
                <c:pt idx="18">
                  <c:v>298.69</c:v>
                </c:pt>
                <c:pt idx="19">
                  <c:v>298.70999999999998</c:v>
                </c:pt>
                <c:pt idx="20">
                  <c:v>298.74</c:v>
                </c:pt>
                <c:pt idx="21">
                  <c:v>298.77</c:v>
                </c:pt>
                <c:pt idx="22">
                  <c:v>298.8</c:v>
                </c:pt>
                <c:pt idx="23">
                  <c:v>298.83</c:v>
                </c:pt>
                <c:pt idx="24">
                  <c:v>298.86</c:v>
                </c:pt>
                <c:pt idx="25">
                  <c:v>298.89999999999998</c:v>
                </c:pt>
                <c:pt idx="26">
                  <c:v>298.93</c:v>
                </c:pt>
                <c:pt idx="27">
                  <c:v>298.97000000000003</c:v>
                </c:pt>
                <c:pt idx="28">
                  <c:v>299.01</c:v>
                </c:pt>
                <c:pt idx="29">
                  <c:v>299.05</c:v>
                </c:pt>
                <c:pt idx="30">
                  <c:v>299.08999999999997</c:v>
                </c:pt>
                <c:pt idx="31">
                  <c:v>299.14</c:v>
                </c:pt>
                <c:pt idx="32">
                  <c:v>299.18</c:v>
                </c:pt>
                <c:pt idx="33">
                  <c:v>299.23</c:v>
                </c:pt>
                <c:pt idx="34">
                  <c:v>299.27999999999997</c:v>
                </c:pt>
                <c:pt idx="35">
                  <c:v>299.33</c:v>
                </c:pt>
                <c:pt idx="36">
                  <c:v>299.38</c:v>
                </c:pt>
                <c:pt idx="37">
                  <c:v>299.43</c:v>
                </c:pt>
                <c:pt idx="38">
                  <c:v>299.49</c:v>
                </c:pt>
                <c:pt idx="39">
                  <c:v>299.55</c:v>
                </c:pt>
                <c:pt idx="40">
                  <c:v>299.60000000000002</c:v>
                </c:pt>
                <c:pt idx="41">
                  <c:v>299.66000000000003</c:v>
                </c:pt>
                <c:pt idx="42">
                  <c:v>299.72000000000003</c:v>
                </c:pt>
                <c:pt idx="43">
                  <c:v>299.77999999999997</c:v>
                </c:pt>
                <c:pt idx="44">
                  <c:v>299.85000000000002</c:v>
                </c:pt>
                <c:pt idx="45">
                  <c:v>299.91000000000003</c:v>
                </c:pt>
                <c:pt idx="46">
                  <c:v>299.98</c:v>
                </c:pt>
                <c:pt idx="47">
                  <c:v>300.05</c:v>
                </c:pt>
                <c:pt idx="48">
                  <c:v>300.12</c:v>
                </c:pt>
                <c:pt idx="49">
                  <c:v>300.19</c:v>
                </c:pt>
                <c:pt idx="50">
                  <c:v>300.26</c:v>
                </c:pt>
                <c:pt idx="51">
                  <c:v>300.33999999999997</c:v>
                </c:pt>
                <c:pt idx="52">
                  <c:v>300.41000000000003</c:v>
                </c:pt>
                <c:pt idx="53">
                  <c:v>300.49</c:v>
                </c:pt>
                <c:pt idx="54">
                  <c:v>300.56</c:v>
                </c:pt>
                <c:pt idx="55">
                  <c:v>300.64</c:v>
                </c:pt>
                <c:pt idx="56">
                  <c:v>300.72000000000003</c:v>
                </c:pt>
                <c:pt idx="57">
                  <c:v>300.8</c:v>
                </c:pt>
                <c:pt idx="58">
                  <c:v>300.89</c:v>
                </c:pt>
                <c:pt idx="59">
                  <c:v>300.97000000000003</c:v>
                </c:pt>
                <c:pt idx="60">
                  <c:v>301.06</c:v>
                </c:pt>
                <c:pt idx="61">
                  <c:v>301.14</c:v>
                </c:pt>
                <c:pt idx="62">
                  <c:v>301.23</c:v>
                </c:pt>
                <c:pt idx="63">
                  <c:v>301.32</c:v>
                </c:pt>
                <c:pt idx="64">
                  <c:v>301.41000000000003</c:v>
                </c:pt>
                <c:pt idx="65">
                  <c:v>301.5</c:v>
                </c:pt>
                <c:pt idx="66">
                  <c:v>301.58999999999997</c:v>
                </c:pt>
                <c:pt idx="67">
                  <c:v>301.68</c:v>
                </c:pt>
                <c:pt idx="68">
                  <c:v>301.77</c:v>
                </c:pt>
                <c:pt idx="69">
                  <c:v>301.87</c:v>
                </c:pt>
                <c:pt idx="70">
                  <c:v>301.97000000000003</c:v>
                </c:pt>
                <c:pt idx="71">
                  <c:v>302.06</c:v>
                </c:pt>
                <c:pt idx="72">
                  <c:v>302.16000000000003</c:v>
                </c:pt>
                <c:pt idx="73">
                  <c:v>302.26</c:v>
                </c:pt>
                <c:pt idx="74">
                  <c:v>302.36</c:v>
                </c:pt>
                <c:pt idx="75">
                  <c:v>302.45999999999998</c:v>
                </c:pt>
                <c:pt idx="76">
                  <c:v>302.56</c:v>
                </c:pt>
                <c:pt idx="77">
                  <c:v>302.66000000000003</c:v>
                </c:pt>
                <c:pt idx="78">
                  <c:v>302.76</c:v>
                </c:pt>
                <c:pt idx="79">
                  <c:v>302.87</c:v>
                </c:pt>
                <c:pt idx="80">
                  <c:v>302.97000000000003</c:v>
                </c:pt>
                <c:pt idx="81">
                  <c:v>303.07</c:v>
                </c:pt>
                <c:pt idx="82">
                  <c:v>303.18</c:v>
                </c:pt>
                <c:pt idx="83">
                  <c:v>303.27999999999997</c:v>
                </c:pt>
                <c:pt idx="84">
                  <c:v>303.39</c:v>
                </c:pt>
                <c:pt idx="85">
                  <c:v>303.5</c:v>
                </c:pt>
                <c:pt idx="86">
                  <c:v>303.61</c:v>
                </c:pt>
                <c:pt idx="87">
                  <c:v>303.72000000000003</c:v>
                </c:pt>
                <c:pt idx="88">
                  <c:v>303.82</c:v>
                </c:pt>
                <c:pt idx="89">
                  <c:v>303.93</c:v>
                </c:pt>
                <c:pt idx="90">
                  <c:v>304.04000000000002</c:v>
                </c:pt>
                <c:pt idx="91">
                  <c:v>304.16000000000003</c:v>
                </c:pt>
                <c:pt idx="92">
                  <c:v>304.27</c:v>
                </c:pt>
                <c:pt idx="93">
                  <c:v>304.38</c:v>
                </c:pt>
                <c:pt idx="94">
                  <c:v>304.49</c:v>
                </c:pt>
                <c:pt idx="95">
                  <c:v>304.60000000000002</c:v>
                </c:pt>
                <c:pt idx="96">
                  <c:v>304.70999999999998</c:v>
                </c:pt>
                <c:pt idx="97">
                  <c:v>304.83</c:v>
                </c:pt>
                <c:pt idx="98">
                  <c:v>304.94</c:v>
                </c:pt>
                <c:pt idx="99">
                  <c:v>305.06</c:v>
                </c:pt>
                <c:pt idx="100">
                  <c:v>305.17</c:v>
                </c:pt>
                <c:pt idx="101">
                  <c:v>305.29000000000002</c:v>
                </c:pt>
                <c:pt idx="102">
                  <c:v>305.39999999999998</c:v>
                </c:pt>
                <c:pt idx="103">
                  <c:v>305.52</c:v>
                </c:pt>
                <c:pt idx="104">
                  <c:v>305.63</c:v>
                </c:pt>
                <c:pt idx="105">
                  <c:v>305.75</c:v>
                </c:pt>
                <c:pt idx="106">
                  <c:v>305.86</c:v>
                </c:pt>
                <c:pt idx="107">
                  <c:v>305.98</c:v>
                </c:pt>
                <c:pt idx="108">
                  <c:v>306.09000000000003</c:v>
                </c:pt>
                <c:pt idx="109">
                  <c:v>306.20999999999998</c:v>
                </c:pt>
                <c:pt idx="110">
                  <c:v>306.33</c:v>
                </c:pt>
                <c:pt idx="111">
                  <c:v>306.45</c:v>
                </c:pt>
                <c:pt idx="112">
                  <c:v>306.57</c:v>
                </c:pt>
                <c:pt idx="113">
                  <c:v>306.68</c:v>
                </c:pt>
                <c:pt idx="114">
                  <c:v>306.8</c:v>
                </c:pt>
                <c:pt idx="115">
                  <c:v>306.92</c:v>
                </c:pt>
                <c:pt idx="116">
                  <c:v>307.04000000000002</c:v>
                </c:pt>
                <c:pt idx="117">
                  <c:v>307.15999999999997</c:v>
                </c:pt>
                <c:pt idx="118">
                  <c:v>307.27999999999997</c:v>
                </c:pt>
                <c:pt idx="119">
                  <c:v>307.39</c:v>
                </c:pt>
                <c:pt idx="120">
                  <c:v>307.52</c:v>
                </c:pt>
                <c:pt idx="121">
                  <c:v>307.63</c:v>
                </c:pt>
                <c:pt idx="122">
                  <c:v>307.75</c:v>
                </c:pt>
                <c:pt idx="123">
                  <c:v>307.87</c:v>
                </c:pt>
                <c:pt idx="124">
                  <c:v>307.99</c:v>
                </c:pt>
                <c:pt idx="125">
                  <c:v>308.11</c:v>
                </c:pt>
                <c:pt idx="126">
                  <c:v>308.23</c:v>
                </c:pt>
                <c:pt idx="127">
                  <c:v>308.35000000000002</c:v>
                </c:pt>
                <c:pt idx="128">
                  <c:v>308.47000000000003</c:v>
                </c:pt>
                <c:pt idx="129">
                  <c:v>308.59000000000003</c:v>
                </c:pt>
                <c:pt idx="130">
                  <c:v>308.70999999999998</c:v>
                </c:pt>
                <c:pt idx="131">
                  <c:v>308.83</c:v>
                </c:pt>
                <c:pt idx="132">
                  <c:v>308.95</c:v>
                </c:pt>
                <c:pt idx="133">
                  <c:v>309.07</c:v>
                </c:pt>
                <c:pt idx="134">
                  <c:v>309.19</c:v>
                </c:pt>
                <c:pt idx="135">
                  <c:v>309.31</c:v>
                </c:pt>
                <c:pt idx="136">
                  <c:v>309.43</c:v>
                </c:pt>
                <c:pt idx="137">
                  <c:v>309.55</c:v>
                </c:pt>
                <c:pt idx="138">
                  <c:v>309.67</c:v>
                </c:pt>
                <c:pt idx="139">
                  <c:v>309.79000000000002</c:v>
                </c:pt>
                <c:pt idx="140">
                  <c:v>309.90999999999997</c:v>
                </c:pt>
                <c:pt idx="141">
                  <c:v>310.02999999999997</c:v>
                </c:pt>
                <c:pt idx="142">
                  <c:v>310.14999999999998</c:v>
                </c:pt>
                <c:pt idx="143">
                  <c:v>310.27</c:v>
                </c:pt>
                <c:pt idx="144">
                  <c:v>310.39</c:v>
                </c:pt>
                <c:pt idx="145">
                  <c:v>310.51</c:v>
                </c:pt>
                <c:pt idx="146">
                  <c:v>310.63</c:v>
                </c:pt>
                <c:pt idx="147">
                  <c:v>310.75</c:v>
                </c:pt>
                <c:pt idx="148">
                  <c:v>310.88</c:v>
                </c:pt>
                <c:pt idx="149">
                  <c:v>311</c:v>
                </c:pt>
                <c:pt idx="150">
                  <c:v>311.11</c:v>
                </c:pt>
                <c:pt idx="151">
                  <c:v>311.23</c:v>
                </c:pt>
                <c:pt idx="152">
                  <c:v>311.36</c:v>
                </c:pt>
                <c:pt idx="153">
                  <c:v>311.48</c:v>
                </c:pt>
                <c:pt idx="154">
                  <c:v>311.60000000000002</c:v>
                </c:pt>
                <c:pt idx="155">
                  <c:v>311.72000000000003</c:v>
                </c:pt>
                <c:pt idx="156">
                  <c:v>311.84000000000003</c:v>
                </c:pt>
                <c:pt idx="157">
                  <c:v>311.95999999999998</c:v>
                </c:pt>
                <c:pt idx="158">
                  <c:v>312.08</c:v>
                </c:pt>
                <c:pt idx="159">
                  <c:v>312.2</c:v>
                </c:pt>
                <c:pt idx="160">
                  <c:v>312.32</c:v>
                </c:pt>
                <c:pt idx="161">
                  <c:v>312.44</c:v>
                </c:pt>
                <c:pt idx="162">
                  <c:v>312.56</c:v>
                </c:pt>
                <c:pt idx="163">
                  <c:v>312.68</c:v>
                </c:pt>
                <c:pt idx="164">
                  <c:v>312.8</c:v>
                </c:pt>
                <c:pt idx="165">
                  <c:v>312.93</c:v>
                </c:pt>
                <c:pt idx="166">
                  <c:v>313.04000000000002</c:v>
                </c:pt>
                <c:pt idx="167">
                  <c:v>313.15999999999997</c:v>
                </c:pt>
                <c:pt idx="168">
                  <c:v>313.29000000000002</c:v>
                </c:pt>
                <c:pt idx="169">
                  <c:v>313.40999999999997</c:v>
                </c:pt>
                <c:pt idx="170">
                  <c:v>313.52999999999997</c:v>
                </c:pt>
                <c:pt idx="171">
                  <c:v>313.64999999999998</c:v>
                </c:pt>
                <c:pt idx="172">
                  <c:v>313.77</c:v>
                </c:pt>
                <c:pt idx="173">
                  <c:v>313.89</c:v>
                </c:pt>
                <c:pt idx="174">
                  <c:v>314.01</c:v>
                </c:pt>
                <c:pt idx="175">
                  <c:v>314.13</c:v>
                </c:pt>
                <c:pt idx="176">
                  <c:v>314.25</c:v>
                </c:pt>
                <c:pt idx="177">
                  <c:v>314.37</c:v>
                </c:pt>
                <c:pt idx="178">
                  <c:v>314.49</c:v>
                </c:pt>
                <c:pt idx="179">
                  <c:v>314.62</c:v>
                </c:pt>
                <c:pt idx="180">
                  <c:v>314.73</c:v>
                </c:pt>
                <c:pt idx="181">
                  <c:v>314.86</c:v>
                </c:pt>
                <c:pt idx="182">
                  <c:v>314.98</c:v>
                </c:pt>
                <c:pt idx="183">
                  <c:v>315.10000000000002</c:v>
                </c:pt>
                <c:pt idx="184">
                  <c:v>315.22000000000003</c:v>
                </c:pt>
                <c:pt idx="185">
                  <c:v>315.34000000000003</c:v>
                </c:pt>
                <c:pt idx="186">
                  <c:v>315.45999999999998</c:v>
                </c:pt>
                <c:pt idx="187">
                  <c:v>315.58</c:v>
                </c:pt>
                <c:pt idx="188">
                  <c:v>315.7</c:v>
                </c:pt>
                <c:pt idx="189">
                  <c:v>315.82</c:v>
                </c:pt>
                <c:pt idx="190">
                  <c:v>315.94</c:v>
                </c:pt>
                <c:pt idx="191">
                  <c:v>316.06</c:v>
                </c:pt>
                <c:pt idx="192">
                  <c:v>316.18</c:v>
                </c:pt>
                <c:pt idx="193">
                  <c:v>316.31</c:v>
                </c:pt>
                <c:pt idx="194">
                  <c:v>316.42</c:v>
                </c:pt>
                <c:pt idx="195">
                  <c:v>316.55</c:v>
                </c:pt>
                <c:pt idx="196">
                  <c:v>316.67</c:v>
                </c:pt>
                <c:pt idx="197">
                  <c:v>316.79000000000002</c:v>
                </c:pt>
                <c:pt idx="198">
                  <c:v>316.90999999999997</c:v>
                </c:pt>
                <c:pt idx="199">
                  <c:v>317.02999999999997</c:v>
                </c:pt>
                <c:pt idx="200">
                  <c:v>317.14999999999998</c:v>
                </c:pt>
                <c:pt idx="201">
                  <c:v>317.27</c:v>
                </c:pt>
                <c:pt idx="202">
                  <c:v>317.39</c:v>
                </c:pt>
                <c:pt idx="203">
                  <c:v>317.51</c:v>
                </c:pt>
                <c:pt idx="204">
                  <c:v>317.63</c:v>
                </c:pt>
                <c:pt idx="205">
                  <c:v>317.75</c:v>
                </c:pt>
                <c:pt idx="206">
                  <c:v>317.87</c:v>
                </c:pt>
                <c:pt idx="207">
                  <c:v>317.99</c:v>
                </c:pt>
                <c:pt idx="208">
                  <c:v>318.12</c:v>
                </c:pt>
                <c:pt idx="209">
                  <c:v>318.24</c:v>
                </c:pt>
                <c:pt idx="210">
                  <c:v>318.35000000000002</c:v>
                </c:pt>
                <c:pt idx="211">
                  <c:v>318.48</c:v>
                </c:pt>
                <c:pt idx="212">
                  <c:v>318.59000000000003</c:v>
                </c:pt>
                <c:pt idx="213">
                  <c:v>318.72000000000003</c:v>
                </c:pt>
                <c:pt idx="214">
                  <c:v>318.84000000000003</c:v>
                </c:pt>
                <c:pt idx="215">
                  <c:v>318.95999999999998</c:v>
                </c:pt>
                <c:pt idx="216">
                  <c:v>319.08</c:v>
                </c:pt>
                <c:pt idx="217">
                  <c:v>319.2</c:v>
                </c:pt>
                <c:pt idx="218">
                  <c:v>319.32</c:v>
                </c:pt>
                <c:pt idx="219">
                  <c:v>319.44</c:v>
                </c:pt>
                <c:pt idx="220">
                  <c:v>319.56</c:v>
                </c:pt>
                <c:pt idx="221">
                  <c:v>319.68</c:v>
                </c:pt>
                <c:pt idx="222">
                  <c:v>319.8</c:v>
                </c:pt>
                <c:pt idx="223">
                  <c:v>319.92</c:v>
                </c:pt>
                <c:pt idx="224">
                  <c:v>320.04000000000002</c:v>
                </c:pt>
                <c:pt idx="225">
                  <c:v>320.15999999999997</c:v>
                </c:pt>
                <c:pt idx="226">
                  <c:v>320.27999999999997</c:v>
                </c:pt>
                <c:pt idx="227">
                  <c:v>320.39999999999998</c:v>
                </c:pt>
                <c:pt idx="228">
                  <c:v>320.52</c:v>
                </c:pt>
                <c:pt idx="229">
                  <c:v>320.63</c:v>
                </c:pt>
                <c:pt idx="230">
                  <c:v>320.76</c:v>
                </c:pt>
                <c:pt idx="231">
                  <c:v>320.88</c:v>
                </c:pt>
                <c:pt idx="232">
                  <c:v>321</c:v>
                </c:pt>
                <c:pt idx="233">
                  <c:v>321.11</c:v>
                </c:pt>
                <c:pt idx="234">
                  <c:v>321.23</c:v>
                </c:pt>
                <c:pt idx="235">
                  <c:v>321.35000000000002</c:v>
                </c:pt>
                <c:pt idx="236">
                  <c:v>321.47000000000003</c:v>
                </c:pt>
                <c:pt idx="237">
                  <c:v>321.59000000000003</c:v>
                </c:pt>
                <c:pt idx="238">
                  <c:v>321.70999999999998</c:v>
                </c:pt>
                <c:pt idx="239">
                  <c:v>321.83</c:v>
                </c:pt>
                <c:pt idx="240">
                  <c:v>321.95</c:v>
                </c:pt>
                <c:pt idx="241">
                  <c:v>322.07</c:v>
                </c:pt>
                <c:pt idx="242">
                  <c:v>322.19</c:v>
                </c:pt>
                <c:pt idx="243">
                  <c:v>322.31</c:v>
                </c:pt>
                <c:pt idx="244">
                  <c:v>322.43</c:v>
                </c:pt>
                <c:pt idx="245">
                  <c:v>322.55</c:v>
                </c:pt>
                <c:pt idx="246">
                  <c:v>322.67</c:v>
                </c:pt>
                <c:pt idx="247">
                  <c:v>322.77999999999997</c:v>
                </c:pt>
                <c:pt idx="248">
                  <c:v>322.89999999999998</c:v>
                </c:pt>
                <c:pt idx="249">
                  <c:v>323.02</c:v>
                </c:pt>
                <c:pt idx="250">
                  <c:v>323.14</c:v>
                </c:pt>
                <c:pt idx="251">
                  <c:v>323.26</c:v>
                </c:pt>
                <c:pt idx="252">
                  <c:v>323.38</c:v>
                </c:pt>
                <c:pt idx="253">
                  <c:v>323.5</c:v>
                </c:pt>
                <c:pt idx="254">
                  <c:v>323.62</c:v>
                </c:pt>
                <c:pt idx="255">
                  <c:v>323.74</c:v>
                </c:pt>
                <c:pt idx="256">
                  <c:v>323.86</c:v>
                </c:pt>
                <c:pt idx="257">
                  <c:v>323.97000000000003</c:v>
                </c:pt>
                <c:pt idx="258">
                  <c:v>324.09000000000003</c:v>
                </c:pt>
                <c:pt idx="259">
                  <c:v>324.20999999999998</c:v>
                </c:pt>
                <c:pt idx="260">
                  <c:v>324.33</c:v>
                </c:pt>
                <c:pt idx="261">
                  <c:v>324.45</c:v>
                </c:pt>
                <c:pt idx="262">
                  <c:v>324.57</c:v>
                </c:pt>
                <c:pt idx="263">
                  <c:v>324.69</c:v>
                </c:pt>
                <c:pt idx="264">
                  <c:v>324.81</c:v>
                </c:pt>
                <c:pt idx="265">
                  <c:v>324.92</c:v>
                </c:pt>
                <c:pt idx="266">
                  <c:v>325.04000000000002</c:v>
                </c:pt>
                <c:pt idx="267">
                  <c:v>325.15999999999997</c:v>
                </c:pt>
                <c:pt idx="268">
                  <c:v>325.27999999999997</c:v>
                </c:pt>
                <c:pt idx="269">
                  <c:v>325.39999999999998</c:v>
                </c:pt>
                <c:pt idx="270">
                  <c:v>325.52</c:v>
                </c:pt>
                <c:pt idx="271">
                  <c:v>325.64</c:v>
                </c:pt>
                <c:pt idx="272">
                  <c:v>325.75</c:v>
                </c:pt>
                <c:pt idx="273">
                  <c:v>325.87</c:v>
                </c:pt>
                <c:pt idx="274">
                  <c:v>325.99</c:v>
                </c:pt>
                <c:pt idx="275">
                  <c:v>326.11</c:v>
                </c:pt>
                <c:pt idx="276">
                  <c:v>326.23</c:v>
                </c:pt>
                <c:pt idx="277">
                  <c:v>326.35000000000002</c:v>
                </c:pt>
                <c:pt idx="278">
                  <c:v>326.45999999999998</c:v>
                </c:pt>
                <c:pt idx="279">
                  <c:v>326.58</c:v>
                </c:pt>
                <c:pt idx="280">
                  <c:v>326.7</c:v>
                </c:pt>
                <c:pt idx="281">
                  <c:v>326.82</c:v>
                </c:pt>
                <c:pt idx="282">
                  <c:v>326.94</c:v>
                </c:pt>
                <c:pt idx="283">
                  <c:v>327.06</c:v>
                </c:pt>
                <c:pt idx="284">
                  <c:v>327.17</c:v>
                </c:pt>
                <c:pt idx="285">
                  <c:v>327.29000000000002</c:v>
                </c:pt>
                <c:pt idx="286">
                  <c:v>327.40999999999997</c:v>
                </c:pt>
                <c:pt idx="287">
                  <c:v>327.52999999999997</c:v>
                </c:pt>
                <c:pt idx="288">
                  <c:v>327.64999999999998</c:v>
                </c:pt>
                <c:pt idx="289">
                  <c:v>327.77</c:v>
                </c:pt>
                <c:pt idx="290">
                  <c:v>327.88</c:v>
                </c:pt>
                <c:pt idx="291">
                  <c:v>328</c:v>
                </c:pt>
                <c:pt idx="292">
                  <c:v>328.12</c:v>
                </c:pt>
                <c:pt idx="293">
                  <c:v>328.24</c:v>
                </c:pt>
                <c:pt idx="294">
                  <c:v>328.36</c:v>
                </c:pt>
                <c:pt idx="295">
                  <c:v>328.47</c:v>
                </c:pt>
                <c:pt idx="296">
                  <c:v>328.59000000000003</c:v>
                </c:pt>
                <c:pt idx="297">
                  <c:v>328.71</c:v>
                </c:pt>
                <c:pt idx="298">
                  <c:v>328.83</c:v>
                </c:pt>
                <c:pt idx="299">
                  <c:v>328.95</c:v>
                </c:pt>
                <c:pt idx="300">
                  <c:v>329.06</c:v>
                </c:pt>
                <c:pt idx="301">
                  <c:v>329.18</c:v>
                </c:pt>
                <c:pt idx="302">
                  <c:v>329.3</c:v>
                </c:pt>
                <c:pt idx="303">
                  <c:v>329.42</c:v>
                </c:pt>
                <c:pt idx="304">
                  <c:v>329.54</c:v>
                </c:pt>
                <c:pt idx="305">
                  <c:v>329.65999999999997</c:v>
                </c:pt>
                <c:pt idx="306">
                  <c:v>329.78</c:v>
                </c:pt>
                <c:pt idx="307">
                  <c:v>329.89</c:v>
                </c:pt>
                <c:pt idx="308">
                  <c:v>330.01</c:v>
                </c:pt>
                <c:pt idx="309">
                  <c:v>330.13</c:v>
                </c:pt>
                <c:pt idx="310">
                  <c:v>330.25</c:v>
                </c:pt>
                <c:pt idx="311">
                  <c:v>330.37</c:v>
                </c:pt>
                <c:pt idx="312">
                  <c:v>330.49</c:v>
                </c:pt>
                <c:pt idx="313">
                  <c:v>330.61</c:v>
                </c:pt>
                <c:pt idx="314">
                  <c:v>330.72</c:v>
                </c:pt>
                <c:pt idx="315">
                  <c:v>330.84000000000003</c:v>
                </c:pt>
                <c:pt idx="316">
                  <c:v>330.96</c:v>
                </c:pt>
                <c:pt idx="317">
                  <c:v>331.08</c:v>
                </c:pt>
                <c:pt idx="318">
                  <c:v>331.2</c:v>
                </c:pt>
                <c:pt idx="319">
                  <c:v>331.32</c:v>
                </c:pt>
                <c:pt idx="320">
                  <c:v>331.44</c:v>
                </c:pt>
                <c:pt idx="321">
                  <c:v>331.56</c:v>
                </c:pt>
                <c:pt idx="322">
                  <c:v>331.68</c:v>
                </c:pt>
                <c:pt idx="323">
                  <c:v>331.79</c:v>
                </c:pt>
                <c:pt idx="324">
                  <c:v>331.90999999999997</c:v>
                </c:pt>
                <c:pt idx="325">
                  <c:v>332.03</c:v>
                </c:pt>
                <c:pt idx="326">
                  <c:v>332.15</c:v>
                </c:pt>
                <c:pt idx="327">
                  <c:v>332.27</c:v>
                </c:pt>
                <c:pt idx="328">
                  <c:v>332.39</c:v>
                </c:pt>
                <c:pt idx="329">
                  <c:v>332.51</c:v>
                </c:pt>
                <c:pt idx="330">
                  <c:v>332.63</c:v>
                </c:pt>
                <c:pt idx="331">
                  <c:v>332.75</c:v>
                </c:pt>
                <c:pt idx="332">
                  <c:v>332.87</c:v>
                </c:pt>
                <c:pt idx="333">
                  <c:v>332.99</c:v>
                </c:pt>
                <c:pt idx="334">
                  <c:v>333.11</c:v>
                </c:pt>
                <c:pt idx="335">
                  <c:v>333.23</c:v>
                </c:pt>
                <c:pt idx="336">
                  <c:v>333.35</c:v>
                </c:pt>
                <c:pt idx="337">
                  <c:v>333.47</c:v>
                </c:pt>
                <c:pt idx="338">
                  <c:v>333.59000000000003</c:v>
                </c:pt>
                <c:pt idx="339">
                  <c:v>333.71</c:v>
                </c:pt>
                <c:pt idx="340">
                  <c:v>333.83</c:v>
                </c:pt>
                <c:pt idx="341">
                  <c:v>333.95</c:v>
                </c:pt>
                <c:pt idx="342">
                  <c:v>334.07</c:v>
                </c:pt>
                <c:pt idx="343">
                  <c:v>334.19</c:v>
                </c:pt>
                <c:pt idx="344">
                  <c:v>334.31</c:v>
                </c:pt>
                <c:pt idx="345">
                  <c:v>334.43</c:v>
                </c:pt>
                <c:pt idx="346">
                  <c:v>334.55</c:v>
                </c:pt>
                <c:pt idx="347">
                  <c:v>334.67</c:v>
                </c:pt>
                <c:pt idx="348">
                  <c:v>334.79</c:v>
                </c:pt>
                <c:pt idx="349">
                  <c:v>334.90999999999997</c:v>
                </c:pt>
                <c:pt idx="350">
                  <c:v>335.03</c:v>
                </c:pt>
                <c:pt idx="351">
                  <c:v>335.15</c:v>
                </c:pt>
                <c:pt idx="352">
                  <c:v>335.27</c:v>
                </c:pt>
                <c:pt idx="353">
                  <c:v>335.39</c:v>
                </c:pt>
                <c:pt idx="354">
                  <c:v>335.51</c:v>
                </c:pt>
                <c:pt idx="355">
                  <c:v>335.63</c:v>
                </c:pt>
                <c:pt idx="356">
                  <c:v>335.75</c:v>
                </c:pt>
                <c:pt idx="357">
                  <c:v>335.87</c:v>
                </c:pt>
                <c:pt idx="358">
                  <c:v>336</c:v>
                </c:pt>
                <c:pt idx="359">
                  <c:v>336.12</c:v>
                </c:pt>
                <c:pt idx="360">
                  <c:v>336.24</c:v>
                </c:pt>
                <c:pt idx="361">
                  <c:v>336.36</c:v>
                </c:pt>
                <c:pt idx="362">
                  <c:v>336.48</c:v>
                </c:pt>
                <c:pt idx="363">
                  <c:v>336.6</c:v>
                </c:pt>
                <c:pt idx="364">
                  <c:v>336.72</c:v>
                </c:pt>
                <c:pt idx="365">
                  <c:v>336.84000000000003</c:v>
                </c:pt>
                <c:pt idx="366">
                  <c:v>336.97</c:v>
                </c:pt>
                <c:pt idx="367">
                  <c:v>337.09000000000003</c:v>
                </c:pt>
                <c:pt idx="368">
                  <c:v>337.21</c:v>
                </c:pt>
                <c:pt idx="369">
                  <c:v>337.33</c:v>
                </c:pt>
                <c:pt idx="370">
                  <c:v>337.45</c:v>
                </c:pt>
                <c:pt idx="371">
                  <c:v>337.57</c:v>
                </c:pt>
                <c:pt idx="372">
                  <c:v>337.69</c:v>
                </c:pt>
                <c:pt idx="373">
                  <c:v>337.81</c:v>
                </c:pt>
                <c:pt idx="374">
                  <c:v>337.94</c:v>
                </c:pt>
                <c:pt idx="375">
                  <c:v>338.06</c:v>
                </c:pt>
                <c:pt idx="376">
                  <c:v>338.18</c:v>
                </c:pt>
                <c:pt idx="377">
                  <c:v>338.3</c:v>
                </c:pt>
                <c:pt idx="378">
                  <c:v>338.42</c:v>
                </c:pt>
                <c:pt idx="379">
                  <c:v>338.54</c:v>
                </c:pt>
                <c:pt idx="380">
                  <c:v>338.67</c:v>
                </c:pt>
                <c:pt idx="381">
                  <c:v>338.79</c:v>
                </c:pt>
                <c:pt idx="382">
                  <c:v>338.90999999999997</c:v>
                </c:pt>
                <c:pt idx="383">
                  <c:v>339.03</c:v>
                </c:pt>
                <c:pt idx="384">
                  <c:v>339.15</c:v>
                </c:pt>
                <c:pt idx="385">
                  <c:v>339.27</c:v>
                </c:pt>
                <c:pt idx="386">
                  <c:v>339.4</c:v>
                </c:pt>
                <c:pt idx="387">
                  <c:v>339.52</c:v>
                </c:pt>
                <c:pt idx="388">
                  <c:v>339.64</c:v>
                </c:pt>
                <c:pt idx="389">
                  <c:v>339.76</c:v>
                </c:pt>
                <c:pt idx="390">
                  <c:v>339.89</c:v>
                </c:pt>
                <c:pt idx="391">
                  <c:v>340.01</c:v>
                </c:pt>
                <c:pt idx="392">
                  <c:v>340.13</c:v>
                </c:pt>
                <c:pt idx="393">
                  <c:v>340.25</c:v>
                </c:pt>
                <c:pt idx="394">
                  <c:v>340.37</c:v>
                </c:pt>
                <c:pt idx="395">
                  <c:v>340.5</c:v>
                </c:pt>
                <c:pt idx="396">
                  <c:v>340.62</c:v>
                </c:pt>
                <c:pt idx="397">
                  <c:v>340.74</c:v>
                </c:pt>
                <c:pt idx="398">
                  <c:v>340.86</c:v>
                </c:pt>
                <c:pt idx="399">
                  <c:v>340.99</c:v>
                </c:pt>
                <c:pt idx="400">
                  <c:v>341.11</c:v>
                </c:pt>
                <c:pt idx="401">
                  <c:v>341.23</c:v>
                </c:pt>
                <c:pt idx="402">
                  <c:v>341.35</c:v>
                </c:pt>
                <c:pt idx="403">
                  <c:v>341.48</c:v>
                </c:pt>
                <c:pt idx="404">
                  <c:v>341.6</c:v>
                </c:pt>
                <c:pt idx="405">
                  <c:v>341.72</c:v>
                </c:pt>
                <c:pt idx="406">
                  <c:v>341.84000000000003</c:v>
                </c:pt>
                <c:pt idx="407">
                  <c:v>341.97</c:v>
                </c:pt>
                <c:pt idx="408">
                  <c:v>342.09000000000003</c:v>
                </c:pt>
                <c:pt idx="409">
                  <c:v>342.21</c:v>
                </c:pt>
                <c:pt idx="410">
                  <c:v>342.34000000000003</c:v>
                </c:pt>
                <c:pt idx="411">
                  <c:v>342.46</c:v>
                </c:pt>
                <c:pt idx="412">
                  <c:v>342.58</c:v>
                </c:pt>
                <c:pt idx="413">
                  <c:v>342.7</c:v>
                </c:pt>
                <c:pt idx="414">
                  <c:v>342.83</c:v>
                </c:pt>
                <c:pt idx="415">
                  <c:v>342.95</c:v>
                </c:pt>
                <c:pt idx="416">
                  <c:v>343.07</c:v>
                </c:pt>
                <c:pt idx="417">
                  <c:v>343.19</c:v>
                </c:pt>
                <c:pt idx="418">
                  <c:v>343.32</c:v>
                </c:pt>
                <c:pt idx="419">
                  <c:v>343.44</c:v>
                </c:pt>
                <c:pt idx="420">
                  <c:v>343.56</c:v>
                </c:pt>
                <c:pt idx="421">
                  <c:v>343.69</c:v>
                </c:pt>
                <c:pt idx="422">
                  <c:v>343.81</c:v>
                </c:pt>
                <c:pt idx="423">
                  <c:v>343.93</c:v>
                </c:pt>
                <c:pt idx="424">
                  <c:v>344.05</c:v>
                </c:pt>
                <c:pt idx="425">
                  <c:v>344.18</c:v>
                </c:pt>
                <c:pt idx="426">
                  <c:v>344.3</c:v>
                </c:pt>
                <c:pt idx="427">
                  <c:v>344.42</c:v>
                </c:pt>
                <c:pt idx="428">
                  <c:v>344.55</c:v>
                </c:pt>
                <c:pt idx="429">
                  <c:v>344.67</c:v>
                </c:pt>
                <c:pt idx="430">
                  <c:v>344.8</c:v>
                </c:pt>
                <c:pt idx="431">
                  <c:v>344.92</c:v>
                </c:pt>
                <c:pt idx="432">
                  <c:v>345.04</c:v>
                </c:pt>
                <c:pt idx="433">
                  <c:v>345.17</c:v>
                </c:pt>
                <c:pt idx="434">
                  <c:v>345.29</c:v>
                </c:pt>
                <c:pt idx="435">
                  <c:v>345.40999999999997</c:v>
                </c:pt>
                <c:pt idx="436">
                  <c:v>345.54</c:v>
                </c:pt>
                <c:pt idx="437">
                  <c:v>345.65999999999997</c:v>
                </c:pt>
                <c:pt idx="438">
                  <c:v>345.78</c:v>
                </c:pt>
                <c:pt idx="439">
                  <c:v>345.90999999999997</c:v>
                </c:pt>
                <c:pt idx="440">
                  <c:v>346.03</c:v>
                </c:pt>
                <c:pt idx="441">
                  <c:v>346.15999999999997</c:v>
                </c:pt>
                <c:pt idx="442">
                  <c:v>346.28</c:v>
                </c:pt>
                <c:pt idx="443">
                  <c:v>346.4</c:v>
                </c:pt>
                <c:pt idx="444">
                  <c:v>346.53</c:v>
                </c:pt>
                <c:pt idx="445">
                  <c:v>346.65</c:v>
                </c:pt>
                <c:pt idx="446">
                  <c:v>346.77</c:v>
                </c:pt>
                <c:pt idx="447">
                  <c:v>346.9</c:v>
                </c:pt>
                <c:pt idx="448">
                  <c:v>347.02</c:v>
                </c:pt>
                <c:pt idx="449">
                  <c:v>347.14</c:v>
                </c:pt>
                <c:pt idx="450">
                  <c:v>347.27</c:v>
                </c:pt>
                <c:pt idx="451">
                  <c:v>347.39</c:v>
                </c:pt>
                <c:pt idx="452">
                  <c:v>347.52</c:v>
                </c:pt>
                <c:pt idx="453">
                  <c:v>347.64</c:v>
                </c:pt>
                <c:pt idx="454">
                  <c:v>347.76</c:v>
                </c:pt>
                <c:pt idx="455">
                  <c:v>347.89</c:v>
                </c:pt>
                <c:pt idx="456">
                  <c:v>348.02</c:v>
                </c:pt>
                <c:pt idx="457">
                  <c:v>348.14</c:v>
                </c:pt>
                <c:pt idx="458">
                  <c:v>348.26</c:v>
                </c:pt>
                <c:pt idx="459">
                  <c:v>348.39</c:v>
                </c:pt>
                <c:pt idx="460">
                  <c:v>348.51</c:v>
                </c:pt>
                <c:pt idx="461">
                  <c:v>348.64</c:v>
                </c:pt>
                <c:pt idx="462">
                  <c:v>348.76</c:v>
                </c:pt>
                <c:pt idx="463">
                  <c:v>348.89</c:v>
                </c:pt>
                <c:pt idx="464">
                  <c:v>349.01</c:v>
                </c:pt>
                <c:pt idx="465">
                  <c:v>349.14</c:v>
                </c:pt>
                <c:pt idx="466">
                  <c:v>349.26</c:v>
                </c:pt>
                <c:pt idx="467">
                  <c:v>349.38</c:v>
                </c:pt>
                <c:pt idx="468">
                  <c:v>349.51</c:v>
                </c:pt>
                <c:pt idx="469">
                  <c:v>349.63</c:v>
                </c:pt>
                <c:pt idx="470">
                  <c:v>349.76</c:v>
                </c:pt>
                <c:pt idx="471">
                  <c:v>349.88</c:v>
                </c:pt>
                <c:pt idx="472">
                  <c:v>350.01</c:v>
                </c:pt>
                <c:pt idx="473">
                  <c:v>350.14</c:v>
                </c:pt>
                <c:pt idx="474">
                  <c:v>350.26</c:v>
                </c:pt>
                <c:pt idx="475">
                  <c:v>350.39</c:v>
                </c:pt>
                <c:pt idx="476">
                  <c:v>350.51</c:v>
                </c:pt>
                <c:pt idx="477">
                  <c:v>350.64</c:v>
                </c:pt>
                <c:pt idx="478">
                  <c:v>350.76</c:v>
                </c:pt>
                <c:pt idx="479">
                  <c:v>350.89</c:v>
                </c:pt>
                <c:pt idx="480">
                  <c:v>351.01</c:v>
                </c:pt>
                <c:pt idx="481">
                  <c:v>351.14</c:v>
                </c:pt>
                <c:pt idx="482">
                  <c:v>351.27</c:v>
                </c:pt>
                <c:pt idx="483">
                  <c:v>351.39</c:v>
                </c:pt>
                <c:pt idx="484">
                  <c:v>351.52</c:v>
                </c:pt>
                <c:pt idx="485">
                  <c:v>351.64</c:v>
                </c:pt>
                <c:pt idx="486">
                  <c:v>351.77</c:v>
                </c:pt>
                <c:pt idx="487">
                  <c:v>351.89</c:v>
                </c:pt>
                <c:pt idx="488">
                  <c:v>352.02</c:v>
                </c:pt>
                <c:pt idx="489">
                  <c:v>352.15</c:v>
                </c:pt>
                <c:pt idx="490">
                  <c:v>352.27</c:v>
                </c:pt>
                <c:pt idx="491">
                  <c:v>352.4</c:v>
                </c:pt>
                <c:pt idx="492">
                  <c:v>352.52</c:v>
                </c:pt>
                <c:pt idx="493">
                  <c:v>352.65</c:v>
                </c:pt>
                <c:pt idx="494">
                  <c:v>352.78</c:v>
                </c:pt>
                <c:pt idx="495">
                  <c:v>352.9</c:v>
                </c:pt>
                <c:pt idx="496">
                  <c:v>353.03</c:v>
                </c:pt>
                <c:pt idx="497">
                  <c:v>353.15999999999997</c:v>
                </c:pt>
                <c:pt idx="498">
                  <c:v>353.28</c:v>
                </c:pt>
                <c:pt idx="499">
                  <c:v>353.40999999999997</c:v>
                </c:pt>
                <c:pt idx="500">
                  <c:v>353.53</c:v>
                </c:pt>
                <c:pt idx="501">
                  <c:v>353.65999999999997</c:v>
                </c:pt>
                <c:pt idx="502">
                  <c:v>353.78</c:v>
                </c:pt>
                <c:pt idx="503">
                  <c:v>353.90999999999997</c:v>
                </c:pt>
                <c:pt idx="504">
                  <c:v>354.04</c:v>
                </c:pt>
                <c:pt idx="505">
                  <c:v>354.15999999999997</c:v>
                </c:pt>
                <c:pt idx="506">
                  <c:v>354.29</c:v>
                </c:pt>
                <c:pt idx="507">
                  <c:v>354.40999999999997</c:v>
                </c:pt>
                <c:pt idx="508">
                  <c:v>354.54</c:v>
                </c:pt>
                <c:pt idx="509">
                  <c:v>354.65999999999997</c:v>
                </c:pt>
                <c:pt idx="510">
                  <c:v>354.79</c:v>
                </c:pt>
                <c:pt idx="511">
                  <c:v>354.90999999999997</c:v>
                </c:pt>
                <c:pt idx="512">
                  <c:v>355.04</c:v>
                </c:pt>
                <c:pt idx="513">
                  <c:v>355.17</c:v>
                </c:pt>
                <c:pt idx="514">
                  <c:v>355.29</c:v>
                </c:pt>
                <c:pt idx="515">
                  <c:v>355.40999999999997</c:v>
                </c:pt>
                <c:pt idx="516">
                  <c:v>355.54</c:v>
                </c:pt>
                <c:pt idx="517">
                  <c:v>355.65999999999997</c:v>
                </c:pt>
                <c:pt idx="518">
                  <c:v>355.79</c:v>
                </c:pt>
                <c:pt idx="519">
                  <c:v>355.90999999999997</c:v>
                </c:pt>
                <c:pt idx="520">
                  <c:v>356.04</c:v>
                </c:pt>
                <c:pt idx="521">
                  <c:v>356.15999999999997</c:v>
                </c:pt>
                <c:pt idx="522">
                  <c:v>356.29</c:v>
                </c:pt>
                <c:pt idx="523">
                  <c:v>356.40999999999997</c:v>
                </c:pt>
                <c:pt idx="524">
                  <c:v>356.54</c:v>
                </c:pt>
                <c:pt idx="525">
                  <c:v>356.65999999999997</c:v>
                </c:pt>
                <c:pt idx="526">
                  <c:v>356.78</c:v>
                </c:pt>
                <c:pt idx="527">
                  <c:v>356.90999999999997</c:v>
                </c:pt>
                <c:pt idx="528">
                  <c:v>357.04</c:v>
                </c:pt>
                <c:pt idx="529">
                  <c:v>357.15999999999997</c:v>
                </c:pt>
                <c:pt idx="530">
                  <c:v>357.28</c:v>
                </c:pt>
                <c:pt idx="531">
                  <c:v>357.40999999999997</c:v>
                </c:pt>
                <c:pt idx="532">
                  <c:v>357.53</c:v>
                </c:pt>
                <c:pt idx="533">
                  <c:v>357.65999999999997</c:v>
                </c:pt>
                <c:pt idx="534">
                  <c:v>357.78</c:v>
                </c:pt>
                <c:pt idx="535">
                  <c:v>357.9</c:v>
                </c:pt>
                <c:pt idx="536">
                  <c:v>358.03</c:v>
                </c:pt>
                <c:pt idx="537">
                  <c:v>358.15</c:v>
                </c:pt>
                <c:pt idx="538">
                  <c:v>358.27</c:v>
                </c:pt>
                <c:pt idx="539">
                  <c:v>358.4</c:v>
                </c:pt>
                <c:pt idx="540">
                  <c:v>358.53</c:v>
                </c:pt>
                <c:pt idx="541">
                  <c:v>358.65</c:v>
                </c:pt>
                <c:pt idx="542">
                  <c:v>358.77</c:v>
                </c:pt>
                <c:pt idx="543">
                  <c:v>358.9</c:v>
                </c:pt>
                <c:pt idx="544">
                  <c:v>359.02</c:v>
                </c:pt>
                <c:pt idx="545">
                  <c:v>359.14</c:v>
                </c:pt>
                <c:pt idx="546">
                  <c:v>359.27</c:v>
                </c:pt>
                <c:pt idx="547">
                  <c:v>359.39</c:v>
                </c:pt>
                <c:pt idx="548">
                  <c:v>359.51</c:v>
                </c:pt>
                <c:pt idx="549">
                  <c:v>359.63</c:v>
                </c:pt>
                <c:pt idx="550">
                  <c:v>359.76</c:v>
                </c:pt>
                <c:pt idx="551">
                  <c:v>359.88</c:v>
                </c:pt>
                <c:pt idx="552">
                  <c:v>360.01</c:v>
                </c:pt>
                <c:pt idx="553">
                  <c:v>360.13</c:v>
                </c:pt>
                <c:pt idx="554">
                  <c:v>360.25</c:v>
                </c:pt>
                <c:pt idx="555">
                  <c:v>360.38</c:v>
                </c:pt>
                <c:pt idx="556">
                  <c:v>360.5</c:v>
                </c:pt>
                <c:pt idx="557">
                  <c:v>360.62</c:v>
                </c:pt>
                <c:pt idx="558">
                  <c:v>360.75</c:v>
                </c:pt>
                <c:pt idx="559">
                  <c:v>360.87</c:v>
                </c:pt>
                <c:pt idx="560">
                  <c:v>360.99</c:v>
                </c:pt>
                <c:pt idx="561">
                  <c:v>361.12</c:v>
                </c:pt>
                <c:pt idx="562">
                  <c:v>361.24</c:v>
                </c:pt>
                <c:pt idx="563">
                  <c:v>361.36</c:v>
                </c:pt>
                <c:pt idx="564">
                  <c:v>361.49</c:v>
                </c:pt>
                <c:pt idx="565">
                  <c:v>361.61</c:v>
                </c:pt>
                <c:pt idx="566">
                  <c:v>361.73</c:v>
                </c:pt>
                <c:pt idx="567">
                  <c:v>361.86</c:v>
                </c:pt>
                <c:pt idx="568">
                  <c:v>361.98</c:v>
                </c:pt>
                <c:pt idx="569">
                  <c:v>362.1</c:v>
                </c:pt>
                <c:pt idx="570">
                  <c:v>362.22</c:v>
                </c:pt>
                <c:pt idx="571">
                  <c:v>362.35</c:v>
                </c:pt>
                <c:pt idx="572">
                  <c:v>362.47</c:v>
                </c:pt>
                <c:pt idx="573">
                  <c:v>362.59000000000003</c:v>
                </c:pt>
                <c:pt idx="574">
                  <c:v>362.72</c:v>
                </c:pt>
                <c:pt idx="575">
                  <c:v>362.84000000000003</c:v>
                </c:pt>
                <c:pt idx="576">
                  <c:v>362.96</c:v>
                </c:pt>
                <c:pt idx="577">
                  <c:v>363.09000000000003</c:v>
                </c:pt>
                <c:pt idx="578">
                  <c:v>363.21</c:v>
                </c:pt>
                <c:pt idx="579">
                  <c:v>363.33</c:v>
                </c:pt>
                <c:pt idx="580">
                  <c:v>363.46</c:v>
                </c:pt>
                <c:pt idx="581">
                  <c:v>363.58</c:v>
                </c:pt>
                <c:pt idx="582">
                  <c:v>363.7</c:v>
                </c:pt>
                <c:pt idx="583">
                  <c:v>363.82</c:v>
                </c:pt>
                <c:pt idx="584">
                  <c:v>363.95</c:v>
                </c:pt>
                <c:pt idx="585">
                  <c:v>364.07</c:v>
                </c:pt>
                <c:pt idx="586">
                  <c:v>364.2</c:v>
                </c:pt>
                <c:pt idx="587">
                  <c:v>364.32</c:v>
                </c:pt>
                <c:pt idx="588">
                  <c:v>364.44</c:v>
                </c:pt>
                <c:pt idx="589">
                  <c:v>364.57</c:v>
                </c:pt>
                <c:pt idx="590">
                  <c:v>364.69</c:v>
                </c:pt>
                <c:pt idx="591">
                  <c:v>364.81</c:v>
                </c:pt>
                <c:pt idx="592">
                  <c:v>364.94</c:v>
                </c:pt>
                <c:pt idx="593">
                  <c:v>365.06</c:v>
                </c:pt>
                <c:pt idx="594">
                  <c:v>365.18</c:v>
                </c:pt>
                <c:pt idx="595">
                  <c:v>365.31</c:v>
                </c:pt>
                <c:pt idx="596">
                  <c:v>365.43</c:v>
                </c:pt>
                <c:pt idx="597">
                  <c:v>365.55</c:v>
                </c:pt>
                <c:pt idx="598">
                  <c:v>365.67</c:v>
                </c:pt>
                <c:pt idx="599">
                  <c:v>365.8</c:v>
                </c:pt>
                <c:pt idx="600">
                  <c:v>365.92</c:v>
                </c:pt>
                <c:pt idx="601">
                  <c:v>366.05</c:v>
                </c:pt>
                <c:pt idx="602">
                  <c:v>366.17</c:v>
                </c:pt>
                <c:pt idx="603">
                  <c:v>366.29</c:v>
                </c:pt>
                <c:pt idx="604">
                  <c:v>366.42</c:v>
                </c:pt>
                <c:pt idx="605">
                  <c:v>366.54</c:v>
                </c:pt>
                <c:pt idx="606">
                  <c:v>366.65999999999997</c:v>
                </c:pt>
                <c:pt idx="607">
                  <c:v>366.78</c:v>
                </c:pt>
                <c:pt idx="608">
                  <c:v>366.90999999999997</c:v>
                </c:pt>
                <c:pt idx="609">
                  <c:v>367.03</c:v>
                </c:pt>
                <c:pt idx="610">
                  <c:v>367.15999999999997</c:v>
                </c:pt>
                <c:pt idx="611">
                  <c:v>367.28</c:v>
                </c:pt>
                <c:pt idx="612">
                  <c:v>367.4</c:v>
                </c:pt>
                <c:pt idx="613">
                  <c:v>367.53</c:v>
                </c:pt>
                <c:pt idx="614">
                  <c:v>367.65</c:v>
                </c:pt>
                <c:pt idx="615">
                  <c:v>367.77</c:v>
                </c:pt>
                <c:pt idx="616">
                  <c:v>367.9</c:v>
                </c:pt>
                <c:pt idx="617">
                  <c:v>368.02</c:v>
                </c:pt>
                <c:pt idx="618">
                  <c:v>368.15</c:v>
                </c:pt>
                <c:pt idx="619">
                  <c:v>368.27</c:v>
                </c:pt>
                <c:pt idx="620">
                  <c:v>368.39</c:v>
                </c:pt>
                <c:pt idx="621">
                  <c:v>368.52</c:v>
                </c:pt>
                <c:pt idx="622">
                  <c:v>368.64</c:v>
                </c:pt>
                <c:pt idx="623">
                  <c:v>368.76</c:v>
                </c:pt>
                <c:pt idx="624">
                  <c:v>368.89</c:v>
                </c:pt>
                <c:pt idx="625">
                  <c:v>369.01</c:v>
                </c:pt>
                <c:pt idx="626">
                  <c:v>369.13</c:v>
                </c:pt>
                <c:pt idx="627">
                  <c:v>369.26</c:v>
                </c:pt>
                <c:pt idx="628">
                  <c:v>369.38</c:v>
                </c:pt>
                <c:pt idx="629">
                  <c:v>369.5</c:v>
                </c:pt>
                <c:pt idx="630">
                  <c:v>369.63</c:v>
                </c:pt>
                <c:pt idx="631">
                  <c:v>369.75</c:v>
                </c:pt>
                <c:pt idx="632">
                  <c:v>369.88</c:v>
                </c:pt>
                <c:pt idx="633">
                  <c:v>370</c:v>
                </c:pt>
                <c:pt idx="634">
                  <c:v>370.12</c:v>
                </c:pt>
                <c:pt idx="635">
                  <c:v>370.25</c:v>
                </c:pt>
                <c:pt idx="636">
                  <c:v>370.37</c:v>
                </c:pt>
                <c:pt idx="637">
                  <c:v>370.5</c:v>
                </c:pt>
                <c:pt idx="638">
                  <c:v>370.62</c:v>
                </c:pt>
                <c:pt idx="639">
                  <c:v>370.74</c:v>
                </c:pt>
                <c:pt idx="640">
                  <c:v>370.87</c:v>
                </c:pt>
                <c:pt idx="641">
                  <c:v>370.99</c:v>
                </c:pt>
                <c:pt idx="642">
                  <c:v>371.12</c:v>
                </c:pt>
                <c:pt idx="643">
                  <c:v>371.24</c:v>
                </c:pt>
                <c:pt idx="644">
                  <c:v>371.37</c:v>
                </c:pt>
                <c:pt idx="645">
                  <c:v>371.49</c:v>
                </c:pt>
                <c:pt idx="646">
                  <c:v>371.62</c:v>
                </c:pt>
                <c:pt idx="647">
                  <c:v>371.74</c:v>
                </c:pt>
                <c:pt idx="648">
                  <c:v>371.86</c:v>
                </c:pt>
                <c:pt idx="649">
                  <c:v>371.99</c:v>
                </c:pt>
                <c:pt idx="650">
                  <c:v>372.11</c:v>
                </c:pt>
                <c:pt idx="651">
                  <c:v>372.23</c:v>
                </c:pt>
                <c:pt idx="652">
                  <c:v>372.36</c:v>
                </c:pt>
                <c:pt idx="653">
                  <c:v>372.48</c:v>
                </c:pt>
                <c:pt idx="654">
                  <c:v>372.61</c:v>
                </c:pt>
                <c:pt idx="655">
                  <c:v>372.73</c:v>
                </c:pt>
                <c:pt idx="656">
                  <c:v>372.86</c:v>
                </c:pt>
                <c:pt idx="657">
                  <c:v>372.98</c:v>
                </c:pt>
                <c:pt idx="658">
                  <c:v>373.1</c:v>
                </c:pt>
                <c:pt idx="659">
                  <c:v>373.23</c:v>
                </c:pt>
                <c:pt idx="660">
                  <c:v>373.35</c:v>
                </c:pt>
                <c:pt idx="661">
                  <c:v>373.48</c:v>
                </c:pt>
                <c:pt idx="662">
                  <c:v>373.6</c:v>
                </c:pt>
                <c:pt idx="663">
                  <c:v>373.73</c:v>
                </c:pt>
                <c:pt idx="664">
                  <c:v>373.85</c:v>
                </c:pt>
                <c:pt idx="665">
                  <c:v>373.98</c:v>
                </c:pt>
                <c:pt idx="666">
                  <c:v>374.1</c:v>
                </c:pt>
                <c:pt idx="667">
                  <c:v>374.22</c:v>
                </c:pt>
                <c:pt idx="668">
                  <c:v>374.35</c:v>
                </c:pt>
                <c:pt idx="669">
                  <c:v>374.48</c:v>
                </c:pt>
                <c:pt idx="670">
                  <c:v>374.6</c:v>
                </c:pt>
                <c:pt idx="671">
                  <c:v>374.73</c:v>
                </c:pt>
                <c:pt idx="672">
                  <c:v>374.85</c:v>
                </c:pt>
                <c:pt idx="673">
                  <c:v>374.98</c:v>
                </c:pt>
                <c:pt idx="674">
                  <c:v>375.1</c:v>
                </c:pt>
                <c:pt idx="675">
                  <c:v>375.22</c:v>
                </c:pt>
                <c:pt idx="676">
                  <c:v>375.35</c:v>
                </c:pt>
                <c:pt idx="677">
                  <c:v>375.47</c:v>
                </c:pt>
                <c:pt idx="678">
                  <c:v>375.6</c:v>
                </c:pt>
                <c:pt idx="679">
                  <c:v>375.72</c:v>
                </c:pt>
                <c:pt idx="680">
                  <c:v>375.85</c:v>
                </c:pt>
                <c:pt idx="681">
                  <c:v>375.97</c:v>
                </c:pt>
                <c:pt idx="682">
                  <c:v>376.1</c:v>
                </c:pt>
                <c:pt idx="683">
                  <c:v>376.22</c:v>
                </c:pt>
                <c:pt idx="684">
                  <c:v>376.35</c:v>
                </c:pt>
                <c:pt idx="685">
                  <c:v>376.47</c:v>
                </c:pt>
                <c:pt idx="686">
                  <c:v>376.6</c:v>
                </c:pt>
                <c:pt idx="687">
                  <c:v>376.72</c:v>
                </c:pt>
                <c:pt idx="688">
                  <c:v>376.85</c:v>
                </c:pt>
                <c:pt idx="689">
                  <c:v>376.97</c:v>
                </c:pt>
                <c:pt idx="690">
                  <c:v>377.1</c:v>
                </c:pt>
                <c:pt idx="691">
                  <c:v>377.22</c:v>
                </c:pt>
                <c:pt idx="692">
                  <c:v>377.34000000000003</c:v>
                </c:pt>
                <c:pt idx="693">
                  <c:v>377.47</c:v>
                </c:pt>
                <c:pt idx="694">
                  <c:v>377.6</c:v>
                </c:pt>
                <c:pt idx="695">
                  <c:v>377.72</c:v>
                </c:pt>
                <c:pt idx="696">
                  <c:v>377.85</c:v>
                </c:pt>
                <c:pt idx="697">
                  <c:v>377.97</c:v>
                </c:pt>
                <c:pt idx="698">
                  <c:v>378.1</c:v>
                </c:pt>
                <c:pt idx="699">
                  <c:v>378.22</c:v>
                </c:pt>
                <c:pt idx="700">
                  <c:v>378.35</c:v>
                </c:pt>
                <c:pt idx="701">
                  <c:v>378.47</c:v>
                </c:pt>
                <c:pt idx="702">
                  <c:v>378.6</c:v>
                </c:pt>
                <c:pt idx="703">
                  <c:v>378.72</c:v>
                </c:pt>
                <c:pt idx="704">
                  <c:v>378.85</c:v>
                </c:pt>
                <c:pt idx="705">
                  <c:v>378.97</c:v>
                </c:pt>
                <c:pt idx="706">
                  <c:v>379.1</c:v>
                </c:pt>
                <c:pt idx="707">
                  <c:v>379.22</c:v>
                </c:pt>
                <c:pt idx="708">
                  <c:v>379.35</c:v>
                </c:pt>
                <c:pt idx="709">
                  <c:v>379.47</c:v>
                </c:pt>
                <c:pt idx="710">
                  <c:v>379.6</c:v>
                </c:pt>
                <c:pt idx="711">
                  <c:v>379.72</c:v>
                </c:pt>
                <c:pt idx="712">
                  <c:v>379.85</c:v>
                </c:pt>
                <c:pt idx="713">
                  <c:v>379.98</c:v>
                </c:pt>
                <c:pt idx="714">
                  <c:v>380.1</c:v>
                </c:pt>
                <c:pt idx="715">
                  <c:v>380.23</c:v>
                </c:pt>
                <c:pt idx="716">
                  <c:v>380.35</c:v>
                </c:pt>
                <c:pt idx="717">
                  <c:v>380.48</c:v>
                </c:pt>
                <c:pt idx="718">
                  <c:v>380.6</c:v>
                </c:pt>
                <c:pt idx="719">
                  <c:v>380.73</c:v>
                </c:pt>
                <c:pt idx="720">
                  <c:v>380.85</c:v>
                </c:pt>
                <c:pt idx="721">
                  <c:v>380.98</c:v>
                </c:pt>
                <c:pt idx="722">
                  <c:v>381.11</c:v>
                </c:pt>
                <c:pt idx="723">
                  <c:v>381.23</c:v>
                </c:pt>
                <c:pt idx="724">
                  <c:v>381.36</c:v>
                </c:pt>
                <c:pt idx="725">
                  <c:v>381.48</c:v>
                </c:pt>
                <c:pt idx="726">
                  <c:v>381.61</c:v>
                </c:pt>
                <c:pt idx="727">
                  <c:v>381.73</c:v>
                </c:pt>
                <c:pt idx="728">
                  <c:v>381.86</c:v>
                </c:pt>
                <c:pt idx="729">
                  <c:v>381.98</c:v>
                </c:pt>
                <c:pt idx="730">
                  <c:v>382.11</c:v>
                </c:pt>
                <c:pt idx="731">
                  <c:v>382.24</c:v>
                </c:pt>
                <c:pt idx="732">
                  <c:v>382.36</c:v>
                </c:pt>
                <c:pt idx="733">
                  <c:v>382.49</c:v>
                </c:pt>
                <c:pt idx="734">
                  <c:v>382.61</c:v>
                </c:pt>
                <c:pt idx="735">
                  <c:v>382.74</c:v>
                </c:pt>
                <c:pt idx="736">
                  <c:v>382.86</c:v>
                </c:pt>
                <c:pt idx="737">
                  <c:v>382.99</c:v>
                </c:pt>
                <c:pt idx="738">
                  <c:v>383.11</c:v>
                </c:pt>
                <c:pt idx="739">
                  <c:v>383.24</c:v>
                </c:pt>
                <c:pt idx="740">
                  <c:v>383.36</c:v>
                </c:pt>
                <c:pt idx="741">
                  <c:v>383.49</c:v>
                </c:pt>
                <c:pt idx="742">
                  <c:v>383.62</c:v>
                </c:pt>
                <c:pt idx="743">
                  <c:v>383.74</c:v>
                </c:pt>
                <c:pt idx="744">
                  <c:v>383.87</c:v>
                </c:pt>
                <c:pt idx="745">
                  <c:v>383.99</c:v>
                </c:pt>
                <c:pt idx="746">
                  <c:v>384.12</c:v>
                </c:pt>
                <c:pt idx="747">
                  <c:v>384.25</c:v>
                </c:pt>
                <c:pt idx="748">
                  <c:v>384.37</c:v>
                </c:pt>
                <c:pt idx="749">
                  <c:v>384.5</c:v>
                </c:pt>
                <c:pt idx="750">
                  <c:v>384.62</c:v>
                </c:pt>
                <c:pt idx="751">
                  <c:v>384.75</c:v>
                </c:pt>
                <c:pt idx="752">
                  <c:v>384.88</c:v>
                </c:pt>
                <c:pt idx="753">
                  <c:v>385</c:v>
                </c:pt>
                <c:pt idx="754">
                  <c:v>385.13</c:v>
                </c:pt>
                <c:pt idx="755">
                  <c:v>385.25</c:v>
                </c:pt>
                <c:pt idx="756">
                  <c:v>385.38</c:v>
                </c:pt>
                <c:pt idx="757">
                  <c:v>385.5</c:v>
                </c:pt>
                <c:pt idx="758">
                  <c:v>385.63</c:v>
                </c:pt>
                <c:pt idx="759">
                  <c:v>385.76</c:v>
                </c:pt>
                <c:pt idx="760">
                  <c:v>385.88</c:v>
                </c:pt>
                <c:pt idx="761">
                  <c:v>386.01</c:v>
                </c:pt>
                <c:pt idx="762">
                  <c:v>386.13</c:v>
                </c:pt>
                <c:pt idx="763">
                  <c:v>386.26</c:v>
                </c:pt>
                <c:pt idx="764">
                  <c:v>386.39</c:v>
                </c:pt>
                <c:pt idx="765">
                  <c:v>386.51</c:v>
                </c:pt>
                <c:pt idx="766">
                  <c:v>386.64</c:v>
                </c:pt>
                <c:pt idx="767">
                  <c:v>386.76</c:v>
                </c:pt>
                <c:pt idx="768">
                  <c:v>386.89</c:v>
                </c:pt>
                <c:pt idx="769">
                  <c:v>387.01</c:v>
                </c:pt>
                <c:pt idx="770">
                  <c:v>387.14</c:v>
                </c:pt>
                <c:pt idx="771">
                  <c:v>387.26</c:v>
                </c:pt>
                <c:pt idx="772">
                  <c:v>387.39</c:v>
                </c:pt>
                <c:pt idx="773">
                  <c:v>387.52</c:v>
                </c:pt>
                <c:pt idx="774">
                  <c:v>387.64</c:v>
                </c:pt>
                <c:pt idx="775">
                  <c:v>387.77</c:v>
                </c:pt>
                <c:pt idx="776">
                  <c:v>387.89</c:v>
                </c:pt>
                <c:pt idx="777">
                  <c:v>388.02</c:v>
                </c:pt>
                <c:pt idx="778">
                  <c:v>388.15</c:v>
                </c:pt>
                <c:pt idx="779">
                  <c:v>388.27</c:v>
                </c:pt>
                <c:pt idx="780">
                  <c:v>388.4</c:v>
                </c:pt>
                <c:pt idx="781">
                  <c:v>388.52</c:v>
                </c:pt>
                <c:pt idx="782">
                  <c:v>388.65</c:v>
                </c:pt>
                <c:pt idx="783">
                  <c:v>388.77</c:v>
                </c:pt>
                <c:pt idx="784">
                  <c:v>388.9</c:v>
                </c:pt>
                <c:pt idx="785">
                  <c:v>389.03</c:v>
                </c:pt>
                <c:pt idx="786">
                  <c:v>389.15</c:v>
                </c:pt>
                <c:pt idx="787">
                  <c:v>389.28</c:v>
                </c:pt>
                <c:pt idx="788">
                  <c:v>389.4</c:v>
                </c:pt>
                <c:pt idx="789">
                  <c:v>389.53</c:v>
                </c:pt>
                <c:pt idx="790">
                  <c:v>389.65999999999997</c:v>
                </c:pt>
                <c:pt idx="791">
                  <c:v>389.78</c:v>
                </c:pt>
                <c:pt idx="792">
                  <c:v>389.9</c:v>
                </c:pt>
                <c:pt idx="793">
                  <c:v>390.03</c:v>
                </c:pt>
                <c:pt idx="794">
                  <c:v>390.15999999999997</c:v>
                </c:pt>
                <c:pt idx="795">
                  <c:v>390.28</c:v>
                </c:pt>
                <c:pt idx="796">
                  <c:v>390.40999999999997</c:v>
                </c:pt>
                <c:pt idx="797">
                  <c:v>390.53</c:v>
                </c:pt>
                <c:pt idx="798">
                  <c:v>390.65999999999997</c:v>
                </c:pt>
                <c:pt idx="799">
                  <c:v>390.79</c:v>
                </c:pt>
                <c:pt idx="800">
                  <c:v>390.90999999999997</c:v>
                </c:pt>
                <c:pt idx="801">
                  <c:v>391.04</c:v>
                </c:pt>
                <c:pt idx="802">
                  <c:v>391.15999999999997</c:v>
                </c:pt>
                <c:pt idx="803">
                  <c:v>391.29</c:v>
                </c:pt>
                <c:pt idx="804">
                  <c:v>391.40999999999997</c:v>
                </c:pt>
                <c:pt idx="805">
                  <c:v>391.54</c:v>
                </c:pt>
                <c:pt idx="806">
                  <c:v>391.65999999999997</c:v>
                </c:pt>
                <c:pt idx="807">
                  <c:v>391.79</c:v>
                </c:pt>
                <c:pt idx="808">
                  <c:v>391.92</c:v>
                </c:pt>
                <c:pt idx="809">
                  <c:v>392.04</c:v>
                </c:pt>
                <c:pt idx="810">
                  <c:v>392.15999999999997</c:v>
                </c:pt>
                <c:pt idx="811">
                  <c:v>392.29</c:v>
                </c:pt>
                <c:pt idx="812">
                  <c:v>392.42</c:v>
                </c:pt>
                <c:pt idx="813">
                  <c:v>392.55</c:v>
                </c:pt>
                <c:pt idx="814">
                  <c:v>392.67</c:v>
                </c:pt>
                <c:pt idx="815">
                  <c:v>392.8</c:v>
                </c:pt>
                <c:pt idx="816">
                  <c:v>392.92</c:v>
                </c:pt>
                <c:pt idx="817">
                  <c:v>393.05</c:v>
                </c:pt>
                <c:pt idx="818">
                  <c:v>393.17</c:v>
                </c:pt>
                <c:pt idx="819">
                  <c:v>393.3</c:v>
                </c:pt>
                <c:pt idx="820">
                  <c:v>393.42</c:v>
                </c:pt>
                <c:pt idx="821">
                  <c:v>393.55</c:v>
                </c:pt>
                <c:pt idx="822">
                  <c:v>393.67</c:v>
                </c:pt>
                <c:pt idx="823">
                  <c:v>393.8</c:v>
                </c:pt>
                <c:pt idx="824">
                  <c:v>393.93</c:v>
                </c:pt>
                <c:pt idx="825">
                  <c:v>394.05</c:v>
                </c:pt>
                <c:pt idx="826">
                  <c:v>394.18</c:v>
                </c:pt>
                <c:pt idx="827">
                  <c:v>394.3</c:v>
                </c:pt>
                <c:pt idx="828">
                  <c:v>394.43</c:v>
                </c:pt>
                <c:pt idx="829">
                  <c:v>394.55</c:v>
                </c:pt>
                <c:pt idx="830">
                  <c:v>394.68</c:v>
                </c:pt>
                <c:pt idx="831">
                  <c:v>394.8</c:v>
                </c:pt>
                <c:pt idx="832">
                  <c:v>394.93</c:v>
                </c:pt>
                <c:pt idx="833">
                  <c:v>395.05</c:v>
                </c:pt>
                <c:pt idx="834">
                  <c:v>395.18</c:v>
                </c:pt>
                <c:pt idx="835">
                  <c:v>395.31</c:v>
                </c:pt>
                <c:pt idx="836">
                  <c:v>395.43</c:v>
                </c:pt>
                <c:pt idx="837">
                  <c:v>395.56</c:v>
                </c:pt>
                <c:pt idx="838">
                  <c:v>395.68</c:v>
                </c:pt>
                <c:pt idx="839">
                  <c:v>395.81</c:v>
                </c:pt>
                <c:pt idx="840">
                  <c:v>395.93</c:v>
                </c:pt>
                <c:pt idx="841">
                  <c:v>396.06</c:v>
                </c:pt>
                <c:pt idx="842">
                  <c:v>396.18</c:v>
                </c:pt>
                <c:pt idx="843">
                  <c:v>396.31</c:v>
                </c:pt>
                <c:pt idx="844">
                  <c:v>396.43</c:v>
                </c:pt>
                <c:pt idx="845">
                  <c:v>396.56</c:v>
                </c:pt>
                <c:pt idx="846">
                  <c:v>396.68</c:v>
                </c:pt>
                <c:pt idx="847">
                  <c:v>396.81</c:v>
                </c:pt>
                <c:pt idx="848">
                  <c:v>396.94</c:v>
                </c:pt>
                <c:pt idx="849">
                  <c:v>397.06</c:v>
                </c:pt>
                <c:pt idx="850">
                  <c:v>397.19</c:v>
                </c:pt>
                <c:pt idx="851">
                  <c:v>397.31</c:v>
                </c:pt>
                <c:pt idx="852">
                  <c:v>397.44</c:v>
                </c:pt>
                <c:pt idx="853">
                  <c:v>397.56</c:v>
                </c:pt>
                <c:pt idx="854">
                  <c:v>397.69</c:v>
                </c:pt>
                <c:pt idx="855">
                  <c:v>397.81</c:v>
                </c:pt>
                <c:pt idx="856">
                  <c:v>397.94</c:v>
                </c:pt>
                <c:pt idx="857">
                  <c:v>398.06</c:v>
                </c:pt>
                <c:pt idx="858">
                  <c:v>398.19</c:v>
                </c:pt>
                <c:pt idx="859">
                  <c:v>398.31</c:v>
                </c:pt>
                <c:pt idx="860">
                  <c:v>398.44</c:v>
                </c:pt>
                <c:pt idx="861">
                  <c:v>398.56</c:v>
                </c:pt>
                <c:pt idx="862">
                  <c:v>398.69</c:v>
                </c:pt>
                <c:pt idx="863">
                  <c:v>398.81</c:v>
                </c:pt>
                <c:pt idx="864">
                  <c:v>398.94</c:v>
                </c:pt>
                <c:pt idx="865">
                  <c:v>399.06</c:v>
                </c:pt>
                <c:pt idx="866">
                  <c:v>399.19</c:v>
                </c:pt>
                <c:pt idx="867">
                  <c:v>399.31</c:v>
                </c:pt>
                <c:pt idx="868">
                  <c:v>399.44</c:v>
                </c:pt>
                <c:pt idx="869">
                  <c:v>399.56</c:v>
                </c:pt>
                <c:pt idx="870">
                  <c:v>399.69</c:v>
                </c:pt>
                <c:pt idx="871">
                  <c:v>399.81</c:v>
                </c:pt>
                <c:pt idx="872">
                  <c:v>399.94</c:v>
                </c:pt>
                <c:pt idx="873">
                  <c:v>400.06</c:v>
                </c:pt>
                <c:pt idx="874">
                  <c:v>400.19</c:v>
                </c:pt>
                <c:pt idx="875">
                  <c:v>400.31</c:v>
                </c:pt>
                <c:pt idx="876">
                  <c:v>400.44</c:v>
                </c:pt>
                <c:pt idx="877">
                  <c:v>400.56</c:v>
                </c:pt>
                <c:pt idx="878">
                  <c:v>400.69</c:v>
                </c:pt>
                <c:pt idx="879">
                  <c:v>400.82</c:v>
                </c:pt>
                <c:pt idx="880">
                  <c:v>400.94</c:v>
                </c:pt>
                <c:pt idx="881">
                  <c:v>401.06</c:v>
                </c:pt>
                <c:pt idx="882">
                  <c:v>401.19</c:v>
                </c:pt>
                <c:pt idx="883">
                  <c:v>401.31</c:v>
                </c:pt>
                <c:pt idx="884">
                  <c:v>401.44</c:v>
                </c:pt>
                <c:pt idx="885">
                  <c:v>401.56</c:v>
                </c:pt>
                <c:pt idx="886">
                  <c:v>401.69</c:v>
                </c:pt>
                <c:pt idx="887">
                  <c:v>401.81</c:v>
                </c:pt>
                <c:pt idx="888">
                  <c:v>401.94</c:v>
                </c:pt>
                <c:pt idx="889">
                  <c:v>402.06</c:v>
                </c:pt>
                <c:pt idx="890">
                  <c:v>402.19</c:v>
                </c:pt>
                <c:pt idx="891">
                  <c:v>402.31</c:v>
                </c:pt>
                <c:pt idx="892">
                  <c:v>402.44</c:v>
                </c:pt>
                <c:pt idx="893">
                  <c:v>402.56</c:v>
                </c:pt>
                <c:pt idx="894">
                  <c:v>402.69</c:v>
                </c:pt>
                <c:pt idx="895">
                  <c:v>402.81</c:v>
                </c:pt>
                <c:pt idx="896">
                  <c:v>402.94</c:v>
                </c:pt>
                <c:pt idx="897">
                  <c:v>403.06</c:v>
                </c:pt>
                <c:pt idx="898">
                  <c:v>403.19</c:v>
                </c:pt>
                <c:pt idx="899">
                  <c:v>403.31</c:v>
                </c:pt>
                <c:pt idx="900">
                  <c:v>403.44</c:v>
                </c:pt>
                <c:pt idx="901">
                  <c:v>403.56</c:v>
                </c:pt>
                <c:pt idx="902">
                  <c:v>403.69</c:v>
                </c:pt>
                <c:pt idx="903">
                  <c:v>403.81</c:v>
                </c:pt>
                <c:pt idx="904">
                  <c:v>403.94</c:v>
                </c:pt>
                <c:pt idx="905">
                  <c:v>404.06</c:v>
                </c:pt>
                <c:pt idx="906">
                  <c:v>404.19</c:v>
                </c:pt>
                <c:pt idx="907">
                  <c:v>404.31</c:v>
                </c:pt>
                <c:pt idx="908">
                  <c:v>404.44</c:v>
                </c:pt>
                <c:pt idx="909">
                  <c:v>404.56</c:v>
                </c:pt>
                <c:pt idx="910">
                  <c:v>404.69</c:v>
                </c:pt>
                <c:pt idx="911">
                  <c:v>404.81</c:v>
                </c:pt>
                <c:pt idx="912">
                  <c:v>404.94</c:v>
                </c:pt>
                <c:pt idx="913">
                  <c:v>405.06</c:v>
                </c:pt>
                <c:pt idx="914">
                  <c:v>405.19</c:v>
                </c:pt>
                <c:pt idx="915">
                  <c:v>405.31</c:v>
                </c:pt>
                <c:pt idx="916">
                  <c:v>405.44</c:v>
                </c:pt>
                <c:pt idx="917">
                  <c:v>405.56</c:v>
                </c:pt>
                <c:pt idx="918">
                  <c:v>405.69</c:v>
                </c:pt>
                <c:pt idx="919">
                  <c:v>405.81</c:v>
                </c:pt>
                <c:pt idx="920">
                  <c:v>405.94</c:v>
                </c:pt>
                <c:pt idx="921">
                  <c:v>406.06</c:v>
                </c:pt>
                <c:pt idx="922">
                  <c:v>406.19</c:v>
                </c:pt>
                <c:pt idx="923">
                  <c:v>406.31</c:v>
                </c:pt>
                <c:pt idx="924">
                  <c:v>406.44</c:v>
                </c:pt>
                <c:pt idx="925">
                  <c:v>406.56</c:v>
                </c:pt>
                <c:pt idx="926">
                  <c:v>406.69</c:v>
                </c:pt>
                <c:pt idx="927">
                  <c:v>406.81</c:v>
                </c:pt>
                <c:pt idx="928">
                  <c:v>406.94</c:v>
                </c:pt>
                <c:pt idx="929">
                  <c:v>407.06</c:v>
                </c:pt>
                <c:pt idx="930">
                  <c:v>407.19</c:v>
                </c:pt>
                <c:pt idx="931">
                  <c:v>407.31</c:v>
                </c:pt>
                <c:pt idx="932">
                  <c:v>407.44</c:v>
                </c:pt>
                <c:pt idx="933">
                  <c:v>407.56</c:v>
                </c:pt>
                <c:pt idx="934">
                  <c:v>407.68</c:v>
                </c:pt>
                <c:pt idx="935">
                  <c:v>407.81</c:v>
                </c:pt>
                <c:pt idx="936">
                  <c:v>407.93</c:v>
                </c:pt>
                <c:pt idx="937">
                  <c:v>408.06</c:v>
                </c:pt>
                <c:pt idx="938">
                  <c:v>408.18</c:v>
                </c:pt>
                <c:pt idx="939">
                  <c:v>408.31</c:v>
                </c:pt>
                <c:pt idx="940">
                  <c:v>408.43</c:v>
                </c:pt>
                <c:pt idx="941">
                  <c:v>408.56</c:v>
                </c:pt>
                <c:pt idx="942">
                  <c:v>408.68</c:v>
                </c:pt>
                <c:pt idx="943">
                  <c:v>408.81</c:v>
                </c:pt>
                <c:pt idx="944">
                  <c:v>408.93</c:v>
                </c:pt>
                <c:pt idx="945">
                  <c:v>409.06</c:v>
                </c:pt>
                <c:pt idx="946">
                  <c:v>409.18</c:v>
                </c:pt>
                <c:pt idx="947">
                  <c:v>409.31</c:v>
                </c:pt>
                <c:pt idx="948">
                  <c:v>409.43</c:v>
                </c:pt>
                <c:pt idx="949">
                  <c:v>409.55</c:v>
                </c:pt>
                <c:pt idx="950">
                  <c:v>409.68</c:v>
                </c:pt>
                <c:pt idx="951">
                  <c:v>409.8</c:v>
                </c:pt>
                <c:pt idx="952">
                  <c:v>409.93</c:v>
                </c:pt>
                <c:pt idx="953">
                  <c:v>410.05</c:v>
                </c:pt>
                <c:pt idx="954">
                  <c:v>410.18</c:v>
                </c:pt>
                <c:pt idx="955">
                  <c:v>410.3</c:v>
                </c:pt>
                <c:pt idx="956">
                  <c:v>410.43</c:v>
                </c:pt>
                <c:pt idx="957">
                  <c:v>410.55</c:v>
                </c:pt>
                <c:pt idx="958">
                  <c:v>410.68</c:v>
                </c:pt>
                <c:pt idx="959">
                  <c:v>410.8</c:v>
                </c:pt>
                <c:pt idx="960">
                  <c:v>410.93</c:v>
                </c:pt>
                <c:pt idx="961">
                  <c:v>411.05</c:v>
                </c:pt>
                <c:pt idx="962">
                  <c:v>411.16999999999996</c:v>
                </c:pt>
                <c:pt idx="963">
                  <c:v>411.3</c:v>
                </c:pt>
                <c:pt idx="964">
                  <c:v>411.41999999999996</c:v>
                </c:pt>
                <c:pt idx="965">
                  <c:v>411.55</c:v>
                </c:pt>
                <c:pt idx="966">
                  <c:v>411.66999999999996</c:v>
                </c:pt>
                <c:pt idx="967">
                  <c:v>411.8</c:v>
                </c:pt>
                <c:pt idx="968">
                  <c:v>411.91999999999996</c:v>
                </c:pt>
                <c:pt idx="969">
                  <c:v>412.03999999999996</c:v>
                </c:pt>
                <c:pt idx="970">
                  <c:v>412.16999999999996</c:v>
                </c:pt>
                <c:pt idx="971">
                  <c:v>412.3</c:v>
                </c:pt>
                <c:pt idx="972">
                  <c:v>412.41999999999996</c:v>
                </c:pt>
                <c:pt idx="973">
                  <c:v>412.55</c:v>
                </c:pt>
                <c:pt idx="974">
                  <c:v>412.66999999999996</c:v>
                </c:pt>
                <c:pt idx="975">
                  <c:v>412.78999999999996</c:v>
                </c:pt>
                <c:pt idx="976">
                  <c:v>412.91999999999996</c:v>
                </c:pt>
                <c:pt idx="977">
                  <c:v>413.03999999999996</c:v>
                </c:pt>
                <c:pt idx="978">
                  <c:v>413.16999999999996</c:v>
                </c:pt>
                <c:pt idx="979">
                  <c:v>413.28999999999996</c:v>
                </c:pt>
                <c:pt idx="980">
                  <c:v>413.41999999999996</c:v>
                </c:pt>
                <c:pt idx="981">
                  <c:v>413.53999999999996</c:v>
                </c:pt>
                <c:pt idx="982">
                  <c:v>413.66999999999996</c:v>
                </c:pt>
                <c:pt idx="983">
                  <c:v>413.78999999999996</c:v>
                </c:pt>
                <c:pt idx="984">
                  <c:v>413.91999999999996</c:v>
                </c:pt>
                <c:pt idx="985">
                  <c:v>414.03999999999996</c:v>
                </c:pt>
                <c:pt idx="986">
                  <c:v>414.16999999999996</c:v>
                </c:pt>
                <c:pt idx="987">
                  <c:v>414.28999999999996</c:v>
                </c:pt>
                <c:pt idx="988">
                  <c:v>414.40999999999997</c:v>
                </c:pt>
                <c:pt idx="989">
                  <c:v>414.53999999999996</c:v>
                </c:pt>
                <c:pt idx="990">
                  <c:v>414.65999999999997</c:v>
                </c:pt>
                <c:pt idx="991">
                  <c:v>414.78999999999996</c:v>
                </c:pt>
                <c:pt idx="992">
                  <c:v>414.90999999999997</c:v>
                </c:pt>
                <c:pt idx="993">
                  <c:v>415.03999999999996</c:v>
                </c:pt>
                <c:pt idx="994">
                  <c:v>415.15999999999997</c:v>
                </c:pt>
                <c:pt idx="995">
                  <c:v>415.28999999999996</c:v>
                </c:pt>
                <c:pt idx="996">
                  <c:v>415.40999999999997</c:v>
                </c:pt>
                <c:pt idx="997">
                  <c:v>415.53999999999996</c:v>
                </c:pt>
                <c:pt idx="998">
                  <c:v>415.65999999999997</c:v>
                </c:pt>
                <c:pt idx="999">
                  <c:v>415.78999999999996</c:v>
                </c:pt>
                <c:pt idx="1000">
                  <c:v>415.90999999999997</c:v>
                </c:pt>
                <c:pt idx="1001">
                  <c:v>416.03999999999996</c:v>
                </c:pt>
                <c:pt idx="1002">
                  <c:v>416.15999999999997</c:v>
                </c:pt>
                <c:pt idx="1003">
                  <c:v>416.28999999999996</c:v>
                </c:pt>
                <c:pt idx="1004">
                  <c:v>416.40999999999997</c:v>
                </c:pt>
                <c:pt idx="1005">
                  <c:v>416.53</c:v>
                </c:pt>
                <c:pt idx="1006">
                  <c:v>416.65999999999997</c:v>
                </c:pt>
                <c:pt idx="1007">
                  <c:v>416.78999999999996</c:v>
                </c:pt>
                <c:pt idx="1008">
                  <c:v>416.90999999999997</c:v>
                </c:pt>
                <c:pt idx="1009">
                  <c:v>417.03</c:v>
                </c:pt>
                <c:pt idx="1010">
                  <c:v>417.15999999999997</c:v>
                </c:pt>
                <c:pt idx="1011">
                  <c:v>417.28999999999996</c:v>
                </c:pt>
                <c:pt idx="1012">
                  <c:v>417.40999999999997</c:v>
                </c:pt>
                <c:pt idx="1013">
                  <c:v>417.53</c:v>
                </c:pt>
                <c:pt idx="1014">
                  <c:v>417.65999999999997</c:v>
                </c:pt>
                <c:pt idx="1015">
                  <c:v>417.78</c:v>
                </c:pt>
                <c:pt idx="1016">
                  <c:v>417.90999999999997</c:v>
                </c:pt>
                <c:pt idx="1017">
                  <c:v>418.03</c:v>
                </c:pt>
                <c:pt idx="1018">
                  <c:v>418.15999999999997</c:v>
                </c:pt>
                <c:pt idx="1019">
                  <c:v>418.28</c:v>
                </c:pt>
                <c:pt idx="1020">
                  <c:v>418.40999999999997</c:v>
                </c:pt>
                <c:pt idx="1021">
                  <c:v>418.53</c:v>
                </c:pt>
                <c:pt idx="1022">
                  <c:v>418.65999999999997</c:v>
                </c:pt>
                <c:pt idx="1023">
                  <c:v>418.78</c:v>
                </c:pt>
                <c:pt idx="1024">
                  <c:v>418.9</c:v>
                </c:pt>
                <c:pt idx="1025">
                  <c:v>419.03</c:v>
                </c:pt>
                <c:pt idx="1026">
                  <c:v>419.15999999999997</c:v>
                </c:pt>
                <c:pt idx="1027">
                  <c:v>419.28</c:v>
                </c:pt>
                <c:pt idx="1028">
                  <c:v>419.40999999999997</c:v>
                </c:pt>
                <c:pt idx="1029">
                  <c:v>419.53</c:v>
                </c:pt>
                <c:pt idx="1030">
                  <c:v>419.65</c:v>
                </c:pt>
                <c:pt idx="1031">
                  <c:v>419.78</c:v>
                </c:pt>
                <c:pt idx="1032">
                  <c:v>419.9</c:v>
                </c:pt>
                <c:pt idx="1033">
                  <c:v>420.03</c:v>
                </c:pt>
                <c:pt idx="1034">
                  <c:v>420.15</c:v>
                </c:pt>
                <c:pt idx="1035">
                  <c:v>420.28</c:v>
                </c:pt>
                <c:pt idx="1036">
                  <c:v>420.4</c:v>
                </c:pt>
                <c:pt idx="1037">
                  <c:v>420.53</c:v>
                </c:pt>
                <c:pt idx="1038">
                  <c:v>420.65</c:v>
                </c:pt>
                <c:pt idx="1039">
                  <c:v>420.78</c:v>
                </c:pt>
                <c:pt idx="1040">
                  <c:v>420.9</c:v>
                </c:pt>
                <c:pt idx="1041">
                  <c:v>421.03</c:v>
                </c:pt>
                <c:pt idx="1042">
                  <c:v>421.15</c:v>
                </c:pt>
                <c:pt idx="1043">
                  <c:v>421.27</c:v>
                </c:pt>
                <c:pt idx="1044">
                  <c:v>421.4</c:v>
                </c:pt>
                <c:pt idx="1045">
                  <c:v>421.53</c:v>
                </c:pt>
                <c:pt idx="1046">
                  <c:v>421.65</c:v>
                </c:pt>
                <c:pt idx="1047">
                  <c:v>421.77</c:v>
                </c:pt>
                <c:pt idx="1048">
                  <c:v>421.9</c:v>
                </c:pt>
                <c:pt idx="1049">
                  <c:v>422.02</c:v>
                </c:pt>
                <c:pt idx="1050">
                  <c:v>422.15</c:v>
                </c:pt>
                <c:pt idx="1051">
                  <c:v>422.28</c:v>
                </c:pt>
                <c:pt idx="1052">
                  <c:v>422.4</c:v>
                </c:pt>
                <c:pt idx="1053">
                  <c:v>422.52</c:v>
                </c:pt>
                <c:pt idx="1054">
                  <c:v>422.65</c:v>
                </c:pt>
                <c:pt idx="1055">
                  <c:v>422.77</c:v>
                </c:pt>
                <c:pt idx="1056">
                  <c:v>422.9</c:v>
                </c:pt>
                <c:pt idx="1057">
                  <c:v>423.02</c:v>
                </c:pt>
                <c:pt idx="1058">
                  <c:v>423.15</c:v>
                </c:pt>
                <c:pt idx="1059">
                  <c:v>423.27</c:v>
                </c:pt>
                <c:pt idx="1060">
                  <c:v>423.4</c:v>
                </c:pt>
                <c:pt idx="1061">
                  <c:v>423.52</c:v>
                </c:pt>
                <c:pt idx="1062">
                  <c:v>423.65</c:v>
                </c:pt>
                <c:pt idx="1063">
                  <c:v>423.77</c:v>
                </c:pt>
                <c:pt idx="1064">
                  <c:v>423.9</c:v>
                </c:pt>
                <c:pt idx="1065">
                  <c:v>424.02</c:v>
                </c:pt>
                <c:pt idx="1066">
                  <c:v>424.15</c:v>
                </c:pt>
                <c:pt idx="1067">
                  <c:v>424.27</c:v>
                </c:pt>
                <c:pt idx="1068">
                  <c:v>424.4</c:v>
                </c:pt>
                <c:pt idx="1069">
                  <c:v>424.52</c:v>
                </c:pt>
                <c:pt idx="1070">
                  <c:v>424.65</c:v>
                </c:pt>
                <c:pt idx="1071">
                  <c:v>424.77</c:v>
                </c:pt>
                <c:pt idx="1072">
                  <c:v>424.9</c:v>
                </c:pt>
                <c:pt idx="1073">
                  <c:v>425.02</c:v>
                </c:pt>
                <c:pt idx="1074">
                  <c:v>425.15</c:v>
                </c:pt>
                <c:pt idx="1075">
                  <c:v>425.27</c:v>
                </c:pt>
                <c:pt idx="1076">
                  <c:v>425.4</c:v>
                </c:pt>
                <c:pt idx="1077">
                  <c:v>425.52</c:v>
                </c:pt>
                <c:pt idx="1078">
                  <c:v>425.65</c:v>
                </c:pt>
                <c:pt idx="1079">
                  <c:v>425.77</c:v>
                </c:pt>
                <c:pt idx="1080">
                  <c:v>425.9</c:v>
                </c:pt>
                <c:pt idx="1081">
                  <c:v>426.02</c:v>
                </c:pt>
                <c:pt idx="1082">
                  <c:v>426.15</c:v>
                </c:pt>
                <c:pt idx="1083">
                  <c:v>426.27</c:v>
                </c:pt>
                <c:pt idx="1084">
                  <c:v>426.4</c:v>
                </c:pt>
                <c:pt idx="1085">
                  <c:v>426.52</c:v>
                </c:pt>
                <c:pt idx="1086">
                  <c:v>426.64</c:v>
                </c:pt>
                <c:pt idx="1087">
                  <c:v>426.77</c:v>
                </c:pt>
                <c:pt idx="1088">
                  <c:v>426.89</c:v>
                </c:pt>
                <c:pt idx="1089">
                  <c:v>427.02</c:v>
                </c:pt>
                <c:pt idx="1090">
                  <c:v>427.14</c:v>
                </c:pt>
                <c:pt idx="1091">
                  <c:v>427.27</c:v>
                </c:pt>
                <c:pt idx="1092">
                  <c:v>427.39</c:v>
                </c:pt>
                <c:pt idx="1093">
                  <c:v>427.52</c:v>
                </c:pt>
                <c:pt idx="1094">
                  <c:v>427.64</c:v>
                </c:pt>
                <c:pt idx="1095">
                  <c:v>427.77</c:v>
                </c:pt>
                <c:pt idx="1096">
                  <c:v>427.89</c:v>
                </c:pt>
                <c:pt idx="1097">
                  <c:v>428.02</c:v>
                </c:pt>
                <c:pt idx="1098">
                  <c:v>428.14</c:v>
                </c:pt>
                <c:pt idx="1099">
                  <c:v>428.27</c:v>
                </c:pt>
                <c:pt idx="1100">
                  <c:v>428.39</c:v>
                </c:pt>
                <c:pt idx="1101">
                  <c:v>428.52</c:v>
                </c:pt>
                <c:pt idx="1102">
                  <c:v>428.64</c:v>
                </c:pt>
                <c:pt idx="1103">
                  <c:v>428.77</c:v>
                </c:pt>
                <c:pt idx="1104">
                  <c:v>428.89</c:v>
                </c:pt>
                <c:pt idx="1105">
                  <c:v>429.02</c:v>
                </c:pt>
                <c:pt idx="1106">
                  <c:v>429.14</c:v>
                </c:pt>
                <c:pt idx="1107">
                  <c:v>429.27</c:v>
                </c:pt>
                <c:pt idx="1108">
                  <c:v>429.39</c:v>
                </c:pt>
                <c:pt idx="1109">
                  <c:v>429.52</c:v>
                </c:pt>
                <c:pt idx="1110">
                  <c:v>429.64</c:v>
                </c:pt>
                <c:pt idx="1111">
                  <c:v>429.77</c:v>
                </c:pt>
                <c:pt idx="1112">
                  <c:v>429.89</c:v>
                </c:pt>
                <c:pt idx="1113">
                  <c:v>430.02</c:v>
                </c:pt>
                <c:pt idx="1114">
                  <c:v>430.14</c:v>
                </c:pt>
                <c:pt idx="1115">
                  <c:v>430.27</c:v>
                </c:pt>
                <c:pt idx="1116">
                  <c:v>430.39</c:v>
                </c:pt>
                <c:pt idx="1117">
                  <c:v>430.52</c:v>
                </c:pt>
                <c:pt idx="1118">
                  <c:v>430.64</c:v>
                </c:pt>
                <c:pt idx="1119">
                  <c:v>430.77</c:v>
                </c:pt>
                <c:pt idx="1120">
                  <c:v>430.89</c:v>
                </c:pt>
                <c:pt idx="1121">
                  <c:v>431.02</c:v>
                </c:pt>
                <c:pt idx="1122">
                  <c:v>431.14</c:v>
                </c:pt>
                <c:pt idx="1123">
                  <c:v>431.27</c:v>
                </c:pt>
                <c:pt idx="1124">
                  <c:v>431.39</c:v>
                </c:pt>
                <c:pt idx="1125">
                  <c:v>431.52</c:v>
                </c:pt>
                <c:pt idx="1126">
                  <c:v>431.64</c:v>
                </c:pt>
                <c:pt idx="1127">
                  <c:v>431.77</c:v>
                </c:pt>
                <c:pt idx="1128">
                  <c:v>431.89</c:v>
                </c:pt>
                <c:pt idx="1129">
                  <c:v>432.02</c:v>
                </c:pt>
                <c:pt idx="1130">
                  <c:v>432.14</c:v>
                </c:pt>
                <c:pt idx="1131">
                  <c:v>432.27</c:v>
                </c:pt>
                <c:pt idx="1132">
                  <c:v>432.39</c:v>
                </c:pt>
                <c:pt idx="1133">
                  <c:v>432.52</c:v>
                </c:pt>
                <c:pt idx="1134">
                  <c:v>432.64</c:v>
                </c:pt>
                <c:pt idx="1135">
                  <c:v>432.77</c:v>
                </c:pt>
                <c:pt idx="1136">
                  <c:v>432.89</c:v>
                </c:pt>
                <c:pt idx="1137">
                  <c:v>433.02</c:v>
                </c:pt>
                <c:pt idx="1138">
                  <c:v>433.14</c:v>
                </c:pt>
                <c:pt idx="1139">
                  <c:v>433.27</c:v>
                </c:pt>
                <c:pt idx="1140">
                  <c:v>433.39</c:v>
                </c:pt>
                <c:pt idx="1141">
                  <c:v>433.52</c:v>
                </c:pt>
                <c:pt idx="1142">
                  <c:v>433.64</c:v>
                </c:pt>
                <c:pt idx="1143">
                  <c:v>433.77</c:v>
                </c:pt>
                <c:pt idx="1144">
                  <c:v>433.89</c:v>
                </c:pt>
                <c:pt idx="1145">
                  <c:v>434.02</c:v>
                </c:pt>
                <c:pt idx="1146">
                  <c:v>434.14</c:v>
                </c:pt>
                <c:pt idx="1147">
                  <c:v>434.27</c:v>
                </c:pt>
                <c:pt idx="1148">
                  <c:v>434.39</c:v>
                </c:pt>
                <c:pt idx="1149">
                  <c:v>434.52</c:v>
                </c:pt>
                <c:pt idx="1150">
                  <c:v>434.64</c:v>
                </c:pt>
                <c:pt idx="1151">
                  <c:v>434.77</c:v>
                </c:pt>
                <c:pt idx="1152">
                  <c:v>434.89</c:v>
                </c:pt>
                <c:pt idx="1153">
                  <c:v>435.02</c:v>
                </c:pt>
                <c:pt idx="1154">
                  <c:v>435.14</c:v>
                </c:pt>
                <c:pt idx="1155">
                  <c:v>435.26</c:v>
                </c:pt>
                <c:pt idx="1156">
                  <c:v>435.39</c:v>
                </c:pt>
                <c:pt idx="1157">
                  <c:v>435.52</c:v>
                </c:pt>
                <c:pt idx="1158">
                  <c:v>435.64</c:v>
                </c:pt>
                <c:pt idx="1159">
                  <c:v>435.77</c:v>
                </c:pt>
                <c:pt idx="1160">
                  <c:v>435.89</c:v>
                </c:pt>
                <c:pt idx="1161">
                  <c:v>436.02</c:v>
                </c:pt>
                <c:pt idx="1162">
                  <c:v>436.14</c:v>
                </c:pt>
                <c:pt idx="1163">
                  <c:v>436.27</c:v>
                </c:pt>
                <c:pt idx="1164">
                  <c:v>436.39</c:v>
                </c:pt>
                <c:pt idx="1165">
                  <c:v>436.52</c:v>
                </c:pt>
                <c:pt idx="1166">
                  <c:v>436.64</c:v>
                </c:pt>
                <c:pt idx="1167">
                  <c:v>436.77</c:v>
                </c:pt>
                <c:pt idx="1168">
                  <c:v>436.89</c:v>
                </c:pt>
                <c:pt idx="1169">
                  <c:v>437.02</c:v>
                </c:pt>
                <c:pt idx="1170">
                  <c:v>437.14</c:v>
                </c:pt>
                <c:pt idx="1171">
                  <c:v>437.27</c:v>
                </c:pt>
                <c:pt idx="1172">
                  <c:v>437.39</c:v>
                </c:pt>
                <c:pt idx="1173">
                  <c:v>437.52</c:v>
                </c:pt>
                <c:pt idx="1174">
                  <c:v>437.64</c:v>
                </c:pt>
                <c:pt idx="1175">
                  <c:v>437.77</c:v>
                </c:pt>
                <c:pt idx="1176">
                  <c:v>437.89</c:v>
                </c:pt>
                <c:pt idx="1177">
                  <c:v>438.02</c:v>
                </c:pt>
                <c:pt idx="1178">
                  <c:v>438.14</c:v>
                </c:pt>
                <c:pt idx="1179">
                  <c:v>438.27</c:v>
                </c:pt>
                <c:pt idx="1180">
                  <c:v>438.39</c:v>
                </c:pt>
                <c:pt idx="1181">
                  <c:v>438.52</c:v>
                </c:pt>
                <c:pt idx="1182">
                  <c:v>438.64</c:v>
                </c:pt>
                <c:pt idx="1183">
                  <c:v>438.77</c:v>
                </c:pt>
                <c:pt idx="1184">
                  <c:v>438.89</c:v>
                </c:pt>
                <c:pt idx="1185">
                  <c:v>439.01</c:v>
                </c:pt>
                <c:pt idx="1186">
                  <c:v>439.14</c:v>
                </c:pt>
                <c:pt idx="1187">
                  <c:v>439.26</c:v>
                </c:pt>
                <c:pt idx="1188">
                  <c:v>439.39</c:v>
                </c:pt>
                <c:pt idx="1189">
                  <c:v>439.52</c:v>
                </c:pt>
                <c:pt idx="1190">
                  <c:v>439.64</c:v>
                </c:pt>
                <c:pt idx="1191">
                  <c:v>439.77</c:v>
                </c:pt>
                <c:pt idx="1192">
                  <c:v>439.89</c:v>
                </c:pt>
                <c:pt idx="1193">
                  <c:v>440.01</c:v>
                </c:pt>
                <c:pt idx="1194">
                  <c:v>440.14</c:v>
                </c:pt>
                <c:pt idx="1195">
                  <c:v>440.26</c:v>
                </c:pt>
                <c:pt idx="1196">
                  <c:v>440.39</c:v>
                </c:pt>
                <c:pt idx="1197">
                  <c:v>440.52</c:v>
                </c:pt>
                <c:pt idx="1198">
                  <c:v>440.64</c:v>
                </c:pt>
                <c:pt idx="1199">
                  <c:v>440.76</c:v>
                </c:pt>
                <c:pt idx="1200">
                  <c:v>440.89</c:v>
                </c:pt>
                <c:pt idx="1201">
                  <c:v>441.01</c:v>
                </c:pt>
                <c:pt idx="1202">
                  <c:v>441.14</c:v>
                </c:pt>
                <c:pt idx="1203">
                  <c:v>441.26</c:v>
                </c:pt>
                <c:pt idx="1204">
                  <c:v>441.39</c:v>
                </c:pt>
                <c:pt idx="1205">
                  <c:v>441.52</c:v>
                </c:pt>
                <c:pt idx="1206">
                  <c:v>441.64</c:v>
                </c:pt>
                <c:pt idx="1207">
                  <c:v>441.76</c:v>
                </c:pt>
                <c:pt idx="1208">
                  <c:v>441.89</c:v>
                </c:pt>
                <c:pt idx="1209">
                  <c:v>442.02</c:v>
                </c:pt>
                <c:pt idx="1210">
                  <c:v>442.14</c:v>
                </c:pt>
                <c:pt idx="1211">
                  <c:v>442.26</c:v>
                </c:pt>
                <c:pt idx="1212">
                  <c:v>442.39</c:v>
                </c:pt>
                <c:pt idx="1213">
                  <c:v>442.51</c:v>
                </c:pt>
                <c:pt idx="1214">
                  <c:v>442.64</c:v>
                </c:pt>
                <c:pt idx="1215">
                  <c:v>442.76</c:v>
                </c:pt>
                <c:pt idx="1216">
                  <c:v>442.89</c:v>
                </c:pt>
                <c:pt idx="1217">
                  <c:v>443.01</c:v>
                </c:pt>
                <c:pt idx="1218">
                  <c:v>443.14</c:v>
                </c:pt>
                <c:pt idx="1219">
                  <c:v>443.26</c:v>
                </c:pt>
                <c:pt idx="1220">
                  <c:v>443.39</c:v>
                </c:pt>
                <c:pt idx="1221">
                  <c:v>443.51</c:v>
                </c:pt>
                <c:pt idx="1222">
                  <c:v>443.64</c:v>
                </c:pt>
                <c:pt idx="1223">
                  <c:v>443.76</c:v>
                </c:pt>
                <c:pt idx="1224">
                  <c:v>443.89</c:v>
                </c:pt>
                <c:pt idx="1225">
                  <c:v>444.01</c:v>
                </c:pt>
                <c:pt idx="1226">
                  <c:v>444.14</c:v>
                </c:pt>
                <c:pt idx="1227">
                  <c:v>444.26</c:v>
                </c:pt>
                <c:pt idx="1228">
                  <c:v>444.38</c:v>
                </c:pt>
                <c:pt idx="1229">
                  <c:v>444.51</c:v>
                </c:pt>
                <c:pt idx="1230">
                  <c:v>444.63</c:v>
                </c:pt>
                <c:pt idx="1231">
                  <c:v>444.76</c:v>
                </c:pt>
                <c:pt idx="1232">
                  <c:v>444.88</c:v>
                </c:pt>
                <c:pt idx="1233">
                  <c:v>445.01</c:v>
                </c:pt>
                <c:pt idx="1234">
                  <c:v>445.13</c:v>
                </c:pt>
                <c:pt idx="1235">
                  <c:v>445.26</c:v>
                </c:pt>
                <c:pt idx="1236">
                  <c:v>445.38</c:v>
                </c:pt>
                <c:pt idx="1237">
                  <c:v>445.51</c:v>
                </c:pt>
                <c:pt idx="1238">
                  <c:v>445.64</c:v>
                </c:pt>
                <c:pt idx="1239">
                  <c:v>445.76</c:v>
                </c:pt>
                <c:pt idx="1240">
                  <c:v>445.88</c:v>
                </c:pt>
                <c:pt idx="1241">
                  <c:v>446.01</c:v>
                </c:pt>
                <c:pt idx="1242">
                  <c:v>446.13</c:v>
                </c:pt>
                <c:pt idx="1243">
                  <c:v>446.26</c:v>
                </c:pt>
                <c:pt idx="1244">
                  <c:v>446.38</c:v>
                </c:pt>
                <c:pt idx="1245">
                  <c:v>446.51</c:v>
                </c:pt>
                <c:pt idx="1246">
                  <c:v>446.63</c:v>
                </c:pt>
                <c:pt idx="1247">
                  <c:v>446.76</c:v>
                </c:pt>
                <c:pt idx="1248">
                  <c:v>446.88</c:v>
                </c:pt>
                <c:pt idx="1249">
                  <c:v>447.01</c:v>
                </c:pt>
                <c:pt idx="1250">
                  <c:v>447.13</c:v>
                </c:pt>
                <c:pt idx="1251">
                  <c:v>447.26</c:v>
                </c:pt>
                <c:pt idx="1252">
                  <c:v>447.38</c:v>
                </c:pt>
                <c:pt idx="1253">
                  <c:v>447.51</c:v>
                </c:pt>
                <c:pt idx="1254">
                  <c:v>447.63</c:v>
                </c:pt>
                <c:pt idx="1255">
                  <c:v>447.76</c:v>
                </c:pt>
                <c:pt idx="1256">
                  <c:v>447.88</c:v>
                </c:pt>
                <c:pt idx="1257">
                  <c:v>448</c:v>
                </c:pt>
                <c:pt idx="1258">
                  <c:v>448.13</c:v>
                </c:pt>
                <c:pt idx="1259">
                  <c:v>448.25</c:v>
                </c:pt>
                <c:pt idx="1260">
                  <c:v>448.38</c:v>
                </c:pt>
                <c:pt idx="1261">
                  <c:v>448.5</c:v>
                </c:pt>
                <c:pt idx="1262">
                  <c:v>448.63</c:v>
                </c:pt>
                <c:pt idx="1263">
                  <c:v>448.75</c:v>
                </c:pt>
                <c:pt idx="1264">
                  <c:v>448.88</c:v>
                </c:pt>
                <c:pt idx="1265">
                  <c:v>449</c:v>
                </c:pt>
                <c:pt idx="1266">
                  <c:v>449.13</c:v>
                </c:pt>
                <c:pt idx="1267">
                  <c:v>449.25</c:v>
                </c:pt>
                <c:pt idx="1268">
                  <c:v>449.38</c:v>
                </c:pt>
                <c:pt idx="1269">
                  <c:v>449.5</c:v>
                </c:pt>
                <c:pt idx="1270">
                  <c:v>449.63</c:v>
                </c:pt>
                <c:pt idx="1271">
                  <c:v>449.75</c:v>
                </c:pt>
                <c:pt idx="1272">
                  <c:v>449.88</c:v>
                </c:pt>
                <c:pt idx="1273">
                  <c:v>450</c:v>
                </c:pt>
                <c:pt idx="1274">
                  <c:v>450.12</c:v>
                </c:pt>
                <c:pt idx="1275">
                  <c:v>450.25</c:v>
                </c:pt>
                <c:pt idx="1276">
                  <c:v>450.38</c:v>
                </c:pt>
                <c:pt idx="1277">
                  <c:v>450.5</c:v>
                </c:pt>
                <c:pt idx="1278">
                  <c:v>450.63</c:v>
                </c:pt>
                <c:pt idx="1279">
                  <c:v>450.75</c:v>
                </c:pt>
                <c:pt idx="1280">
                  <c:v>450.88</c:v>
                </c:pt>
                <c:pt idx="1281">
                  <c:v>451</c:v>
                </c:pt>
                <c:pt idx="1282">
                  <c:v>451.13</c:v>
                </c:pt>
                <c:pt idx="1283">
                  <c:v>451.25</c:v>
                </c:pt>
                <c:pt idx="1284">
                  <c:v>451.38</c:v>
                </c:pt>
                <c:pt idx="1285">
                  <c:v>451.5</c:v>
                </c:pt>
                <c:pt idx="1286">
                  <c:v>451.63</c:v>
                </c:pt>
                <c:pt idx="1287">
                  <c:v>451.75</c:v>
                </c:pt>
                <c:pt idx="1288">
                  <c:v>451.88</c:v>
                </c:pt>
                <c:pt idx="1289">
                  <c:v>452</c:v>
                </c:pt>
                <c:pt idx="1290">
                  <c:v>452.12</c:v>
                </c:pt>
                <c:pt idx="1291">
                  <c:v>452.25</c:v>
                </c:pt>
                <c:pt idx="1292">
                  <c:v>452.38</c:v>
                </c:pt>
                <c:pt idx="1293">
                  <c:v>452.5</c:v>
                </c:pt>
                <c:pt idx="1294">
                  <c:v>452.63</c:v>
                </c:pt>
                <c:pt idx="1295">
                  <c:v>452.75</c:v>
                </c:pt>
                <c:pt idx="1296">
                  <c:v>452.88</c:v>
                </c:pt>
                <c:pt idx="1297">
                  <c:v>453</c:v>
                </c:pt>
                <c:pt idx="1298">
                  <c:v>453.13</c:v>
                </c:pt>
                <c:pt idx="1299">
                  <c:v>453.25</c:v>
                </c:pt>
                <c:pt idx="1300">
                  <c:v>453.38</c:v>
                </c:pt>
                <c:pt idx="1301">
                  <c:v>453.5</c:v>
                </c:pt>
                <c:pt idx="1302">
                  <c:v>453.63</c:v>
                </c:pt>
                <c:pt idx="1303">
                  <c:v>453.75</c:v>
                </c:pt>
                <c:pt idx="1304">
                  <c:v>453.87</c:v>
                </c:pt>
                <c:pt idx="1305">
                  <c:v>454</c:v>
                </c:pt>
                <c:pt idx="1306">
                  <c:v>454.12</c:v>
                </c:pt>
                <c:pt idx="1307">
                  <c:v>454.25</c:v>
                </c:pt>
                <c:pt idx="1308">
                  <c:v>454.37</c:v>
                </c:pt>
                <c:pt idx="1309">
                  <c:v>454.5</c:v>
                </c:pt>
                <c:pt idx="1310">
                  <c:v>454.62</c:v>
                </c:pt>
                <c:pt idx="1311">
                  <c:v>454.75</c:v>
                </c:pt>
                <c:pt idx="1312">
                  <c:v>454.87</c:v>
                </c:pt>
                <c:pt idx="1313">
                  <c:v>455</c:v>
                </c:pt>
                <c:pt idx="1314">
                  <c:v>455.12</c:v>
                </c:pt>
                <c:pt idx="1315">
                  <c:v>455.25</c:v>
                </c:pt>
                <c:pt idx="1316">
                  <c:v>455.37</c:v>
                </c:pt>
                <c:pt idx="1317">
                  <c:v>455.5</c:v>
                </c:pt>
                <c:pt idx="1318">
                  <c:v>455.62</c:v>
                </c:pt>
                <c:pt idx="1319">
                  <c:v>455.75</c:v>
                </c:pt>
                <c:pt idx="1320">
                  <c:v>455.87</c:v>
                </c:pt>
                <c:pt idx="1321">
                  <c:v>456</c:v>
                </c:pt>
                <c:pt idx="1322">
                  <c:v>456.12</c:v>
                </c:pt>
                <c:pt idx="1323">
                  <c:v>456.24</c:v>
                </c:pt>
                <c:pt idx="1324">
                  <c:v>456.37</c:v>
                </c:pt>
                <c:pt idx="1325">
                  <c:v>456.49</c:v>
                </c:pt>
                <c:pt idx="1326">
                  <c:v>456.62</c:v>
                </c:pt>
                <c:pt idx="1327">
                  <c:v>456.74</c:v>
                </c:pt>
                <c:pt idx="1328">
                  <c:v>456.87</c:v>
                </c:pt>
                <c:pt idx="1329">
                  <c:v>456.99</c:v>
                </c:pt>
                <c:pt idx="1330">
                  <c:v>457.12</c:v>
                </c:pt>
                <c:pt idx="1331">
                  <c:v>457.25</c:v>
                </c:pt>
                <c:pt idx="1332">
                  <c:v>457.37</c:v>
                </c:pt>
                <c:pt idx="1333">
                  <c:v>457.49</c:v>
                </c:pt>
                <c:pt idx="1334">
                  <c:v>457.62</c:v>
                </c:pt>
                <c:pt idx="1335">
                  <c:v>457.74</c:v>
                </c:pt>
                <c:pt idx="1336">
                  <c:v>457.87</c:v>
                </c:pt>
                <c:pt idx="1337">
                  <c:v>457.99</c:v>
                </c:pt>
                <c:pt idx="1338">
                  <c:v>458.12</c:v>
                </c:pt>
                <c:pt idx="1339">
                  <c:v>458.24</c:v>
                </c:pt>
                <c:pt idx="1340">
                  <c:v>458.37</c:v>
                </c:pt>
                <c:pt idx="1341">
                  <c:v>458.49</c:v>
                </c:pt>
                <c:pt idx="1342">
                  <c:v>458.62</c:v>
                </c:pt>
                <c:pt idx="1343">
                  <c:v>458.74</c:v>
                </c:pt>
                <c:pt idx="1344">
                  <c:v>458.87</c:v>
                </c:pt>
                <c:pt idx="1345">
                  <c:v>458.99</c:v>
                </c:pt>
                <c:pt idx="1346">
                  <c:v>459.12</c:v>
                </c:pt>
                <c:pt idx="1347">
                  <c:v>459.24</c:v>
                </c:pt>
                <c:pt idx="1348">
                  <c:v>459.37</c:v>
                </c:pt>
                <c:pt idx="1349">
                  <c:v>459.49</c:v>
                </c:pt>
                <c:pt idx="1350">
                  <c:v>459.62</c:v>
                </c:pt>
                <c:pt idx="1351">
                  <c:v>459.74</c:v>
                </c:pt>
                <c:pt idx="1352">
                  <c:v>459.87</c:v>
                </c:pt>
                <c:pt idx="1353">
                  <c:v>459.99</c:v>
                </c:pt>
                <c:pt idx="1354">
                  <c:v>460.12</c:v>
                </c:pt>
                <c:pt idx="1355">
                  <c:v>460.24</c:v>
                </c:pt>
                <c:pt idx="1356">
                  <c:v>460.37</c:v>
                </c:pt>
                <c:pt idx="1357">
                  <c:v>460.49</c:v>
                </c:pt>
                <c:pt idx="1358">
                  <c:v>460.61</c:v>
                </c:pt>
                <c:pt idx="1359">
                  <c:v>460.74</c:v>
                </c:pt>
                <c:pt idx="1360">
                  <c:v>460.87</c:v>
                </c:pt>
                <c:pt idx="1361">
                  <c:v>460.99</c:v>
                </c:pt>
                <c:pt idx="1362">
                  <c:v>461.12</c:v>
                </c:pt>
                <c:pt idx="1363">
                  <c:v>461.24</c:v>
                </c:pt>
                <c:pt idx="1364">
                  <c:v>461.36</c:v>
                </c:pt>
                <c:pt idx="1365">
                  <c:v>461.49</c:v>
                </c:pt>
                <c:pt idx="1366">
                  <c:v>461.62</c:v>
                </c:pt>
                <c:pt idx="1367">
                  <c:v>461.74</c:v>
                </c:pt>
                <c:pt idx="1368">
                  <c:v>461.87</c:v>
                </c:pt>
                <c:pt idx="1369">
                  <c:v>461.99</c:v>
                </c:pt>
                <c:pt idx="1370">
                  <c:v>462.11</c:v>
                </c:pt>
                <c:pt idx="1371">
                  <c:v>462.24</c:v>
                </c:pt>
                <c:pt idx="1372">
                  <c:v>462.36</c:v>
                </c:pt>
                <c:pt idx="1373">
                  <c:v>462.49</c:v>
                </c:pt>
                <c:pt idx="1374">
                  <c:v>462.61</c:v>
                </c:pt>
                <c:pt idx="1375">
                  <c:v>462.74</c:v>
                </c:pt>
                <c:pt idx="1376">
                  <c:v>462.86</c:v>
                </c:pt>
                <c:pt idx="1377">
                  <c:v>462.99</c:v>
                </c:pt>
                <c:pt idx="1378">
                  <c:v>463.11</c:v>
                </c:pt>
                <c:pt idx="1379">
                  <c:v>463.24</c:v>
                </c:pt>
                <c:pt idx="1380">
                  <c:v>463.36</c:v>
                </c:pt>
                <c:pt idx="1381">
                  <c:v>463.49</c:v>
                </c:pt>
                <c:pt idx="1382">
                  <c:v>463.61</c:v>
                </c:pt>
                <c:pt idx="1383">
                  <c:v>463.74</c:v>
                </c:pt>
                <c:pt idx="1384">
                  <c:v>463.86</c:v>
                </c:pt>
                <c:pt idx="1385">
                  <c:v>463.99</c:v>
                </c:pt>
                <c:pt idx="1386">
                  <c:v>464.11</c:v>
                </c:pt>
                <c:pt idx="1387">
                  <c:v>464.24</c:v>
                </c:pt>
                <c:pt idx="1388">
                  <c:v>464.36</c:v>
                </c:pt>
                <c:pt idx="1389">
                  <c:v>464.49</c:v>
                </c:pt>
                <c:pt idx="1390">
                  <c:v>464.61</c:v>
                </c:pt>
                <c:pt idx="1391">
                  <c:v>464.73</c:v>
                </c:pt>
                <c:pt idx="1392">
                  <c:v>464.86</c:v>
                </c:pt>
                <c:pt idx="1393">
                  <c:v>464.98</c:v>
                </c:pt>
                <c:pt idx="1394">
                  <c:v>465.11</c:v>
                </c:pt>
                <c:pt idx="1395">
                  <c:v>465.23</c:v>
                </c:pt>
                <c:pt idx="1396">
                  <c:v>465.36</c:v>
                </c:pt>
                <c:pt idx="1397">
                  <c:v>465.48</c:v>
                </c:pt>
                <c:pt idx="1398">
                  <c:v>465.61</c:v>
                </c:pt>
                <c:pt idx="1399">
                  <c:v>465.73</c:v>
                </c:pt>
                <c:pt idx="1400">
                  <c:v>465.86</c:v>
                </c:pt>
                <c:pt idx="1401">
                  <c:v>465.98</c:v>
                </c:pt>
                <c:pt idx="1402">
                  <c:v>466.11</c:v>
                </c:pt>
                <c:pt idx="1403">
                  <c:v>466.23</c:v>
                </c:pt>
                <c:pt idx="1404">
                  <c:v>466.36</c:v>
                </c:pt>
                <c:pt idx="1405">
                  <c:v>466.48</c:v>
                </c:pt>
                <c:pt idx="1406">
                  <c:v>466.61</c:v>
                </c:pt>
                <c:pt idx="1407">
                  <c:v>466.73</c:v>
                </c:pt>
                <c:pt idx="1408">
                  <c:v>466.86</c:v>
                </c:pt>
                <c:pt idx="1409">
                  <c:v>466.98</c:v>
                </c:pt>
                <c:pt idx="1410">
                  <c:v>467.11</c:v>
                </c:pt>
                <c:pt idx="1411">
                  <c:v>467.23</c:v>
                </c:pt>
                <c:pt idx="1412">
                  <c:v>467.36</c:v>
                </c:pt>
                <c:pt idx="1413">
                  <c:v>467.48</c:v>
                </c:pt>
                <c:pt idx="1414">
                  <c:v>467.61</c:v>
                </c:pt>
                <c:pt idx="1415">
                  <c:v>467.73</c:v>
                </c:pt>
                <c:pt idx="1416">
                  <c:v>467.86</c:v>
                </c:pt>
                <c:pt idx="1417">
                  <c:v>467.98</c:v>
                </c:pt>
                <c:pt idx="1418">
                  <c:v>468.1</c:v>
                </c:pt>
                <c:pt idx="1419">
                  <c:v>468.23</c:v>
                </c:pt>
                <c:pt idx="1420">
                  <c:v>468.35</c:v>
                </c:pt>
                <c:pt idx="1421">
                  <c:v>468.48</c:v>
                </c:pt>
                <c:pt idx="1422">
                  <c:v>468.6</c:v>
                </c:pt>
                <c:pt idx="1423">
                  <c:v>468.73</c:v>
                </c:pt>
                <c:pt idx="1424">
                  <c:v>468.85</c:v>
                </c:pt>
                <c:pt idx="1425">
                  <c:v>468.98</c:v>
                </c:pt>
                <c:pt idx="1426">
                  <c:v>469.1</c:v>
                </c:pt>
                <c:pt idx="1427">
                  <c:v>469.23</c:v>
                </c:pt>
                <c:pt idx="1428">
                  <c:v>469.35</c:v>
                </c:pt>
                <c:pt idx="1429">
                  <c:v>469.48</c:v>
                </c:pt>
                <c:pt idx="1430">
                  <c:v>469.6</c:v>
                </c:pt>
                <c:pt idx="1431">
                  <c:v>469.73</c:v>
                </c:pt>
                <c:pt idx="1432">
                  <c:v>469.85</c:v>
                </c:pt>
                <c:pt idx="1433">
                  <c:v>469.98</c:v>
                </c:pt>
                <c:pt idx="1434">
                  <c:v>470.1</c:v>
                </c:pt>
                <c:pt idx="1435">
                  <c:v>470.23</c:v>
                </c:pt>
                <c:pt idx="1436">
                  <c:v>470.35</c:v>
                </c:pt>
                <c:pt idx="1437">
                  <c:v>470.48</c:v>
                </c:pt>
                <c:pt idx="1438">
                  <c:v>470.6</c:v>
                </c:pt>
                <c:pt idx="1439">
                  <c:v>470.73</c:v>
                </c:pt>
                <c:pt idx="1440">
                  <c:v>470.85</c:v>
                </c:pt>
                <c:pt idx="1441">
                  <c:v>470.98</c:v>
                </c:pt>
                <c:pt idx="1442">
                  <c:v>471.1</c:v>
                </c:pt>
                <c:pt idx="1443">
                  <c:v>471.22</c:v>
                </c:pt>
                <c:pt idx="1444">
                  <c:v>471.35</c:v>
                </c:pt>
                <c:pt idx="1445">
                  <c:v>471.48</c:v>
                </c:pt>
                <c:pt idx="1446">
                  <c:v>471.6</c:v>
                </c:pt>
                <c:pt idx="1447">
                  <c:v>471.73</c:v>
                </c:pt>
                <c:pt idx="1448">
                  <c:v>471.85</c:v>
                </c:pt>
                <c:pt idx="1449">
                  <c:v>471.97</c:v>
                </c:pt>
                <c:pt idx="1450">
                  <c:v>472.1</c:v>
                </c:pt>
                <c:pt idx="1451">
                  <c:v>472.22</c:v>
                </c:pt>
                <c:pt idx="1452">
                  <c:v>472.35</c:v>
                </c:pt>
                <c:pt idx="1453">
                  <c:v>472.47</c:v>
                </c:pt>
                <c:pt idx="1454">
                  <c:v>472.6</c:v>
                </c:pt>
                <c:pt idx="1455">
                  <c:v>472.72</c:v>
                </c:pt>
                <c:pt idx="1456">
                  <c:v>472.85</c:v>
                </c:pt>
                <c:pt idx="1457">
                  <c:v>472.97</c:v>
                </c:pt>
                <c:pt idx="1458">
                  <c:v>473.1</c:v>
                </c:pt>
                <c:pt idx="1459">
                  <c:v>473.22</c:v>
                </c:pt>
                <c:pt idx="1460">
                  <c:v>473.35</c:v>
                </c:pt>
                <c:pt idx="1461">
                  <c:v>473.47</c:v>
                </c:pt>
                <c:pt idx="1462">
                  <c:v>473.6</c:v>
                </c:pt>
                <c:pt idx="1463">
                  <c:v>473.72</c:v>
                </c:pt>
                <c:pt idx="1464">
                  <c:v>473.85</c:v>
                </c:pt>
                <c:pt idx="1465">
                  <c:v>473.97</c:v>
                </c:pt>
                <c:pt idx="1466">
                  <c:v>474.09000000000003</c:v>
                </c:pt>
                <c:pt idx="1467">
                  <c:v>474.22</c:v>
                </c:pt>
                <c:pt idx="1468">
                  <c:v>474.34000000000003</c:v>
                </c:pt>
                <c:pt idx="1469">
                  <c:v>474.47</c:v>
                </c:pt>
                <c:pt idx="1470">
                  <c:v>474.59000000000003</c:v>
                </c:pt>
                <c:pt idx="1471">
                  <c:v>474.72</c:v>
                </c:pt>
                <c:pt idx="1472">
                  <c:v>474.84000000000003</c:v>
                </c:pt>
                <c:pt idx="1473">
                  <c:v>474.97</c:v>
                </c:pt>
                <c:pt idx="1474">
                  <c:v>475.09000000000003</c:v>
                </c:pt>
                <c:pt idx="1475">
                  <c:v>475.22</c:v>
                </c:pt>
                <c:pt idx="1476">
                  <c:v>475.34000000000003</c:v>
                </c:pt>
                <c:pt idx="1477">
                  <c:v>475.47</c:v>
                </c:pt>
                <c:pt idx="1478">
                  <c:v>475.59000000000003</c:v>
                </c:pt>
                <c:pt idx="1479">
                  <c:v>475.72</c:v>
                </c:pt>
                <c:pt idx="1480">
                  <c:v>475.84000000000003</c:v>
                </c:pt>
                <c:pt idx="1481">
                  <c:v>475.97</c:v>
                </c:pt>
                <c:pt idx="1482">
                  <c:v>476.09000000000003</c:v>
                </c:pt>
                <c:pt idx="1483">
                  <c:v>476.22</c:v>
                </c:pt>
                <c:pt idx="1484">
                  <c:v>476.34000000000003</c:v>
                </c:pt>
                <c:pt idx="1485">
                  <c:v>476.46000000000004</c:v>
                </c:pt>
                <c:pt idx="1486">
                  <c:v>476.59000000000003</c:v>
                </c:pt>
                <c:pt idx="1487">
                  <c:v>476.72</c:v>
                </c:pt>
                <c:pt idx="1488">
                  <c:v>476.84000000000003</c:v>
                </c:pt>
                <c:pt idx="1489">
                  <c:v>476.97</c:v>
                </c:pt>
                <c:pt idx="1490">
                  <c:v>477.09000000000003</c:v>
                </c:pt>
                <c:pt idx="1491">
                  <c:v>477.21000000000004</c:v>
                </c:pt>
                <c:pt idx="1492">
                  <c:v>477.34000000000003</c:v>
                </c:pt>
                <c:pt idx="1493">
                  <c:v>477.46000000000004</c:v>
                </c:pt>
                <c:pt idx="1494">
                  <c:v>477.59000000000003</c:v>
                </c:pt>
                <c:pt idx="1495">
                  <c:v>477.71000000000004</c:v>
                </c:pt>
                <c:pt idx="1496">
                  <c:v>477.84000000000003</c:v>
                </c:pt>
                <c:pt idx="1497">
                  <c:v>477.96000000000004</c:v>
                </c:pt>
                <c:pt idx="1498">
                  <c:v>478.09000000000003</c:v>
                </c:pt>
                <c:pt idx="1499">
                  <c:v>478.22</c:v>
                </c:pt>
                <c:pt idx="1500">
                  <c:v>478.34000000000003</c:v>
                </c:pt>
                <c:pt idx="1501">
                  <c:v>478.46000000000004</c:v>
                </c:pt>
                <c:pt idx="1502">
                  <c:v>478.59000000000003</c:v>
                </c:pt>
                <c:pt idx="1503">
                  <c:v>478.72</c:v>
                </c:pt>
                <c:pt idx="1504">
                  <c:v>478.84000000000003</c:v>
                </c:pt>
                <c:pt idx="1505">
                  <c:v>478.96000000000004</c:v>
                </c:pt>
                <c:pt idx="1506">
                  <c:v>479.09000000000003</c:v>
                </c:pt>
                <c:pt idx="1507">
                  <c:v>479.21000000000004</c:v>
                </c:pt>
                <c:pt idx="1508">
                  <c:v>479.34000000000003</c:v>
                </c:pt>
                <c:pt idx="1509">
                  <c:v>479.46000000000004</c:v>
                </c:pt>
                <c:pt idx="1510">
                  <c:v>479.59000000000003</c:v>
                </c:pt>
                <c:pt idx="1511">
                  <c:v>479.71000000000004</c:v>
                </c:pt>
                <c:pt idx="1512">
                  <c:v>479.84000000000003</c:v>
                </c:pt>
                <c:pt idx="1513">
                  <c:v>479.96000000000004</c:v>
                </c:pt>
                <c:pt idx="1514">
                  <c:v>480.09000000000003</c:v>
                </c:pt>
                <c:pt idx="1515">
                  <c:v>480.21000000000004</c:v>
                </c:pt>
                <c:pt idx="1516">
                  <c:v>480.34000000000003</c:v>
                </c:pt>
                <c:pt idx="1517">
                  <c:v>480.46000000000004</c:v>
                </c:pt>
                <c:pt idx="1518">
                  <c:v>480.59000000000003</c:v>
                </c:pt>
                <c:pt idx="1519">
                  <c:v>480.71000000000004</c:v>
                </c:pt>
                <c:pt idx="1520">
                  <c:v>480.83000000000004</c:v>
                </c:pt>
                <c:pt idx="1521">
                  <c:v>480.96000000000004</c:v>
                </c:pt>
                <c:pt idx="1522">
                  <c:v>481.08000000000004</c:v>
                </c:pt>
                <c:pt idx="1523">
                  <c:v>481.21000000000004</c:v>
                </c:pt>
                <c:pt idx="1524">
                  <c:v>481.33000000000004</c:v>
                </c:pt>
                <c:pt idx="1525">
                  <c:v>481.46000000000004</c:v>
                </c:pt>
                <c:pt idx="1526">
                  <c:v>481.58000000000004</c:v>
                </c:pt>
                <c:pt idx="1527">
                  <c:v>481.71000000000004</c:v>
                </c:pt>
                <c:pt idx="1528">
                  <c:v>481.83000000000004</c:v>
                </c:pt>
                <c:pt idx="1529">
                  <c:v>481.96000000000004</c:v>
                </c:pt>
                <c:pt idx="1530">
                  <c:v>482.08000000000004</c:v>
                </c:pt>
                <c:pt idx="1531">
                  <c:v>482.21000000000004</c:v>
                </c:pt>
                <c:pt idx="1532">
                  <c:v>482.33000000000004</c:v>
                </c:pt>
                <c:pt idx="1533">
                  <c:v>482.45</c:v>
                </c:pt>
                <c:pt idx="1534">
                  <c:v>482.58000000000004</c:v>
                </c:pt>
                <c:pt idx="1535">
                  <c:v>482.7</c:v>
                </c:pt>
                <c:pt idx="1536">
                  <c:v>482.83000000000004</c:v>
                </c:pt>
                <c:pt idx="1537">
                  <c:v>482.95</c:v>
                </c:pt>
                <c:pt idx="1538">
                  <c:v>483.08000000000004</c:v>
                </c:pt>
                <c:pt idx="1539">
                  <c:v>483.2</c:v>
                </c:pt>
                <c:pt idx="1540">
                  <c:v>483.33000000000004</c:v>
                </c:pt>
                <c:pt idx="1541">
                  <c:v>483.45</c:v>
                </c:pt>
                <c:pt idx="1542">
                  <c:v>483.58000000000004</c:v>
                </c:pt>
                <c:pt idx="1543">
                  <c:v>483.7</c:v>
                </c:pt>
                <c:pt idx="1544">
                  <c:v>483.82</c:v>
                </c:pt>
                <c:pt idx="1545">
                  <c:v>483.95</c:v>
                </c:pt>
                <c:pt idx="1546">
                  <c:v>484.08000000000004</c:v>
                </c:pt>
                <c:pt idx="1547">
                  <c:v>484.2</c:v>
                </c:pt>
                <c:pt idx="1548">
                  <c:v>484.32</c:v>
                </c:pt>
                <c:pt idx="1549">
                  <c:v>484.45</c:v>
                </c:pt>
                <c:pt idx="1550">
                  <c:v>484.58000000000004</c:v>
                </c:pt>
                <c:pt idx="1551">
                  <c:v>484.7</c:v>
                </c:pt>
                <c:pt idx="1552">
                  <c:v>484.82</c:v>
                </c:pt>
                <c:pt idx="1553">
                  <c:v>484.95</c:v>
                </c:pt>
                <c:pt idx="1554">
                  <c:v>485.07</c:v>
                </c:pt>
                <c:pt idx="1555">
                  <c:v>485.2</c:v>
                </c:pt>
                <c:pt idx="1556">
                  <c:v>485.32</c:v>
                </c:pt>
                <c:pt idx="1557">
                  <c:v>485.45</c:v>
                </c:pt>
                <c:pt idx="1558">
                  <c:v>485.57</c:v>
                </c:pt>
                <c:pt idx="1559">
                  <c:v>485.7</c:v>
                </c:pt>
                <c:pt idx="1560">
                  <c:v>485.82</c:v>
                </c:pt>
                <c:pt idx="1561">
                  <c:v>485.95</c:v>
                </c:pt>
                <c:pt idx="1562">
                  <c:v>486.07</c:v>
                </c:pt>
                <c:pt idx="1563">
                  <c:v>486.2</c:v>
                </c:pt>
                <c:pt idx="1564">
                  <c:v>486.32</c:v>
                </c:pt>
                <c:pt idx="1565">
                  <c:v>486.45</c:v>
                </c:pt>
                <c:pt idx="1566">
                  <c:v>486.57</c:v>
                </c:pt>
                <c:pt idx="1567">
                  <c:v>486.7</c:v>
                </c:pt>
                <c:pt idx="1568">
                  <c:v>486.82</c:v>
                </c:pt>
                <c:pt idx="1569">
                  <c:v>486.95</c:v>
                </c:pt>
                <c:pt idx="1570">
                  <c:v>487.07</c:v>
                </c:pt>
                <c:pt idx="1571">
                  <c:v>487.2</c:v>
                </c:pt>
                <c:pt idx="1572">
                  <c:v>487.32</c:v>
                </c:pt>
                <c:pt idx="1573">
                  <c:v>487.45</c:v>
                </c:pt>
                <c:pt idx="1574">
                  <c:v>487.57</c:v>
                </c:pt>
                <c:pt idx="1575">
                  <c:v>487.7</c:v>
                </c:pt>
                <c:pt idx="1576">
                  <c:v>487.82</c:v>
                </c:pt>
                <c:pt idx="1577">
                  <c:v>487.95</c:v>
                </c:pt>
                <c:pt idx="1578">
                  <c:v>488.07</c:v>
                </c:pt>
                <c:pt idx="1579">
                  <c:v>488.2</c:v>
                </c:pt>
                <c:pt idx="1580">
                  <c:v>488.32</c:v>
                </c:pt>
                <c:pt idx="1581">
                  <c:v>488.45</c:v>
                </c:pt>
                <c:pt idx="1582">
                  <c:v>488.57</c:v>
                </c:pt>
                <c:pt idx="1583">
                  <c:v>488.7</c:v>
                </c:pt>
                <c:pt idx="1584">
                  <c:v>488.82</c:v>
                </c:pt>
                <c:pt idx="1585">
                  <c:v>488.95</c:v>
                </c:pt>
                <c:pt idx="1586">
                  <c:v>489.07</c:v>
                </c:pt>
                <c:pt idx="1587">
                  <c:v>489.2</c:v>
                </c:pt>
                <c:pt idx="1588">
                  <c:v>489.33000000000004</c:v>
                </c:pt>
                <c:pt idx="1589">
                  <c:v>489.45</c:v>
                </c:pt>
                <c:pt idx="1590">
                  <c:v>489.58000000000004</c:v>
                </c:pt>
                <c:pt idx="1591">
                  <c:v>489.7</c:v>
                </c:pt>
                <c:pt idx="1592">
                  <c:v>489.83000000000004</c:v>
                </c:pt>
                <c:pt idx="1593">
                  <c:v>489.95</c:v>
                </c:pt>
                <c:pt idx="1594">
                  <c:v>490.07</c:v>
                </c:pt>
                <c:pt idx="1595">
                  <c:v>490.2</c:v>
                </c:pt>
                <c:pt idx="1596">
                  <c:v>490.32</c:v>
                </c:pt>
                <c:pt idx="1597">
                  <c:v>490.45</c:v>
                </c:pt>
                <c:pt idx="1598">
                  <c:v>490.57</c:v>
                </c:pt>
                <c:pt idx="1599">
                  <c:v>490.7</c:v>
                </c:pt>
                <c:pt idx="1600">
                  <c:v>490.82</c:v>
                </c:pt>
                <c:pt idx="1601">
                  <c:v>490.95</c:v>
                </c:pt>
                <c:pt idx="1602">
                  <c:v>491.08000000000004</c:v>
                </c:pt>
                <c:pt idx="1603">
                  <c:v>491.2</c:v>
                </c:pt>
                <c:pt idx="1604">
                  <c:v>491.32</c:v>
                </c:pt>
                <c:pt idx="1605">
                  <c:v>491.45</c:v>
                </c:pt>
                <c:pt idx="1606">
                  <c:v>491.58000000000004</c:v>
                </c:pt>
                <c:pt idx="1607">
                  <c:v>491.7</c:v>
                </c:pt>
                <c:pt idx="1608">
                  <c:v>491.82</c:v>
                </c:pt>
                <c:pt idx="1609">
                  <c:v>491.95</c:v>
                </c:pt>
                <c:pt idx="1610">
                  <c:v>492.07</c:v>
                </c:pt>
                <c:pt idx="1611">
                  <c:v>492.2</c:v>
                </c:pt>
                <c:pt idx="1612">
                  <c:v>492.32</c:v>
                </c:pt>
                <c:pt idx="1613">
                  <c:v>492.45</c:v>
                </c:pt>
                <c:pt idx="1614">
                  <c:v>492.57</c:v>
                </c:pt>
                <c:pt idx="1615">
                  <c:v>492.7</c:v>
                </c:pt>
                <c:pt idx="1616">
                  <c:v>492.82</c:v>
                </c:pt>
                <c:pt idx="1617">
                  <c:v>492.95</c:v>
                </c:pt>
                <c:pt idx="1618">
                  <c:v>493.07</c:v>
                </c:pt>
                <c:pt idx="1619">
                  <c:v>493.2</c:v>
                </c:pt>
                <c:pt idx="1620">
                  <c:v>493.32</c:v>
                </c:pt>
                <c:pt idx="1621">
                  <c:v>493.45</c:v>
                </c:pt>
                <c:pt idx="1622">
                  <c:v>493.57</c:v>
                </c:pt>
                <c:pt idx="1623">
                  <c:v>493.7</c:v>
                </c:pt>
                <c:pt idx="1624">
                  <c:v>493.82</c:v>
                </c:pt>
                <c:pt idx="1625">
                  <c:v>493.95</c:v>
                </c:pt>
                <c:pt idx="1626">
                  <c:v>494.07</c:v>
                </c:pt>
                <c:pt idx="1627">
                  <c:v>494.2</c:v>
                </c:pt>
                <c:pt idx="1628">
                  <c:v>494.32</c:v>
                </c:pt>
                <c:pt idx="1629">
                  <c:v>494.45</c:v>
                </c:pt>
                <c:pt idx="1630">
                  <c:v>494.57</c:v>
                </c:pt>
                <c:pt idx="1631">
                  <c:v>494.7</c:v>
                </c:pt>
                <c:pt idx="1632">
                  <c:v>494.82</c:v>
                </c:pt>
                <c:pt idx="1633">
                  <c:v>494.95</c:v>
                </c:pt>
                <c:pt idx="1634">
                  <c:v>495.07</c:v>
                </c:pt>
                <c:pt idx="1635">
                  <c:v>495.19</c:v>
                </c:pt>
                <c:pt idx="1636">
                  <c:v>495.32</c:v>
                </c:pt>
                <c:pt idx="1637">
                  <c:v>495.45</c:v>
                </c:pt>
                <c:pt idx="1638">
                  <c:v>495.57</c:v>
                </c:pt>
                <c:pt idx="1639">
                  <c:v>495.69</c:v>
                </c:pt>
                <c:pt idx="1640">
                  <c:v>495.82</c:v>
                </c:pt>
                <c:pt idx="1641">
                  <c:v>495.94</c:v>
                </c:pt>
                <c:pt idx="1642">
                  <c:v>496.07</c:v>
                </c:pt>
                <c:pt idx="1643">
                  <c:v>496.19</c:v>
                </c:pt>
                <c:pt idx="1644">
                  <c:v>496.32</c:v>
                </c:pt>
                <c:pt idx="1645">
                  <c:v>496.44</c:v>
                </c:pt>
                <c:pt idx="1646">
                  <c:v>496.57</c:v>
                </c:pt>
                <c:pt idx="1647">
                  <c:v>496.69</c:v>
                </c:pt>
                <c:pt idx="1648">
                  <c:v>496.82</c:v>
                </c:pt>
                <c:pt idx="1649">
                  <c:v>496.94</c:v>
                </c:pt>
                <c:pt idx="1650">
                  <c:v>497.07</c:v>
                </c:pt>
                <c:pt idx="1651">
                  <c:v>497.19</c:v>
                </c:pt>
                <c:pt idx="1652">
                  <c:v>497.32</c:v>
                </c:pt>
                <c:pt idx="1653">
                  <c:v>497.44</c:v>
                </c:pt>
                <c:pt idx="1654">
                  <c:v>497.57</c:v>
                </c:pt>
                <c:pt idx="1655">
                  <c:v>497.69</c:v>
                </c:pt>
                <c:pt idx="1656">
                  <c:v>497.82</c:v>
                </c:pt>
                <c:pt idx="1657">
                  <c:v>497.94</c:v>
                </c:pt>
                <c:pt idx="1658">
                  <c:v>498.07</c:v>
                </c:pt>
                <c:pt idx="1659">
                  <c:v>498.19</c:v>
                </c:pt>
                <c:pt idx="1660">
                  <c:v>498.32</c:v>
                </c:pt>
                <c:pt idx="1661">
                  <c:v>498.44</c:v>
                </c:pt>
                <c:pt idx="1662">
                  <c:v>498.57</c:v>
                </c:pt>
                <c:pt idx="1663">
                  <c:v>498.69</c:v>
                </c:pt>
                <c:pt idx="1664">
                  <c:v>498.82</c:v>
                </c:pt>
                <c:pt idx="1665">
                  <c:v>498.94</c:v>
                </c:pt>
                <c:pt idx="1666">
                  <c:v>499.07</c:v>
                </c:pt>
                <c:pt idx="1667">
                  <c:v>499.19</c:v>
                </c:pt>
                <c:pt idx="1668">
                  <c:v>499.32</c:v>
                </c:pt>
                <c:pt idx="1669">
                  <c:v>499.44</c:v>
                </c:pt>
                <c:pt idx="1670">
                  <c:v>499.57</c:v>
                </c:pt>
                <c:pt idx="1671">
                  <c:v>499.69</c:v>
                </c:pt>
                <c:pt idx="1672">
                  <c:v>499.82</c:v>
                </c:pt>
                <c:pt idx="1673">
                  <c:v>499.94</c:v>
                </c:pt>
                <c:pt idx="1674">
                  <c:v>500.07</c:v>
                </c:pt>
                <c:pt idx="1675">
                  <c:v>500.19</c:v>
                </c:pt>
                <c:pt idx="1676">
                  <c:v>500.31</c:v>
                </c:pt>
                <c:pt idx="1677">
                  <c:v>500.44</c:v>
                </c:pt>
                <c:pt idx="1678">
                  <c:v>500.56</c:v>
                </c:pt>
                <c:pt idx="1679">
                  <c:v>500.69</c:v>
                </c:pt>
                <c:pt idx="1680">
                  <c:v>500.81</c:v>
                </c:pt>
                <c:pt idx="1681">
                  <c:v>500.94</c:v>
                </c:pt>
                <c:pt idx="1682">
                  <c:v>501.06</c:v>
                </c:pt>
                <c:pt idx="1683">
                  <c:v>501.19</c:v>
                </c:pt>
                <c:pt idx="1684">
                  <c:v>501.31</c:v>
                </c:pt>
                <c:pt idx="1685">
                  <c:v>501.44</c:v>
                </c:pt>
                <c:pt idx="1686">
                  <c:v>501.56</c:v>
                </c:pt>
                <c:pt idx="1687">
                  <c:v>501.69</c:v>
                </c:pt>
                <c:pt idx="1688">
                  <c:v>501.81</c:v>
                </c:pt>
                <c:pt idx="1689">
                  <c:v>501.94</c:v>
                </c:pt>
                <c:pt idx="1690">
                  <c:v>502.06</c:v>
                </c:pt>
                <c:pt idx="1691">
                  <c:v>502.19</c:v>
                </c:pt>
                <c:pt idx="1692">
                  <c:v>502.31</c:v>
                </c:pt>
                <c:pt idx="1693">
                  <c:v>502.44</c:v>
                </c:pt>
                <c:pt idx="1694">
                  <c:v>502.56</c:v>
                </c:pt>
                <c:pt idx="1695">
                  <c:v>502.69</c:v>
                </c:pt>
                <c:pt idx="1696">
                  <c:v>502.81</c:v>
                </c:pt>
                <c:pt idx="1697">
                  <c:v>502.94</c:v>
                </c:pt>
                <c:pt idx="1698">
                  <c:v>503.06</c:v>
                </c:pt>
                <c:pt idx="1699">
                  <c:v>503.19</c:v>
                </c:pt>
                <c:pt idx="1700">
                  <c:v>503.31</c:v>
                </c:pt>
                <c:pt idx="1701">
                  <c:v>503.44</c:v>
                </c:pt>
                <c:pt idx="1702">
                  <c:v>503.56</c:v>
                </c:pt>
                <c:pt idx="1703">
                  <c:v>503.69</c:v>
                </c:pt>
                <c:pt idx="1704">
                  <c:v>503.81</c:v>
                </c:pt>
                <c:pt idx="1705">
                  <c:v>503.94</c:v>
                </c:pt>
                <c:pt idx="1706">
                  <c:v>504.06</c:v>
                </c:pt>
                <c:pt idx="1707">
                  <c:v>504.18</c:v>
                </c:pt>
                <c:pt idx="1708">
                  <c:v>504.31</c:v>
                </c:pt>
                <c:pt idx="1709">
                  <c:v>504.43</c:v>
                </c:pt>
                <c:pt idx="1710">
                  <c:v>504.56</c:v>
                </c:pt>
                <c:pt idx="1711">
                  <c:v>504.68</c:v>
                </c:pt>
                <c:pt idx="1712">
                  <c:v>504.81</c:v>
                </c:pt>
                <c:pt idx="1713">
                  <c:v>504.93</c:v>
                </c:pt>
                <c:pt idx="1714">
                  <c:v>505.06</c:v>
                </c:pt>
                <c:pt idx="1715">
                  <c:v>505.18</c:v>
                </c:pt>
                <c:pt idx="1716">
                  <c:v>505.31</c:v>
                </c:pt>
                <c:pt idx="1717">
                  <c:v>505.43</c:v>
                </c:pt>
                <c:pt idx="1718">
                  <c:v>505.56</c:v>
                </c:pt>
                <c:pt idx="1719">
                  <c:v>505.68</c:v>
                </c:pt>
                <c:pt idx="1720">
                  <c:v>505.81</c:v>
                </c:pt>
                <c:pt idx="1721">
                  <c:v>505.93</c:v>
                </c:pt>
                <c:pt idx="1722">
                  <c:v>506.06</c:v>
                </c:pt>
                <c:pt idx="1723">
                  <c:v>506.18</c:v>
                </c:pt>
                <c:pt idx="1724">
                  <c:v>506.31</c:v>
                </c:pt>
                <c:pt idx="1725">
                  <c:v>506.43</c:v>
                </c:pt>
                <c:pt idx="1726">
                  <c:v>506.56</c:v>
                </c:pt>
                <c:pt idx="1727">
                  <c:v>506.68</c:v>
                </c:pt>
                <c:pt idx="1728">
                  <c:v>506.81</c:v>
                </c:pt>
                <c:pt idx="1729">
                  <c:v>506.93</c:v>
                </c:pt>
                <c:pt idx="1730">
                  <c:v>507.06</c:v>
                </c:pt>
                <c:pt idx="1731">
                  <c:v>507.18</c:v>
                </c:pt>
                <c:pt idx="1732">
                  <c:v>507.31</c:v>
                </c:pt>
                <c:pt idx="1733">
                  <c:v>507.43</c:v>
                </c:pt>
                <c:pt idx="1734">
                  <c:v>507.56</c:v>
                </c:pt>
                <c:pt idx="1735">
                  <c:v>507.68</c:v>
                </c:pt>
                <c:pt idx="1736">
                  <c:v>507.8</c:v>
                </c:pt>
                <c:pt idx="1737">
                  <c:v>507.93</c:v>
                </c:pt>
                <c:pt idx="1738">
                  <c:v>508.06</c:v>
                </c:pt>
                <c:pt idx="1739">
                  <c:v>508.18</c:v>
                </c:pt>
                <c:pt idx="1740">
                  <c:v>508.31</c:v>
                </c:pt>
                <c:pt idx="1741">
                  <c:v>508.43</c:v>
                </c:pt>
                <c:pt idx="1742">
                  <c:v>508.56</c:v>
                </c:pt>
                <c:pt idx="1743">
                  <c:v>508.68</c:v>
                </c:pt>
                <c:pt idx="1744">
                  <c:v>508.81</c:v>
                </c:pt>
                <c:pt idx="1745">
                  <c:v>508.93</c:v>
                </c:pt>
                <c:pt idx="1746">
                  <c:v>509.06</c:v>
                </c:pt>
                <c:pt idx="1747">
                  <c:v>509.18</c:v>
                </c:pt>
                <c:pt idx="1748">
                  <c:v>509.31</c:v>
                </c:pt>
                <c:pt idx="1749">
                  <c:v>509.43</c:v>
                </c:pt>
                <c:pt idx="1750">
                  <c:v>509.56</c:v>
                </c:pt>
                <c:pt idx="1751">
                  <c:v>509.68</c:v>
                </c:pt>
                <c:pt idx="1752">
                  <c:v>509.81</c:v>
                </c:pt>
                <c:pt idx="1753">
                  <c:v>509.93</c:v>
                </c:pt>
                <c:pt idx="1754">
                  <c:v>510.06</c:v>
                </c:pt>
                <c:pt idx="1755">
                  <c:v>510.18</c:v>
                </c:pt>
                <c:pt idx="1756">
                  <c:v>510.3</c:v>
                </c:pt>
                <c:pt idx="1757">
                  <c:v>510.43</c:v>
                </c:pt>
                <c:pt idx="1758">
                  <c:v>510.55</c:v>
                </c:pt>
                <c:pt idx="1759">
                  <c:v>510.68</c:v>
                </c:pt>
                <c:pt idx="1760">
                  <c:v>510.81</c:v>
                </c:pt>
                <c:pt idx="1761">
                  <c:v>510.93</c:v>
                </c:pt>
                <c:pt idx="1762">
                  <c:v>511.06</c:v>
                </c:pt>
                <c:pt idx="1763">
                  <c:v>511.18</c:v>
                </c:pt>
                <c:pt idx="1764">
                  <c:v>511.31</c:v>
                </c:pt>
                <c:pt idx="1765">
                  <c:v>511.43</c:v>
                </c:pt>
                <c:pt idx="1766">
                  <c:v>511.56</c:v>
                </c:pt>
                <c:pt idx="1767">
                  <c:v>511.68</c:v>
                </c:pt>
                <c:pt idx="1768">
                  <c:v>511.81</c:v>
                </c:pt>
                <c:pt idx="1769">
                  <c:v>511.93</c:v>
                </c:pt>
                <c:pt idx="1770">
                  <c:v>512.05999999999995</c:v>
                </c:pt>
                <c:pt idx="1771">
                  <c:v>512.18000000000006</c:v>
                </c:pt>
                <c:pt idx="1772">
                  <c:v>512.30999999999995</c:v>
                </c:pt>
                <c:pt idx="1773">
                  <c:v>512.43000000000006</c:v>
                </c:pt>
                <c:pt idx="1774">
                  <c:v>512.55999999999995</c:v>
                </c:pt>
                <c:pt idx="1775">
                  <c:v>512.68000000000006</c:v>
                </c:pt>
                <c:pt idx="1776">
                  <c:v>512.80999999999995</c:v>
                </c:pt>
                <c:pt idx="1777">
                  <c:v>512.93000000000006</c:v>
                </c:pt>
                <c:pt idx="1778">
                  <c:v>513.05999999999995</c:v>
                </c:pt>
                <c:pt idx="1779">
                  <c:v>513.18000000000006</c:v>
                </c:pt>
                <c:pt idx="1780">
                  <c:v>513.30999999999995</c:v>
                </c:pt>
                <c:pt idx="1781">
                  <c:v>513.43000000000006</c:v>
                </c:pt>
                <c:pt idx="1782">
                  <c:v>513.55999999999995</c:v>
                </c:pt>
                <c:pt idx="1783">
                  <c:v>513.68000000000006</c:v>
                </c:pt>
                <c:pt idx="1784">
                  <c:v>513.80999999999995</c:v>
                </c:pt>
                <c:pt idx="1785">
                  <c:v>513.93000000000006</c:v>
                </c:pt>
                <c:pt idx="1786">
                  <c:v>514.05999999999995</c:v>
                </c:pt>
                <c:pt idx="1787">
                  <c:v>514.18000000000006</c:v>
                </c:pt>
                <c:pt idx="1788">
                  <c:v>514.30999999999995</c:v>
                </c:pt>
                <c:pt idx="1789">
                  <c:v>514.43000000000006</c:v>
                </c:pt>
                <c:pt idx="1790">
                  <c:v>514.55999999999995</c:v>
                </c:pt>
                <c:pt idx="1791">
                  <c:v>514.68000000000006</c:v>
                </c:pt>
                <c:pt idx="1792">
                  <c:v>514.79999999999995</c:v>
                </c:pt>
                <c:pt idx="1793">
                  <c:v>514.93000000000006</c:v>
                </c:pt>
                <c:pt idx="1794">
                  <c:v>515.05999999999995</c:v>
                </c:pt>
                <c:pt idx="1795">
                  <c:v>515.18000000000006</c:v>
                </c:pt>
                <c:pt idx="1796">
                  <c:v>515.30999999999995</c:v>
                </c:pt>
                <c:pt idx="1797">
                  <c:v>515.43000000000006</c:v>
                </c:pt>
                <c:pt idx="1798">
                  <c:v>515.55999999999995</c:v>
                </c:pt>
                <c:pt idx="1799">
                  <c:v>515.68000000000006</c:v>
                </c:pt>
                <c:pt idx="1800">
                  <c:v>515.79999999999995</c:v>
                </c:pt>
                <c:pt idx="1801">
                  <c:v>515.93000000000006</c:v>
                </c:pt>
                <c:pt idx="1802">
                  <c:v>516.05999999999995</c:v>
                </c:pt>
                <c:pt idx="1803">
                  <c:v>516.18000000000006</c:v>
                </c:pt>
                <c:pt idx="1804">
                  <c:v>516.30999999999995</c:v>
                </c:pt>
                <c:pt idx="1805">
                  <c:v>516.43000000000006</c:v>
                </c:pt>
                <c:pt idx="1806">
                  <c:v>516.54999999999995</c:v>
                </c:pt>
                <c:pt idx="1807">
                  <c:v>516.68000000000006</c:v>
                </c:pt>
                <c:pt idx="1808">
                  <c:v>516.79999999999995</c:v>
                </c:pt>
                <c:pt idx="1809">
                  <c:v>516.93000000000006</c:v>
                </c:pt>
                <c:pt idx="1810">
                  <c:v>517.05999999999995</c:v>
                </c:pt>
                <c:pt idx="1811">
                  <c:v>517.18000000000006</c:v>
                </c:pt>
                <c:pt idx="1812">
                  <c:v>517.30999999999995</c:v>
                </c:pt>
                <c:pt idx="1813">
                  <c:v>517.43000000000006</c:v>
                </c:pt>
                <c:pt idx="1814">
                  <c:v>517.54999999999995</c:v>
                </c:pt>
                <c:pt idx="1815">
                  <c:v>517.68000000000006</c:v>
                </c:pt>
                <c:pt idx="1816">
                  <c:v>517.79999999999995</c:v>
                </c:pt>
                <c:pt idx="1817">
                  <c:v>517.93000000000006</c:v>
                </c:pt>
                <c:pt idx="1818">
                  <c:v>518.04999999999995</c:v>
                </c:pt>
                <c:pt idx="1819">
                  <c:v>518.18000000000006</c:v>
                </c:pt>
                <c:pt idx="1820">
                  <c:v>518.30999999999995</c:v>
                </c:pt>
                <c:pt idx="1821">
                  <c:v>518.43000000000006</c:v>
                </c:pt>
                <c:pt idx="1822">
                  <c:v>518.54999999999995</c:v>
                </c:pt>
                <c:pt idx="1823">
                  <c:v>518.68000000000006</c:v>
                </c:pt>
                <c:pt idx="1824">
                  <c:v>518.79999999999995</c:v>
                </c:pt>
                <c:pt idx="1825">
                  <c:v>518.93000000000006</c:v>
                </c:pt>
                <c:pt idx="1826">
                  <c:v>519.04999999999995</c:v>
                </c:pt>
                <c:pt idx="1827">
                  <c:v>519.18000000000006</c:v>
                </c:pt>
                <c:pt idx="1828">
                  <c:v>519.29999999999995</c:v>
                </c:pt>
                <c:pt idx="1829">
                  <c:v>519.43000000000006</c:v>
                </c:pt>
                <c:pt idx="1830">
                  <c:v>519.54999999999995</c:v>
                </c:pt>
                <c:pt idx="1831">
                  <c:v>519.68000000000006</c:v>
                </c:pt>
                <c:pt idx="1832">
                  <c:v>519.79999999999995</c:v>
                </c:pt>
                <c:pt idx="1833">
                  <c:v>519.93000000000006</c:v>
                </c:pt>
                <c:pt idx="1834">
                  <c:v>520.04999999999995</c:v>
                </c:pt>
                <c:pt idx="1835">
                  <c:v>520.18000000000006</c:v>
                </c:pt>
                <c:pt idx="1836">
                  <c:v>520.29999999999995</c:v>
                </c:pt>
                <c:pt idx="1837">
                  <c:v>520.43000000000006</c:v>
                </c:pt>
                <c:pt idx="1838">
                  <c:v>520.54999999999995</c:v>
                </c:pt>
                <c:pt idx="1839">
                  <c:v>520.68000000000006</c:v>
                </c:pt>
                <c:pt idx="1840">
                  <c:v>520.79999999999995</c:v>
                </c:pt>
                <c:pt idx="1841">
                  <c:v>520.91999999999996</c:v>
                </c:pt>
                <c:pt idx="1842">
                  <c:v>521.04999999999995</c:v>
                </c:pt>
                <c:pt idx="1843">
                  <c:v>521.16999999999996</c:v>
                </c:pt>
                <c:pt idx="1844">
                  <c:v>521.29999999999995</c:v>
                </c:pt>
                <c:pt idx="1845">
                  <c:v>521.41999999999996</c:v>
                </c:pt>
                <c:pt idx="1846">
                  <c:v>521.54999999999995</c:v>
                </c:pt>
                <c:pt idx="1847">
                  <c:v>521.66999999999996</c:v>
                </c:pt>
                <c:pt idx="1848">
                  <c:v>521.79999999999995</c:v>
                </c:pt>
                <c:pt idx="1849">
                  <c:v>521.91999999999996</c:v>
                </c:pt>
                <c:pt idx="1850">
                  <c:v>522.04999999999995</c:v>
                </c:pt>
                <c:pt idx="1851">
                  <c:v>522.16999999999996</c:v>
                </c:pt>
                <c:pt idx="1852">
                  <c:v>522.29999999999995</c:v>
                </c:pt>
                <c:pt idx="1853">
                  <c:v>522.41999999999996</c:v>
                </c:pt>
                <c:pt idx="1854">
                  <c:v>522.54999999999995</c:v>
                </c:pt>
                <c:pt idx="1855">
                  <c:v>522.66999999999996</c:v>
                </c:pt>
                <c:pt idx="1856">
                  <c:v>522.79</c:v>
                </c:pt>
                <c:pt idx="1857">
                  <c:v>522.91999999999996</c:v>
                </c:pt>
                <c:pt idx="1858">
                  <c:v>523.04999999999995</c:v>
                </c:pt>
                <c:pt idx="1859">
                  <c:v>523.16999999999996</c:v>
                </c:pt>
                <c:pt idx="1860">
                  <c:v>523.29</c:v>
                </c:pt>
                <c:pt idx="1861">
                  <c:v>523.41999999999996</c:v>
                </c:pt>
                <c:pt idx="1862">
                  <c:v>523.54</c:v>
                </c:pt>
                <c:pt idx="1863">
                  <c:v>523.66999999999996</c:v>
                </c:pt>
                <c:pt idx="1864">
                  <c:v>523.79</c:v>
                </c:pt>
                <c:pt idx="1865">
                  <c:v>523.91999999999996</c:v>
                </c:pt>
                <c:pt idx="1866">
                  <c:v>524.04</c:v>
                </c:pt>
                <c:pt idx="1867">
                  <c:v>524.16999999999996</c:v>
                </c:pt>
                <c:pt idx="1868">
                  <c:v>524.29</c:v>
                </c:pt>
                <c:pt idx="1869">
                  <c:v>524.41999999999996</c:v>
                </c:pt>
                <c:pt idx="1870">
                  <c:v>524.54</c:v>
                </c:pt>
                <c:pt idx="1871">
                  <c:v>524.66999999999996</c:v>
                </c:pt>
                <c:pt idx="1872">
                  <c:v>524.79</c:v>
                </c:pt>
                <c:pt idx="1873">
                  <c:v>524.91999999999996</c:v>
                </c:pt>
                <c:pt idx="1874">
                  <c:v>525.04</c:v>
                </c:pt>
                <c:pt idx="1875">
                  <c:v>525.16999999999996</c:v>
                </c:pt>
                <c:pt idx="1876">
                  <c:v>525.29</c:v>
                </c:pt>
                <c:pt idx="1877">
                  <c:v>525.41999999999996</c:v>
                </c:pt>
                <c:pt idx="1878">
                  <c:v>525.54</c:v>
                </c:pt>
                <c:pt idx="1879">
                  <c:v>525.66</c:v>
                </c:pt>
                <c:pt idx="1880">
                  <c:v>525.79</c:v>
                </c:pt>
                <c:pt idx="1881">
                  <c:v>525.91</c:v>
                </c:pt>
                <c:pt idx="1882">
                  <c:v>526.04</c:v>
                </c:pt>
                <c:pt idx="1883">
                  <c:v>526.16999999999996</c:v>
                </c:pt>
                <c:pt idx="1884">
                  <c:v>526.29</c:v>
                </c:pt>
                <c:pt idx="1885">
                  <c:v>526.41</c:v>
                </c:pt>
                <c:pt idx="1886">
                  <c:v>526.54</c:v>
                </c:pt>
                <c:pt idx="1887">
                  <c:v>526.66</c:v>
                </c:pt>
                <c:pt idx="1888">
                  <c:v>526.79</c:v>
                </c:pt>
                <c:pt idx="1889">
                  <c:v>526.91</c:v>
                </c:pt>
                <c:pt idx="1890">
                  <c:v>527.04</c:v>
                </c:pt>
                <c:pt idx="1891">
                  <c:v>527.16</c:v>
                </c:pt>
                <c:pt idx="1892">
                  <c:v>527.29</c:v>
                </c:pt>
                <c:pt idx="1893">
                  <c:v>527.41999999999996</c:v>
                </c:pt>
                <c:pt idx="1894">
                  <c:v>527.54</c:v>
                </c:pt>
                <c:pt idx="1895">
                  <c:v>527.66</c:v>
                </c:pt>
                <c:pt idx="1896">
                  <c:v>527.79</c:v>
                </c:pt>
                <c:pt idx="1897">
                  <c:v>527.91</c:v>
                </c:pt>
                <c:pt idx="1898">
                  <c:v>528.04</c:v>
                </c:pt>
                <c:pt idx="1899">
                  <c:v>528.16</c:v>
                </c:pt>
                <c:pt idx="1900">
                  <c:v>528.29</c:v>
                </c:pt>
                <c:pt idx="1901">
                  <c:v>528.41</c:v>
                </c:pt>
                <c:pt idx="1902">
                  <c:v>528.54</c:v>
                </c:pt>
                <c:pt idx="1903">
                  <c:v>528.66</c:v>
                </c:pt>
                <c:pt idx="1904">
                  <c:v>528.79</c:v>
                </c:pt>
                <c:pt idx="1905">
                  <c:v>528.91</c:v>
                </c:pt>
                <c:pt idx="1906">
                  <c:v>529.04</c:v>
                </c:pt>
                <c:pt idx="1907">
                  <c:v>529.16000000000008</c:v>
                </c:pt>
                <c:pt idx="1908">
                  <c:v>529.29</c:v>
                </c:pt>
                <c:pt idx="1909">
                  <c:v>529.41000000000008</c:v>
                </c:pt>
                <c:pt idx="1910">
                  <c:v>529.54</c:v>
                </c:pt>
                <c:pt idx="1911">
                  <c:v>529.66000000000008</c:v>
                </c:pt>
                <c:pt idx="1912">
                  <c:v>529.79</c:v>
                </c:pt>
                <c:pt idx="1913">
                  <c:v>529.91000000000008</c:v>
                </c:pt>
                <c:pt idx="1914">
                  <c:v>530.04</c:v>
                </c:pt>
                <c:pt idx="1915">
                  <c:v>530.16000000000008</c:v>
                </c:pt>
                <c:pt idx="1916">
                  <c:v>530.29</c:v>
                </c:pt>
                <c:pt idx="1917">
                  <c:v>530.41000000000008</c:v>
                </c:pt>
                <c:pt idx="1918">
                  <c:v>530.54</c:v>
                </c:pt>
                <c:pt idx="1919">
                  <c:v>530.66000000000008</c:v>
                </c:pt>
                <c:pt idx="1920">
                  <c:v>530.79</c:v>
                </c:pt>
                <c:pt idx="1921">
                  <c:v>530.91000000000008</c:v>
                </c:pt>
                <c:pt idx="1922">
                  <c:v>531.04</c:v>
                </c:pt>
                <c:pt idx="1923">
                  <c:v>531.16000000000008</c:v>
                </c:pt>
                <c:pt idx="1924">
                  <c:v>531.29</c:v>
                </c:pt>
                <c:pt idx="1925">
                  <c:v>531.41000000000008</c:v>
                </c:pt>
                <c:pt idx="1926">
                  <c:v>531.54</c:v>
                </c:pt>
                <c:pt idx="1927">
                  <c:v>531.66000000000008</c:v>
                </c:pt>
                <c:pt idx="1928">
                  <c:v>531.79</c:v>
                </c:pt>
                <c:pt idx="1929">
                  <c:v>531.91000000000008</c:v>
                </c:pt>
                <c:pt idx="1930">
                  <c:v>532.04</c:v>
                </c:pt>
                <c:pt idx="1931">
                  <c:v>532.16000000000008</c:v>
                </c:pt>
                <c:pt idx="1932">
                  <c:v>532.29</c:v>
                </c:pt>
                <c:pt idx="1933">
                  <c:v>532.41000000000008</c:v>
                </c:pt>
                <c:pt idx="1934">
                  <c:v>532.54</c:v>
                </c:pt>
                <c:pt idx="1935">
                  <c:v>532.66000000000008</c:v>
                </c:pt>
                <c:pt idx="1936">
                  <c:v>532.79</c:v>
                </c:pt>
                <c:pt idx="1937">
                  <c:v>532.91000000000008</c:v>
                </c:pt>
                <c:pt idx="1938">
                  <c:v>533.04</c:v>
                </c:pt>
                <c:pt idx="1939">
                  <c:v>533.16000000000008</c:v>
                </c:pt>
                <c:pt idx="1940">
                  <c:v>533.29</c:v>
                </c:pt>
                <c:pt idx="1941">
                  <c:v>533.41000000000008</c:v>
                </c:pt>
                <c:pt idx="1942">
                  <c:v>533.54</c:v>
                </c:pt>
                <c:pt idx="1943">
                  <c:v>533.66000000000008</c:v>
                </c:pt>
                <c:pt idx="1944">
                  <c:v>533.79</c:v>
                </c:pt>
                <c:pt idx="1945">
                  <c:v>533.91000000000008</c:v>
                </c:pt>
                <c:pt idx="1946">
                  <c:v>534.04</c:v>
                </c:pt>
                <c:pt idx="1947">
                  <c:v>534.16000000000008</c:v>
                </c:pt>
                <c:pt idx="1948">
                  <c:v>534.29</c:v>
                </c:pt>
                <c:pt idx="1949">
                  <c:v>534.41000000000008</c:v>
                </c:pt>
                <c:pt idx="1950">
                  <c:v>534.54</c:v>
                </c:pt>
                <c:pt idx="1951">
                  <c:v>534.66000000000008</c:v>
                </c:pt>
                <c:pt idx="1952">
                  <c:v>534.79</c:v>
                </c:pt>
                <c:pt idx="1953">
                  <c:v>534.92000000000007</c:v>
                </c:pt>
                <c:pt idx="1954">
                  <c:v>535.04</c:v>
                </c:pt>
                <c:pt idx="1955">
                  <c:v>535.16000000000008</c:v>
                </c:pt>
                <c:pt idx="1956">
                  <c:v>535.29</c:v>
                </c:pt>
                <c:pt idx="1957">
                  <c:v>535.41000000000008</c:v>
                </c:pt>
                <c:pt idx="1958">
                  <c:v>535.54</c:v>
                </c:pt>
                <c:pt idx="1959">
                  <c:v>535.66000000000008</c:v>
                </c:pt>
                <c:pt idx="1960">
                  <c:v>535.79</c:v>
                </c:pt>
                <c:pt idx="1961">
                  <c:v>535.91000000000008</c:v>
                </c:pt>
                <c:pt idx="1962">
                  <c:v>536.04</c:v>
                </c:pt>
                <c:pt idx="1963">
                  <c:v>536.16000000000008</c:v>
                </c:pt>
                <c:pt idx="1964">
                  <c:v>536.29</c:v>
                </c:pt>
                <c:pt idx="1965">
                  <c:v>536.41000000000008</c:v>
                </c:pt>
                <c:pt idx="1966">
                  <c:v>536.54</c:v>
                </c:pt>
                <c:pt idx="1967">
                  <c:v>536.67000000000007</c:v>
                </c:pt>
                <c:pt idx="1968">
                  <c:v>536.79</c:v>
                </c:pt>
                <c:pt idx="1969">
                  <c:v>536.91000000000008</c:v>
                </c:pt>
                <c:pt idx="1970">
                  <c:v>537.04</c:v>
                </c:pt>
                <c:pt idx="1971">
                  <c:v>537.16000000000008</c:v>
                </c:pt>
                <c:pt idx="1972">
                  <c:v>537.29</c:v>
                </c:pt>
                <c:pt idx="1973">
                  <c:v>537.41000000000008</c:v>
                </c:pt>
                <c:pt idx="1974">
                  <c:v>537.54</c:v>
                </c:pt>
                <c:pt idx="1975">
                  <c:v>537.66000000000008</c:v>
                </c:pt>
                <c:pt idx="1976">
                  <c:v>537.79</c:v>
                </c:pt>
                <c:pt idx="1977">
                  <c:v>537.91000000000008</c:v>
                </c:pt>
                <c:pt idx="1978">
                  <c:v>538.04</c:v>
                </c:pt>
                <c:pt idx="1979">
                  <c:v>538.16000000000008</c:v>
                </c:pt>
                <c:pt idx="1980">
                  <c:v>538.29</c:v>
                </c:pt>
                <c:pt idx="1981">
                  <c:v>538.42000000000007</c:v>
                </c:pt>
                <c:pt idx="1982">
                  <c:v>538.54</c:v>
                </c:pt>
                <c:pt idx="1983">
                  <c:v>538.67000000000007</c:v>
                </c:pt>
                <c:pt idx="1984">
                  <c:v>538.79</c:v>
                </c:pt>
                <c:pt idx="1985">
                  <c:v>538.92000000000007</c:v>
                </c:pt>
                <c:pt idx="1986">
                  <c:v>539.04</c:v>
                </c:pt>
                <c:pt idx="1987">
                  <c:v>539.17000000000007</c:v>
                </c:pt>
                <c:pt idx="1988">
                  <c:v>539.29</c:v>
                </c:pt>
                <c:pt idx="1989">
                  <c:v>539.42000000000007</c:v>
                </c:pt>
                <c:pt idx="1990">
                  <c:v>539.54</c:v>
                </c:pt>
                <c:pt idx="1991">
                  <c:v>539.67000000000007</c:v>
                </c:pt>
                <c:pt idx="1992">
                  <c:v>539.79</c:v>
                </c:pt>
                <c:pt idx="1993">
                  <c:v>539.92000000000007</c:v>
                </c:pt>
                <c:pt idx="1994">
                  <c:v>540.04</c:v>
                </c:pt>
                <c:pt idx="1995">
                  <c:v>540.17000000000007</c:v>
                </c:pt>
                <c:pt idx="1996">
                  <c:v>540.29</c:v>
                </c:pt>
                <c:pt idx="1997">
                  <c:v>540.42000000000007</c:v>
                </c:pt>
                <c:pt idx="1998">
                  <c:v>540.54</c:v>
                </c:pt>
                <c:pt idx="1999">
                  <c:v>540.67000000000007</c:v>
                </c:pt>
                <c:pt idx="2000">
                  <c:v>540.79</c:v>
                </c:pt>
                <c:pt idx="2001">
                  <c:v>540.92000000000007</c:v>
                </c:pt>
                <c:pt idx="2002">
                  <c:v>541.04</c:v>
                </c:pt>
                <c:pt idx="2003">
                  <c:v>541.17000000000007</c:v>
                </c:pt>
                <c:pt idx="2004">
                  <c:v>541.29</c:v>
                </c:pt>
                <c:pt idx="2005">
                  <c:v>541.42000000000007</c:v>
                </c:pt>
                <c:pt idx="2006">
                  <c:v>541.54</c:v>
                </c:pt>
                <c:pt idx="2007">
                  <c:v>541.67000000000007</c:v>
                </c:pt>
                <c:pt idx="2008">
                  <c:v>541.79</c:v>
                </c:pt>
                <c:pt idx="2009">
                  <c:v>541.92000000000007</c:v>
                </c:pt>
                <c:pt idx="2010">
                  <c:v>542.04</c:v>
                </c:pt>
                <c:pt idx="2011">
                  <c:v>542.17000000000007</c:v>
                </c:pt>
                <c:pt idx="2012">
                  <c:v>542.29</c:v>
                </c:pt>
                <c:pt idx="2013">
                  <c:v>542.42000000000007</c:v>
                </c:pt>
                <c:pt idx="2014">
                  <c:v>542.54</c:v>
                </c:pt>
                <c:pt idx="2015">
                  <c:v>542.67000000000007</c:v>
                </c:pt>
                <c:pt idx="2016">
                  <c:v>542.79</c:v>
                </c:pt>
                <c:pt idx="2017">
                  <c:v>542.92000000000007</c:v>
                </c:pt>
                <c:pt idx="2018">
                  <c:v>543.04</c:v>
                </c:pt>
                <c:pt idx="2019">
                  <c:v>543.16000000000008</c:v>
                </c:pt>
                <c:pt idx="2020">
                  <c:v>543.29</c:v>
                </c:pt>
                <c:pt idx="2021">
                  <c:v>543.42000000000007</c:v>
                </c:pt>
                <c:pt idx="2022">
                  <c:v>543.54</c:v>
                </c:pt>
                <c:pt idx="2023">
                  <c:v>543.67000000000007</c:v>
                </c:pt>
                <c:pt idx="2024">
                  <c:v>543.79</c:v>
                </c:pt>
                <c:pt idx="2025">
                  <c:v>543.92000000000007</c:v>
                </c:pt>
                <c:pt idx="2026">
                  <c:v>544.04</c:v>
                </c:pt>
                <c:pt idx="2027">
                  <c:v>544.17000000000007</c:v>
                </c:pt>
                <c:pt idx="2028">
                  <c:v>544.29</c:v>
                </c:pt>
                <c:pt idx="2029">
                  <c:v>544.42000000000007</c:v>
                </c:pt>
                <c:pt idx="2030">
                  <c:v>544.54</c:v>
                </c:pt>
                <c:pt idx="2031">
                  <c:v>544.66000000000008</c:v>
                </c:pt>
                <c:pt idx="2032">
                  <c:v>544.79</c:v>
                </c:pt>
                <c:pt idx="2033">
                  <c:v>544.92000000000007</c:v>
                </c:pt>
                <c:pt idx="2034">
                  <c:v>545.04</c:v>
                </c:pt>
                <c:pt idx="2035">
                  <c:v>545.17000000000007</c:v>
                </c:pt>
                <c:pt idx="2036">
                  <c:v>545.29</c:v>
                </c:pt>
                <c:pt idx="2037">
                  <c:v>545.41000000000008</c:v>
                </c:pt>
                <c:pt idx="2038">
                  <c:v>545.54</c:v>
                </c:pt>
                <c:pt idx="2039">
                  <c:v>545.67000000000007</c:v>
                </c:pt>
                <c:pt idx="2040">
                  <c:v>545.79</c:v>
                </c:pt>
                <c:pt idx="2041">
                  <c:v>545.91000000000008</c:v>
                </c:pt>
                <c:pt idx="2042">
                  <c:v>546.04</c:v>
                </c:pt>
                <c:pt idx="2043">
                  <c:v>546.17000000000007</c:v>
                </c:pt>
                <c:pt idx="2044">
                  <c:v>546.29</c:v>
                </c:pt>
                <c:pt idx="2045">
                  <c:v>546.41000000000008</c:v>
                </c:pt>
                <c:pt idx="2046">
                  <c:v>546.54</c:v>
                </c:pt>
                <c:pt idx="2047">
                  <c:v>546.66000000000008</c:v>
                </c:pt>
                <c:pt idx="2048">
                  <c:v>546.79</c:v>
                </c:pt>
                <c:pt idx="2049">
                  <c:v>546.91000000000008</c:v>
                </c:pt>
                <c:pt idx="2050">
                  <c:v>547.04</c:v>
                </c:pt>
                <c:pt idx="2051">
                  <c:v>547.16000000000008</c:v>
                </c:pt>
                <c:pt idx="2052">
                  <c:v>547.28</c:v>
                </c:pt>
                <c:pt idx="2053">
                  <c:v>547.41000000000008</c:v>
                </c:pt>
                <c:pt idx="2054">
                  <c:v>547.54</c:v>
                </c:pt>
                <c:pt idx="2055">
                  <c:v>547.66000000000008</c:v>
                </c:pt>
                <c:pt idx="2056">
                  <c:v>547.78</c:v>
                </c:pt>
                <c:pt idx="2057">
                  <c:v>547.91000000000008</c:v>
                </c:pt>
                <c:pt idx="2058">
                  <c:v>548.04</c:v>
                </c:pt>
                <c:pt idx="2059">
                  <c:v>548.16000000000008</c:v>
                </c:pt>
                <c:pt idx="2060">
                  <c:v>548.28</c:v>
                </c:pt>
                <c:pt idx="2061">
                  <c:v>548.41000000000008</c:v>
                </c:pt>
                <c:pt idx="2062">
                  <c:v>548.53</c:v>
                </c:pt>
                <c:pt idx="2063">
                  <c:v>548.66000000000008</c:v>
                </c:pt>
                <c:pt idx="2064">
                  <c:v>548.78</c:v>
                </c:pt>
                <c:pt idx="2065">
                  <c:v>548.91000000000008</c:v>
                </c:pt>
                <c:pt idx="2066">
                  <c:v>549.03</c:v>
                </c:pt>
                <c:pt idx="2067">
                  <c:v>549.16000000000008</c:v>
                </c:pt>
                <c:pt idx="2068">
                  <c:v>549.28</c:v>
                </c:pt>
                <c:pt idx="2069">
                  <c:v>549.41000000000008</c:v>
                </c:pt>
                <c:pt idx="2070">
                  <c:v>549.53</c:v>
                </c:pt>
                <c:pt idx="2071">
                  <c:v>549.66000000000008</c:v>
                </c:pt>
                <c:pt idx="2072">
                  <c:v>549.78</c:v>
                </c:pt>
                <c:pt idx="2073">
                  <c:v>549.91000000000008</c:v>
                </c:pt>
                <c:pt idx="2074">
                  <c:v>550.03</c:v>
                </c:pt>
                <c:pt idx="2075">
                  <c:v>550.16000000000008</c:v>
                </c:pt>
                <c:pt idx="2076">
                  <c:v>550.28</c:v>
                </c:pt>
                <c:pt idx="2077">
                  <c:v>550.41000000000008</c:v>
                </c:pt>
                <c:pt idx="2078">
                  <c:v>550.53</c:v>
                </c:pt>
                <c:pt idx="2079">
                  <c:v>550.66000000000008</c:v>
                </c:pt>
                <c:pt idx="2080">
                  <c:v>550.78</c:v>
                </c:pt>
                <c:pt idx="2081">
                  <c:v>550.91000000000008</c:v>
                </c:pt>
                <c:pt idx="2082">
                  <c:v>551.03</c:v>
                </c:pt>
                <c:pt idx="2083">
                  <c:v>551.16000000000008</c:v>
                </c:pt>
                <c:pt idx="2084">
                  <c:v>551.28</c:v>
                </c:pt>
                <c:pt idx="2085">
                  <c:v>551.4</c:v>
                </c:pt>
                <c:pt idx="2086">
                  <c:v>551.53</c:v>
                </c:pt>
                <c:pt idx="2087">
                  <c:v>551.65</c:v>
                </c:pt>
                <c:pt idx="2088">
                  <c:v>551.78</c:v>
                </c:pt>
                <c:pt idx="2089">
                  <c:v>551.9</c:v>
                </c:pt>
                <c:pt idx="2090">
                  <c:v>552.02</c:v>
                </c:pt>
                <c:pt idx="2091">
                  <c:v>552.15</c:v>
                </c:pt>
                <c:pt idx="2092">
                  <c:v>552.28</c:v>
                </c:pt>
                <c:pt idx="2093">
                  <c:v>552.4</c:v>
                </c:pt>
                <c:pt idx="2094">
                  <c:v>552.53</c:v>
                </c:pt>
                <c:pt idx="2095">
                  <c:v>552.65</c:v>
                </c:pt>
                <c:pt idx="2096">
                  <c:v>552.77</c:v>
                </c:pt>
                <c:pt idx="2097">
                  <c:v>552.9</c:v>
                </c:pt>
                <c:pt idx="2098">
                  <c:v>553.02</c:v>
                </c:pt>
                <c:pt idx="2099">
                  <c:v>553.15</c:v>
                </c:pt>
                <c:pt idx="2100">
                  <c:v>553.27</c:v>
                </c:pt>
                <c:pt idx="2101">
                  <c:v>553.4</c:v>
                </c:pt>
                <c:pt idx="2102">
                  <c:v>553.52</c:v>
                </c:pt>
                <c:pt idx="2103">
                  <c:v>553.65</c:v>
                </c:pt>
                <c:pt idx="2104">
                  <c:v>553.77</c:v>
                </c:pt>
                <c:pt idx="2105">
                  <c:v>553.9</c:v>
                </c:pt>
                <c:pt idx="2106">
                  <c:v>554.02</c:v>
                </c:pt>
                <c:pt idx="2107">
                  <c:v>554.15</c:v>
                </c:pt>
                <c:pt idx="2108">
                  <c:v>554.27</c:v>
                </c:pt>
                <c:pt idx="2109">
                  <c:v>554.4</c:v>
                </c:pt>
                <c:pt idx="2110">
                  <c:v>554.52</c:v>
                </c:pt>
                <c:pt idx="2111">
                  <c:v>554.65</c:v>
                </c:pt>
                <c:pt idx="2112">
                  <c:v>554.77</c:v>
                </c:pt>
                <c:pt idx="2113">
                  <c:v>554.89</c:v>
                </c:pt>
                <c:pt idx="2114">
                  <c:v>555.02</c:v>
                </c:pt>
                <c:pt idx="2115">
                  <c:v>555.15</c:v>
                </c:pt>
                <c:pt idx="2116">
                  <c:v>555.27</c:v>
                </c:pt>
                <c:pt idx="2117">
                  <c:v>555.4</c:v>
                </c:pt>
                <c:pt idx="2118">
                  <c:v>555.52</c:v>
                </c:pt>
                <c:pt idx="2119">
                  <c:v>555.64</c:v>
                </c:pt>
                <c:pt idx="2120">
                  <c:v>555.77</c:v>
                </c:pt>
                <c:pt idx="2121">
                  <c:v>555.9</c:v>
                </c:pt>
                <c:pt idx="2122">
                  <c:v>556.02</c:v>
                </c:pt>
                <c:pt idx="2123">
                  <c:v>556.15</c:v>
                </c:pt>
                <c:pt idx="2124">
                  <c:v>556.27</c:v>
                </c:pt>
                <c:pt idx="2125">
                  <c:v>556.4</c:v>
                </c:pt>
                <c:pt idx="2126">
                  <c:v>556.52</c:v>
                </c:pt>
                <c:pt idx="2127">
                  <c:v>556.65</c:v>
                </c:pt>
                <c:pt idx="2128">
                  <c:v>556.77</c:v>
                </c:pt>
                <c:pt idx="2129">
                  <c:v>556.9</c:v>
                </c:pt>
                <c:pt idx="2130">
                  <c:v>557.02</c:v>
                </c:pt>
                <c:pt idx="2131">
                  <c:v>557.15</c:v>
                </c:pt>
                <c:pt idx="2132">
                  <c:v>557.27</c:v>
                </c:pt>
                <c:pt idx="2133">
                  <c:v>557.39</c:v>
                </c:pt>
                <c:pt idx="2134">
                  <c:v>557.52</c:v>
                </c:pt>
                <c:pt idx="2135">
                  <c:v>557.64</c:v>
                </c:pt>
                <c:pt idx="2136">
                  <c:v>557.77</c:v>
                </c:pt>
                <c:pt idx="2137">
                  <c:v>557.89</c:v>
                </c:pt>
                <c:pt idx="2138">
                  <c:v>558.02</c:v>
                </c:pt>
                <c:pt idx="2139">
                  <c:v>558.14</c:v>
                </c:pt>
                <c:pt idx="2140">
                  <c:v>558.27</c:v>
                </c:pt>
                <c:pt idx="2141">
                  <c:v>558.39</c:v>
                </c:pt>
                <c:pt idx="2142">
                  <c:v>558.52</c:v>
                </c:pt>
                <c:pt idx="2143">
                  <c:v>558.64</c:v>
                </c:pt>
                <c:pt idx="2144">
                  <c:v>558.77</c:v>
                </c:pt>
                <c:pt idx="2145">
                  <c:v>558.89</c:v>
                </c:pt>
                <c:pt idx="2146">
                  <c:v>559.02</c:v>
                </c:pt>
                <c:pt idx="2147">
                  <c:v>559.14</c:v>
                </c:pt>
                <c:pt idx="2148">
                  <c:v>559.27</c:v>
                </c:pt>
                <c:pt idx="2149">
                  <c:v>559.39</c:v>
                </c:pt>
                <c:pt idx="2150">
                  <c:v>559.52</c:v>
                </c:pt>
                <c:pt idx="2151">
                  <c:v>559.64</c:v>
                </c:pt>
                <c:pt idx="2152">
                  <c:v>559.77</c:v>
                </c:pt>
                <c:pt idx="2153">
                  <c:v>559.89</c:v>
                </c:pt>
                <c:pt idx="2154">
                  <c:v>560.02</c:v>
                </c:pt>
                <c:pt idx="2155">
                  <c:v>560.14</c:v>
                </c:pt>
                <c:pt idx="2156">
                  <c:v>560.27</c:v>
                </c:pt>
                <c:pt idx="2157">
                  <c:v>560.39</c:v>
                </c:pt>
                <c:pt idx="2158">
                  <c:v>560.52</c:v>
                </c:pt>
                <c:pt idx="2159">
                  <c:v>560.64</c:v>
                </c:pt>
                <c:pt idx="2160">
                  <c:v>560.77</c:v>
                </c:pt>
                <c:pt idx="2161">
                  <c:v>560.89</c:v>
                </c:pt>
                <c:pt idx="2162">
                  <c:v>561.02</c:v>
                </c:pt>
                <c:pt idx="2163">
                  <c:v>561.14</c:v>
                </c:pt>
                <c:pt idx="2164">
                  <c:v>561.27</c:v>
                </c:pt>
                <c:pt idx="2165">
                  <c:v>561.39</c:v>
                </c:pt>
                <c:pt idx="2166">
                  <c:v>561.52</c:v>
                </c:pt>
                <c:pt idx="2167">
                  <c:v>561.64</c:v>
                </c:pt>
                <c:pt idx="2168">
                  <c:v>561.77</c:v>
                </c:pt>
                <c:pt idx="2169">
                  <c:v>561.89</c:v>
                </c:pt>
                <c:pt idx="2170">
                  <c:v>562.02</c:v>
                </c:pt>
                <c:pt idx="2171">
                  <c:v>562.14</c:v>
                </c:pt>
                <c:pt idx="2172">
                  <c:v>562.27</c:v>
                </c:pt>
                <c:pt idx="2173">
                  <c:v>562.39</c:v>
                </c:pt>
                <c:pt idx="2174">
                  <c:v>562.51</c:v>
                </c:pt>
                <c:pt idx="2175">
                  <c:v>562.64</c:v>
                </c:pt>
                <c:pt idx="2176">
                  <c:v>562.76</c:v>
                </c:pt>
                <c:pt idx="2177">
                  <c:v>562.89</c:v>
                </c:pt>
                <c:pt idx="2178">
                  <c:v>563.01</c:v>
                </c:pt>
                <c:pt idx="2179">
                  <c:v>563.14</c:v>
                </c:pt>
                <c:pt idx="2180">
                  <c:v>563.26</c:v>
                </c:pt>
                <c:pt idx="2181">
                  <c:v>563.39</c:v>
                </c:pt>
                <c:pt idx="2182">
                  <c:v>563.51</c:v>
                </c:pt>
                <c:pt idx="2183">
                  <c:v>563.64</c:v>
                </c:pt>
                <c:pt idx="2184">
                  <c:v>563.76</c:v>
                </c:pt>
                <c:pt idx="2185">
                  <c:v>563.89</c:v>
                </c:pt>
                <c:pt idx="2186">
                  <c:v>564.01</c:v>
                </c:pt>
                <c:pt idx="2187">
                  <c:v>564.14</c:v>
                </c:pt>
                <c:pt idx="2188">
                  <c:v>564.26</c:v>
                </c:pt>
                <c:pt idx="2189">
                  <c:v>564.39</c:v>
                </c:pt>
                <c:pt idx="2190">
                  <c:v>564.51</c:v>
                </c:pt>
                <c:pt idx="2191">
                  <c:v>564.64</c:v>
                </c:pt>
                <c:pt idx="2192">
                  <c:v>564.76</c:v>
                </c:pt>
                <c:pt idx="2193">
                  <c:v>564.89</c:v>
                </c:pt>
                <c:pt idx="2194">
                  <c:v>565.01</c:v>
                </c:pt>
                <c:pt idx="2195">
                  <c:v>565.14</c:v>
                </c:pt>
                <c:pt idx="2196">
                  <c:v>565.26</c:v>
                </c:pt>
                <c:pt idx="2197">
                  <c:v>565.39</c:v>
                </c:pt>
                <c:pt idx="2198">
                  <c:v>565.51</c:v>
                </c:pt>
                <c:pt idx="2199">
                  <c:v>565.64</c:v>
                </c:pt>
                <c:pt idx="2200">
                  <c:v>565.76</c:v>
                </c:pt>
                <c:pt idx="2201">
                  <c:v>565.89</c:v>
                </c:pt>
                <c:pt idx="2202">
                  <c:v>566.01</c:v>
                </c:pt>
                <c:pt idx="2203">
                  <c:v>566.14</c:v>
                </c:pt>
                <c:pt idx="2204">
                  <c:v>566.26</c:v>
                </c:pt>
                <c:pt idx="2205">
                  <c:v>566.39</c:v>
                </c:pt>
                <c:pt idx="2206">
                  <c:v>566.51</c:v>
                </c:pt>
                <c:pt idx="2207">
                  <c:v>566.63</c:v>
                </c:pt>
                <c:pt idx="2208">
                  <c:v>566.76</c:v>
                </c:pt>
                <c:pt idx="2209">
                  <c:v>566.89</c:v>
                </c:pt>
                <c:pt idx="2210">
                  <c:v>567.01</c:v>
                </c:pt>
                <c:pt idx="2211">
                  <c:v>567.13</c:v>
                </c:pt>
                <c:pt idx="2212">
                  <c:v>567.26</c:v>
                </c:pt>
                <c:pt idx="2213">
                  <c:v>567.38</c:v>
                </c:pt>
                <c:pt idx="2214">
                  <c:v>567.51</c:v>
                </c:pt>
                <c:pt idx="2215">
                  <c:v>567.63</c:v>
                </c:pt>
                <c:pt idx="2216">
                  <c:v>567.76</c:v>
                </c:pt>
                <c:pt idx="2217">
                  <c:v>567.89</c:v>
                </c:pt>
                <c:pt idx="2218">
                  <c:v>568.01</c:v>
                </c:pt>
                <c:pt idx="2219">
                  <c:v>568.14</c:v>
                </c:pt>
                <c:pt idx="2220">
                  <c:v>568.26</c:v>
                </c:pt>
                <c:pt idx="2221">
                  <c:v>568.39</c:v>
                </c:pt>
                <c:pt idx="2222">
                  <c:v>568.51</c:v>
                </c:pt>
                <c:pt idx="2223">
                  <c:v>568.63</c:v>
                </c:pt>
                <c:pt idx="2224">
                  <c:v>568.76</c:v>
                </c:pt>
                <c:pt idx="2225">
                  <c:v>568.89</c:v>
                </c:pt>
                <c:pt idx="2226">
                  <c:v>569.01</c:v>
                </c:pt>
                <c:pt idx="2227">
                  <c:v>569.13</c:v>
                </c:pt>
                <c:pt idx="2228">
                  <c:v>569.26</c:v>
                </c:pt>
                <c:pt idx="2229">
                  <c:v>569.39</c:v>
                </c:pt>
                <c:pt idx="2230">
                  <c:v>569.51</c:v>
                </c:pt>
                <c:pt idx="2231">
                  <c:v>569.64</c:v>
                </c:pt>
                <c:pt idx="2232">
                  <c:v>569.76</c:v>
                </c:pt>
                <c:pt idx="2233">
                  <c:v>569.89</c:v>
                </c:pt>
                <c:pt idx="2234">
                  <c:v>570.01</c:v>
                </c:pt>
                <c:pt idx="2235">
                  <c:v>570.13</c:v>
                </c:pt>
                <c:pt idx="2236">
                  <c:v>570.26</c:v>
                </c:pt>
                <c:pt idx="2237">
                  <c:v>570.38</c:v>
                </c:pt>
                <c:pt idx="2238">
                  <c:v>570.51</c:v>
                </c:pt>
                <c:pt idx="2239">
                  <c:v>570.63</c:v>
                </c:pt>
                <c:pt idx="2240">
                  <c:v>570.76</c:v>
                </c:pt>
                <c:pt idx="2241">
                  <c:v>570.88</c:v>
                </c:pt>
                <c:pt idx="2242">
                  <c:v>571.01</c:v>
                </c:pt>
                <c:pt idx="2243">
                  <c:v>571.13</c:v>
                </c:pt>
                <c:pt idx="2244">
                  <c:v>571.26</c:v>
                </c:pt>
                <c:pt idx="2245">
                  <c:v>571.38</c:v>
                </c:pt>
                <c:pt idx="2246">
                  <c:v>571.51</c:v>
                </c:pt>
                <c:pt idx="2247">
                  <c:v>571.63</c:v>
                </c:pt>
                <c:pt idx="2248">
                  <c:v>571.76</c:v>
                </c:pt>
                <c:pt idx="2249">
                  <c:v>571.88</c:v>
                </c:pt>
                <c:pt idx="2250">
                  <c:v>572.01</c:v>
                </c:pt>
                <c:pt idx="2251">
                  <c:v>572.13</c:v>
                </c:pt>
                <c:pt idx="2252">
                  <c:v>572.26</c:v>
                </c:pt>
                <c:pt idx="2253">
                  <c:v>572.38</c:v>
                </c:pt>
                <c:pt idx="2254">
                  <c:v>572.51</c:v>
                </c:pt>
                <c:pt idx="2255">
                  <c:v>572.63</c:v>
                </c:pt>
                <c:pt idx="2256">
                  <c:v>572.76</c:v>
                </c:pt>
                <c:pt idx="2257">
                  <c:v>572.88</c:v>
                </c:pt>
                <c:pt idx="2258">
                  <c:v>573.01</c:v>
                </c:pt>
                <c:pt idx="2259">
                  <c:v>573.13</c:v>
                </c:pt>
                <c:pt idx="2260">
                  <c:v>573.26</c:v>
                </c:pt>
                <c:pt idx="2261">
                  <c:v>573.38</c:v>
                </c:pt>
                <c:pt idx="2262">
                  <c:v>573.51</c:v>
                </c:pt>
                <c:pt idx="2263">
                  <c:v>573.63</c:v>
                </c:pt>
                <c:pt idx="2264">
                  <c:v>573.76</c:v>
                </c:pt>
                <c:pt idx="2265">
                  <c:v>573.88</c:v>
                </c:pt>
                <c:pt idx="2266">
                  <c:v>574.01</c:v>
                </c:pt>
                <c:pt idx="2267">
                  <c:v>574.13</c:v>
                </c:pt>
                <c:pt idx="2268">
                  <c:v>574.26</c:v>
                </c:pt>
                <c:pt idx="2269">
                  <c:v>574.38</c:v>
                </c:pt>
                <c:pt idx="2270">
                  <c:v>574.51</c:v>
                </c:pt>
                <c:pt idx="2271">
                  <c:v>574.63</c:v>
                </c:pt>
                <c:pt idx="2272">
                  <c:v>574.76</c:v>
                </c:pt>
                <c:pt idx="2273">
                  <c:v>574.88</c:v>
                </c:pt>
                <c:pt idx="2274">
                  <c:v>575.01</c:v>
                </c:pt>
                <c:pt idx="2275">
                  <c:v>575.13</c:v>
                </c:pt>
                <c:pt idx="2276">
                  <c:v>575.26</c:v>
                </c:pt>
                <c:pt idx="2277">
                  <c:v>575.38</c:v>
                </c:pt>
                <c:pt idx="2278">
                  <c:v>575.51</c:v>
                </c:pt>
                <c:pt idx="2279">
                  <c:v>575.63</c:v>
                </c:pt>
                <c:pt idx="2280">
                  <c:v>575.76</c:v>
                </c:pt>
                <c:pt idx="2281">
                  <c:v>575.88</c:v>
                </c:pt>
                <c:pt idx="2282">
                  <c:v>576.01</c:v>
                </c:pt>
                <c:pt idx="2283">
                  <c:v>576.13</c:v>
                </c:pt>
                <c:pt idx="2284">
                  <c:v>576.26</c:v>
                </c:pt>
                <c:pt idx="2285">
                  <c:v>576.38</c:v>
                </c:pt>
                <c:pt idx="2286">
                  <c:v>576.51</c:v>
                </c:pt>
                <c:pt idx="2287">
                  <c:v>576.64</c:v>
                </c:pt>
                <c:pt idx="2288">
                  <c:v>576.76</c:v>
                </c:pt>
                <c:pt idx="2289">
                  <c:v>576.88</c:v>
                </c:pt>
                <c:pt idx="2290">
                  <c:v>577.01</c:v>
                </c:pt>
                <c:pt idx="2291">
                  <c:v>577.13</c:v>
                </c:pt>
                <c:pt idx="2292">
                  <c:v>577.26</c:v>
                </c:pt>
                <c:pt idx="2293">
                  <c:v>577.38</c:v>
                </c:pt>
                <c:pt idx="2294">
                  <c:v>577.51</c:v>
                </c:pt>
                <c:pt idx="2295">
                  <c:v>577.63</c:v>
                </c:pt>
                <c:pt idx="2296">
                  <c:v>577.76</c:v>
                </c:pt>
                <c:pt idx="2297">
                  <c:v>577.89</c:v>
                </c:pt>
                <c:pt idx="2298">
                  <c:v>578.01</c:v>
                </c:pt>
                <c:pt idx="2299">
                  <c:v>578.14</c:v>
                </c:pt>
                <c:pt idx="2300">
                  <c:v>578.26</c:v>
                </c:pt>
                <c:pt idx="2301">
                  <c:v>578.39</c:v>
                </c:pt>
                <c:pt idx="2302">
                  <c:v>578.51</c:v>
                </c:pt>
                <c:pt idx="2303">
                  <c:v>578.63</c:v>
                </c:pt>
                <c:pt idx="2304">
                  <c:v>578.76</c:v>
                </c:pt>
                <c:pt idx="2305">
                  <c:v>578.89</c:v>
                </c:pt>
                <c:pt idx="2306">
                  <c:v>579.01</c:v>
                </c:pt>
                <c:pt idx="2307">
                  <c:v>579.14</c:v>
                </c:pt>
                <c:pt idx="2308">
                  <c:v>579.26</c:v>
                </c:pt>
                <c:pt idx="2309">
                  <c:v>579.39</c:v>
                </c:pt>
                <c:pt idx="2310">
                  <c:v>579.51</c:v>
                </c:pt>
                <c:pt idx="2311">
                  <c:v>579.64</c:v>
                </c:pt>
                <c:pt idx="2312">
                  <c:v>579.76</c:v>
                </c:pt>
                <c:pt idx="2313">
                  <c:v>579.89</c:v>
                </c:pt>
                <c:pt idx="2314">
                  <c:v>580.01</c:v>
                </c:pt>
                <c:pt idx="2315">
                  <c:v>580.14</c:v>
                </c:pt>
                <c:pt idx="2316">
                  <c:v>580.26</c:v>
                </c:pt>
                <c:pt idx="2317">
                  <c:v>580.39</c:v>
                </c:pt>
                <c:pt idx="2318">
                  <c:v>580.51</c:v>
                </c:pt>
                <c:pt idx="2319">
                  <c:v>580.64</c:v>
                </c:pt>
                <c:pt idx="2320">
                  <c:v>580.76</c:v>
                </c:pt>
                <c:pt idx="2321">
                  <c:v>580.89</c:v>
                </c:pt>
                <c:pt idx="2322">
                  <c:v>581.01</c:v>
                </c:pt>
                <c:pt idx="2323">
                  <c:v>581.14</c:v>
                </c:pt>
                <c:pt idx="2324">
                  <c:v>581.26</c:v>
                </c:pt>
                <c:pt idx="2325">
                  <c:v>581.39</c:v>
                </c:pt>
                <c:pt idx="2326">
                  <c:v>581.52</c:v>
                </c:pt>
                <c:pt idx="2327">
                  <c:v>581.64</c:v>
                </c:pt>
                <c:pt idx="2328">
                  <c:v>581.76</c:v>
                </c:pt>
                <c:pt idx="2329">
                  <c:v>581.89</c:v>
                </c:pt>
                <c:pt idx="2330">
                  <c:v>582.02</c:v>
                </c:pt>
                <c:pt idx="2331">
                  <c:v>582.14</c:v>
                </c:pt>
                <c:pt idx="2332">
                  <c:v>582.27</c:v>
                </c:pt>
                <c:pt idx="2333">
                  <c:v>582.39</c:v>
                </c:pt>
                <c:pt idx="2334">
                  <c:v>582.52</c:v>
                </c:pt>
                <c:pt idx="2335">
                  <c:v>582.64</c:v>
                </c:pt>
                <c:pt idx="2336">
                  <c:v>582.77</c:v>
                </c:pt>
                <c:pt idx="2337">
                  <c:v>582.89</c:v>
                </c:pt>
                <c:pt idx="2338">
                  <c:v>583.02</c:v>
                </c:pt>
                <c:pt idx="2339">
                  <c:v>583.14</c:v>
                </c:pt>
                <c:pt idx="2340">
                  <c:v>583.27</c:v>
                </c:pt>
                <c:pt idx="2341">
                  <c:v>583.39</c:v>
                </c:pt>
                <c:pt idx="2342">
                  <c:v>583.52</c:v>
                </c:pt>
                <c:pt idx="2343">
                  <c:v>583.64</c:v>
                </c:pt>
                <c:pt idx="2344">
                  <c:v>583.77</c:v>
                </c:pt>
                <c:pt idx="2345">
                  <c:v>583.89</c:v>
                </c:pt>
                <c:pt idx="2346">
                  <c:v>584.02</c:v>
                </c:pt>
                <c:pt idx="2347">
                  <c:v>584.14</c:v>
                </c:pt>
                <c:pt idx="2348">
                  <c:v>584.27</c:v>
                </c:pt>
                <c:pt idx="2349">
                  <c:v>584.39</c:v>
                </c:pt>
                <c:pt idx="2350">
                  <c:v>584.52</c:v>
                </c:pt>
                <c:pt idx="2351">
                  <c:v>584.64</c:v>
                </c:pt>
                <c:pt idx="2352">
                  <c:v>584.77</c:v>
                </c:pt>
                <c:pt idx="2353">
                  <c:v>584.89</c:v>
                </c:pt>
                <c:pt idx="2354">
                  <c:v>585.02</c:v>
                </c:pt>
                <c:pt idx="2355">
                  <c:v>585.14</c:v>
                </c:pt>
                <c:pt idx="2356">
                  <c:v>585.27</c:v>
                </c:pt>
                <c:pt idx="2357">
                  <c:v>585.39</c:v>
                </c:pt>
                <c:pt idx="2358">
                  <c:v>585.52</c:v>
                </c:pt>
                <c:pt idx="2359">
                  <c:v>585.64</c:v>
                </c:pt>
                <c:pt idx="2360">
                  <c:v>585.77</c:v>
                </c:pt>
                <c:pt idx="2361">
                  <c:v>585.89</c:v>
                </c:pt>
                <c:pt idx="2362">
                  <c:v>586.02</c:v>
                </c:pt>
                <c:pt idx="2363">
                  <c:v>586.14</c:v>
                </c:pt>
                <c:pt idx="2364">
                  <c:v>586.27</c:v>
                </c:pt>
                <c:pt idx="2365">
                  <c:v>586.39</c:v>
                </c:pt>
                <c:pt idx="2366">
                  <c:v>586.51</c:v>
                </c:pt>
                <c:pt idx="2367">
                  <c:v>586.64</c:v>
                </c:pt>
                <c:pt idx="2368">
                  <c:v>586.77</c:v>
                </c:pt>
                <c:pt idx="2369">
                  <c:v>586.89</c:v>
                </c:pt>
                <c:pt idx="2370">
                  <c:v>587.02</c:v>
                </c:pt>
                <c:pt idx="2371">
                  <c:v>587.14</c:v>
                </c:pt>
                <c:pt idx="2372">
                  <c:v>587.27</c:v>
                </c:pt>
                <c:pt idx="2373">
                  <c:v>587.39</c:v>
                </c:pt>
                <c:pt idx="2374">
                  <c:v>587.52</c:v>
                </c:pt>
                <c:pt idx="2375">
                  <c:v>587.64</c:v>
                </c:pt>
                <c:pt idx="2376">
                  <c:v>587.77</c:v>
                </c:pt>
                <c:pt idx="2377">
                  <c:v>587.89</c:v>
                </c:pt>
                <c:pt idx="2378">
                  <c:v>588.02</c:v>
                </c:pt>
                <c:pt idx="2379">
                  <c:v>588.14</c:v>
                </c:pt>
                <c:pt idx="2380">
                  <c:v>588.26</c:v>
                </c:pt>
                <c:pt idx="2381">
                  <c:v>588.39</c:v>
                </c:pt>
                <c:pt idx="2382">
                  <c:v>588.52</c:v>
                </c:pt>
                <c:pt idx="2383">
                  <c:v>588.64</c:v>
                </c:pt>
                <c:pt idx="2384">
                  <c:v>588.77</c:v>
                </c:pt>
                <c:pt idx="2385">
                  <c:v>588.89</c:v>
                </c:pt>
                <c:pt idx="2386">
                  <c:v>589.02</c:v>
                </c:pt>
                <c:pt idx="2387">
                  <c:v>589.14</c:v>
                </c:pt>
                <c:pt idx="2388">
                  <c:v>589.27</c:v>
                </c:pt>
                <c:pt idx="2389">
                  <c:v>589.39</c:v>
                </c:pt>
                <c:pt idx="2390">
                  <c:v>589.52</c:v>
                </c:pt>
                <c:pt idx="2391">
                  <c:v>589.64</c:v>
                </c:pt>
                <c:pt idx="2392">
                  <c:v>589.77</c:v>
                </c:pt>
                <c:pt idx="2393">
                  <c:v>589.89</c:v>
                </c:pt>
                <c:pt idx="2394">
                  <c:v>590.02</c:v>
                </c:pt>
                <c:pt idx="2395">
                  <c:v>590.14</c:v>
                </c:pt>
                <c:pt idx="2396">
                  <c:v>590.27</c:v>
                </c:pt>
                <c:pt idx="2397">
                  <c:v>590.39</c:v>
                </c:pt>
                <c:pt idx="2398">
                  <c:v>590.52</c:v>
                </c:pt>
                <c:pt idx="2399">
                  <c:v>590.64</c:v>
                </c:pt>
                <c:pt idx="2400">
                  <c:v>590.77</c:v>
                </c:pt>
                <c:pt idx="2401">
                  <c:v>590.89</c:v>
                </c:pt>
                <c:pt idx="2402">
                  <c:v>591.02</c:v>
                </c:pt>
                <c:pt idx="2403">
                  <c:v>591.14</c:v>
                </c:pt>
                <c:pt idx="2404">
                  <c:v>591.27</c:v>
                </c:pt>
                <c:pt idx="2405">
                  <c:v>591.39</c:v>
                </c:pt>
                <c:pt idx="2406">
                  <c:v>591.52</c:v>
                </c:pt>
                <c:pt idx="2407">
                  <c:v>591.64</c:v>
                </c:pt>
                <c:pt idx="2408">
                  <c:v>591.77</c:v>
                </c:pt>
                <c:pt idx="2409">
                  <c:v>591.89</c:v>
                </c:pt>
                <c:pt idx="2410">
                  <c:v>592.02</c:v>
                </c:pt>
                <c:pt idx="2411">
                  <c:v>592.14</c:v>
                </c:pt>
                <c:pt idx="2412">
                  <c:v>592.27</c:v>
                </c:pt>
                <c:pt idx="2413">
                  <c:v>592.39</c:v>
                </c:pt>
                <c:pt idx="2414">
                  <c:v>592.52</c:v>
                </c:pt>
                <c:pt idx="2415">
                  <c:v>592.64</c:v>
                </c:pt>
                <c:pt idx="2416">
                  <c:v>592.77</c:v>
                </c:pt>
                <c:pt idx="2417">
                  <c:v>592.89</c:v>
                </c:pt>
                <c:pt idx="2418">
                  <c:v>593.02</c:v>
                </c:pt>
                <c:pt idx="2419">
                  <c:v>593.14</c:v>
                </c:pt>
                <c:pt idx="2420">
                  <c:v>593.27</c:v>
                </c:pt>
                <c:pt idx="2421">
                  <c:v>593.39</c:v>
                </c:pt>
                <c:pt idx="2422">
                  <c:v>593.52</c:v>
                </c:pt>
                <c:pt idx="2423">
                  <c:v>593.64</c:v>
                </c:pt>
                <c:pt idx="2424">
                  <c:v>593.77</c:v>
                </c:pt>
                <c:pt idx="2425">
                  <c:v>593.89</c:v>
                </c:pt>
                <c:pt idx="2426">
                  <c:v>594.02</c:v>
                </c:pt>
                <c:pt idx="2427">
                  <c:v>594.14</c:v>
                </c:pt>
                <c:pt idx="2428">
                  <c:v>594.27</c:v>
                </c:pt>
                <c:pt idx="2429">
                  <c:v>594.39</c:v>
                </c:pt>
                <c:pt idx="2430">
                  <c:v>594.52</c:v>
                </c:pt>
                <c:pt idx="2431">
                  <c:v>594.64</c:v>
                </c:pt>
                <c:pt idx="2432">
                  <c:v>594.77</c:v>
                </c:pt>
                <c:pt idx="2433">
                  <c:v>594.89</c:v>
                </c:pt>
                <c:pt idx="2434">
                  <c:v>595.02</c:v>
                </c:pt>
                <c:pt idx="2435">
                  <c:v>595.14</c:v>
                </c:pt>
                <c:pt idx="2436">
                  <c:v>595.26</c:v>
                </c:pt>
                <c:pt idx="2437">
                  <c:v>595.39</c:v>
                </c:pt>
                <c:pt idx="2438">
                  <c:v>595.52</c:v>
                </c:pt>
                <c:pt idx="2439">
                  <c:v>595.64</c:v>
                </c:pt>
                <c:pt idx="2440">
                  <c:v>595.77</c:v>
                </c:pt>
                <c:pt idx="2441">
                  <c:v>595.89</c:v>
                </c:pt>
                <c:pt idx="2442">
                  <c:v>596.02</c:v>
                </c:pt>
                <c:pt idx="2443">
                  <c:v>596.14</c:v>
                </c:pt>
                <c:pt idx="2444">
                  <c:v>596.27</c:v>
                </c:pt>
                <c:pt idx="2445">
                  <c:v>596.39</c:v>
                </c:pt>
                <c:pt idx="2446">
                  <c:v>596.52</c:v>
                </c:pt>
                <c:pt idx="2447">
                  <c:v>596.64</c:v>
                </c:pt>
                <c:pt idx="2448">
                  <c:v>596.76</c:v>
                </c:pt>
                <c:pt idx="2449">
                  <c:v>596.89</c:v>
                </c:pt>
                <c:pt idx="2450">
                  <c:v>597.02</c:v>
                </c:pt>
                <c:pt idx="2451">
                  <c:v>597.14</c:v>
                </c:pt>
                <c:pt idx="2452">
                  <c:v>597.26</c:v>
                </c:pt>
                <c:pt idx="2453">
                  <c:v>597.39</c:v>
                </c:pt>
                <c:pt idx="2454">
                  <c:v>597.51</c:v>
                </c:pt>
                <c:pt idx="2455">
                  <c:v>597.64</c:v>
                </c:pt>
                <c:pt idx="2456">
                  <c:v>597.77</c:v>
                </c:pt>
                <c:pt idx="2457">
                  <c:v>597.89</c:v>
                </c:pt>
                <c:pt idx="2458">
                  <c:v>598.02</c:v>
                </c:pt>
                <c:pt idx="2459">
                  <c:v>598.14</c:v>
                </c:pt>
                <c:pt idx="2460">
                  <c:v>598.27</c:v>
                </c:pt>
                <c:pt idx="2461">
                  <c:v>598.39</c:v>
                </c:pt>
                <c:pt idx="2462">
                  <c:v>598.52</c:v>
                </c:pt>
                <c:pt idx="2463">
                  <c:v>598.64</c:v>
                </c:pt>
                <c:pt idx="2464">
                  <c:v>598.77</c:v>
                </c:pt>
                <c:pt idx="2465">
                  <c:v>598.89</c:v>
                </c:pt>
                <c:pt idx="2466">
                  <c:v>599.02</c:v>
                </c:pt>
                <c:pt idx="2467">
                  <c:v>599.14</c:v>
                </c:pt>
                <c:pt idx="2468">
                  <c:v>599.27</c:v>
                </c:pt>
                <c:pt idx="2469">
                  <c:v>599.39</c:v>
                </c:pt>
                <c:pt idx="2470">
                  <c:v>599.52</c:v>
                </c:pt>
                <c:pt idx="2471">
                  <c:v>599.64</c:v>
                </c:pt>
                <c:pt idx="2472">
                  <c:v>599.77</c:v>
                </c:pt>
                <c:pt idx="2473">
                  <c:v>599.89</c:v>
                </c:pt>
                <c:pt idx="2474">
                  <c:v>600.02</c:v>
                </c:pt>
                <c:pt idx="2475">
                  <c:v>600.14</c:v>
                </c:pt>
                <c:pt idx="2476">
                  <c:v>600.27</c:v>
                </c:pt>
                <c:pt idx="2477">
                  <c:v>600.39</c:v>
                </c:pt>
                <c:pt idx="2478">
                  <c:v>600.51</c:v>
                </c:pt>
                <c:pt idx="2479">
                  <c:v>600.64</c:v>
                </c:pt>
                <c:pt idx="2480">
                  <c:v>600.77</c:v>
                </c:pt>
                <c:pt idx="2481">
                  <c:v>600.89</c:v>
                </c:pt>
                <c:pt idx="2482">
                  <c:v>601.02</c:v>
                </c:pt>
                <c:pt idx="2483">
                  <c:v>601.14</c:v>
                </c:pt>
                <c:pt idx="2484">
                  <c:v>601.27</c:v>
                </c:pt>
                <c:pt idx="2485">
                  <c:v>601.39</c:v>
                </c:pt>
                <c:pt idx="2486">
                  <c:v>601.52</c:v>
                </c:pt>
                <c:pt idx="2487">
                  <c:v>601.64</c:v>
                </c:pt>
                <c:pt idx="2488">
                  <c:v>601.77</c:v>
                </c:pt>
                <c:pt idx="2489">
                  <c:v>601.89</c:v>
                </c:pt>
                <c:pt idx="2490">
                  <c:v>602.02</c:v>
                </c:pt>
                <c:pt idx="2491">
                  <c:v>602.14</c:v>
                </c:pt>
                <c:pt idx="2492">
                  <c:v>602.26</c:v>
                </c:pt>
                <c:pt idx="2493">
                  <c:v>602.39</c:v>
                </c:pt>
                <c:pt idx="2494">
                  <c:v>602.52</c:v>
                </c:pt>
                <c:pt idx="2495">
                  <c:v>602.64</c:v>
                </c:pt>
                <c:pt idx="2496">
                  <c:v>602.76</c:v>
                </c:pt>
                <c:pt idx="2497">
                  <c:v>602.89</c:v>
                </c:pt>
                <c:pt idx="2498">
                  <c:v>603.02</c:v>
                </c:pt>
                <c:pt idx="2499">
                  <c:v>603.14</c:v>
                </c:pt>
                <c:pt idx="2500">
                  <c:v>603.27</c:v>
                </c:pt>
                <c:pt idx="2501">
                  <c:v>603.39</c:v>
                </c:pt>
                <c:pt idx="2502">
                  <c:v>603.52</c:v>
                </c:pt>
                <c:pt idx="2503">
                  <c:v>603.64</c:v>
                </c:pt>
                <c:pt idx="2504">
                  <c:v>603.77</c:v>
                </c:pt>
                <c:pt idx="2505">
                  <c:v>603.89</c:v>
                </c:pt>
                <c:pt idx="2506">
                  <c:v>604.02</c:v>
                </c:pt>
                <c:pt idx="2507">
                  <c:v>604.14</c:v>
                </c:pt>
                <c:pt idx="2508">
                  <c:v>604.27</c:v>
                </c:pt>
                <c:pt idx="2509">
                  <c:v>604.39</c:v>
                </c:pt>
                <c:pt idx="2510">
                  <c:v>604.52</c:v>
                </c:pt>
                <c:pt idx="2511">
                  <c:v>604.64</c:v>
                </c:pt>
                <c:pt idx="2512">
                  <c:v>604.77</c:v>
                </c:pt>
                <c:pt idx="2513">
                  <c:v>604.89</c:v>
                </c:pt>
                <c:pt idx="2514">
                  <c:v>605.01</c:v>
                </c:pt>
                <c:pt idx="2515">
                  <c:v>605.14</c:v>
                </c:pt>
                <c:pt idx="2516">
                  <c:v>605.27</c:v>
                </c:pt>
                <c:pt idx="2517">
                  <c:v>605.39</c:v>
                </c:pt>
                <c:pt idx="2518">
                  <c:v>605.52</c:v>
                </c:pt>
                <c:pt idx="2519">
                  <c:v>605.64</c:v>
                </c:pt>
                <c:pt idx="2520">
                  <c:v>605.77</c:v>
                </c:pt>
                <c:pt idx="2521">
                  <c:v>605.89</c:v>
                </c:pt>
                <c:pt idx="2522">
                  <c:v>606.02</c:v>
                </c:pt>
                <c:pt idx="2523">
                  <c:v>606.14</c:v>
                </c:pt>
                <c:pt idx="2524">
                  <c:v>606.27</c:v>
                </c:pt>
                <c:pt idx="2525">
                  <c:v>606.39</c:v>
                </c:pt>
                <c:pt idx="2526">
                  <c:v>606.52</c:v>
                </c:pt>
                <c:pt idx="2527">
                  <c:v>606.64</c:v>
                </c:pt>
                <c:pt idx="2528">
                  <c:v>606.77</c:v>
                </c:pt>
                <c:pt idx="2529">
                  <c:v>606.89</c:v>
                </c:pt>
                <c:pt idx="2530">
                  <c:v>607.02</c:v>
                </c:pt>
                <c:pt idx="2531">
                  <c:v>607.14</c:v>
                </c:pt>
                <c:pt idx="2532">
                  <c:v>607.27</c:v>
                </c:pt>
                <c:pt idx="2533">
                  <c:v>607.39</c:v>
                </c:pt>
                <c:pt idx="2534">
                  <c:v>607.52</c:v>
                </c:pt>
                <c:pt idx="2535">
                  <c:v>607.64</c:v>
                </c:pt>
                <c:pt idx="2536">
                  <c:v>607.77</c:v>
                </c:pt>
                <c:pt idx="2537">
                  <c:v>607.89</c:v>
                </c:pt>
                <c:pt idx="2538">
                  <c:v>608.02</c:v>
                </c:pt>
                <c:pt idx="2539">
                  <c:v>608.14</c:v>
                </c:pt>
                <c:pt idx="2540">
                  <c:v>608.27</c:v>
                </c:pt>
                <c:pt idx="2541">
                  <c:v>608.39</c:v>
                </c:pt>
                <c:pt idx="2542">
                  <c:v>608.52</c:v>
                </c:pt>
                <c:pt idx="2543">
                  <c:v>608.64</c:v>
                </c:pt>
                <c:pt idx="2544">
                  <c:v>608.77</c:v>
                </c:pt>
                <c:pt idx="2545">
                  <c:v>608.89</c:v>
                </c:pt>
                <c:pt idx="2546">
                  <c:v>609.02</c:v>
                </c:pt>
                <c:pt idx="2547">
                  <c:v>609.15</c:v>
                </c:pt>
                <c:pt idx="2548">
                  <c:v>609.27</c:v>
                </c:pt>
                <c:pt idx="2549">
                  <c:v>609.39</c:v>
                </c:pt>
                <c:pt idx="2550">
                  <c:v>609.52</c:v>
                </c:pt>
                <c:pt idx="2551">
                  <c:v>609.65</c:v>
                </c:pt>
                <c:pt idx="2552">
                  <c:v>609.77</c:v>
                </c:pt>
                <c:pt idx="2553">
                  <c:v>609.89</c:v>
                </c:pt>
                <c:pt idx="2554">
                  <c:v>610.02</c:v>
                </c:pt>
                <c:pt idx="2555">
                  <c:v>610.14</c:v>
                </c:pt>
                <c:pt idx="2556">
                  <c:v>610.27</c:v>
                </c:pt>
                <c:pt idx="2557">
                  <c:v>610.39</c:v>
                </c:pt>
                <c:pt idx="2558">
                  <c:v>610.52</c:v>
                </c:pt>
                <c:pt idx="2559">
                  <c:v>610.64</c:v>
                </c:pt>
                <c:pt idx="2560">
                  <c:v>610.77</c:v>
                </c:pt>
                <c:pt idx="2561">
                  <c:v>610.9</c:v>
                </c:pt>
                <c:pt idx="2562">
                  <c:v>611.02</c:v>
                </c:pt>
                <c:pt idx="2563">
                  <c:v>611.15</c:v>
                </c:pt>
                <c:pt idx="2564">
                  <c:v>611.27</c:v>
                </c:pt>
                <c:pt idx="2565">
                  <c:v>611.4</c:v>
                </c:pt>
                <c:pt idx="2566">
                  <c:v>611.52</c:v>
                </c:pt>
                <c:pt idx="2567">
                  <c:v>611.64</c:v>
                </c:pt>
                <c:pt idx="2568">
                  <c:v>611.77</c:v>
                </c:pt>
                <c:pt idx="2569">
                  <c:v>611.9</c:v>
                </c:pt>
                <c:pt idx="2570">
                  <c:v>612.02</c:v>
                </c:pt>
                <c:pt idx="2571">
                  <c:v>612.15</c:v>
                </c:pt>
                <c:pt idx="2572">
                  <c:v>612.27</c:v>
                </c:pt>
                <c:pt idx="2573">
                  <c:v>612.4</c:v>
                </c:pt>
                <c:pt idx="2574">
                  <c:v>612.52</c:v>
                </c:pt>
                <c:pt idx="2575">
                  <c:v>612.65</c:v>
                </c:pt>
                <c:pt idx="2576">
                  <c:v>612.77</c:v>
                </c:pt>
                <c:pt idx="2577">
                  <c:v>612.9</c:v>
                </c:pt>
                <c:pt idx="2578">
                  <c:v>613.02</c:v>
                </c:pt>
                <c:pt idx="2579">
                  <c:v>613.15</c:v>
                </c:pt>
                <c:pt idx="2580">
                  <c:v>613.27</c:v>
                </c:pt>
                <c:pt idx="2581">
                  <c:v>613.4</c:v>
                </c:pt>
                <c:pt idx="2582">
                  <c:v>613.52</c:v>
                </c:pt>
                <c:pt idx="2583">
                  <c:v>613.65</c:v>
                </c:pt>
                <c:pt idx="2584">
                  <c:v>613.77</c:v>
                </c:pt>
                <c:pt idx="2585">
                  <c:v>613.9</c:v>
                </c:pt>
                <c:pt idx="2586">
                  <c:v>614.02</c:v>
                </c:pt>
                <c:pt idx="2587">
                  <c:v>614.15</c:v>
                </c:pt>
                <c:pt idx="2588">
                  <c:v>614.27</c:v>
                </c:pt>
                <c:pt idx="2589">
                  <c:v>614.4</c:v>
                </c:pt>
                <c:pt idx="2590">
                  <c:v>614.52</c:v>
                </c:pt>
                <c:pt idx="2591">
                  <c:v>614.65</c:v>
                </c:pt>
                <c:pt idx="2592">
                  <c:v>614.77</c:v>
                </c:pt>
                <c:pt idx="2593">
                  <c:v>614.9</c:v>
                </c:pt>
                <c:pt idx="2594">
                  <c:v>615.02</c:v>
                </c:pt>
                <c:pt idx="2595">
                  <c:v>615.15</c:v>
                </c:pt>
                <c:pt idx="2596">
                  <c:v>615.27</c:v>
                </c:pt>
                <c:pt idx="2597">
                  <c:v>615.4</c:v>
                </c:pt>
                <c:pt idx="2598">
                  <c:v>615.52</c:v>
                </c:pt>
                <c:pt idx="2599">
                  <c:v>615.65</c:v>
                </c:pt>
                <c:pt idx="2600">
                  <c:v>615.77</c:v>
                </c:pt>
                <c:pt idx="2601">
                  <c:v>615.9</c:v>
                </c:pt>
                <c:pt idx="2602">
                  <c:v>616.02</c:v>
                </c:pt>
                <c:pt idx="2603">
                  <c:v>616.15</c:v>
                </c:pt>
                <c:pt idx="2604">
                  <c:v>616.27</c:v>
                </c:pt>
                <c:pt idx="2605">
                  <c:v>616.4</c:v>
                </c:pt>
                <c:pt idx="2606">
                  <c:v>616.52</c:v>
                </c:pt>
                <c:pt idx="2607">
                  <c:v>616.65</c:v>
                </c:pt>
                <c:pt idx="2608">
                  <c:v>616.77</c:v>
                </c:pt>
                <c:pt idx="2609">
                  <c:v>616.9</c:v>
                </c:pt>
                <c:pt idx="2610">
                  <c:v>617.02</c:v>
                </c:pt>
                <c:pt idx="2611">
                  <c:v>617.15</c:v>
                </c:pt>
                <c:pt idx="2612">
                  <c:v>617.27</c:v>
                </c:pt>
                <c:pt idx="2613">
                  <c:v>617.4</c:v>
                </c:pt>
                <c:pt idx="2614">
                  <c:v>617.52</c:v>
                </c:pt>
                <c:pt idx="2615">
                  <c:v>617.65</c:v>
                </c:pt>
                <c:pt idx="2616">
                  <c:v>617.78</c:v>
                </c:pt>
                <c:pt idx="2617">
                  <c:v>617.9</c:v>
                </c:pt>
                <c:pt idx="2618">
                  <c:v>618.02</c:v>
                </c:pt>
                <c:pt idx="2619">
                  <c:v>618.15</c:v>
                </c:pt>
                <c:pt idx="2620">
                  <c:v>618.27</c:v>
                </c:pt>
                <c:pt idx="2621">
                  <c:v>618.4</c:v>
                </c:pt>
                <c:pt idx="2622">
                  <c:v>618.53</c:v>
                </c:pt>
                <c:pt idx="2623">
                  <c:v>618.65</c:v>
                </c:pt>
                <c:pt idx="2624">
                  <c:v>618.77</c:v>
                </c:pt>
                <c:pt idx="2625">
                  <c:v>618.9</c:v>
                </c:pt>
                <c:pt idx="2626">
                  <c:v>619.02</c:v>
                </c:pt>
                <c:pt idx="2627">
                  <c:v>619.15</c:v>
                </c:pt>
                <c:pt idx="2628">
                  <c:v>619.27</c:v>
                </c:pt>
                <c:pt idx="2629">
                  <c:v>619.4</c:v>
                </c:pt>
                <c:pt idx="2630">
                  <c:v>619.53</c:v>
                </c:pt>
                <c:pt idx="2631">
                  <c:v>619.65</c:v>
                </c:pt>
                <c:pt idx="2632">
                  <c:v>619.78</c:v>
                </c:pt>
                <c:pt idx="2633">
                  <c:v>619.9</c:v>
                </c:pt>
                <c:pt idx="2634">
                  <c:v>620.02</c:v>
                </c:pt>
                <c:pt idx="2635">
                  <c:v>620.15</c:v>
                </c:pt>
                <c:pt idx="2636">
                  <c:v>620.28</c:v>
                </c:pt>
                <c:pt idx="2637">
                  <c:v>620.4</c:v>
                </c:pt>
                <c:pt idx="2638">
                  <c:v>620.53</c:v>
                </c:pt>
                <c:pt idx="2639">
                  <c:v>620.65</c:v>
                </c:pt>
                <c:pt idx="2640">
                  <c:v>620.78</c:v>
                </c:pt>
                <c:pt idx="2641">
                  <c:v>620.9</c:v>
                </c:pt>
                <c:pt idx="2642">
                  <c:v>621.03</c:v>
                </c:pt>
                <c:pt idx="2643">
                  <c:v>621.15</c:v>
                </c:pt>
                <c:pt idx="2644">
                  <c:v>621.28</c:v>
                </c:pt>
                <c:pt idx="2645">
                  <c:v>621.4</c:v>
                </c:pt>
                <c:pt idx="2646">
                  <c:v>621.52</c:v>
                </c:pt>
                <c:pt idx="2647">
                  <c:v>621.65</c:v>
                </c:pt>
                <c:pt idx="2648">
                  <c:v>621.77</c:v>
                </c:pt>
                <c:pt idx="2649">
                  <c:v>621.9</c:v>
                </c:pt>
                <c:pt idx="2650">
                  <c:v>622.03</c:v>
                </c:pt>
                <c:pt idx="2651">
                  <c:v>622.15</c:v>
                </c:pt>
                <c:pt idx="2652">
                  <c:v>622.28</c:v>
                </c:pt>
                <c:pt idx="2653">
                  <c:v>622.4</c:v>
                </c:pt>
                <c:pt idx="2654">
                  <c:v>622.53</c:v>
                </c:pt>
                <c:pt idx="2655">
                  <c:v>622.65</c:v>
                </c:pt>
                <c:pt idx="2656">
                  <c:v>622.78</c:v>
                </c:pt>
                <c:pt idx="2657">
                  <c:v>622.9</c:v>
                </c:pt>
                <c:pt idx="2658">
                  <c:v>623.03</c:v>
                </c:pt>
                <c:pt idx="2659">
                  <c:v>623.15</c:v>
                </c:pt>
                <c:pt idx="2660">
                  <c:v>623.28</c:v>
                </c:pt>
                <c:pt idx="2661">
                  <c:v>623.4</c:v>
                </c:pt>
                <c:pt idx="2662">
                  <c:v>623.53</c:v>
                </c:pt>
                <c:pt idx="2663">
                  <c:v>623.65</c:v>
                </c:pt>
                <c:pt idx="2664">
                  <c:v>623.78</c:v>
                </c:pt>
                <c:pt idx="2665">
                  <c:v>623.9</c:v>
                </c:pt>
                <c:pt idx="2666">
                  <c:v>624.03</c:v>
                </c:pt>
                <c:pt idx="2667">
                  <c:v>624.15</c:v>
                </c:pt>
                <c:pt idx="2668">
                  <c:v>624.28</c:v>
                </c:pt>
                <c:pt idx="2669">
                  <c:v>624.4</c:v>
                </c:pt>
                <c:pt idx="2670">
                  <c:v>624.53</c:v>
                </c:pt>
                <c:pt idx="2671">
                  <c:v>624.65</c:v>
                </c:pt>
                <c:pt idx="2672">
                  <c:v>624.77</c:v>
                </c:pt>
                <c:pt idx="2673">
                  <c:v>624.9</c:v>
                </c:pt>
                <c:pt idx="2674">
                  <c:v>625.03</c:v>
                </c:pt>
                <c:pt idx="2675">
                  <c:v>625.15</c:v>
                </c:pt>
                <c:pt idx="2676">
                  <c:v>625.28</c:v>
                </c:pt>
                <c:pt idx="2677">
                  <c:v>625.4</c:v>
                </c:pt>
                <c:pt idx="2678">
                  <c:v>625.53</c:v>
                </c:pt>
                <c:pt idx="2679">
                  <c:v>625.65</c:v>
                </c:pt>
                <c:pt idx="2680">
                  <c:v>625.78</c:v>
                </c:pt>
                <c:pt idx="2681">
                  <c:v>625.9</c:v>
                </c:pt>
                <c:pt idx="2682">
                  <c:v>626.03</c:v>
                </c:pt>
                <c:pt idx="2683">
                  <c:v>626.15</c:v>
                </c:pt>
                <c:pt idx="2684">
                  <c:v>626.28</c:v>
                </c:pt>
                <c:pt idx="2685">
                  <c:v>626.4</c:v>
                </c:pt>
                <c:pt idx="2686">
                  <c:v>626.53</c:v>
                </c:pt>
                <c:pt idx="2687">
                  <c:v>626.65</c:v>
                </c:pt>
                <c:pt idx="2688">
                  <c:v>626.78</c:v>
                </c:pt>
                <c:pt idx="2689">
                  <c:v>626.91000000000008</c:v>
                </c:pt>
                <c:pt idx="2690">
                  <c:v>627.03</c:v>
                </c:pt>
                <c:pt idx="2691">
                  <c:v>627.15</c:v>
                </c:pt>
                <c:pt idx="2692">
                  <c:v>627.28</c:v>
                </c:pt>
                <c:pt idx="2693">
                  <c:v>627.4</c:v>
                </c:pt>
                <c:pt idx="2694">
                  <c:v>627.53</c:v>
                </c:pt>
                <c:pt idx="2695">
                  <c:v>627.65</c:v>
                </c:pt>
                <c:pt idx="2696">
                  <c:v>627.78</c:v>
                </c:pt>
                <c:pt idx="2697">
                  <c:v>627.9</c:v>
                </c:pt>
                <c:pt idx="2698">
                  <c:v>628.03</c:v>
                </c:pt>
                <c:pt idx="2699">
                  <c:v>628.15</c:v>
                </c:pt>
                <c:pt idx="2700">
                  <c:v>628.28</c:v>
                </c:pt>
                <c:pt idx="2701">
                  <c:v>628.4</c:v>
                </c:pt>
                <c:pt idx="2702">
                  <c:v>628.53</c:v>
                </c:pt>
                <c:pt idx="2703">
                  <c:v>628.65</c:v>
                </c:pt>
                <c:pt idx="2704">
                  <c:v>628.78</c:v>
                </c:pt>
                <c:pt idx="2705">
                  <c:v>628.9</c:v>
                </c:pt>
                <c:pt idx="2706">
                  <c:v>629.03</c:v>
                </c:pt>
                <c:pt idx="2707">
                  <c:v>629.15</c:v>
                </c:pt>
                <c:pt idx="2708">
                  <c:v>629.28</c:v>
                </c:pt>
                <c:pt idx="2709">
                  <c:v>629.41000000000008</c:v>
                </c:pt>
                <c:pt idx="2710">
                  <c:v>629.53</c:v>
                </c:pt>
                <c:pt idx="2711">
                  <c:v>629.66000000000008</c:v>
                </c:pt>
                <c:pt idx="2712">
                  <c:v>629.78</c:v>
                </c:pt>
                <c:pt idx="2713">
                  <c:v>629.91000000000008</c:v>
                </c:pt>
                <c:pt idx="2714">
                  <c:v>630.03</c:v>
                </c:pt>
                <c:pt idx="2715">
                  <c:v>630.16000000000008</c:v>
                </c:pt>
                <c:pt idx="2716">
                  <c:v>630.28</c:v>
                </c:pt>
                <c:pt idx="2717">
                  <c:v>630.41000000000008</c:v>
                </c:pt>
                <c:pt idx="2718">
                  <c:v>630.53</c:v>
                </c:pt>
                <c:pt idx="2719">
                  <c:v>630.65</c:v>
                </c:pt>
                <c:pt idx="2720">
                  <c:v>630.78</c:v>
                </c:pt>
                <c:pt idx="2721">
                  <c:v>630.9</c:v>
                </c:pt>
                <c:pt idx="2722">
                  <c:v>631.03</c:v>
                </c:pt>
                <c:pt idx="2723">
                  <c:v>631.16000000000008</c:v>
                </c:pt>
                <c:pt idx="2724">
                  <c:v>631.28</c:v>
                </c:pt>
                <c:pt idx="2725">
                  <c:v>631.41000000000008</c:v>
                </c:pt>
                <c:pt idx="2726">
                  <c:v>631.53</c:v>
                </c:pt>
                <c:pt idx="2727">
                  <c:v>631.66000000000008</c:v>
                </c:pt>
                <c:pt idx="2728">
                  <c:v>631.78</c:v>
                </c:pt>
                <c:pt idx="2729">
                  <c:v>631.91000000000008</c:v>
                </c:pt>
                <c:pt idx="2730">
                  <c:v>632.03</c:v>
                </c:pt>
                <c:pt idx="2731">
                  <c:v>632.16000000000008</c:v>
                </c:pt>
                <c:pt idx="2732">
                  <c:v>632.28</c:v>
                </c:pt>
                <c:pt idx="2733">
                  <c:v>632.41000000000008</c:v>
                </c:pt>
                <c:pt idx="2734">
                  <c:v>632.53</c:v>
                </c:pt>
                <c:pt idx="2735">
                  <c:v>632.66000000000008</c:v>
                </c:pt>
                <c:pt idx="2736">
                  <c:v>632.78</c:v>
                </c:pt>
                <c:pt idx="2737">
                  <c:v>632.91000000000008</c:v>
                </c:pt>
                <c:pt idx="2738">
                  <c:v>633.03</c:v>
                </c:pt>
                <c:pt idx="2739">
                  <c:v>633.16000000000008</c:v>
                </c:pt>
                <c:pt idx="2740">
                  <c:v>633.28</c:v>
                </c:pt>
                <c:pt idx="2741">
                  <c:v>633.41000000000008</c:v>
                </c:pt>
                <c:pt idx="2742">
                  <c:v>633.53</c:v>
                </c:pt>
                <c:pt idx="2743">
                  <c:v>633.66000000000008</c:v>
                </c:pt>
                <c:pt idx="2744">
                  <c:v>633.78</c:v>
                </c:pt>
                <c:pt idx="2745">
                  <c:v>633.91000000000008</c:v>
                </c:pt>
                <c:pt idx="2746">
                  <c:v>634.03</c:v>
                </c:pt>
                <c:pt idx="2747">
                  <c:v>634.16000000000008</c:v>
                </c:pt>
                <c:pt idx="2748">
                  <c:v>634.28</c:v>
                </c:pt>
                <c:pt idx="2749">
                  <c:v>634.41000000000008</c:v>
                </c:pt>
                <c:pt idx="2750">
                  <c:v>634.53</c:v>
                </c:pt>
                <c:pt idx="2751">
                  <c:v>634.66000000000008</c:v>
                </c:pt>
                <c:pt idx="2752">
                  <c:v>634.78</c:v>
                </c:pt>
                <c:pt idx="2753">
                  <c:v>634.91000000000008</c:v>
                </c:pt>
                <c:pt idx="2754">
                  <c:v>635.03</c:v>
                </c:pt>
                <c:pt idx="2755">
                  <c:v>635.16000000000008</c:v>
                </c:pt>
                <c:pt idx="2756">
                  <c:v>635.28</c:v>
                </c:pt>
                <c:pt idx="2757">
                  <c:v>635.41000000000008</c:v>
                </c:pt>
                <c:pt idx="2758">
                  <c:v>635.53</c:v>
                </c:pt>
                <c:pt idx="2759">
                  <c:v>635.66000000000008</c:v>
                </c:pt>
                <c:pt idx="2760">
                  <c:v>635.78</c:v>
                </c:pt>
                <c:pt idx="2761">
                  <c:v>635.91000000000008</c:v>
                </c:pt>
                <c:pt idx="2762">
                  <c:v>636.03</c:v>
                </c:pt>
                <c:pt idx="2763">
                  <c:v>636.16000000000008</c:v>
                </c:pt>
                <c:pt idx="2764">
                  <c:v>636.28</c:v>
                </c:pt>
                <c:pt idx="2765">
                  <c:v>636.41000000000008</c:v>
                </c:pt>
                <c:pt idx="2766">
                  <c:v>636.53</c:v>
                </c:pt>
                <c:pt idx="2767">
                  <c:v>636.66000000000008</c:v>
                </c:pt>
                <c:pt idx="2768">
                  <c:v>636.78</c:v>
                </c:pt>
                <c:pt idx="2769">
                  <c:v>636.91000000000008</c:v>
                </c:pt>
                <c:pt idx="2770">
                  <c:v>637.03</c:v>
                </c:pt>
                <c:pt idx="2771">
                  <c:v>637.16000000000008</c:v>
                </c:pt>
                <c:pt idx="2772">
                  <c:v>637.28</c:v>
                </c:pt>
                <c:pt idx="2773">
                  <c:v>637.41000000000008</c:v>
                </c:pt>
                <c:pt idx="2774">
                  <c:v>637.53</c:v>
                </c:pt>
                <c:pt idx="2775">
                  <c:v>637.66000000000008</c:v>
                </c:pt>
                <c:pt idx="2776">
                  <c:v>637.78</c:v>
                </c:pt>
                <c:pt idx="2777">
                  <c:v>637.91000000000008</c:v>
                </c:pt>
                <c:pt idx="2778">
                  <c:v>638.03</c:v>
                </c:pt>
                <c:pt idx="2779">
                  <c:v>638.16000000000008</c:v>
                </c:pt>
                <c:pt idx="2780">
                  <c:v>638.28</c:v>
                </c:pt>
                <c:pt idx="2781">
                  <c:v>638.41000000000008</c:v>
                </c:pt>
                <c:pt idx="2782">
                  <c:v>638.53</c:v>
                </c:pt>
                <c:pt idx="2783">
                  <c:v>638.66000000000008</c:v>
                </c:pt>
                <c:pt idx="2784">
                  <c:v>638.78</c:v>
                </c:pt>
                <c:pt idx="2785">
                  <c:v>638.91000000000008</c:v>
                </c:pt>
                <c:pt idx="2786">
                  <c:v>639.03</c:v>
                </c:pt>
                <c:pt idx="2787">
                  <c:v>639.16000000000008</c:v>
                </c:pt>
                <c:pt idx="2788">
                  <c:v>639.28</c:v>
                </c:pt>
                <c:pt idx="2789">
                  <c:v>639.4</c:v>
                </c:pt>
                <c:pt idx="2790">
                  <c:v>639.53</c:v>
                </c:pt>
                <c:pt idx="2791">
                  <c:v>639.65</c:v>
                </c:pt>
                <c:pt idx="2792">
                  <c:v>639.78</c:v>
                </c:pt>
                <c:pt idx="2793">
                  <c:v>639.91000000000008</c:v>
                </c:pt>
                <c:pt idx="2794">
                  <c:v>640.03</c:v>
                </c:pt>
                <c:pt idx="2795">
                  <c:v>640.16000000000008</c:v>
                </c:pt>
                <c:pt idx="2796">
                  <c:v>640.28</c:v>
                </c:pt>
                <c:pt idx="2797">
                  <c:v>640.41000000000008</c:v>
                </c:pt>
                <c:pt idx="2798">
                  <c:v>640.53</c:v>
                </c:pt>
                <c:pt idx="2799">
                  <c:v>640.66000000000008</c:v>
                </c:pt>
                <c:pt idx="2800">
                  <c:v>640.78</c:v>
                </c:pt>
                <c:pt idx="2801">
                  <c:v>640.91000000000008</c:v>
                </c:pt>
                <c:pt idx="2802">
                  <c:v>641.03</c:v>
                </c:pt>
                <c:pt idx="2803">
                  <c:v>641.16000000000008</c:v>
                </c:pt>
                <c:pt idx="2804">
                  <c:v>641.28</c:v>
                </c:pt>
                <c:pt idx="2805">
                  <c:v>641.41000000000008</c:v>
                </c:pt>
                <c:pt idx="2806">
                  <c:v>641.53</c:v>
                </c:pt>
                <c:pt idx="2807">
                  <c:v>641.66000000000008</c:v>
                </c:pt>
                <c:pt idx="2808">
                  <c:v>641.78</c:v>
                </c:pt>
                <c:pt idx="2809">
                  <c:v>641.91000000000008</c:v>
                </c:pt>
                <c:pt idx="2810">
                  <c:v>642.03</c:v>
                </c:pt>
                <c:pt idx="2811">
                  <c:v>642.15</c:v>
                </c:pt>
                <c:pt idx="2812">
                  <c:v>642.28</c:v>
                </c:pt>
                <c:pt idx="2813">
                  <c:v>642.41000000000008</c:v>
                </c:pt>
                <c:pt idx="2814">
                  <c:v>642.53</c:v>
                </c:pt>
                <c:pt idx="2815">
                  <c:v>642.65</c:v>
                </c:pt>
                <c:pt idx="2816">
                  <c:v>642.78</c:v>
                </c:pt>
                <c:pt idx="2817">
                  <c:v>642.91000000000008</c:v>
                </c:pt>
                <c:pt idx="2818">
                  <c:v>643.03</c:v>
                </c:pt>
                <c:pt idx="2819">
                  <c:v>643.16000000000008</c:v>
                </c:pt>
                <c:pt idx="2820">
                  <c:v>643.28</c:v>
                </c:pt>
                <c:pt idx="2821">
                  <c:v>643.4</c:v>
                </c:pt>
                <c:pt idx="2822">
                  <c:v>643.53</c:v>
                </c:pt>
                <c:pt idx="2823">
                  <c:v>643.66000000000008</c:v>
                </c:pt>
                <c:pt idx="2824">
                  <c:v>643.78</c:v>
                </c:pt>
                <c:pt idx="2825">
                  <c:v>643.91000000000008</c:v>
                </c:pt>
                <c:pt idx="2826">
                  <c:v>644.03</c:v>
                </c:pt>
                <c:pt idx="2827">
                  <c:v>644.15</c:v>
                </c:pt>
                <c:pt idx="2828">
                  <c:v>644.28</c:v>
                </c:pt>
                <c:pt idx="2829">
                  <c:v>644.41000000000008</c:v>
                </c:pt>
                <c:pt idx="2830">
                  <c:v>644.53</c:v>
                </c:pt>
                <c:pt idx="2831">
                  <c:v>644.65</c:v>
                </c:pt>
                <c:pt idx="2832">
                  <c:v>644.78</c:v>
                </c:pt>
                <c:pt idx="2833">
                  <c:v>644.9</c:v>
                </c:pt>
                <c:pt idx="2834">
                  <c:v>645.03</c:v>
                </c:pt>
                <c:pt idx="2835">
                  <c:v>645.16000000000008</c:v>
                </c:pt>
                <c:pt idx="2836">
                  <c:v>645.28</c:v>
                </c:pt>
                <c:pt idx="2837">
                  <c:v>645.4</c:v>
                </c:pt>
                <c:pt idx="2838">
                  <c:v>645.53</c:v>
                </c:pt>
                <c:pt idx="2839">
                  <c:v>645.65</c:v>
                </c:pt>
                <c:pt idx="2840">
                  <c:v>645.78</c:v>
                </c:pt>
                <c:pt idx="2841">
                  <c:v>645.9</c:v>
                </c:pt>
                <c:pt idx="2842">
                  <c:v>646.03</c:v>
                </c:pt>
                <c:pt idx="2843">
                  <c:v>646.15</c:v>
                </c:pt>
                <c:pt idx="2844">
                  <c:v>646.28</c:v>
                </c:pt>
                <c:pt idx="2845">
                  <c:v>646.41000000000008</c:v>
                </c:pt>
                <c:pt idx="2846">
                  <c:v>646.53</c:v>
                </c:pt>
                <c:pt idx="2847">
                  <c:v>646.65</c:v>
                </c:pt>
                <c:pt idx="2848">
                  <c:v>646.78</c:v>
                </c:pt>
                <c:pt idx="2849">
                  <c:v>646.9</c:v>
                </c:pt>
                <c:pt idx="2850">
                  <c:v>647.03</c:v>
                </c:pt>
                <c:pt idx="2851">
                  <c:v>647.15</c:v>
                </c:pt>
                <c:pt idx="2852">
                  <c:v>647.28</c:v>
                </c:pt>
                <c:pt idx="2853">
                  <c:v>647.4</c:v>
                </c:pt>
                <c:pt idx="2854">
                  <c:v>647.53</c:v>
                </c:pt>
                <c:pt idx="2855">
                  <c:v>647.66000000000008</c:v>
                </c:pt>
                <c:pt idx="2856">
                  <c:v>647.78</c:v>
                </c:pt>
                <c:pt idx="2857">
                  <c:v>647.9</c:v>
                </c:pt>
                <c:pt idx="2858">
                  <c:v>648.03</c:v>
                </c:pt>
                <c:pt idx="2859">
                  <c:v>648.15</c:v>
                </c:pt>
                <c:pt idx="2860">
                  <c:v>648.28</c:v>
                </c:pt>
                <c:pt idx="2861">
                  <c:v>648.4</c:v>
                </c:pt>
                <c:pt idx="2862">
                  <c:v>648.53</c:v>
                </c:pt>
                <c:pt idx="2863">
                  <c:v>648.65</c:v>
                </c:pt>
                <c:pt idx="2864">
                  <c:v>648.78</c:v>
                </c:pt>
                <c:pt idx="2865">
                  <c:v>648.9</c:v>
                </c:pt>
                <c:pt idx="2866">
                  <c:v>649.03</c:v>
                </c:pt>
                <c:pt idx="2867">
                  <c:v>649.15</c:v>
                </c:pt>
                <c:pt idx="2868">
                  <c:v>649.28</c:v>
                </c:pt>
                <c:pt idx="2869">
                  <c:v>649.4</c:v>
                </c:pt>
                <c:pt idx="2870">
                  <c:v>649.53</c:v>
                </c:pt>
                <c:pt idx="2871">
                  <c:v>649.66000000000008</c:v>
                </c:pt>
                <c:pt idx="2872">
                  <c:v>649.78</c:v>
                </c:pt>
                <c:pt idx="2873">
                  <c:v>649.9</c:v>
                </c:pt>
                <c:pt idx="2874">
                  <c:v>650.03</c:v>
                </c:pt>
                <c:pt idx="2875">
                  <c:v>650.16000000000008</c:v>
                </c:pt>
                <c:pt idx="2876">
                  <c:v>650.28</c:v>
                </c:pt>
                <c:pt idx="2877">
                  <c:v>650.4</c:v>
                </c:pt>
                <c:pt idx="2878">
                  <c:v>650.53</c:v>
                </c:pt>
                <c:pt idx="2879">
                  <c:v>650.66000000000008</c:v>
                </c:pt>
                <c:pt idx="2880">
                  <c:v>650.78</c:v>
                </c:pt>
                <c:pt idx="2881">
                  <c:v>650.9</c:v>
                </c:pt>
                <c:pt idx="2882">
                  <c:v>651.03</c:v>
                </c:pt>
                <c:pt idx="2883">
                  <c:v>651.15</c:v>
                </c:pt>
                <c:pt idx="2884">
                  <c:v>651.28</c:v>
                </c:pt>
                <c:pt idx="2885">
                  <c:v>651.4</c:v>
                </c:pt>
                <c:pt idx="2886">
                  <c:v>651.53</c:v>
                </c:pt>
                <c:pt idx="2887">
                  <c:v>651.65</c:v>
                </c:pt>
                <c:pt idx="2888">
                  <c:v>651.78</c:v>
                </c:pt>
                <c:pt idx="2889">
                  <c:v>651.91000000000008</c:v>
                </c:pt>
                <c:pt idx="2890">
                  <c:v>652.03</c:v>
                </c:pt>
                <c:pt idx="2891">
                  <c:v>652.15</c:v>
                </c:pt>
                <c:pt idx="2892">
                  <c:v>652.28</c:v>
                </c:pt>
                <c:pt idx="2893">
                  <c:v>652.4</c:v>
                </c:pt>
                <c:pt idx="2894">
                  <c:v>652.53</c:v>
                </c:pt>
                <c:pt idx="2895">
                  <c:v>652.65</c:v>
                </c:pt>
                <c:pt idx="2896">
                  <c:v>652.78</c:v>
                </c:pt>
                <c:pt idx="2897">
                  <c:v>652.9</c:v>
                </c:pt>
                <c:pt idx="2898">
                  <c:v>653.03</c:v>
                </c:pt>
                <c:pt idx="2899">
                  <c:v>653.16000000000008</c:v>
                </c:pt>
                <c:pt idx="2900">
                  <c:v>653.28</c:v>
                </c:pt>
                <c:pt idx="2901">
                  <c:v>653.4</c:v>
                </c:pt>
                <c:pt idx="2902">
                  <c:v>653.53</c:v>
                </c:pt>
                <c:pt idx="2903">
                  <c:v>653.66000000000008</c:v>
                </c:pt>
                <c:pt idx="2904">
                  <c:v>653.78</c:v>
                </c:pt>
                <c:pt idx="2905">
                  <c:v>653.9</c:v>
                </c:pt>
                <c:pt idx="2906">
                  <c:v>654.03</c:v>
                </c:pt>
                <c:pt idx="2907">
                  <c:v>654.15</c:v>
                </c:pt>
                <c:pt idx="2908">
                  <c:v>654.28</c:v>
                </c:pt>
                <c:pt idx="2909">
                  <c:v>654.41000000000008</c:v>
                </c:pt>
                <c:pt idx="2910">
                  <c:v>654.53</c:v>
                </c:pt>
                <c:pt idx="2911">
                  <c:v>654.66000000000008</c:v>
                </c:pt>
                <c:pt idx="2912">
                  <c:v>654.78</c:v>
                </c:pt>
                <c:pt idx="2913">
                  <c:v>654.9</c:v>
                </c:pt>
                <c:pt idx="2914">
                  <c:v>655.03</c:v>
                </c:pt>
                <c:pt idx="2915">
                  <c:v>655.15</c:v>
                </c:pt>
                <c:pt idx="2916">
                  <c:v>655.28</c:v>
                </c:pt>
                <c:pt idx="2917">
                  <c:v>655.4</c:v>
                </c:pt>
                <c:pt idx="2918">
                  <c:v>655.53</c:v>
                </c:pt>
                <c:pt idx="2919">
                  <c:v>655.65</c:v>
                </c:pt>
                <c:pt idx="2920">
                  <c:v>655.78</c:v>
                </c:pt>
                <c:pt idx="2921">
                  <c:v>655.9</c:v>
                </c:pt>
                <c:pt idx="2922">
                  <c:v>656.03</c:v>
                </c:pt>
                <c:pt idx="2923">
                  <c:v>656.15</c:v>
                </c:pt>
                <c:pt idx="2924">
                  <c:v>656.28</c:v>
                </c:pt>
                <c:pt idx="2925">
                  <c:v>656.4</c:v>
                </c:pt>
                <c:pt idx="2926">
                  <c:v>656.53</c:v>
                </c:pt>
                <c:pt idx="2927">
                  <c:v>656.66000000000008</c:v>
                </c:pt>
                <c:pt idx="2928">
                  <c:v>656.78</c:v>
                </c:pt>
                <c:pt idx="2929">
                  <c:v>656.9</c:v>
                </c:pt>
                <c:pt idx="2930">
                  <c:v>657.03</c:v>
                </c:pt>
                <c:pt idx="2931">
                  <c:v>657.16000000000008</c:v>
                </c:pt>
                <c:pt idx="2932">
                  <c:v>657.28</c:v>
                </c:pt>
                <c:pt idx="2933">
                  <c:v>657.4</c:v>
                </c:pt>
                <c:pt idx="2934">
                  <c:v>657.53</c:v>
                </c:pt>
                <c:pt idx="2935">
                  <c:v>657.65</c:v>
                </c:pt>
                <c:pt idx="2936">
                  <c:v>657.78</c:v>
                </c:pt>
                <c:pt idx="2937">
                  <c:v>657.9</c:v>
                </c:pt>
                <c:pt idx="2938">
                  <c:v>658.03</c:v>
                </c:pt>
                <c:pt idx="2939">
                  <c:v>658.15</c:v>
                </c:pt>
                <c:pt idx="2940">
                  <c:v>658.28</c:v>
                </c:pt>
                <c:pt idx="2941">
                  <c:v>658.4</c:v>
                </c:pt>
                <c:pt idx="2942">
                  <c:v>658.53</c:v>
                </c:pt>
                <c:pt idx="2943">
                  <c:v>658.65</c:v>
                </c:pt>
                <c:pt idx="2944">
                  <c:v>658.78</c:v>
                </c:pt>
                <c:pt idx="2945">
                  <c:v>658.9</c:v>
                </c:pt>
                <c:pt idx="2946">
                  <c:v>659.03</c:v>
                </c:pt>
                <c:pt idx="2947">
                  <c:v>659.15</c:v>
                </c:pt>
                <c:pt idx="2948">
                  <c:v>659.28</c:v>
                </c:pt>
                <c:pt idx="2949">
                  <c:v>659.4</c:v>
                </c:pt>
                <c:pt idx="2950">
                  <c:v>659.53</c:v>
                </c:pt>
                <c:pt idx="2951">
                  <c:v>659.65</c:v>
                </c:pt>
                <c:pt idx="2952">
                  <c:v>659.78</c:v>
                </c:pt>
                <c:pt idx="2953">
                  <c:v>659.9</c:v>
                </c:pt>
                <c:pt idx="2954">
                  <c:v>660.03</c:v>
                </c:pt>
                <c:pt idx="2955">
                  <c:v>660.15</c:v>
                </c:pt>
                <c:pt idx="2956">
                  <c:v>660.28</c:v>
                </c:pt>
                <c:pt idx="2957">
                  <c:v>660.4</c:v>
                </c:pt>
                <c:pt idx="2958">
                  <c:v>660.53</c:v>
                </c:pt>
                <c:pt idx="2959">
                  <c:v>660.65</c:v>
                </c:pt>
                <c:pt idx="2960">
                  <c:v>660.78</c:v>
                </c:pt>
                <c:pt idx="2961">
                  <c:v>660.9</c:v>
                </c:pt>
                <c:pt idx="2962">
                  <c:v>661.03</c:v>
                </c:pt>
                <c:pt idx="2963">
                  <c:v>661.15</c:v>
                </c:pt>
                <c:pt idx="2964">
                  <c:v>661.28</c:v>
                </c:pt>
                <c:pt idx="2965">
                  <c:v>661.4</c:v>
                </c:pt>
                <c:pt idx="2966">
                  <c:v>661.53</c:v>
                </c:pt>
                <c:pt idx="2967">
                  <c:v>661.65</c:v>
                </c:pt>
                <c:pt idx="2968">
                  <c:v>661.78</c:v>
                </c:pt>
                <c:pt idx="2969">
                  <c:v>661.9</c:v>
                </c:pt>
                <c:pt idx="2970">
                  <c:v>662.03</c:v>
                </c:pt>
                <c:pt idx="2971">
                  <c:v>662.15</c:v>
                </c:pt>
                <c:pt idx="2972">
                  <c:v>662.28</c:v>
                </c:pt>
                <c:pt idx="2973">
                  <c:v>662.4</c:v>
                </c:pt>
                <c:pt idx="2974">
                  <c:v>662.53</c:v>
                </c:pt>
                <c:pt idx="2975">
                  <c:v>662.65</c:v>
                </c:pt>
                <c:pt idx="2976">
                  <c:v>662.78</c:v>
                </c:pt>
                <c:pt idx="2977">
                  <c:v>662.9</c:v>
                </c:pt>
                <c:pt idx="2978">
                  <c:v>663.03</c:v>
                </c:pt>
                <c:pt idx="2979">
                  <c:v>663.15</c:v>
                </c:pt>
                <c:pt idx="2980">
                  <c:v>663.28</c:v>
                </c:pt>
                <c:pt idx="2981">
                  <c:v>663.4</c:v>
                </c:pt>
                <c:pt idx="2982">
                  <c:v>663.53</c:v>
                </c:pt>
                <c:pt idx="2983">
                  <c:v>663.65</c:v>
                </c:pt>
                <c:pt idx="2984">
                  <c:v>663.78</c:v>
                </c:pt>
                <c:pt idx="2985">
                  <c:v>663.9</c:v>
                </c:pt>
                <c:pt idx="2986">
                  <c:v>664.03</c:v>
                </c:pt>
                <c:pt idx="2987">
                  <c:v>664.15</c:v>
                </c:pt>
                <c:pt idx="2988">
                  <c:v>664.28</c:v>
                </c:pt>
                <c:pt idx="2989">
                  <c:v>664.4</c:v>
                </c:pt>
                <c:pt idx="2990">
                  <c:v>664.53</c:v>
                </c:pt>
                <c:pt idx="2991">
                  <c:v>664.65</c:v>
                </c:pt>
                <c:pt idx="2992">
                  <c:v>664.78</c:v>
                </c:pt>
                <c:pt idx="2993">
                  <c:v>664.9</c:v>
                </c:pt>
                <c:pt idx="2994">
                  <c:v>665.03</c:v>
                </c:pt>
                <c:pt idx="2995">
                  <c:v>665.15</c:v>
                </c:pt>
                <c:pt idx="2996">
                  <c:v>665.28</c:v>
                </c:pt>
                <c:pt idx="2997">
                  <c:v>665.4</c:v>
                </c:pt>
                <c:pt idx="2998">
                  <c:v>665.53</c:v>
                </c:pt>
                <c:pt idx="2999">
                  <c:v>665.65</c:v>
                </c:pt>
                <c:pt idx="3000">
                  <c:v>665.78</c:v>
                </c:pt>
                <c:pt idx="3001">
                  <c:v>665.9</c:v>
                </c:pt>
                <c:pt idx="3002">
                  <c:v>666.03</c:v>
                </c:pt>
                <c:pt idx="3003">
                  <c:v>666.15</c:v>
                </c:pt>
                <c:pt idx="3004">
                  <c:v>666.28</c:v>
                </c:pt>
                <c:pt idx="3005">
                  <c:v>666.4</c:v>
                </c:pt>
                <c:pt idx="3006">
                  <c:v>666.53</c:v>
                </c:pt>
                <c:pt idx="3007">
                  <c:v>666.65</c:v>
                </c:pt>
                <c:pt idx="3008">
                  <c:v>666.78</c:v>
                </c:pt>
                <c:pt idx="3009">
                  <c:v>666.9</c:v>
                </c:pt>
                <c:pt idx="3010">
                  <c:v>667.03</c:v>
                </c:pt>
                <c:pt idx="3011">
                  <c:v>667.15</c:v>
                </c:pt>
                <c:pt idx="3012">
                  <c:v>667.28</c:v>
                </c:pt>
                <c:pt idx="3013">
                  <c:v>667.4</c:v>
                </c:pt>
                <c:pt idx="3014">
                  <c:v>667.53</c:v>
                </c:pt>
                <c:pt idx="3015">
                  <c:v>667.65</c:v>
                </c:pt>
                <c:pt idx="3016">
                  <c:v>667.78</c:v>
                </c:pt>
                <c:pt idx="3017">
                  <c:v>667.9</c:v>
                </c:pt>
                <c:pt idx="3018">
                  <c:v>668.03</c:v>
                </c:pt>
                <c:pt idx="3019">
                  <c:v>668.15</c:v>
                </c:pt>
                <c:pt idx="3020">
                  <c:v>668.28</c:v>
                </c:pt>
                <c:pt idx="3021">
                  <c:v>668.41000000000008</c:v>
                </c:pt>
                <c:pt idx="3022">
                  <c:v>668.53</c:v>
                </c:pt>
                <c:pt idx="3023">
                  <c:v>668.66000000000008</c:v>
                </c:pt>
                <c:pt idx="3024">
                  <c:v>668.78</c:v>
                </c:pt>
                <c:pt idx="3025">
                  <c:v>668.91000000000008</c:v>
                </c:pt>
                <c:pt idx="3026">
                  <c:v>669.03</c:v>
                </c:pt>
                <c:pt idx="3027">
                  <c:v>669.16000000000008</c:v>
                </c:pt>
                <c:pt idx="3028">
                  <c:v>669.28</c:v>
                </c:pt>
                <c:pt idx="3029">
                  <c:v>669.41000000000008</c:v>
                </c:pt>
                <c:pt idx="3030">
                  <c:v>669.53</c:v>
                </c:pt>
                <c:pt idx="3031">
                  <c:v>669.66000000000008</c:v>
                </c:pt>
                <c:pt idx="3032">
                  <c:v>669.78</c:v>
                </c:pt>
                <c:pt idx="3033">
                  <c:v>669.91000000000008</c:v>
                </c:pt>
                <c:pt idx="3034">
                  <c:v>670.03</c:v>
                </c:pt>
                <c:pt idx="3035">
                  <c:v>670.16000000000008</c:v>
                </c:pt>
                <c:pt idx="3036">
                  <c:v>670.28</c:v>
                </c:pt>
                <c:pt idx="3037">
                  <c:v>670.41000000000008</c:v>
                </c:pt>
                <c:pt idx="3038">
                  <c:v>670.53</c:v>
                </c:pt>
                <c:pt idx="3039">
                  <c:v>670.66000000000008</c:v>
                </c:pt>
                <c:pt idx="3040">
                  <c:v>670.78</c:v>
                </c:pt>
                <c:pt idx="3041">
                  <c:v>670.91000000000008</c:v>
                </c:pt>
                <c:pt idx="3042">
                  <c:v>671.03</c:v>
                </c:pt>
                <c:pt idx="3043">
                  <c:v>671.16000000000008</c:v>
                </c:pt>
                <c:pt idx="3044">
                  <c:v>671.29</c:v>
                </c:pt>
                <c:pt idx="3045">
                  <c:v>671.41000000000008</c:v>
                </c:pt>
                <c:pt idx="3046">
                  <c:v>671.53</c:v>
                </c:pt>
                <c:pt idx="3047">
                  <c:v>671.66000000000008</c:v>
                </c:pt>
                <c:pt idx="3048">
                  <c:v>671.79</c:v>
                </c:pt>
                <c:pt idx="3049">
                  <c:v>671.91000000000008</c:v>
                </c:pt>
                <c:pt idx="3050">
                  <c:v>672.04</c:v>
                </c:pt>
                <c:pt idx="3051">
                  <c:v>672.16000000000008</c:v>
                </c:pt>
                <c:pt idx="3052">
                  <c:v>672.28</c:v>
                </c:pt>
                <c:pt idx="3053">
                  <c:v>672.41000000000008</c:v>
                </c:pt>
                <c:pt idx="3054">
                  <c:v>672.54</c:v>
                </c:pt>
                <c:pt idx="3055">
                  <c:v>672.66000000000008</c:v>
                </c:pt>
                <c:pt idx="3056">
                  <c:v>672.79</c:v>
                </c:pt>
                <c:pt idx="3057">
                  <c:v>672.91000000000008</c:v>
                </c:pt>
                <c:pt idx="3058">
                  <c:v>673.04</c:v>
                </c:pt>
                <c:pt idx="3059">
                  <c:v>673.16000000000008</c:v>
                </c:pt>
                <c:pt idx="3060">
                  <c:v>673.28</c:v>
                </c:pt>
                <c:pt idx="3061">
                  <c:v>673.41000000000008</c:v>
                </c:pt>
                <c:pt idx="3062">
                  <c:v>673.54</c:v>
                </c:pt>
                <c:pt idx="3063">
                  <c:v>673.66000000000008</c:v>
                </c:pt>
                <c:pt idx="3064">
                  <c:v>673.78</c:v>
                </c:pt>
                <c:pt idx="3065">
                  <c:v>673.91000000000008</c:v>
                </c:pt>
                <c:pt idx="3066">
                  <c:v>674.03</c:v>
                </c:pt>
                <c:pt idx="3067">
                  <c:v>674.16000000000008</c:v>
                </c:pt>
                <c:pt idx="3068">
                  <c:v>674.29</c:v>
                </c:pt>
                <c:pt idx="3069">
                  <c:v>674.41000000000008</c:v>
                </c:pt>
                <c:pt idx="3070">
                  <c:v>674.54</c:v>
                </c:pt>
                <c:pt idx="3071">
                  <c:v>674.66000000000008</c:v>
                </c:pt>
                <c:pt idx="3072">
                  <c:v>674.79</c:v>
                </c:pt>
                <c:pt idx="3073">
                  <c:v>674.91000000000008</c:v>
                </c:pt>
                <c:pt idx="3074">
                  <c:v>675.04</c:v>
                </c:pt>
                <c:pt idx="3075">
                  <c:v>675.16000000000008</c:v>
                </c:pt>
                <c:pt idx="3076">
                  <c:v>675.29</c:v>
                </c:pt>
                <c:pt idx="3077">
                  <c:v>675.41000000000008</c:v>
                </c:pt>
                <c:pt idx="3078">
                  <c:v>675.54</c:v>
                </c:pt>
                <c:pt idx="3079">
                  <c:v>675.66000000000008</c:v>
                </c:pt>
                <c:pt idx="3080">
                  <c:v>675.79</c:v>
                </c:pt>
                <c:pt idx="3081">
                  <c:v>675.91000000000008</c:v>
                </c:pt>
                <c:pt idx="3082">
                  <c:v>676.04</c:v>
                </c:pt>
                <c:pt idx="3083">
                  <c:v>676.16000000000008</c:v>
                </c:pt>
                <c:pt idx="3084">
                  <c:v>676.29</c:v>
                </c:pt>
                <c:pt idx="3085">
                  <c:v>676.41000000000008</c:v>
                </c:pt>
                <c:pt idx="3086">
                  <c:v>676.54</c:v>
                </c:pt>
                <c:pt idx="3087">
                  <c:v>676.66000000000008</c:v>
                </c:pt>
                <c:pt idx="3088">
                  <c:v>676.79</c:v>
                </c:pt>
                <c:pt idx="3089">
                  <c:v>676.91000000000008</c:v>
                </c:pt>
                <c:pt idx="3090">
                  <c:v>677.04</c:v>
                </c:pt>
                <c:pt idx="3091">
                  <c:v>677.16000000000008</c:v>
                </c:pt>
                <c:pt idx="3092">
                  <c:v>677.29</c:v>
                </c:pt>
                <c:pt idx="3093">
                  <c:v>677.41000000000008</c:v>
                </c:pt>
                <c:pt idx="3094">
                  <c:v>677.54</c:v>
                </c:pt>
                <c:pt idx="3095">
                  <c:v>677.66000000000008</c:v>
                </c:pt>
                <c:pt idx="3096">
                  <c:v>677.79</c:v>
                </c:pt>
                <c:pt idx="3097">
                  <c:v>677.91000000000008</c:v>
                </c:pt>
                <c:pt idx="3098">
                  <c:v>678.04</c:v>
                </c:pt>
                <c:pt idx="3099">
                  <c:v>678.16000000000008</c:v>
                </c:pt>
                <c:pt idx="3100">
                  <c:v>678.29</c:v>
                </c:pt>
                <c:pt idx="3101">
                  <c:v>678.41000000000008</c:v>
                </c:pt>
                <c:pt idx="3102">
                  <c:v>678.54</c:v>
                </c:pt>
                <c:pt idx="3103">
                  <c:v>678.66000000000008</c:v>
                </c:pt>
                <c:pt idx="3104">
                  <c:v>678.79</c:v>
                </c:pt>
                <c:pt idx="3105">
                  <c:v>678.92000000000007</c:v>
                </c:pt>
                <c:pt idx="3106">
                  <c:v>679.04</c:v>
                </c:pt>
                <c:pt idx="3107">
                  <c:v>679.16000000000008</c:v>
                </c:pt>
                <c:pt idx="3108">
                  <c:v>679.29</c:v>
                </c:pt>
                <c:pt idx="3109">
                  <c:v>679.42000000000007</c:v>
                </c:pt>
                <c:pt idx="3110">
                  <c:v>679.54</c:v>
                </c:pt>
                <c:pt idx="3111">
                  <c:v>679.66000000000008</c:v>
                </c:pt>
                <c:pt idx="3112">
                  <c:v>679.79</c:v>
                </c:pt>
                <c:pt idx="3113">
                  <c:v>679.91000000000008</c:v>
                </c:pt>
                <c:pt idx="3114">
                  <c:v>680.04</c:v>
                </c:pt>
                <c:pt idx="3115">
                  <c:v>680.17000000000007</c:v>
                </c:pt>
                <c:pt idx="3116">
                  <c:v>680.29</c:v>
                </c:pt>
                <c:pt idx="3117">
                  <c:v>680.42000000000007</c:v>
                </c:pt>
                <c:pt idx="3118">
                  <c:v>680.54</c:v>
                </c:pt>
                <c:pt idx="3119">
                  <c:v>680.67000000000007</c:v>
                </c:pt>
                <c:pt idx="3120">
                  <c:v>680.79</c:v>
                </c:pt>
                <c:pt idx="3121">
                  <c:v>680.92000000000007</c:v>
                </c:pt>
                <c:pt idx="3122">
                  <c:v>681.04</c:v>
                </c:pt>
                <c:pt idx="3123">
                  <c:v>681.17000000000007</c:v>
                </c:pt>
                <c:pt idx="3124">
                  <c:v>681.29</c:v>
                </c:pt>
                <c:pt idx="3125">
                  <c:v>681.42000000000007</c:v>
                </c:pt>
                <c:pt idx="3126">
                  <c:v>681.54</c:v>
                </c:pt>
                <c:pt idx="3127">
                  <c:v>681.66000000000008</c:v>
                </c:pt>
                <c:pt idx="3128">
                  <c:v>681.79</c:v>
                </c:pt>
                <c:pt idx="3129">
                  <c:v>681.92000000000007</c:v>
                </c:pt>
                <c:pt idx="3130">
                  <c:v>682.04</c:v>
                </c:pt>
                <c:pt idx="3131">
                  <c:v>682.17000000000007</c:v>
                </c:pt>
                <c:pt idx="3132">
                  <c:v>682.29</c:v>
                </c:pt>
                <c:pt idx="3133">
                  <c:v>682.41000000000008</c:v>
                </c:pt>
                <c:pt idx="3134">
                  <c:v>682.54</c:v>
                </c:pt>
                <c:pt idx="3135">
                  <c:v>682.67000000000007</c:v>
                </c:pt>
                <c:pt idx="3136">
                  <c:v>682.79</c:v>
                </c:pt>
                <c:pt idx="3137">
                  <c:v>682.92000000000007</c:v>
                </c:pt>
                <c:pt idx="3138">
                  <c:v>683.04</c:v>
                </c:pt>
                <c:pt idx="3139">
                  <c:v>683.17000000000007</c:v>
                </c:pt>
                <c:pt idx="3140">
                  <c:v>683.29</c:v>
                </c:pt>
                <c:pt idx="3141">
                  <c:v>683.42000000000007</c:v>
                </c:pt>
                <c:pt idx="3142">
                  <c:v>683.54</c:v>
                </c:pt>
                <c:pt idx="3143">
                  <c:v>683.67000000000007</c:v>
                </c:pt>
                <c:pt idx="3144">
                  <c:v>683.79</c:v>
                </c:pt>
                <c:pt idx="3145">
                  <c:v>683.92000000000007</c:v>
                </c:pt>
                <c:pt idx="3146">
                  <c:v>684.04</c:v>
                </c:pt>
                <c:pt idx="3147">
                  <c:v>684.17000000000007</c:v>
                </c:pt>
                <c:pt idx="3148">
                  <c:v>684.29</c:v>
                </c:pt>
                <c:pt idx="3149">
                  <c:v>684.42000000000007</c:v>
                </c:pt>
                <c:pt idx="3150">
                  <c:v>684.54</c:v>
                </c:pt>
                <c:pt idx="3151">
                  <c:v>684.67000000000007</c:v>
                </c:pt>
                <c:pt idx="3152">
                  <c:v>684.79</c:v>
                </c:pt>
                <c:pt idx="3153">
                  <c:v>684.92000000000007</c:v>
                </c:pt>
                <c:pt idx="3154">
                  <c:v>685.04</c:v>
                </c:pt>
                <c:pt idx="3155">
                  <c:v>685.17000000000007</c:v>
                </c:pt>
                <c:pt idx="3156">
                  <c:v>685.29</c:v>
                </c:pt>
                <c:pt idx="3157">
                  <c:v>685.42000000000007</c:v>
                </c:pt>
                <c:pt idx="3158">
                  <c:v>685.54</c:v>
                </c:pt>
                <c:pt idx="3159">
                  <c:v>685.67000000000007</c:v>
                </c:pt>
                <c:pt idx="3160">
                  <c:v>685.79</c:v>
                </c:pt>
                <c:pt idx="3161">
                  <c:v>685.92000000000007</c:v>
                </c:pt>
                <c:pt idx="3162">
                  <c:v>686.04</c:v>
                </c:pt>
                <c:pt idx="3163">
                  <c:v>686.17000000000007</c:v>
                </c:pt>
                <c:pt idx="3164">
                  <c:v>686.29</c:v>
                </c:pt>
                <c:pt idx="3165">
                  <c:v>686.42000000000007</c:v>
                </c:pt>
                <c:pt idx="3166">
                  <c:v>686.54</c:v>
                </c:pt>
                <c:pt idx="3167">
                  <c:v>686.67000000000007</c:v>
                </c:pt>
                <c:pt idx="3168">
                  <c:v>686.79</c:v>
                </c:pt>
                <c:pt idx="3169">
                  <c:v>686.92000000000007</c:v>
                </c:pt>
                <c:pt idx="3170">
                  <c:v>687.04</c:v>
                </c:pt>
                <c:pt idx="3171">
                  <c:v>687.17000000000007</c:v>
                </c:pt>
                <c:pt idx="3172">
                  <c:v>687.29</c:v>
                </c:pt>
                <c:pt idx="3173">
                  <c:v>687.42000000000007</c:v>
                </c:pt>
                <c:pt idx="3174">
                  <c:v>687.55</c:v>
                </c:pt>
                <c:pt idx="3175">
                  <c:v>687.67000000000007</c:v>
                </c:pt>
                <c:pt idx="3176">
                  <c:v>687.8</c:v>
                </c:pt>
                <c:pt idx="3177">
                  <c:v>687.92000000000007</c:v>
                </c:pt>
                <c:pt idx="3178">
                  <c:v>688.04</c:v>
                </c:pt>
                <c:pt idx="3179">
                  <c:v>688.17000000000007</c:v>
                </c:pt>
                <c:pt idx="3180">
                  <c:v>688.3</c:v>
                </c:pt>
                <c:pt idx="3181">
                  <c:v>688.42000000000007</c:v>
                </c:pt>
                <c:pt idx="3182">
                  <c:v>688.55</c:v>
                </c:pt>
                <c:pt idx="3183">
                  <c:v>688.67000000000007</c:v>
                </c:pt>
                <c:pt idx="3184">
                  <c:v>688.8</c:v>
                </c:pt>
                <c:pt idx="3185">
                  <c:v>688.92000000000007</c:v>
                </c:pt>
                <c:pt idx="3186">
                  <c:v>689.05</c:v>
                </c:pt>
                <c:pt idx="3187">
                  <c:v>689.17000000000007</c:v>
                </c:pt>
                <c:pt idx="3188">
                  <c:v>689.3</c:v>
                </c:pt>
                <c:pt idx="3189">
                  <c:v>689.42000000000007</c:v>
                </c:pt>
                <c:pt idx="3190">
                  <c:v>689.54</c:v>
                </c:pt>
                <c:pt idx="3191">
                  <c:v>689.67000000000007</c:v>
                </c:pt>
                <c:pt idx="3192">
                  <c:v>689.8</c:v>
                </c:pt>
                <c:pt idx="3193">
                  <c:v>689.92000000000007</c:v>
                </c:pt>
                <c:pt idx="3194">
                  <c:v>690.05</c:v>
                </c:pt>
                <c:pt idx="3195">
                  <c:v>690.17000000000007</c:v>
                </c:pt>
                <c:pt idx="3196">
                  <c:v>690.3</c:v>
                </c:pt>
                <c:pt idx="3197">
                  <c:v>690.42000000000007</c:v>
                </c:pt>
                <c:pt idx="3198">
                  <c:v>690.55</c:v>
                </c:pt>
                <c:pt idx="3199">
                  <c:v>690.67000000000007</c:v>
                </c:pt>
                <c:pt idx="3200">
                  <c:v>690.8</c:v>
                </c:pt>
                <c:pt idx="3201">
                  <c:v>690.92000000000007</c:v>
                </c:pt>
                <c:pt idx="3202">
                  <c:v>691.05</c:v>
                </c:pt>
                <c:pt idx="3203">
                  <c:v>691.17000000000007</c:v>
                </c:pt>
                <c:pt idx="3204">
                  <c:v>691.3</c:v>
                </c:pt>
                <c:pt idx="3205">
                  <c:v>691.42000000000007</c:v>
                </c:pt>
                <c:pt idx="3206">
                  <c:v>691.55</c:v>
                </c:pt>
                <c:pt idx="3207">
                  <c:v>691.67000000000007</c:v>
                </c:pt>
                <c:pt idx="3208">
                  <c:v>691.8</c:v>
                </c:pt>
                <c:pt idx="3209">
                  <c:v>691.92000000000007</c:v>
                </c:pt>
                <c:pt idx="3210">
                  <c:v>692.05</c:v>
                </c:pt>
                <c:pt idx="3211">
                  <c:v>692.17000000000007</c:v>
                </c:pt>
                <c:pt idx="3212">
                  <c:v>692.3</c:v>
                </c:pt>
                <c:pt idx="3213">
                  <c:v>692.42000000000007</c:v>
                </c:pt>
                <c:pt idx="3214">
                  <c:v>692.55</c:v>
                </c:pt>
                <c:pt idx="3215">
                  <c:v>692.67000000000007</c:v>
                </c:pt>
                <c:pt idx="3216">
                  <c:v>692.8</c:v>
                </c:pt>
                <c:pt idx="3217">
                  <c:v>692.92000000000007</c:v>
                </c:pt>
                <c:pt idx="3218">
                  <c:v>693.05</c:v>
                </c:pt>
                <c:pt idx="3219">
                  <c:v>693.17000000000007</c:v>
                </c:pt>
                <c:pt idx="3220">
                  <c:v>693.3</c:v>
                </c:pt>
                <c:pt idx="3221">
                  <c:v>693.42000000000007</c:v>
                </c:pt>
                <c:pt idx="3222">
                  <c:v>693.55</c:v>
                </c:pt>
                <c:pt idx="3223">
                  <c:v>693.67000000000007</c:v>
                </c:pt>
                <c:pt idx="3224">
                  <c:v>693.8</c:v>
                </c:pt>
                <c:pt idx="3225">
                  <c:v>693.92000000000007</c:v>
                </c:pt>
                <c:pt idx="3226">
                  <c:v>694.05</c:v>
                </c:pt>
                <c:pt idx="3227">
                  <c:v>694.17000000000007</c:v>
                </c:pt>
                <c:pt idx="3228">
                  <c:v>694.3</c:v>
                </c:pt>
                <c:pt idx="3229">
                  <c:v>694.42000000000007</c:v>
                </c:pt>
                <c:pt idx="3230">
                  <c:v>694.55</c:v>
                </c:pt>
                <c:pt idx="3231">
                  <c:v>694.67000000000007</c:v>
                </c:pt>
                <c:pt idx="3232">
                  <c:v>694.8</c:v>
                </c:pt>
                <c:pt idx="3233">
                  <c:v>694.93000000000006</c:v>
                </c:pt>
                <c:pt idx="3234">
                  <c:v>695.05</c:v>
                </c:pt>
                <c:pt idx="3235">
                  <c:v>695.18000000000006</c:v>
                </c:pt>
                <c:pt idx="3236">
                  <c:v>695.3</c:v>
                </c:pt>
                <c:pt idx="3237">
                  <c:v>695.43000000000006</c:v>
                </c:pt>
                <c:pt idx="3238">
                  <c:v>695.55</c:v>
                </c:pt>
                <c:pt idx="3239">
                  <c:v>695.68000000000006</c:v>
                </c:pt>
                <c:pt idx="3240">
                  <c:v>695.8</c:v>
                </c:pt>
                <c:pt idx="3241">
                  <c:v>695.92000000000007</c:v>
                </c:pt>
                <c:pt idx="3242">
                  <c:v>696.05</c:v>
                </c:pt>
                <c:pt idx="3243">
                  <c:v>696.18000000000006</c:v>
                </c:pt>
                <c:pt idx="3244">
                  <c:v>696.3</c:v>
                </c:pt>
                <c:pt idx="3245">
                  <c:v>696.43000000000006</c:v>
                </c:pt>
                <c:pt idx="3246">
                  <c:v>696.55</c:v>
                </c:pt>
                <c:pt idx="3247">
                  <c:v>696.68000000000006</c:v>
                </c:pt>
                <c:pt idx="3248">
                  <c:v>696.8</c:v>
                </c:pt>
                <c:pt idx="3249">
                  <c:v>696.93000000000006</c:v>
                </c:pt>
                <c:pt idx="3250">
                  <c:v>697.05</c:v>
                </c:pt>
                <c:pt idx="3251">
                  <c:v>697.18000000000006</c:v>
                </c:pt>
                <c:pt idx="3252">
                  <c:v>697.3</c:v>
                </c:pt>
                <c:pt idx="3253">
                  <c:v>697.43000000000006</c:v>
                </c:pt>
                <c:pt idx="3254">
                  <c:v>697.55</c:v>
                </c:pt>
                <c:pt idx="3255">
                  <c:v>697.68000000000006</c:v>
                </c:pt>
                <c:pt idx="3256">
                  <c:v>697.8</c:v>
                </c:pt>
                <c:pt idx="3257">
                  <c:v>697.93000000000006</c:v>
                </c:pt>
                <c:pt idx="3258">
                  <c:v>698.05</c:v>
                </c:pt>
                <c:pt idx="3259">
                  <c:v>698.18000000000006</c:v>
                </c:pt>
                <c:pt idx="3260">
                  <c:v>698.3</c:v>
                </c:pt>
                <c:pt idx="3261">
                  <c:v>698.43000000000006</c:v>
                </c:pt>
                <c:pt idx="3262">
                  <c:v>698.55</c:v>
                </c:pt>
                <c:pt idx="3263">
                  <c:v>698.68000000000006</c:v>
                </c:pt>
                <c:pt idx="3264">
                  <c:v>698.8</c:v>
                </c:pt>
                <c:pt idx="3265">
                  <c:v>698.93000000000006</c:v>
                </c:pt>
                <c:pt idx="3266">
                  <c:v>699.05</c:v>
                </c:pt>
                <c:pt idx="3267">
                  <c:v>699.18000000000006</c:v>
                </c:pt>
                <c:pt idx="3268">
                  <c:v>699.3</c:v>
                </c:pt>
                <c:pt idx="3269">
                  <c:v>699.43000000000006</c:v>
                </c:pt>
                <c:pt idx="3270">
                  <c:v>699.55</c:v>
                </c:pt>
                <c:pt idx="3271">
                  <c:v>699.68000000000006</c:v>
                </c:pt>
                <c:pt idx="3272">
                  <c:v>699.81</c:v>
                </c:pt>
                <c:pt idx="3273">
                  <c:v>699.93000000000006</c:v>
                </c:pt>
                <c:pt idx="3274">
                  <c:v>700.06</c:v>
                </c:pt>
                <c:pt idx="3275">
                  <c:v>700.18000000000006</c:v>
                </c:pt>
                <c:pt idx="3276">
                  <c:v>700.31</c:v>
                </c:pt>
                <c:pt idx="3277">
                  <c:v>700.43000000000006</c:v>
                </c:pt>
                <c:pt idx="3278">
                  <c:v>700.56</c:v>
                </c:pt>
                <c:pt idx="3279">
                  <c:v>700.68000000000006</c:v>
                </c:pt>
                <c:pt idx="3280">
                  <c:v>700.8</c:v>
                </c:pt>
                <c:pt idx="3281">
                  <c:v>700.93000000000006</c:v>
                </c:pt>
                <c:pt idx="3282">
                  <c:v>701.06</c:v>
                </c:pt>
                <c:pt idx="3283">
                  <c:v>701.18000000000006</c:v>
                </c:pt>
                <c:pt idx="3284">
                  <c:v>701.31</c:v>
                </c:pt>
                <c:pt idx="3285">
                  <c:v>701.43000000000006</c:v>
                </c:pt>
                <c:pt idx="3286">
                  <c:v>701.56</c:v>
                </c:pt>
                <c:pt idx="3287">
                  <c:v>701.68000000000006</c:v>
                </c:pt>
                <c:pt idx="3288">
                  <c:v>701.81</c:v>
                </c:pt>
                <c:pt idx="3289">
                  <c:v>701.93000000000006</c:v>
                </c:pt>
                <c:pt idx="3290">
                  <c:v>702.06</c:v>
                </c:pt>
                <c:pt idx="3291">
                  <c:v>702.18000000000006</c:v>
                </c:pt>
                <c:pt idx="3292">
                  <c:v>702.31</c:v>
                </c:pt>
                <c:pt idx="3293">
                  <c:v>702.43000000000006</c:v>
                </c:pt>
                <c:pt idx="3294">
                  <c:v>702.56</c:v>
                </c:pt>
                <c:pt idx="3295">
                  <c:v>702.68000000000006</c:v>
                </c:pt>
                <c:pt idx="3296">
                  <c:v>702.81</c:v>
                </c:pt>
                <c:pt idx="3297">
                  <c:v>702.93000000000006</c:v>
                </c:pt>
                <c:pt idx="3298">
                  <c:v>703.06</c:v>
                </c:pt>
                <c:pt idx="3299">
                  <c:v>703.18000000000006</c:v>
                </c:pt>
                <c:pt idx="3300">
                  <c:v>703.31</c:v>
                </c:pt>
                <c:pt idx="3301">
                  <c:v>703.44</c:v>
                </c:pt>
                <c:pt idx="3302">
                  <c:v>703.56</c:v>
                </c:pt>
                <c:pt idx="3303">
                  <c:v>703.68000000000006</c:v>
                </c:pt>
                <c:pt idx="3304">
                  <c:v>703.81</c:v>
                </c:pt>
                <c:pt idx="3305">
                  <c:v>703.93000000000006</c:v>
                </c:pt>
                <c:pt idx="3306">
                  <c:v>704.06</c:v>
                </c:pt>
                <c:pt idx="3307">
                  <c:v>704.18000000000006</c:v>
                </c:pt>
                <c:pt idx="3308">
                  <c:v>704.31</c:v>
                </c:pt>
                <c:pt idx="3309">
                  <c:v>704.43000000000006</c:v>
                </c:pt>
                <c:pt idx="3310">
                  <c:v>704.56</c:v>
                </c:pt>
                <c:pt idx="3311">
                  <c:v>704.69</c:v>
                </c:pt>
                <c:pt idx="3312">
                  <c:v>704.81</c:v>
                </c:pt>
                <c:pt idx="3313">
                  <c:v>704.93000000000006</c:v>
                </c:pt>
                <c:pt idx="3314">
                  <c:v>705.06</c:v>
                </c:pt>
                <c:pt idx="3315">
                  <c:v>705.18000000000006</c:v>
                </c:pt>
                <c:pt idx="3316">
                  <c:v>705.31</c:v>
                </c:pt>
                <c:pt idx="3317">
                  <c:v>705.44</c:v>
                </c:pt>
                <c:pt idx="3318">
                  <c:v>705.56</c:v>
                </c:pt>
                <c:pt idx="3319">
                  <c:v>705.68000000000006</c:v>
                </c:pt>
                <c:pt idx="3320">
                  <c:v>705.81</c:v>
                </c:pt>
                <c:pt idx="3321">
                  <c:v>705.94</c:v>
                </c:pt>
                <c:pt idx="3322">
                  <c:v>706.06</c:v>
                </c:pt>
                <c:pt idx="3323">
                  <c:v>706.18000000000006</c:v>
                </c:pt>
                <c:pt idx="3324">
                  <c:v>706.31</c:v>
                </c:pt>
                <c:pt idx="3325">
                  <c:v>706.44</c:v>
                </c:pt>
                <c:pt idx="3326">
                  <c:v>706.56</c:v>
                </c:pt>
                <c:pt idx="3327">
                  <c:v>706.69</c:v>
                </c:pt>
                <c:pt idx="3328">
                  <c:v>706.81</c:v>
                </c:pt>
                <c:pt idx="3329">
                  <c:v>706.94</c:v>
                </c:pt>
                <c:pt idx="3330">
                  <c:v>707.06</c:v>
                </c:pt>
                <c:pt idx="3331">
                  <c:v>707.19</c:v>
                </c:pt>
                <c:pt idx="3332">
                  <c:v>707.31</c:v>
                </c:pt>
                <c:pt idx="3333">
                  <c:v>707.44</c:v>
                </c:pt>
                <c:pt idx="3334">
                  <c:v>707.56</c:v>
                </c:pt>
                <c:pt idx="3335">
                  <c:v>707.69</c:v>
                </c:pt>
                <c:pt idx="3336">
                  <c:v>707.81</c:v>
                </c:pt>
                <c:pt idx="3337">
                  <c:v>707.94</c:v>
                </c:pt>
                <c:pt idx="3338">
                  <c:v>708.06</c:v>
                </c:pt>
                <c:pt idx="3339">
                  <c:v>708.19</c:v>
                </c:pt>
                <c:pt idx="3340">
                  <c:v>708.31</c:v>
                </c:pt>
                <c:pt idx="3341">
                  <c:v>708.43000000000006</c:v>
                </c:pt>
                <c:pt idx="3342">
                  <c:v>708.56</c:v>
                </c:pt>
                <c:pt idx="3343">
                  <c:v>708.69</c:v>
                </c:pt>
                <c:pt idx="3344">
                  <c:v>708.81</c:v>
                </c:pt>
                <c:pt idx="3345">
                  <c:v>708.94</c:v>
                </c:pt>
                <c:pt idx="3346">
                  <c:v>709.06</c:v>
                </c:pt>
                <c:pt idx="3347">
                  <c:v>709.19</c:v>
                </c:pt>
                <c:pt idx="3348">
                  <c:v>709.31</c:v>
                </c:pt>
                <c:pt idx="3349">
                  <c:v>709.44</c:v>
                </c:pt>
                <c:pt idx="3350">
                  <c:v>709.56</c:v>
                </c:pt>
                <c:pt idx="3351">
                  <c:v>709.69</c:v>
                </c:pt>
                <c:pt idx="3352">
                  <c:v>709.81</c:v>
                </c:pt>
                <c:pt idx="3353">
                  <c:v>709.94</c:v>
                </c:pt>
                <c:pt idx="3354">
                  <c:v>710.06</c:v>
                </c:pt>
                <c:pt idx="3355">
                  <c:v>710.19</c:v>
                </c:pt>
                <c:pt idx="3356">
                  <c:v>710.31</c:v>
                </c:pt>
                <c:pt idx="3357">
                  <c:v>710.44</c:v>
                </c:pt>
                <c:pt idx="3358">
                  <c:v>710.56</c:v>
                </c:pt>
                <c:pt idx="3359">
                  <c:v>710.69</c:v>
                </c:pt>
                <c:pt idx="3360">
                  <c:v>710.81</c:v>
                </c:pt>
                <c:pt idx="3361">
                  <c:v>710.94</c:v>
                </c:pt>
                <c:pt idx="3362">
                  <c:v>711.06</c:v>
                </c:pt>
                <c:pt idx="3363">
                  <c:v>711.19</c:v>
                </c:pt>
                <c:pt idx="3364">
                  <c:v>711.31999999999994</c:v>
                </c:pt>
                <c:pt idx="3365">
                  <c:v>711.44</c:v>
                </c:pt>
                <c:pt idx="3366">
                  <c:v>711.56</c:v>
                </c:pt>
                <c:pt idx="3367">
                  <c:v>711.69</c:v>
                </c:pt>
                <c:pt idx="3368">
                  <c:v>711.81</c:v>
                </c:pt>
                <c:pt idx="3369">
                  <c:v>711.94</c:v>
                </c:pt>
                <c:pt idx="3370">
                  <c:v>712.06</c:v>
                </c:pt>
                <c:pt idx="3371">
                  <c:v>712.19</c:v>
                </c:pt>
                <c:pt idx="3372">
                  <c:v>712.31999999999994</c:v>
                </c:pt>
                <c:pt idx="3373">
                  <c:v>712.44</c:v>
                </c:pt>
                <c:pt idx="3374">
                  <c:v>712.56999999999994</c:v>
                </c:pt>
                <c:pt idx="3375">
                  <c:v>712.69</c:v>
                </c:pt>
                <c:pt idx="3376">
                  <c:v>712.81</c:v>
                </c:pt>
                <c:pt idx="3377">
                  <c:v>712.94</c:v>
                </c:pt>
                <c:pt idx="3378">
                  <c:v>713.06999999999994</c:v>
                </c:pt>
                <c:pt idx="3379">
                  <c:v>713.19</c:v>
                </c:pt>
                <c:pt idx="3380">
                  <c:v>713.31999999999994</c:v>
                </c:pt>
                <c:pt idx="3381">
                  <c:v>713.44</c:v>
                </c:pt>
                <c:pt idx="3382">
                  <c:v>713.56</c:v>
                </c:pt>
                <c:pt idx="3383">
                  <c:v>713.69</c:v>
                </c:pt>
                <c:pt idx="3384">
                  <c:v>713.81999999999994</c:v>
                </c:pt>
                <c:pt idx="3385">
                  <c:v>713.94</c:v>
                </c:pt>
                <c:pt idx="3386">
                  <c:v>714.06999999999994</c:v>
                </c:pt>
                <c:pt idx="3387">
                  <c:v>714.19</c:v>
                </c:pt>
                <c:pt idx="3388">
                  <c:v>714.31999999999994</c:v>
                </c:pt>
                <c:pt idx="3389">
                  <c:v>714.44</c:v>
                </c:pt>
                <c:pt idx="3390">
                  <c:v>714.56999999999994</c:v>
                </c:pt>
                <c:pt idx="3391">
                  <c:v>714.69</c:v>
                </c:pt>
                <c:pt idx="3392">
                  <c:v>714.81999999999994</c:v>
                </c:pt>
                <c:pt idx="3393">
                  <c:v>714.94</c:v>
                </c:pt>
                <c:pt idx="3394">
                  <c:v>715.06999999999994</c:v>
                </c:pt>
                <c:pt idx="3395">
                  <c:v>715.19</c:v>
                </c:pt>
                <c:pt idx="3396">
                  <c:v>715.31999999999994</c:v>
                </c:pt>
                <c:pt idx="3397">
                  <c:v>715.44</c:v>
                </c:pt>
                <c:pt idx="3398">
                  <c:v>715.56999999999994</c:v>
                </c:pt>
                <c:pt idx="3399">
                  <c:v>715.69</c:v>
                </c:pt>
                <c:pt idx="3400">
                  <c:v>715.81999999999994</c:v>
                </c:pt>
                <c:pt idx="3401">
                  <c:v>715.94</c:v>
                </c:pt>
                <c:pt idx="3402">
                  <c:v>716.06999999999994</c:v>
                </c:pt>
                <c:pt idx="3403">
                  <c:v>716.19</c:v>
                </c:pt>
                <c:pt idx="3404">
                  <c:v>716.31999999999994</c:v>
                </c:pt>
                <c:pt idx="3405">
                  <c:v>716.44</c:v>
                </c:pt>
                <c:pt idx="3406">
                  <c:v>716.56999999999994</c:v>
                </c:pt>
                <c:pt idx="3407">
                  <c:v>716.69</c:v>
                </c:pt>
                <c:pt idx="3408">
                  <c:v>716.81999999999994</c:v>
                </c:pt>
                <c:pt idx="3409">
                  <c:v>716.94</c:v>
                </c:pt>
                <c:pt idx="3410">
                  <c:v>717.06999999999994</c:v>
                </c:pt>
                <c:pt idx="3411">
                  <c:v>717.19</c:v>
                </c:pt>
                <c:pt idx="3412">
                  <c:v>717.31999999999994</c:v>
                </c:pt>
                <c:pt idx="3413">
                  <c:v>717.44</c:v>
                </c:pt>
                <c:pt idx="3414">
                  <c:v>717.56999999999994</c:v>
                </c:pt>
                <c:pt idx="3415">
                  <c:v>717.69</c:v>
                </c:pt>
                <c:pt idx="3416">
                  <c:v>717.81999999999994</c:v>
                </c:pt>
                <c:pt idx="3417">
                  <c:v>717.95</c:v>
                </c:pt>
                <c:pt idx="3418">
                  <c:v>718.06999999999994</c:v>
                </c:pt>
                <c:pt idx="3419">
                  <c:v>718.2</c:v>
                </c:pt>
                <c:pt idx="3420">
                  <c:v>718.31999999999994</c:v>
                </c:pt>
                <c:pt idx="3421">
                  <c:v>718.45</c:v>
                </c:pt>
                <c:pt idx="3422">
                  <c:v>718.56999999999994</c:v>
                </c:pt>
                <c:pt idx="3423">
                  <c:v>718.7</c:v>
                </c:pt>
                <c:pt idx="3424">
                  <c:v>718.81999999999994</c:v>
                </c:pt>
                <c:pt idx="3425">
                  <c:v>718.95</c:v>
                </c:pt>
                <c:pt idx="3426">
                  <c:v>719.06999999999994</c:v>
                </c:pt>
                <c:pt idx="3427">
                  <c:v>719.2</c:v>
                </c:pt>
                <c:pt idx="3428">
                  <c:v>719.32999999999993</c:v>
                </c:pt>
                <c:pt idx="3429">
                  <c:v>719.45</c:v>
                </c:pt>
                <c:pt idx="3430">
                  <c:v>719.56999999999994</c:v>
                </c:pt>
                <c:pt idx="3431">
                  <c:v>719.7</c:v>
                </c:pt>
                <c:pt idx="3432">
                  <c:v>719.82999999999993</c:v>
                </c:pt>
                <c:pt idx="3433">
                  <c:v>719.95</c:v>
                </c:pt>
                <c:pt idx="3434">
                  <c:v>720.07999999999993</c:v>
                </c:pt>
                <c:pt idx="3435">
                  <c:v>720.2</c:v>
                </c:pt>
                <c:pt idx="3436">
                  <c:v>720.32999999999993</c:v>
                </c:pt>
                <c:pt idx="3437">
                  <c:v>720.45</c:v>
                </c:pt>
                <c:pt idx="3438">
                  <c:v>720.57999999999993</c:v>
                </c:pt>
                <c:pt idx="3439">
                  <c:v>720.7</c:v>
                </c:pt>
                <c:pt idx="3440">
                  <c:v>720.82999999999993</c:v>
                </c:pt>
                <c:pt idx="3441">
                  <c:v>720.95</c:v>
                </c:pt>
                <c:pt idx="3442">
                  <c:v>721.07999999999993</c:v>
                </c:pt>
                <c:pt idx="3443">
                  <c:v>721.2</c:v>
                </c:pt>
                <c:pt idx="3444">
                  <c:v>721.32999999999993</c:v>
                </c:pt>
                <c:pt idx="3445">
                  <c:v>721.45</c:v>
                </c:pt>
                <c:pt idx="3446">
                  <c:v>721.57999999999993</c:v>
                </c:pt>
                <c:pt idx="3447">
                  <c:v>721.7</c:v>
                </c:pt>
                <c:pt idx="3448">
                  <c:v>721.82999999999993</c:v>
                </c:pt>
                <c:pt idx="3449">
                  <c:v>721.95</c:v>
                </c:pt>
                <c:pt idx="3450">
                  <c:v>722.07999999999993</c:v>
                </c:pt>
                <c:pt idx="3451">
                  <c:v>722.2</c:v>
                </c:pt>
                <c:pt idx="3452">
                  <c:v>722.32999999999993</c:v>
                </c:pt>
                <c:pt idx="3453">
                  <c:v>722.45</c:v>
                </c:pt>
                <c:pt idx="3454">
                  <c:v>722.57999999999993</c:v>
                </c:pt>
                <c:pt idx="3455">
                  <c:v>722.7</c:v>
                </c:pt>
                <c:pt idx="3456">
                  <c:v>722.82999999999993</c:v>
                </c:pt>
                <c:pt idx="3457">
                  <c:v>722.95</c:v>
                </c:pt>
                <c:pt idx="3458">
                  <c:v>723.07999999999993</c:v>
                </c:pt>
                <c:pt idx="3459">
                  <c:v>723.2</c:v>
                </c:pt>
                <c:pt idx="3460">
                  <c:v>723.32999999999993</c:v>
                </c:pt>
                <c:pt idx="3461">
                  <c:v>723.45</c:v>
                </c:pt>
                <c:pt idx="3462">
                  <c:v>723.57999999999993</c:v>
                </c:pt>
                <c:pt idx="3463">
                  <c:v>723.7</c:v>
                </c:pt>
                <c:pt idx="3464">
                  <c:v>723.82999999999993</c:v>
                </c:pt>
                <c:pt idx="3465">
                  <c:v>723.95</c:v>
                </c:pt>
                <c:pt idx="3466">
                  <c:v>724.07999999999993</c:v>
                </c:pt>
                <c:pt idx="3467">
                  <c:v>724.2</c:v>
                </c:pt>
                <c:pt idx="3468">
                  <c:v>724.32999999999993</c:v>
                </c:pt>
                <c:pt idx="3469">
                  <c:v>724.45</c:v>
                </c:pt>
                <c:pt idx="3470">
                  <c:v>724.57999999999993</c:v>
                </c:pt>
                <c:pt idx="3471">
                  <c:v>724.7</c:v>
                </c:pt>
                <c:pt idx="3472">
                  <c:v>724.82999999999993</c:v>
                </c:pt>
                <c:pt idx="3473">
                  <c:v>724.95</c:v>
                </c:pt>
                <c:pt idx="3474">
                  <c:v>725.07999999999993</c:v>
                </c:pt>
                <c:pt idx="3475">
                  <c:v>725.2</c:v>
                </c:pt>
                <c:pt idx="3476">
                  <c:v>725.32999999999993</c:v>
                </c:pt>
                <c:pt idx="3477">
                  <c:v>725.45</c:v>
                </c:pt>
                <c:pt idx="3478">
                  <c:v>725.57999999999993</c:v>
                </c:pt>
                <c:pt idx="3479">
                  <c:v>725.7</c:v>
                </c:pt>
                <c:pt idx="3480">
                  <c:v>725.82999999999993</c:v>
                </c:pt>
                <c:pt idx="3481">
                  <c:v>725.96</c:v>
                </c:pt>
                <c:pt idx="3482">
                  <c:v>726.07999999999993</c:v>
                </c:pt>
                <c:pt idx="3483">
                  <c:v>726.2</c:v>
                </c:pt>
                <c:pt idx="3484">
                  <c:v>726.32999999999993</c:v>
                </c:pt>
                <c:pt idx="3485">
                  <c:v>726.46</c:v>
                </c:pt>
                <c:pt idx="3486">
                  <c:v>726.57999999999993</c:v>
                </c:pt>
                <c:pt idx="3487">
                  <c:v>726.71</c:v>
                </c:pt>
                <c:pt idx="3488">
                  <c:v>726.82999999999993</c:v>
                </c:pt>
                <c:pt idx="3489">
                  <c:v>726.96</c:v>
                </c:pt>
                <c:pt idx="3490">
                  <c:v>727.07999999999993</c:v>
                </c:pt>
                <c:pt idx="3491">
                  <c:v>727.21</c:v>
                </c:pt>
                <c:pt idx="3492">
                  <c:v>727.32999999999993</c:v>
                </c:pt>
                <c:pt idx="3493">
                  <c:v>727.46</c:v>
                </c:pt>
                <c:pt idx="3494">
                  <c:v>727.57999999999993</c:v>
                </c:pt>
                <c:pt idx="3495">
                  <c:v>727.71</c:v>
                </c:pt>
                <c:pt idx="3496">
                  <c:v>727.82999999999993</c:v>
                </c:pt>
                <c:pt idx="3497">
                  <c:v>727.96</c:v>
                </c:pt>
                <c:pt idx="3498">
                  <c:v>728.07999999999993</c:v>
                </c:pt>
                <c:pt idx="3499">
                  <c:v>728.21</c:v>
                </c:pt>
                <c:pt idx="3500">
                  <c:v>728.32999999999993</c:v>
                </c:pt>
                <c:pt idx="3501">
                  <c:v>728.46</c:v>
                </c:pt>
                <c:pt idx="3502">
                  <c:v>728.57999999999993</c:v>
                </c:pt>
                <c:pt idx="3503">
                  <c:v>728.71</c:v>
                </c:pt>
                <c:pt idx="3504">
                  <c:v>728.83999999999992</c:v>
                </c:pt>
                <c:pt idx="3505">
                  <c:v>728.96</c:v>
                </c:pt>
                <c:pt idx="3506">
                  <c:v>729.07999999999993</c:v>
                </c:pt>
                <c:pt idx="3507">
                  <c:v>729.21</c:v>
                </c:pt>
                <c:pt idx="3508">
                  <c:v>729.32999999999993</c:v>
                </c:pt>
                <c:pt idx="3509">
                  <c:v>729.46</c:v>
                </c:pt>
                <c:pt idx="3510">
                  <c:v>729.57999999999993</c:v>
                </c:pt>
                <c:pt idx="3511">
                  <c:v>729.71</c:v>
                </c:pt>
                <c:pt idx="3512">
                  <c:v>729.82999999999993</c:v>
                </c:pt>
                <c:pt idx="3513">
                  <c:v>729.96</c:v>
                </c:pt>
                <c:pt idx="3514">
                  <c:v>730.07999999999993</c:v>
                </c:pt>
                <c:pt idx="3515">
                  <c:v>730.21</c:v>
                </c:pt>
                <c:pt idx="3516">
                  <c:v>730.33999999999992</c:v>
                </c:pt>
                <c:pt idx="3517">
                  <c:v>730.46</c:v>
                </c:pt>
                <c:pt idx="3518">
                  <c:v>730.58999999999992</c:v>
                </c:pt>
                <c:pt idx="3519">
                  <c:v>730.71</c:v>
                </c:pt>
                <c:pt idx="3520">
                  <c:v>730.82999999999993</c:v>
                </c:pt>
                <c:pt idx="3521">
                  <c:v>730.96</c:v>
                </c:pt>
                <c:pt idx="3522">
                  <c:v>731.08999999999992</c:v>
                </c:pt>
                <c:pt idx="3523">
                  <c:v>731.21</c:v>
                </c:pt>
                <c:pt idx="3524">
                  <c:v>731.33999999999992</c:v>
                </c:pt>
                <c:pt idx="3525">
                  <c:v>731.46</c:v>
                </c:pt>
                <c:pt idx="3526">
                  <c:v>731.57999999999993</c:v>
                </c:pt>
                <c:pt idx="3527">
                  <c:v>731.71</c:v>
                </c:pt>
                <c:pt idx="3528">
                  <c:v>731.83999999999992</c:v>
                </c:pt>
                <c:pt idx="3529">
                  <c:v>731.96</c:v>
                </c:pt>
                <c:pt idx="3530">
                  <c:v>732.08999999999992</c:v>
                </c:pt>
                <c:pt idx="3531">
                  <c:v>732.21</c:v>
                </c:pt>
                <c:pt idx="3532">
                  <c:v>732.33999999999992</c:v>
                </c:pt>
                <c:pt idx="3533">
                  <c:v>732.46</c:v>
                </c:pt>
                <c:pt idx="3534">
                  <c:v>732.58999999999992</c:v>
                </c:pt>
                <c:pt idx="3535">
                  <c:v>732.71</c:v>
                </c:pt>
                <c:pt idx="3536">
                  <c:v>732.82999999999993</c:v>
                </c:pt>
                <c:pt idx="3537">
                  <c:v>732.96</c:v>
                </c:pt>
                <c:pt idx="3538">
                  <c:v>733.08999999999992</c:v>
                </c:pt>
                <c:pt idx="3539">
                  <c:v>733.21</c:v>
                </c:pt>
                <c:pt idx="3540">
                  <c:v>733.33999999999992</c:v>
                </c:pt>
                <c:pt idx="3541">
                  <c:v>733.46</c:v>
                </c:pt>
                <c:pt idx="3542">
                  <c:v>733.58999999999992</c:v>
                </c:pt>
                <c:pt idx="3543">
                  <c:v>733.71</c:v>
                </c:pt>
                <c:pt idx="3544">
                  <c:v>733.83999999999992</c:v>
                </c:pt>
                <c:pt idx="3545">
                  <c:v>733.96</c:v>
                </c:pt>
                <c:pt idx="3546">
                  <c:v>734.08999999999992</c:v>
                </c:pt>
                <c:pt idx="3547">
                  <c:v>734.21</c:v>
                </c:pt>
                <c:pt idx="3548">
                  <c:v>734.33999999999992</c:v>
                </c:pt>
                <c:pt idx="3549">
                  <c:v>734.46</c:v>
                </c:pt>
                <c:pt idx="3550">
                  <c:v>734.58999999999992</c:v>
                </c:pt>
                <c:pt idx="3551">
                  <c:v>734.71</c:v>
                </c:pt>
                <c:pt idx="3552">
                  <c:v>734.83999999999992</c:v>
                </c:pt>
                <c:pt idx="3553">
                  <c:v>734.96</c:v>
                </c:pt>
                <c:pt idx="3554">
                  <c:v>735.08999999999992</c:v>
                </c:pt>
                <c:pt idx="3555">
                  <c:v>735.21</c:v>
                </c:pt>
                <c:pt idx="3556">
                  <c:v>735.33999999999992</c:v>
                </c:pt>
                <c:pt idx="3557">
                  <c:v>735.46</c:v>
                </c:pt>
                <c:pt idx="3558">
                  <c:v>735.58999999999992</c:v>
                </c:pt>
                <c:pt idx="3559">
                  <c:v>735.71</c:v>
                </c:pt>
                <c:pt idx="3560">
                  <c:v>735.83999999999992</c:v>
                </c:pt>
                <c:pt idx="3561">
                  <c:v>735.96</c:v>
                </c:pt>
                <c:pt idx="3562">
                  <c:v>736.08999999999992</c:v>
                </c:pt>
                <c:pt idx="3563">
                  <c:v>736.21</c:v>
                </c:pt>
                <c:pt idx="3564">
                  <c:v>736.33999999999992</c:v>
                </c:pt>
                <c:pt idx="3565">
                  <c:v>736.46</c:v>
                </c:pt>
                <c:pt idx="3566">
                  <c:v>736.58999999999992</c:v>
                </c:pt>
                <c:pt idx="3567">
                  <c:v>736.71</c:v>
                </c:pt>
                <c:pt idx="3568">
                  <c:v>736.83999999999992</c:v>
                </c:pt>
                <c:pt idx="3569">
                  <c:v>736.96</c:v>
                </c:pt>
                <c:pt idx="3570">
                  <c:v>737.08999999999992</c:v>
                </c:pt>
                <c:pt idx="3571">
                  <c:v>737.21</c:v>
                </c:pt>
                <c:pt idx="3572">
                  <c:v>737.33999999999992</c:v>
                </c:pt>
                <c:pt idx="3573">
                  <c:v>737.46</c:v>
                </c:pt>
                <c:pt idx="3574">
                  <c:v>737.58999999999992</c:v>
                </c:pt>
                <c:pt idx="3575">
                  <c:v>737.71</c:v>
                </c:pt>
                <c:pt idx="3576">
                  <c:v>737.83999999999992</c:v>
                </c:pt>
                <c:pt idx="3577">
                  <c:v>737.96</c:v>
                </c:pt>
                <c:pt idx="3578">
                  <c:v>738.08999999999992</c:v>
                </c:pt>
                <c:pt idx="3579">
                  <c:v>738.21</c:v>
                </c:pt>
                <c:pt idx="3580">
                  <c:v>738.33999999999992</c:v>
                </c:pt>
                <c:pt idx="3581">
                  <c:v>738.46</c:v>
                </c:pt>
                <c:pt idx="3582">
                  <c:v>738.58999999999992</c:v>
                </c:pt>
                <c:pt idx="3583">
                  <c:v>738.72</c:v>
                </c:pt>
                <c:pt idx="3584">
                  <c:v>738.83999999999992</c:v>
                </c:pt>
                <c:pt idx="3585">
                  <c:v>738.96</c:v>
                </c:pt>
                <c:pt idx="3586">
                  <c:v>739.08999999999992</c:v>
                </c:pt>
                <c:pt idx="3587">
                  <c:v>739.22</c:v>
                </c:pt>
                <c:pt idx="3588">
                  <c:v>739.33999999999992</c:v>
                </c:pt>
                <c:pt idx="3589">
                  <c:v>739.47</c:v>
                </c:pt>
                <c:pt idx="3590">
                  <c:v>739.58999999999992</c:v>
                </c:pt>
                <c:pt idx="3591">
                  <c:v>739.72</c:v>
                </c:pt>
                <c:pt idx="3592">
                  <c:v>739.83999999999992</c:v>
                </c:pt>
                <c:pt idx="3593">
                  <c:v>739.97</c:v>
                </c:pt>
                <c:pt idx="3594">
                  <c:v>740.08999999999992</c:v>
                </c:pt>
                <c:pt idx="3595">
                  <c:v>740.22</c:v>
                </c:pt>
                <c:pt idx="3596">
                  <c:v>740.33999999999992</c:v>
                </c:pt>
                <c:pt idx="3597">
                  <c:v>740.47</c:v>
                </c:pt>
                <c:pt idx="3598">
                  <c:v>740.58999999999992</c:v>
                </c:pt>
                <c:pt idx="3599">
                  <c:v>740.72</c:v>
                </c:pt>
                <c:pt idx="3600">
                  <c:v>740.83999999999992</c:v>
                </c:pt>
                <c:pt idx="3601">
                  <c:v>740.97</c:v>
                </c:pt>
                <c:pt idx="3602">
                  <c:v>741.1</c:v>
                </c:pt>
                <c:pt idx="3603">
                  <c:v>741.22</c:v>
                </c:pt>
                <c:pt idx="3604">
                  <c:v>741.35</c:v>
                </c:pt>
                <c:pt idx="3605">
                  <c:v>741.47</c:v>
                </c:pt>
                <c:pt idx="3606">
                  <c:v>741.58999999999992</c:v>
                </c:pt>
                <c:pt idx="3607">
                  <c:v>741.72</c:v>
                </c:pt>
                <c:pt idx="3608">
                  <c:v>741.85</c:v>
                </c:pt>
                <c:pt idx="3609">
                  <c:v>741.97</c:v>
                </c:pt>
                <c:pt idx="3610">
                  <c:v>742.1</c:v>
                </c:pt>
                <c:pt idx="3611">
                  <c:v>742.22</c:v>
                </c:pt>
                <c:pt idx="3612">
                  <c:v>742.35</c:v>
                </c:pt>
                <c:pt idx="3613">
                  <c:v>742.47</c:v>
                </c:pt>
                <c:pt idx="3614">
                  <c:v>742.6</c:v>
                </c:pt>
                <c:pt idx="3615">
                  <c:v>742.72</c:v>
                </c:pt>
                <c:pt idx="3616">
                  <c:v>742.85</c:v>
                </c:pt>
                <c:pt idx="3617">
                  <c:v>742.98</c:v>
                </c:pt>
                <c:pt idx="3618">
                  <c:v>743.1</c:v>
                </c:pt>
                <c:pt idx="3619">
                  <c:v>743.22</c:v>
                </c:pt>
                <c:pt idx="3620">
                  <c:v>743.35</c:v>
                </c:pt>
                <c:pt idx="3621">
                  <c:v>743.47</c:v>
                </c:pt>
                <c:pt idx="3622">
                  <c:v>743.6</c:v>
                </c:pt>
                <c:pt idx="3623">
                  <c:v>743.73</c:v>
                </c:pt>
                <c:pt idx="3624">
                  <c:v>743.85</c:v>
                </c:pt>
                <c:pt idx="3625">
                  <c:v>743.98</c:v>
                </c:pt>
                <c:pt idx="3626">
                  <c:v>744.1</c:v>
                </c:pt>
                <c:pt idx="3627">
                  <c:v>744.23</c:v>
                </c:pt>
                <c:pt idx="3628">
                  <c:v>744.35</c:v>
                </c:pt>
                <c:pt idx="3629">
                  <c:v>744.48</c:v>
                </c:pt>
                <c:pt idx="3630">
                  <c:v>744.6</c:v>
                </c:pt>
                <c:pt idx="3631">
                  <c:v>744.73</c:v>
                </c:pt>
                <c:pt idx="3632">
                  <c:v>744.85</c:v>
                </c:pt>
                <c:pt idx="3633">
                  <c:v>744.98</c:v>
                </c:pt>
                <c:pt idx="3634">
                  <c:v>745.1</c:v>
                </c:pt>
                <c:pt idx="3635">
                  <c:v>745.23</c:v>
                </c:pt>
                <c:pt idx="3636">
                  <c:v>745.35</c:v>
                </c:pt>
                <c:pt idx="3637">
                  <c:v>745.48</c:v>
                </c:pt>
                <c:pt idx="3638">
                  <c:v>745.6</c:v>
                </c:pt>
                <c:pt idx="3639">
                  <c:v>745.73</c:v>
                </c:pt>
                <c:pt idx="3640">
                  <c:v>745.85</c:v>
                </c:pt>
                <c:pt idx="3641">
                  <c:v>745.98</c:v>
                </c:pt>
                <c:pt idx="3642">
                  <c:v>746.1</c:v>
                </c:pt>
                <c:pt idx="3643">
                  <c:v>746.23</c:v>
                </c:pt>
                <c:pt idx="3644">
                  <c:v>746.36</c:v>
                </c:pt>
                <c:pt idx="3645">
                  <c:v>746.48</c:v>
                </c:pt>
                <c:pt idx="3646">
                  <c:v>746.6</c:v>
                </c:pt>
                <c:pt idx="3647">
                  <c:v>746.73</c:v>
                </c:pt>
                <c:pt idx="3648">
                  <c:v>746.85</c:v>
                </c:pt>
                <c:pt idx="3649">
                  <c:v>746.98</c:v>
                </c:pt>
                <c:pt idx="3650">
                  <c:v>747.1</c:v>
                </c:pt>
                <c:pt idx="3651">
                  <c:v>747.23</c:v>
                </c:pt>
                <c:pt idx="3652">
                  <c:v>747.35</c:v>
                </c:pt>
                <c:pt idx="3653">
                  <c:v>747.48</c:v>
                </c:pt>
                <c:pt idx="3654">
                  <c:v>747.61</c:v>
                </c:pt>
                <c:pt idx="3655">
                  <c:v>747.73</c:v>
                </c:pt>
                <c:pt idx="3656">
                  <c:v>747.86</c:v>
                </c:pt>
                <c:pt idx="3657">
                  <c:v>747.98</c:v>
                </c:pt>
                <c:pt idx="3658">
                  <c:v>748.11</c:v>
                </c:pt>
                <c:pt idx="3659">
                  <c:v>748.23</c:v>
                </c:pt>
                <c:pt idx="3660">
                  <c:v>748.36</c:v>
                </c:pt>
                <c:pt idx="3661">
                  <c:v>748.48</c:v>
                </c:pt>
                <c:pt idx="3662">
                  <c:v>748.61</c:v>
                </c:pt>
                <c:pt idx="3663">
                  <c:v>748.73</c:v>
                </c:pt>
                <c:pt idx="3664">
                  <c:v>748.86</c:v>
                </c:pt>
                <c:pt idx="3665">
                  <c:v>748.98</c:v>
                </c:pt>
                <c:pt idx="3666">
                  <c:v>749.11</c:v>
                </c:pt>
                <c:pt idx="3667">
                  <c:v>749.23</c:v>
                </c:pt>
                <c:pt idx="3668">
                  <c:v>749.36</c:v>
                </c:pt>
                <c:pt idx="3669">
                  <c:v>749.48</c:v>
                </c:pt>
                <c:pt idx="3670">
                  <c:v>749.61</c:v>
                </c:pt>
                <c:pt idx="3671">
                  <c:v>749.73</c:v>
                </c:pt>
                <c:pt idx="3672">
                  <c:v>749.86</c:v>
                </c:pt>
                <c:pt idx="3673">
                  <c:v>749.98</c:v>
                </c:pt>
                <c:pt idx="3674">
                  <c:v>750.11</c:v>
                </c:pt>
                <c:pt idx="3675">
                  <c:v>750.24</c:v>
                </c:pt>
                <c:pt idx="3676">
                  <c:v>750.36</c:v>
                </c:pt>
                <c:pt idx="3677">
                  <c:v>750.49</c:v>
                </c:pt>
                <c:pt idx="3678">
                  <c:v>750.61</c:v>
                </c:pt>
                <c:pt idx="3679">
                  <c:v>750.74</c:v>
                </c:pt>
                <c:pt idx="3680">
                  <c:v>750.86</c:v>
                </c:pt>
                <c:pt idx="3681">
                  <c:v>750.99</c:v>
                </c:pt>
                <c:pt idx="3682">
                  <c:v>751.11</c:v>
                </c:pt>
                <c:pt idx="3683">
                  <c:v>751.24</c:v>
                </c:pt>
                <c:pt idx="3684">
                  <c:v>751.36</c:v>
                </c:pt>
                <c:pt idx="3685">
                  <c:v>751.48</c:v>
                </c:pt>
                <c:pt idx="3686">
                  <c:v>751.61</c:v>
                </c:pt>
                <c:pt idx="3687">
                  <c:v>751.74</c:v>
                </c:pt>
                <c:pt idx="3688">
                  <c:v>751.86</c:v>
                </c:pt>
                <c:pt idx="3689">
                  <c:v>751.99</c:v>
                </c:pt>
                <c:pt idx="3690">
                  <c:v>752.11</c:v>
                </c:pt>
                <c:pt idx="3691">
                  <c:v>752.24</c:v>
                </c:pt>
                <c:pt idx="3692">
                  <c:v>752.36</c:v>
                </c:pt>
                <c:pt idx="3693">
                  <c:v>752.49</c:v>
                </c:pt>
                <c:pt idx="3694">
                  <c:v>752.61</c:v>
                </c:pt>
                <c:pt idx="3695">
                  <c:v>752.74</c:v>
                </c:pt>
                <c:pt idx="3696">
                  <c:v>752.86</c:v>
                </c:pt>
                <c:pt idx="3697">
                  <c:v>752.99</c:v>
                </c:pt>
                <c:pt idx="3698">
                  <c:v>753.11</c:v>
                </c:pt>
                <c:pt idx="3699">
                  <c:v>753.24</c:v>
                </c:pt>
                <c:pt idx="3700">
                  <c:v>753.36</c:v>
                </c:pt>
                <c:pt idx="3701">
                  <c:v>753.49</c:v>
                </c:pt>
                <c:pt idx="3702">
                  <c:v>753.61</c:v>
                </c:pt>
                <c:pt idx="3703">
                  <c:v>753.74</c:v>
                </c:pt>
                <c:pt idx="3704">
                  <c:v>753.86</c:v>
                </c:pt>
                <c:pt idx="3705">
                  <c:v>753.99</c:v>
                </c:pt>
                <c:pt idx="3706">
                  <c:v>754.12</c:v>
                </c:pt>
                <c:pt idx="3707">
                  <c:v>754.24</c:v>
                </c:pt>
                <c:pt idx="3708">
                  <c:v>754.37</c:v>
                </c:pt>
                <c:pt idx="3709">
                  <c:v>754.49</c:v>
                </c:pt>
                <c:pt idx="3710">
                  <c:v>754.61</c:v>
                </c:pt>
                <c:pt idx="3711">
                  <c:v>754.74</c:v>
                </c:pt>
                <c:pt idx="3712">
                  <c:v>754.87</c:v>
                </c:pt>
                <c:pt idx="3713">
                  <c:v>754.99</c:v>
                </c:pt>
                <c:pt idx="3714">
                  <c:v>755.11</c:v>
                </c:pt>
                <c:pt idx="3715">
                  <c:v>755.24</c:v>
                </c:pt>
                <c:pt idx="3716">
                  <c:v>755.37</c:v>
                </c:pt>
                <c:pt idx="3717">
                  <c:v>755.49</c:v>
                </c:pt>
                <c:pt idx="3718">
                  <c:v>755.62</c:v>
                </c:pt>
                <c:pt idx="3719">
                  <c:v>755.74</c:v>
                </c:pt>
                <c:pt idx="3720">
                  <c:v>755.87</c:v>
                </c:pt>
                <c:pt idx="3721">
                  <c:v>755.99</c:v>
                </c:pt>
                <c:pt idx="3722">
                  <c:v>756.11</c:v>
                </c:pt>
                <c:pt idx="3723">
                  <c:v>756.24</c:v>
                </c:pt>
                <c:pt idx="3724">
                  <c:v>756.37</c:v>
                </c:pt>
                <c:pt idx="3725">
                  <c:v>756.49</c:v>
                </c:pt>
                <c:pt idx="3726">
                  <c:v>756.62</c:v>
                </c:pt>
                <c:pt idx="3727">
                  <c:v>756.74</c:v>
                </c:pt>
                <c:pt idx="3728">
                  <c:v>756.87</c:v>
                </c:pt>
                <c:pt idx="3729">
                  <c:v>756.99</c:v>
                </c:pt>
                <c:pt idx="3730">
                  <c:v>757.12</c:v>
                </c:pt>
                <c:pt idx="3731">
                  <c:v>757.24</c:v>
                </c:pt>
                <c:pt idx="3732">
                  <c:v>757.37</c:v>
                </c:pt>
                <c:pt idx="3733">
                  <c:v>757.49</c:v>
                </c:pt>
                <c:pt idx="3734">
                  <c:v>757.62</c:v>
                </c:pt>
                <c:pt idx="3735">
                  <c:v>757.74</c:v>
                </c:pt>
                <c:pt idx="3736">
                  <c:v>757.87</c:v>
                </c:pt>
                <c:pt idx="3737">
                  <c:v>757.99</c:v>
                </c:pt>
                <c:pt idx="3738">
                  <c:v>758.12</c:v>
                </c:pt>
                <c:pt idx="3739">
                  <c:v>758.24</c:v>
                </c:pt>
                <c:pt idx="3740">
                  <c:v>758.37</c:v>
                </c:pt>
                <c:pt idx="3741">
                  <c:v>758.5</c:v>
                </c:pt>
                <c:pt idx="3742">
                  <c:v>758.62</c:v>
                </c:pt>
                <c:pt idx="3743">
                  <c:v>758.75</c:v>
                </c:pt>
                <c:pt idx="3744">
                  <c:v>758.87</c:v>
                </c:pt>
                <c:pt idx="3745">
                  <c:v>759</c:v>
                </c:pt>
                <c:pt idx="3746">
                  <c:v>759.12</c:v>
                </c:pt>
                <c:pt idx="3747">
                  <c:v>759.25</c:v>
                </c:pt>
                <c:pt idx="3748">
                  <c:v>759.37</c:v>
                </c:pt>
                <c:pt idx="3749">
                  <c:v>759.5</c:v>
                </c:pt>
                <c:pt idx="3750">
                  <c:v>759.62</c:v>
                </c:pt>
                <c:pt idx="3751">
                  <c:v>759.75</c:v>
                </c:pt>
                <c:pt idx="3752">
                  <c:v>759.87</c:v>
                </c:pt>
                <c:pt idx="3753">
                  <c:v>760</c:v>
                </c:pt>
                <c:pt idx="3754">
                  <c:v>760.12</c:v>
                </c:pt>
                <c:pt idx="3755">
                  <c:v>760.25</c:v>
                </c:pt>
                <c:pt idx="3756">
                  <c:v>760.37</c:v>
                </c:pt>
                <c:pt idx="3757">
                  <c:v>760.5</c:v>
                </c:pt>
                <c:pt idx="3758">
                  <c:v>760.62</c:v>
                </c:pt>
                <c:pt idx="3759">
                  <c:v>760.75</c:v>
                </c:pt>
                <c:pt idx="3760">
                  <c:v>760.87</c:v>
                </c:pt>
                <c:pt idx="3761">
                  <c:v>761</c:v>
                </c:pt>
                <c:pt idx="3762">
                  <c:v>761.12</c:v>
                </c:pt>
                <c:pt idx="3763">
                  <c:v>761.25</c:v>
                </c:pt>
                <c:pt idx="3764">
                  <c:v>761.37</c:v>
                </c:pt>
                <c:pt idx="3765">
                  <c:v>761.5</c:v>
                </c:pt>
                <c:pt idx="3766">
                  <c:v>761.63</c:v>
                </c:pt>
                <c:pt idx="3767">
                  <c:v>761.75</c:v>
                </c:pt>
                <c:pt idx="3768">
                  <c:v>761.88</c:v>
                </c:pt>
                <c:pt idx="3769">
                  <c:v>762</c:v>
                </c:pt>
                <c:pt idx="3770">
                  <c:v>762.12</c:v>
                </c:pt>
                <c:pt idx="3771">
                  <c:v>762.25</c:v>
                </c:pt>
                <c:pt idx="3772">
                  <c:v>762.38</c:v>
                </c:pt>
                <c:pt idx="3773">
                  <c:v>762.5</c:v>
                </c:pt>
                <c:pt idx="3774">
                  <c:v>762.63</c:v>
                </c:pt>
                <c:pt idx="3775">
                  <c:v>762.75</c:v>
                </c:pt>
                <c:pt idx="3776">
                  <c:v>762.88</c:v>
                </c:pt>
                <c:pt idx="3777">
                  <c:v>763</c:v>
                </c:pt>
                <c:pt idx="3778">
                  <c:v>763.13</c:v>
                </c:pt>
                <c:pt idx="3779">
                  <c:v>763.25</c:v>
                </c:pt>
                <c:pt idx="3780">
                  <c:v>763.38</c:v>
                </c:pt>
                <c:pt idx="3781">
                  <c:v>763.5</c:v>
                </c:pt>
                <c:pt idx="3782">
                  <c:v>763.63</c:v>
                </c:pt>
                <c:pt idx="3783">
                  <c:v>763.75</c:v>
                </c:pt>
                <c:pt idx="3784">
                  <c:v>763.88</c:v>
                </c:pt>
                <c:pt idx="3785">
                  <c:v>764</c:v>
                </c:pt>
                <c:pt idx="3786">
                  <c:v>764.13</c:v>
                </c:pt>
                <c:pt idx="3787">
                  <c:v>764.25</c:v>
                </c:pt>
                <c:pt idx="3788">
                  <c:v>764.38</c:v>
                </c:pt>
                <c:pt idx="3789">
                  <c:v>764.5</c:v>
                </c:pt>
                <c:pt idx="3790">
                  <c:v>764.63</c:v>
                </c:pt>
                <c:pt idx="3791">
                  <c:v>764.75</c:v>
                </c:pt>
                <c:pt idx="3792">
                  <c:v>764.88</c:v>
                </c:pt>
                <c:pt idx="3793">
                  <c:v>765.01</c:v>
                </c:pt>
                <c:pt idx="3794">
                  <c:v>765.13</c:v>
                </c:pt>
                <c:pt idx="3795">
                  <c:v>765.26</c:v>
                </c:pt>
                <c:pt idx="3796">
                  <c:v>765.38</c:v>
                </c:pt>
                <c:pt idx="3797">
                  <c:v>765.51</c:v>
                </c:pt>
                <c:pt idx="3798">
                  <c:v>765.63</c:v>
                </c:pt>
                <c:pt idx="3799">
                  <c:v>765.76</c:v>
                </c:pt>
                <c:pt idx="3800">
                  <c:v>765.88</c:v>
                </c:pt>
                <c:pt idx="3801">
                  <c:v>766.01</c:v>
                </c:pt>
                <c:pt idx="3802">
                  <c:v>766.13</c:v>
                </c:pt>
                <c:pt idx="3803">
                  <c:v>766.26</c:v>
                </c:pt>
                <c:pt idx="3804">
                  <c:v>766.38</c:v>
                </c:pt>
                <c:pt idx="3805">
                  <c:v>766.51</c:v>
                </c:pt>
                <c:pt idx="3806">
                  <c:v>766.63</c:v>
                </c:pt>
                <c:pt idx="3807">
                  <c:v>766.76</c:v>
                </c:pt>
                <c:pt idx="3808">
                  <c:v>766.89</c:v>
                </c:pt>
                <c:pt idx="3809">
                  <c:v>767.01</c:v>
                </c:pt>
                <c:pt idx="3810">
                  <c:v>767.13</c:v>
                </c:pt>
                <c:pt idx="3811">
                  <c:v>767.26</c:v>
                </c:pt>
                <c:pt idx="3812">
                  <c:v>767.39</c:v>
                </c:pt>
                <c:pt idx="3813">
                  <c:v>767.51</c:v>
                </c:pt>
                <c:pt idx="3814">
                  <c:v>767.63</c:v>
                </c:pt>
                <c:pt idx="3815">
                  <c:v>767.76</c:v>
                </c:pt>
                <c:pt idx="3816">
                  <c:v>767.89</c:v>
                </c:pt>
                <c:pt idx="3817">
                  <c:v>768.01</c:v>
                </c:pt>
                <c:pt idx="3818">
                  <c:v>768.14</c:v>
                </c:pt>
                <c:pt idx="3819">
                  <c:v>768.26</c:v>
                </c:pt>
                <c:pt idx="3820">
                  <c:v>768.39</c:v>
                </c:pt>
                <c:pt idx="3821">
                  <c:v>768.51</c:v>
                </c:pt>
                <c:pt idx="3822">
                  <c:v>768.64</c:v>
                </c:pt>
                <c:pt idx="3823">
                  <c:v>768.76</c:v>
                </c:pt>
                <c:pt idx="3824">
                  <c:v>768.89</c:v>
                </c:pt>
                <c:pt idx="3825">
                  <c:v>769.01</c:v>
                </c:pt>
                <c:pt idx="3826">
                  <c:v>769.14</c:v>
                </c:pt>
                <c:pt idx="3827">
                  <c:v>769.26</c:v>
                </c:pt>
                <c:pt idx="3828">
                  <c:v>769.39</c:v>
                </c:pt>
                <c:pt idx="3829">
                  <c:v>769.51</c:v>
                </c:pt>
                <c:pt idx="3830">
                  <c:v>769.64</c:v>
                </c:pt>
                <c:pt idx="3831">
                  <c:v>769.76</c:v>
                </c:pt>
                <c:pt idx="3832">
                  <c:v>769.89</c:v>
                </c:pt>
                <c:pt idx="3833">
                  <c:v>770.01</c:v>
                </c:pt>
                <c:pt idx="3834">
                  <c:v>770.14</c:v>
                </c:pt>
                <c:pt idx="3835">
                  <c:v>770.26</c:v>
                </c:pt>
                <c:pt idx="3836">
                  <c:v>770.39</c:v>
                </c:pt>
                <c:pt idx="3837">
                  <c:v>770.51</c:v>
                </c:pt>
                <c:pt idx="3838">
                  <c:v>770.64</c:v>
                </c:pt>
                <c:pt idx="3839">
                  <c:v>770.76</c:v>
                </c:pt>
                <c:pt idx="3840">
                  <c:v>770.89</c:v>
                </c:pt>
                <c:pt idx="3841">
                  <c:v>771.01</c:v>
                </c:pt>
                <c:pt idx="3842">
                  <c:v>771.14</c:v>
                </c:pt>
                <c:pt idx="3843">
                  <c:v>771.26</c:v>
                </c:pt>
                <c:pt idx="3844">
                  <c:v>771.39</c:v>
                </c:pt>
                <c:pt idx="3845">
                  <c:v>771.51</c:v>
                </c:pt>
                <c:pt idx="3846">
                  <c:v>771.64</c:v>
                </c:pt>
                <c:pt idx="3847">
                  <c:v>771.77</c:v>
                </c:pt>
                <c:pt idx="3848">
                  <c:v>771.89</c:v>
                </c:pt>
                <c:pt idx="3849">
                  <c:v>772.02</c:v>
                </c:pt>
                <c:pt idx="3850">
                  <c:v>772.14</c:v>
                </c:pt>
                <c:pt idx="3851">
                  <c:v>772.27</c:v>
                </c:pt>
                <c:pt idx="3852">
                  <c:v>772.39</c:v>
                </c:pt>
                <c:pt idx="3853">
                  <c:v>772.52</c:v>
                </c:pt>
                <c:pt idx="3854">
                  <c:v>772.64</c:v>
                </c:pt>
                <c:pt idx="3855">
                  <c:v>772.77</c:v>
                </c:pt>
                <c:pt idx="3856">
                  <c:v>772.89</c:v>
                </c:pt>
                <c:pt idx="3857">
                  <c:v>773.02</c:v>
                </c:pt>
                <c:pt idx="3858">
                  <c:v>773.14</c:v>
                </c:pt>
                <c:pt idx="3859">
                  <c:v>773.27</c:v>
                </c:pt>
                <c:pt idx="3860">
                  <c:v>773.39</c:v>
                </c:pt>
                <c:pt idx="3861">
                  <c:v>773.52</c:v>
                </c:pt>
                <c:pt idx="3862">
                  <c:v>773.64</c:v>
                </c:pt>
                <c:pt idx="3863">
                  <c:v>773.77</c:v>
                </c:pt>
                <c:pt idx="3864">
                  <c:v>773.89</c:v>
                </c:pt>
                <c:pt idx="3865">
                  <c:v>774.02</c:v>
                </c:pt>
                <c:pt idx="3866">
                  <c:v>774.14</c:v>
                </c:pt>
                <c:pt idx="3867">
                  <c:v>774.27</c:v>
                </c:pt>
                <c:pt idx="3868">
                  <c:v>774.4</c:v>
                </c:pt>
                <c:pt idx="3869">
                  <c:v>774.52</c:v>
                </c:pt>
                <c:pt idx="3870">
                  <c:v>774.64</c:v>
                </c:pt>
                <c:pt idx="3871">
                  <c:v>774.77</c:v>
                </c:pt>
                <c:pt idx="3872">
                  <c:v>774.9</c:v>
                </c:pt>
                <c:pt idx="3873">
                  <c:v>775.02</c:v>
                </c:pt>
                <c:pt idx="3874">
                  <c:v>775.15</c:v>
                </c:pt>
                <c:pt idx="3875">
                  <c:v>775.27</c:v>
                </c:pt>
                <c:pt idx="3876">
                  <c:v>775.4</c:v>
                </c:pt>
                <c:pt idx="3877">
                  <c:v>775.52</c:v>
                </c:pt>
                <c:pt idx="3878">
                  <c:v>775.65</c:v>
                </c:pt>
                <c:pt idx="3879">
                  <c:v>775.77</c:v>
                </c:pt>
                <c:pt idx="3880">
                  <c:v>775.9</c:v>
                </c:pt>
                <c:pt idx="3881">
                  <c:v>776.02</c:v>
                </c:pt>
                <c:pt idx="3882">
                  <c:v>776.15</c:v>
                </c:pt>
                <c:pt idx="3883">
                  <c:v>776.27</c:v>
                </c:pt>
                <c:pt idx="3884">
                  <c:v>776.4</c:v>
                </c:pt>
                <c:pt idx="3885">
                  <c:v>776.52</c:v>
                </c:pt>
                <c:pt idx="3886">
                  <c:v>776.65</c:v>
                </c:pt>
                <c:pt idx="3887">
                  <c:v>776.78</c:v>
                </c:pt>
                <c:pt idx="3888">
                  <c:v>776.9</c:v>
                </c:pt>
                <c:pt idx="3889">
                  <c:v>777.03</c:v>
                </c:pt>
                <c:pt idx="3890">
                  <c:v>777.15</c:v>
                </c:pt>
                <c:pt idx="3891">
                  <c:v>777.28</c:v>
                </c:pt>
                <c:pt idx="3892">
                  <c:v>777.4</c:v>
                </c:pt>
                <c:pt idx="3893">
                  <c:v>777.53</c:v>
                </c:pt>
                <c:pt idx="3894">
                  <c:v>777.65</c:v>
                </c:pt>
                <c:pt idx="3895">
                  <c:v>777.78</c:v>
                </c:pt>
                <c:pt idx="3896">
                  <c:v>777.9</c:v>
                </c:pt>
                <c:pt idx="3897">
                  <c:v>778.03</c:v>
                </c:pt>
                <c:pt idx="3898">
                  <c:v>778.15</c:v>
                </c:pt>
                <c:pt idx="3899">
                  <c:v>778.28</c:v>
                </c:pt>
                <c:pt idx="3900">
                  <c:v>778.4</c:v>
                </c:pt>
                <c:pt idx="3901">
                  <c:v>778.53</c:v>
                </c:pt>
                <c:pt idx="3902">
                  <c:v>778.65</c:v>
                </c:pt>
                <c:pt idx="3903">
                  <c:v>778.78</c:v>
                </c:pt>
                <c:pt idx="3904">
                  <c:v>778.9</c:v>
                </c:pt>
                <c:pt idx="3905">
                  <c:v>779.03</c:v>
                </c:pt>
                <c:pt idx="3906">
                  <c:v>779.15</c:v>
                </c:pt>
                <c:pt idx="3907">
                  <c:v>779.28</c:v>
                </c:pt>
                <c:pt idx="3908">
                  <c:v>779.41000000000008</c:v>
                </c:pt>
                <c:pt idx="3909">
                  <c:v>779.53</c:v>
                </c:pt>
                <c:pt idx="3910">
                  <c:v>779.65</c:v>
                </c:pt>
                <c:pt idx="3911">
                  <c:v>779.78</c:v>
                </c:pt>
                <c:pt idx="3912">
                  <c:v>779.9</c:v>
                </c:pt>
                <c:pt idx="3913">
                  <c:v>780.03</c:v>
                </c:pt>
                <c:pt idx="3914">
                  <c:v>780.15</c:v>
                </c:pt>
                <c:pt idx="3915">
                  <c:v>780.28</c:v>
                </c:pt>
                <c:pt idx="3916">
                  <c:v>780.41000000000008</c:v>
                </c:pt>
                <c:pt idx="3917">
                  <c:v>780.53</c:v>
                </c:pt>
                <c:pt idx="3918">
                  <c:v>780.66000000000008</c:v>
                </c:pt>
                <c:pt idx="3919">
                  <c:v>780.78</c:v>
                </c:pt>
                <c:pt idx="3920">
                  <c:v>780.91000000000008</c:v>
                </c:pt>
                <c:pt idx="3921">
                  <c:v>781.03</c:v>
                </c:pt>
                <c:pt idx="3922">
                  <c:v>781.15</c:v>
                </c:pt>
                <c:pt idx="3923">
                  <c:v>781.28</c:v>
                </c:pt>
                <c:pt idx="3924">
                  <c:v>781.41000000000008</c:v>
                </c:pt>
                <c:pt idx="3925">
                  <c:v>781.53</c:v>
                </c:pt>
                <c:pt idx="3926">
                  <c:v>781.66000000000008</c:v>
                </c:pt>
                <c:pt idx="3927">
                  <c:v>781.78</c:v>
                </c:pt>
                <c:pt idx="3928">
                  <c:v>781.91000000000008</c:v>
                </c:pt>
                <c:pt idx="3929">
                  <c:v>782.03</c:v>
                </c:pt>
                <c:pt idx="3930">
                  <c:v>782.16000000000008</c:v>
                </c:pt>
                <c:pt idx="3931">
                  <c:v>782.28</c:v>
                </c:pt>
                <c:pt idx="3932">
                  <c:v>782.41000000000008</c:v>
                </c:pt>
                <c:pt idx="3933">
                  <c:v>782.53</c:v>
                </c:pt>
                <c:pt idx="3934">
                  <c:v>782.66000000000008</c:v>
                </c:pt>
                <c:pt idx="3935">
                  <c:v>782.78</c:v>
                </c:pt>
                <c:pt idx="3936">
                  <c:v>782.91000000000008</c:v>
                </c:pt>
                <c:pt idx="3937">
                  <c:v>783.04</c:v>
                </c:pt>
                <c:pt idx="3938">
                  <c:v>783.16000000000008</c:v>
                </c:pt>
                <c:pt idx="3939">
                  <c:v>783.28</c:v>
                </c:pt>
                <c:pt idx="3940">
                  <c:v>783.41000000000008</c:v>
                </c:pt>
                <c:pt idx="3941">
                  <c:v>783.53</c:v>
                </c:pt>
                <c:pt idx="3942">
                  <c:v>783.66000000000008</c:v>
                </c:pt>
                <c:pt idx="3943">
                  <c:v>783.79</c:v>
                </c:pt>
                <c:pt idx="3944">
                  <c:v>783.91000000000008</c:v>
                </c:pt>
                <c:pt idx="3945">
                  <c:v>784.04</c:v>
                </c:pt>
                <c:pt idx="3946">
                  <c:v>784.16000000000008</c:v>
                </c:pt>
                <c:pt idx="3947">
                  <c:v>784.29</c:v>
                </c:pt>
                <c:pt idx="3948">
                  <c:v>784.41000000000008</c:v>
                </c:pt>
                <c:pt idx="3949">
                  <c:v>784.54</c:v>
                </c:pt>
                <c:pt idx="3950">
                  <c:v>784.66000000000008</c:v>
                </c:pt>
                <c:pt idx="3951">
                  <c:v>784.79</c:v>
                </c:pt>
                <c:pt idx="3952">
                  <c:v>784.91000000000008</c:v>
                </c:pt>
                <c:pt idx="3953">
                  <c:v>785.04</c:v>
                </c:pt>
                <c:pt idx="3954">
                  <c:v>785.16</c:v>
                </c:pt>
                <c:pt idx="3955">
                  <c:v>785.29</c:v>
                </c:pt>
                <c:pt idx="3956">
                  <c:v>785.41</c:v>
                </c:pt>
                <c:pt idx="3957">
                  <c:v>785.54</c:v>
                </c:pt>
                <c:pt idx="3958">
                  <c:v>785.66</c:v>
                </c:pt>
                <c:pt idx="3959">
                  <c:v>785.79</c:v>
                </c:pt>
                <c:pt idx="3960">
                  <c:v>785.91</c:v>
                </c:pt>
                <c:pt idx="3961">
                  <c:v>786.04</c:v>
                </c:pt>
                <c:pt idx="3962">
                  <c:v>786.16</c:v>
                </c:pt>
                <c:pt idx="3963">
                  <c:v>786.29</c:v>
                </c:pt>
                <c:pt idx="3964">
                  <c:v>786.41</c:v>
                </c:pt>
                <c:pt idx="3965">
                  <c:v>786.54</c:v>
                </c:pt>
                <c:pt idx="3966">
                  <c:v>786.66</c:v>
                </c:pt>
                <c:pt idx="3967">
                  <c:v>786.79</c:v>
                </c:pt>
                <c:pt idx="3968">
                  <c:v>786.92</c:v>
                </c:pt>
                <c:pt idx="3969">
                  <c:v>787.04</c:v>
                </c:pt>
                <c:pt idx="3970">
                  <c:v>787.16</c:v>
                </c:pt>
                <c:pt idx="3971">
                  <c:v>787.29</c:v>
                </c:pt>
                <c:pt idx="3972">
                  <c:v>787.42</c:v>
                </c:pt>
                <c:pt idx="3973">
                  <c:v>787.54</c:v>
                </c:pt>
                <c:pt idx="3974">
                  <c:v>787.66</c:v>
                </c:pt>
                <c:pt idx="3975">
                  <c:v>787.79</c:v>
                </c:pt>
                <c:pt idx="3976">
                  <c:v>787.92</c:v>
                </c:pt>
                <c:pt idx="3977">
                  <c:v>788.04</c:v>
                </c:pt>
                <c:pt idx="3978">
                  <c:v>788.17</c:v>
                </c:pt>
                <c:pt idx="3979">
                  <c:v>788.29</c:v>
                </c:pt>
                <c:pt idx="3980">
                  <c:v>788.42</c:v>
                </c:pt>
                <c:pt idx="3981">
                  <c:v>788.54</c:v>
                </c:pt>
                <c:pt idx="3982">
                  <c:v>788.67</c:v>
                </c:pt>
                <c:pt idx="3983">
                  <c:v>788.8</c:v>
                </c:pt>
                <c:pt idx="3984">
                  <c:v>788.92</c:v>
                </c:pt>
                <c:pt idx="3985">
                  <c:v>789.04</c:v>
                </c:pt>
                <c:pt idx="3986">
                  <c:v>789.17</c:v>
                </c:pt>
                <c:pt idx="3987">
                  <c:v>789.29</c:v>
                </c:pt>
                <c:pt idx="3988">
                  <c:v>789.42</c:v>
                </c:pt>
                <c:pt idx="3989">
                  <c:v>789.54</c:v>
                </c:pt>
                <c:pt idx="3990">
                  <c:v>789.67</c:v>
                </c:pt>
                <c:pt idx="3991">
                  <c:v>789.8</c:v>
                </c:pt>
                <c:pt idx="3992">
                  <c:v>789.92</c:v>
                </c:pt>
                <c:pt idx="3993">
                  <c:v>790.04</c:v>
                </c:pt>
                <c:pt idx="3994">
                  <c:v>790.17</c:v>
                </c:pt>
                <c:pt idx="3995">
                  <c:v>790.3</c:v>
                </c:pt>
                <c:pt idx="3996">
                  <c:v>790.42</c:v>
                </c:pt>
                <c:pt idx="3997">
                  <c:v>790.55</c:v>
                </c:pt>
                <c:pt idx="3998">
                  <c:v>790.67</c:v>
                </c:pt>
                <c:pt idx="3999">
                  <c:v>790.8</c:v>
                </c:pt>
                <c:pt idx="4000">
                  <c:v>790.92</c:v>
                </c:pt>
                <c:pt idx="4001">
                  <c:v>791.05</c:v>
                </c:pt>
                <c:pt idx="4002">
                  <c:v>791.17</c:v>
                </c:pt>
                <c:pt idx="4003">
                  <c:v>791.3</c:v>
                </c:pt>
                <c:pt idx="4004">
                  <c:v>791.42</c:v>
                </c:pt>
                <c:pt idx="4005">
                  <c:v>791.55</c:v>
                </c:pt>
                <c:pt idx="4006">
                  <c:v>791.67</c:v>
                </c:pt>
                <c:pt idx="4007">
                  <c:v>791.8</c:v>
                </c:pt>
                <c:pt idx="4008">
                  <c:v>791.92</c:v>
                </c:pt>
                <c:pt idx="4009">
                  <c:v>792.05</c:v>
                </c:pt>
                <c:pt idx="4010">
                  <c:v>792.17</c:v>
                </c:pt>
                <c:pt idx="4011">
                  <c:v>792.3</c:v>
                </c:pt>
                <c:pt idx="4012">
                  <c:v>792.42</c:v>
                </c:pt>
                <c:pt idx="4013">
                  <c:v>792.55</c:v>
                </c:pt>
                <c:pt idx="4014">
                  <c:v>792.68</c:v>
                </c:pt>
                <c:pt idx="4015">
                  <c:v>792.8</c:v>
                </c:pt>
                <c:pt idx="4016">
                  <c:v>792.93</c:v>
                </c:pt>
                <c:pt idx="4017">
                  <c:v>793.05</c:v>
                </c:pt>
                <c:pt idx="4018">
                  <c:v>793.18</c:v>
                </c:pt>
                <c:pt idx="4019">
                  <c:v>793.3</c:v>
                </c:pt>
                <c:pt idx="4020">
                  <c:v>793.43</c:v>
                </c:pt>
                <c:pt idx="4021">
                  <c:v>793.55</c:v>
                </c:pt>
                <c:pt idx="4022">
                  <c:v>793.68</c:v>
                </c:pt>
                <c:pt idx="4023">
                  <c:v>793.8</c:v>
                </c:pt>
                <c:pt idx="4024">
                  <c:v>793.92</c:v>
                </c:pt>
                <c:pt idx="4025">
                  <c:v>794.05</c:v>
                </c:pt>
                <c:pt idx="4026">
                  <c:v>794.18</c:v>
                </c:pt>
                <c:pt idx="4027">
                  <c:v>794.3</c:v>
                </c:pt>
                <c:pt idx="4028">
                  <c:v>794.43</c:v>
                </c:pt>
                <c:pt idx="4029">
                  <c:v>794.55</c:v>
                </c:pt>
                <c:pt idx="4030">
                  <c:v>794.68</c:v>
                </c:pt>
                <c:pt idx="4031">
                  <c:v>794.8</c:v>
                </c:pt>
                <c:pt idx="4032">
                  <c:v>794.93</c:v>
                </c:pt>
                <c:pt idx="4033">
                  <c:v>795.05</c:v>
                </c:pt>
                <c:pt idx="4034">
                  <c:v>795.18</c:v>
                </c:pt>
                <c:pt idx="4035">
                  <c:v>795.3</c:v>
                </c:pt>
                <c:pt idx="4036">
                  <c:v>795.43</c:v>
                </c:pt>
                <c:pt idx="4037">
                  <c:v>795.55</c:v>
                </c:pt>
                <c:pt idx="4038">
                  <c:v>795.68</c:v>
                </c:pt>
                <c:pt idx="4039">
                  <c:v>795.8</c:v>
                </c:pt>
                <c:pt idx="4040">
                  <c:v>795.93</c:v>
                </c:pt>
                <c:pt idx="4041">
                  <c:v>796.05</c:v>
                </c:pt>
                <c:pt idx="4042">
                  <c:v>796.18</c:v>
                </c:pt>
                <c:pt idx="4043">
                  <c:v>796.31</c:v>
                </c:pt>
                <c:pt idx="4044">
                  <c:v>796.43</c:v>
                </c:pt>
                <c:pt idx="4045">
                  <c:v>796.56</c:v>
                </c:pt>
                <c:pt idx="4046">
                  <c:v>796.68</c:v>
                </c:pt>
                <c:pt idx="4047">
                  <c:v>796.81</c:v>
                </c:pt>
                <c:pt idx="4048">
                  <c:v>796.93</c:v>
                </c:pt>
                <c:pt idx="4049">
                  <c:v>797.06</c:v>
                </c:pt>
                <c:pt idx="4050">
                  <c:v>797.18</c:v>
                </c:pt>
                <c:pt idx="4051">
                  <c:v>797.31</c:v>
                </c:pt>
                <c:pt idx="4052">
                  <c:v>797.44</c:v>
                </c:pt>
                <c:pt idx="4053">
                  <c:v>797.56</c:v>
                </c:pt>
                <c:pt idx="4054">
                  <c:v>797.68</c:v>
                </c:pt>
                <c:pt idx="4055">
                  <c:v>797.81</c:v>
                </c:pt>
                <c:pt idx="4056">
                  <c:v>797.93</c:v>
                </c:pt>
                <c:pt idx="4057">
                  <c:v>798.06</c:v>
                </c:pt>
                <c:pt idx="4058">
                  <c:v>798.18</c:v>
                </c:pt>
                <c:pt idx="4059">
                  <c:v>798.31</c:v>
                </c:pt>
                <c:pt idx="4060">
                  <c:v>798.43</c:v>
                </c:pt>
                <c:pt idx="4061">
                  <c:v>798.56</c:v>
                </c:pt>
                <c:pt idx="4062">
                  <c:v>798.68</c:v>
                </c:pt>
                <c:pt idx="4063">
                  <c:v>798.81</c:v>
                </c:pt>
                <c:pt idx="4064">
                  <c:v>798.93</c:v>
                </c:pt>
                <c:pt idx="4065">
                  <c:v>799.06</c:v>
                </c:pt>
                <c:pt idx="4066">
                  <c:v>799.18</c:v>
                </c:pt>
                <c:pt idx="4067">
                  <c:v>799.31</c:v>
                </c:pt>
                <c:pt idx="4068">
                  <c:v>799.44</c:v>
                </c:pt>
                <c:pt idx="4069">
                  <c:v>799.56</c:v>
                </c:pt>
                <c:pt idx="4070">
                  <c:v>799.69</c:v>
                </c:pt>
                <c:pt idx="4071">
                  <c:v>799.81</c:v>
                </c:pt>
                <c:pt idx="4072">
                  <c:v>799.94</c:v>
                </c:pt>
                <c:pt idx="4073">
                  <c:v>800.06</c:v>
                </c:pt>
                <c:pt idx="4074">
                  <c:v>800.19</c:v>
                </c:pt>
                <c:pt idx="4075">
                  <c:v>800.31</c:v>
                </c:pt>
                <c:pt idx="4076">
                  <c:v>800.44</c:v>
                </c:pt>
                <c:pt idx="4077">
                  <c:v>800.56</c:v>
                </c:pt>
                <c:pt idx="4078">
                  <c:v>800.69</c:v>
                </c:pt>
                <c:pt idx="4079">
                  <c:v>800.81</c:v>
                </c:pt>
                <c:pt idx="4080">
                  <c:v>800.94</c:v>
                </c:pt>
                <c:pt idx="4081">
                  <c:v>801.06</c:v>
                </c:pt>
                <c:pt idx="4082">
                  <c:v>801.19</c:v>
                </c:pt>
                <c:pt idx="4083">
                  <c:v>801.31</c:v>
                </c:pt>
                <c:pt idx="4084">
                  <c:v>801.44</c:v>
                </c:pt>
                <c:pt idx="4085">
                  <c:v>801.56</c:v>
                </c:pt>
                <c:pt idx="4086">
                  <c:v>801.69</c:v>
                </c:pt>
                <c:pt idx="4087">
                  <c:v>801.82</c:v>
                </c:pt>
                <c:pt idx="4088">
                  <c:v>801.94</c:v>
                </c:pt>
                <c:pt idx="4089">
                  <c:v>802.07</c:v>
                </c:pt>
                <c:pt idx="4090">
                  <c:v>802.19</c:v>
                </c:pt>
                <c:pt idx="4091">
                  <c:v>802.32</c:v>
                </c:pt>
                <c:pt idx="4092">
                  <c:v>802.44</c:v>
                </c:pt>
                <c:pt idx="4093">
                  <c:v>802.57</c:v>
                </c:pt>
                <c:pt idx="4094">
                  <c:v>802.69</c:v>
                </c:pt>
                <c:pt idx="4095">
                  <c:v>802.82</c:v>
                </c:pt>
                <c:pt idx="4096">
                  <c:v>802.94</c:v>
                </c:pt>
                <c:pt idx="4097">
                  <c:v>803.07</c:v>
                </c:pt>
                <c:pt idx="4098">
                  <c:v>803.19</c:v>
                </c:pt>
                <c:pt idx="4099">
                  <c:v>803.32</c:v>
                </c:pt>
                <c:pt idx="4100">
                  <c:v>803.44</c:v>
                </c:pt>
                <c:pt idx="4101">
                  <c:v>803.57</c:v>
                </c:pt>
                <c:pt idx="4102">
                  <c:v>803.69</c:v>
                </c:pt>
                <c:pt idx="4103">
                  <c:v>803.82</c:v>
                </c:pt>
                <c:pt idx="4104">
                  <c:v>803.94</c:v>
                </c:pt>
                <c:pt idx="4105">
                  <c:v>804.07</c:v>
                </c:pt>
                <c:pt idx="4106">
                  <c:v>804.19</c:v>
                </c:pt>
                <c:pt idx="4107">
                  <c:v>804.32</c:v>
                </c:pt>
                <c:pt idx="4108">
                  <c:v>804.44</c:v>
                </c:pt>
                <c:pt idx="4109">
                  <c:v>804.57</c:v>
                </c:pt>
                <c:pt idx="4110">
                  <c:v>804.69</c:v>
                </c:pt>
                <c:pt idx="4111">
                  <c:v>804.82</c:v>
                </c:pt>
                <c:pt idx="4112">
                  <c:v>804.94</c:v>
                </c:pt>
                <c:pt idx="4113">
                  <c:v>805.07</c:v>
                </c:pt>
                <c:pt idx="4114">
                  <c:v>805.2</c:v>
                </c:pt>
                <c:pt idx="4115">
                  <c:v>805.32</c:v>
                </c:pt>
                <c:pt idx="4116">
                  <c:v>805.44</c:v>
                </c:pt>
                <c:pt idx="4117">
                  <c:v>805.57</c:v>
                </c:pt>
                <c:pt idx="4118">
                  <c:v>805.7</c:v>
                </c:pt>
                <c:pt idx="4119">
                  <c:v>805.82</c:v>
                </c:pt>
                <c:pt idx="4120">
                  <c:v>805.95</c:v>
                </c:pt>
                <c:pt idx="4121">
                  <c:v>806.07</c:v>
                </c:pt>
                <c:pt idx="4122">
                  <c:v>806.2</c:v>
                </c:pt>
                <c:pt idx="4123">
                  <c:v>806.32</c:v>
                </c:pt>
                <c:pt idx="4124">
                  <c:v>806.45</c:v>
                </c:pt>
                <c:pt idx="4125">
                  <c:v>806.57</c:v>
                </c:pt>
                <c:pt idx="4126">
                  <c:v>806.7</c:v>
                </c:pt>
                <c:pt idx="4127">
                  <c:v>806.82</c:v>
                </c:pt>
                <c:pt idx="4128">
                  <c:v>806.95</c:v>
                </c:pt>
                <c:pt idx="4129">
                  <c:v>807.07</c:v>
                </c:pt>
                <c:pt idx="4130">
                  <c:v>807.2</c:v>
                </c:pt>
                <c:pt idx="4131">
                  <c:v>807.32</c:v>
                </c:pt>
                <c:pt idx="4132">
                  <c:v>807.45</c:v>
                </c:pt>
                <c:pt idx="4133">
                  <c:v>807.57</c:v>
                </c:pt>
                <c:pt idx="4134">
                  <c:v>807.7</c:v>
                </c:pt>
                <c:pt idx="4135">
                  <c:v>807.82</c:v>
                </c:pt>
                <c:pt idx="4136">
                  <c:v>807.95</c:v>
                </c:pt>
                <c:pt idx="4137">
                  <c:v>808.07</c:v>
                </c:pt>
                <c:pt idx="4138">
                  <c:v>808.2</c:v>
                </c:pt>
                <c:pt idx="4139">
                  <c:v>808.32</c:v>
                </c:pt>
                <c:pt idx="4140">
                  <c:v>808.45</c:v>
                </c:pt>
                <c:pt idx="4141">
                  <c:v>808.57</c:v>
                </c:pt>
                <c:pt idx="4142">
                  <c:v>808.7</c:v>
                </c:pt>
                <c:pt idx="4143">
                  <c:v>808.82</c:v>
                </c:pt>
                <c:pt idx="4144">
                  <c:v>808.95</c:v>
                </c:pt>
                <c:pt idx="4145">
                  <c:v>809.07</c:v>
                </c:pt>
                <c:pt idx="4146">
                  <c:v>809.2</c:v>
                </c:pt>
                <c:pt idx="4147">
                  <c:v>809.32</c:v>
                </c:pt>
                <c:pt idx="4148">
                  <c:v>809.45</c:v>
                </c:pt>
                <c:pt idx="4149">
                  <c:v>809.58</c:v>
                </c:pt>
                <c:pt idx="4150">
                  <c:v>809.7</c:v>
                </c:pt>
                <c:pt idx="4151">
                  <c:v>809.82</c:v>
                </c:pt>
                <c:pt idx="4152">
                  <c:v>809.95</c:v>
                </c:pt>
                <c:pt idx="4153">
                  <c:v>810.07</c:v>
                </c:pt>
                <c:pt idx="4154">
                  <c:v>810.2</c:v>
                </c:pt>
                <c:pt idx="4155">
                  <c:v>810.33</c:v>
                </c:pt>
                <c:pt idx="4156">
                  <c:v>810.45</c:v>
                </c:pt>
                <c:pt idx="4157">
                  <c:v>810.57</c:v>
                </c:pt>
                <c:pt idx="4158">
                  <c:v>810.7</c:v>
                </c:pt>
                <c:pt idx="4159">
                  <c:v>810.83</c:v>
                </c:pt>
                <c:pt idx="4160">
                  <c:v>810.95</c:v>
                </c:pt>
                <c:pt idx="4161">
                  <c:v>811.08</c:v>
                </c:pt>
                <c:pt idx="4162">
                  <c:v>811.2</c:v>
                </c:pt>
                <c:pt idx="4163">
                  <c:v>811.33</c:v>
                </c:pt>
                <c:pt idx="4164">
                  <c:v>811.45</c:v>
                </c:pt>
                <c:pt idx="4165">
                  <c:v>811.58</c:v>
                </c:pt>
                <c:pt idx="4166">
                  <c:v>811.7</c:v>
                </c:pt>
                <c:pt idx="4167">
                  <c:v>811.83</c:v>
                </c:pt>
                <c:pt idx="4168">
                  <c:v>811.95</c:v>
                </c:pt>
                <c:pt idx="4169">
                  <c:v>812.08</c:v>
                </c:pt>
                <c:pt idx="4170">
                  <c:v>812.2</c:v>
                </c:pt>
                <c:pt idx="4171">
                  <c:v>812.33</c:v>
                </c:pt>
                <c:pt idx="4172">
                  <c:v>812.45</c:v>
                </c:pt>
                <c:pt idx="4173">
                  <c:v>812.58</c:v>
                </c:pt>
                <c:pt idx="4174">
                  <c:v>812.7</c:v>
                </c:pt>
                <c:pt idx="4175">
                  <c:v>812.83</c:v>
                </c:pt>
                <c:pt idx="4176">
                  <c:v>812.95</c:v>
                </c:pt>
                <c:pt idx="4177">
                  <c:v>813.08</c:v>
                </c:pt>
                <c:pt idx="4178">
                  <c:v>813.2</c:v>
                </c:pt>
                <c:pt idx="4179">
                  <c:v>813.33</c:v>
                </c:pt>
                <c:pt idx="4180">
                  <c:v>813.45</c:v>
                </c:pt>
                <c:pt idx="4181">
                  <c:v>813.58</c:v>
                </c:pt>
                <c:pt idx="4182">
                  <c:v>813.7</c:v>
                </c:pt>
                <c:pt idx="4183">
                  <c:v>813.83</c:v>
                </c:pt>
                <c:pt idx="4184">
                  <c:v>813.96</c:v>
                </c:pt>
                <c:pt idx="4185">
                  <c:v>814.08</c:v>
                </c:pt>
                <c:pt idx="4186">
                  <c:v>814.21</c:v>
                </c:pt>
                <c:pt idx="4187">
                  <c:v>814.33</c:v>
                </c:pt>
                <c:pt idx="4188">
                  <c:v>814.46</c:v>
                </c:pt>
                <c:pt idx="4189">
                  <c:v>814.58</c:v>
                </c:pt>
                <c:pt idx="4190">
                  <c:v>814.7</c:v>
                </c:pt>
                <c:pt idx="4191">
                  <c:v>814.83</c:v>
                </c:pt>
                <c:pt idx="4192">
                  <c:v>814.96</c:v>
                </c:pt>
                <c:pt idx="4193">
                  <c:v>815.08</c:v>
                </c:pt>
                <c:pt idx="4194">
                  <c:v>815.21</c:v>
                </c:pt>
                <c:pt idx="4195">
                  <c:v>815.33</c:v>
                </c:pt>
                <c:pt idx="4196">
                  <c:v>815.46</c:v>
                </c:pt>
                <c:pt idx="4197">
                  <c:v>815.58</c:v>
                </c:pt>
                <c:pt idx="4198">
                  <c:v>815.71</c:v>
                </c:pt>
                <c:pt idx="4199">
                  <c:v>815.83</c:v>
                </c:pt>
                <c:pt idx="4200">
                  <c:v>815.96</c:v>
                </c:pt>
                <c:pt idx="4201">
                  <c:v>816.08</c:v>
                </c:pt>
                <c:pt idx="4202">
                  <c:v>816.21</c:v>
                </c:pt>
                <c:pt idx="4203">
                  <c:v>816.33</c:v>
                </c:pt>
                <c:pt idx="4204">
                  <c:v>816.46</c:v>
                </c:pt>
                <c:pt idx="4205">
                  <c:v>816.59</c:v>
                </c:pt>
                <c:pt idx="4206">
                  <c:v>816.71</c:v>
                </c:pt>
                <c:pt idx="4207">
                  <c:v>816.84</c:v>
                </c:pt>
                <c:pt idx="4208">
                  <c:v>816.96</c:v>
                </c:pt>
                <c:pt idx="4209">
                  <c:v>817.09</c:v>
                </c:pt>
                <c:pt idx="4210">
                  <c:v>817.21</c:v>
                </c:pt>
                <c:pt idx="4211">
                  <c:v>817.34</c:v>
                </c:pt>
                <c:pt idx="4212">
                  <c:v>817.46</c:v>
                </c:pt>
                <c:pt idx="4213">
                  <c:v>817.59</c:v>
                </c:pt>
                <c:pt idx="4214">
                  <c:v>817.71</c:v>
                </c:pt>
                <c:pt idx="4215">
                  <c:v>817.84</c:v>
                </c:pt>
                <c:pt idx="4216">
                  <c:v>817.96</c:v>
                </c:pt>
                <c:pt idx="4217">
                  <c:v>818.09</c:v>
                </c:pt>
                <c:pt idx="4218">
                  <c:v>818.21</c:v>
                </c:pt>
                <c:pt idx="4219">
                  <c:v>818.34</c:v>
                </c:pt>
                <c:pt idx="4220">
                  <c:v>818.46</c:v>
                </c:pt>
                <c:pt idx="4221">
                  <c:v>818.59</c:v>
                </c:pt>
                <c:pt idx="4222">
                  <c:v>818.72</c:v>
                </c:pt>
                <c:pt idx="4223">
                  <c:v>818.84</c:v>
                </c:pt>
                <c:pt idx="4224">
                  <c:v>818.97</c:v>
                </c:pt>
                <c:pt idx="4225">
                  <c:v>819.09</c:v>
                </c:pt>
                <c:pt idx="4226">
                  <c:v>819.22</c:v>
                </c:pt>
                <c:pt idx="4227">
                  <c:v>819.34</c:v>
                </c:pt>
                <c:pt idx="4228">
                  <c:v>819.47</c:v>
                </c:pt>
                <c:pt idx="4229">
                  <c:v>819.59</c:v>
                </c:pt>
                <c:pt idx="4230">
                  <c:v>819.71</c:v>
                </c:pt>
                <c:pt idx="4231">
                  <c:v>819.84</c:v>
                </c:pt>
                <c:pt idx="4232">
                  <c:v>819.97</c:v>
                </c:pt>
                <c:pt idx="4233">
                  <c:v>820.09</c:v>
                </c:pt>
                <c:pt idx="4234">
                  <c:v>820.22</c:v>
                </c:pt>
                <c:pt idx="4235">
                  <c:v>820.34</c:v>
                </c:pt>
                <c:pt idx="4236">
                  <c:v>820.47</c:v>
                </c:pt>
                <c:pt idx="4237">
                  <c:v>820.59</c:v>
                </c:pt>
                <c:pt idx="4238">
                  <c:v>820.72</c:v>
                </c:pt>
                <c:pt idx="4239">
                  <c:v>820.84</c:v>
                </c:pt>
                <c:pt idx="4240">
                  <c:v>820.97</c:v>
                </c:pt>
                <c:pt idx="4241">
                  <c:v>821.09</c:v>
                </c:pt>
                <c:pt idx="4242">
                  <c:v>821.22</c:v>
                </c:pt>
                <c:pt idx="4243">
                  <c:v>821.34</c:v>
                </c:pt>
                <c:pt idx="4244">
                  <c:v>821.47</c:v>
                </c:pt>
                <c:pt idx="4245">
                  <c:v>821.59</c:v>
                </c:pt>
                <c:pt idx="4246">
                  <c:v>821.72</c:v>
                </c:pt>
                <c:pt idx="4247">
                  <c:v>821.84</c:v>
                </c:pt>
                <c:pt idx="4248">
                  <c:v>821.97</c:v>
                </c:pt>
                <c:pt idx="4249">
                  <c:v>822.09</c:v>
                </c:pt>
                <c:pt idx="4250">
                  <c:v>822.22</c:v>
                </c:pt>
                <c:pt idx="4251">
                  <c:v>822.34</c:v>
                </c:pt>
                <c:pt idx="4252">
                  <c:v>822.47</c:v>
                </c:pt>
                <c:pt idx="4253">
                  <c:v>822.59</c:v>
                </c:pt>
                <c:pt idx="4254">
                  <c:v>822.72</c:v>
                </c:pt>
                <c:pt idx="4255">
                  <c:v>822.85</c:v>
                </c:pt>
                <c:pt idx="4256">
                  <c:v>822.97</c:v>
                </c:pt>
                <c:pt idx="4257">
                  <c:v>823.09</c:v>
                </c:pt>
                <c:pt idx="4258">
                  <c:v>823.22</c:v>
                </c:pt>
                <c:pt idx="4259">
                  <c:v>823.34</c:v>
                </c:pt>
                <c:pt idx="4260">
                  <c:v>823.47</c:v>
                </c:pt>
                <c:pt idx="4261">
                  <c:v>823.6</c:v>
                </c:pt>
                <c:pt idx="4262">
                  <c:v>823.72</c:v>
                </c:pt>
                <c:pt idx="4263">
                  <c:v>823.85</c:v>
                </c:pt>
                <c:pt idx="4264">
                  <c:v>823.97</c:v>
                </c:pt>
                <c:pt idx="4265">
                  <c:v>824.09</c:v>
                </c:pt>
                <c:pt idx="4266">
                  <c:v>824.22</c:v>
                </c:pt>
                <c:pt idx="4267">
                  <c:v>824.35</c:v>
                </c:pt>
                <c:pt idx="4268">
                  <c:v>824.47</c:v>
                </c:pt>
                <c:pt idx="4269">
                  <c:v>824.6</c:v>
                </c:pt>
                <c:pt idx="4270">
                  <c:v>824.72</c:v>
                </c:pt>
                <c:pt idx="4271">
                  <c:v>824.85</c:v>
                </c:pt>
                <c:pt idx="4272">
                  <c:v>824.97</c:v>
                </c:pt>
                <c:pt idx="4273">
                  <c:v>825.1</c:v>
                </c:pt>
                <c:pt idx="4274">
                  <c:v>825.22</c:v>
                </c:pt>
                <c:pt idx="4275">
                  <c:v>825.35</c:v>
                </c:pt>
                <c:pt idx="4276">
                  <c:v>825.47</c:v>
                </c:pt>
                <c:pt idx="4277">
                  <c:v>825.6</c:v>
                </c:pt>
                <c:pt idx="4278">
                  <c:v>825.72</c:v>
                </c:pt>
                <c:pt idx="4279">
                  <c:v>825.85</c:v>
                </c:pt>
                <c:pt idx="4280">
                  <c:v>825.98</c:v>
                </c:pt>
                <c:pt idx="4281">
                  <c:v>826.1</c:v>
                </c:pt>
                <c:pt idx="4282">
                  <c:v>826.23</c:v>
                </c:pt>
                <c:pt idx="4283">
                  <c:v>826.35</c:v>
                </c:pt>
                <c:pt idx="4284">
                  <c:v>826.48</c:v>
                </c:pt>
                <c:pt idx="4285">
                  <c:v>826.6</c:v>
                </c:pt>
                <c:pt idx="4286">
                  <c:v>826.72</c:v>
                </c:pt>
                <c:pt idx="4287">
                  <c:v>826.85</c:v>
                </c:pt>
                <c:pt idx="4288">
                  <c:v>826.98</c:v>
                </c:pt>
                <c:pt idx="4289">
                  <c:v>827.1</c:v>
                </c:pt>
                <c:pt idx="4290">
                  <c:v>827.23</c:v>
                </c:pt>
                <c:pt idx="4291">
                  <c:v>827.35</c:v>
                </c:pt>
                <c:pt idx="4292">
                  <c:v>827.48</c:v>
                </c:pt>
                <c:pt idx="4293">
                  <c:v>827.6</c:v>
                </c:pt>
                <c:pt idx="4294">
                  <c:v>827.73</c:v>
                </c:pt>
                <c:pt idx="4295">
                  <c:v>827.85</c:v>
                </c:pt>
                <c:pt idx="4296">
                  <c:v>827.98</c:v>
                </c:pt>
                <c:pt idx="4297">
                  <c:v>828.1</c:v>
                </c:pt>
                <c:pt idx="4298">
                  <c:v>828.23</c:v>
                </c:pt>
                <c:pt idx="4299">
                  <c:v>828.35</c:v>
                </c:pt>
                <c:pt idx="4300">
                  <c:v>828.48</c:v>
                </c:pt>
                <c:pt idx="4301">
                  <c:v>828.6</c:v>
                </c:pt>
                <c:pt idx="4302">
                  <c:v>828.73</c:v>
                </c:pt>
                <c:pt idx="4303">
                  <c:v>828.85</c:v>
                </c:pt>
                <c:pt idx="4304">
                  <c:v>828.98</c:v>
                </c:pt>
                <c:pt idx="4305">
                  <c:v>829.1</c:v>
                </c:pt>
                <c:pt idx="4306">
                  <c:v>829.23</c:v>
                </c:pt>
                <c:pt idx="4307">
                  <c:v>829.35</c:v>
                </c:pt>
                <c:pt idx="4308">
                  <c:v>829.48</c:v>
                </c:pt>
                <c:pt idx="4309">
                  <c:v>829.6</c:v>
                </c:pt>
                <c:pt idx="4310">
                  <c:v>829.73</c:v>
                </c:pt>
                <c:pt idx="4311">
                  <c:v>829.86</c:v>
                </c:pt>
                <c:pt idx="4312">
                  <c:v>829.98</c:v>
                </c:pt>
                <c:pt idx="4313">
                  <c:v>830.11</c:v>
                </c:pt>
                <c:pt idx="4314">
                  <c:v>830.23</c:v>
                </c:pt>
                <c:pt idx="4315">
                  <c:v>830.36</c:v>
                </c:pt>
                <c:pt idx="4316">
                  <c:v>830.48</c:v>
                </c:pt>
                <c:pt idx="4317">
                  <c:v>830.61</c:v>
                </c:pt>
                <c:pt idx="4318">
                  <c:v>830.73</c:v>
                </c:pt>
                <c:pt idx="4319">
                  <c:v>830.86</c:v>
                </c:pt>
                <c:pt idx="4320">
                  <c:v>830.98</c:v>
                </c:pt>
                <c:pt idx="4321">
                  <c:v>831.11</c:v>
                </c:pt>
                <c:pt idx="4322">
                  <c:v>831.23</c:v>
                </c:pt>
                <c:pt idx="4323">
                  <c:v>831.36</c:v>
                </c:pt>
                <c:pt idx="4324">
                  <c:v>831.48</c:v>
                </c:pt>
                <c:pt idx="4325">
                  <c:v>831.61</c:v>
                </c:pt>
                <c:pt idx="4326">
                  <c:v>831.73</c:v>
                </c:pt>
                <c:pt idx="4327">
                  <c:v>831.86</c:v>
                </c:pt>
                <c:pt idx="4328">
                  <c:v>831.98</c:v>
                </c:pt>
                <c:pt idx="4329">
                  <c:v>832.11</c:v>
                </c:pt>
                <c:pt idx="4330">
                  <c:v>832.24</c:v>
                </c:pt>
                <c:pt idx="4331">
                  <c:v>832.36</c:v>
                </c:pt>
                <c:pt idx="4332">
                  <c:v>832.48</c:v>
                </c:pt>
                <c:pt idx="4333">
                  <c:v>832.61</c:v>
                </c:pt>
                <c:pt idx="4334">
                  <c:v>832.73</c:v>
                </c:pt>
                <c:pt idx="4335">
                  <c:v>832.86</c:v>
                </c:pt>
                <c:pt idx="4336">
                  <c:v>832.99</c:v>
                </c:pt>
                <c:pt idx="4337">
                  <c:v>833.11</c:v>
                </c:pt>
                <c:pt idx="4338">
                  <c:v>833.24</c:v>
                </c:pt>
                <c:pt idx="4339">
                  <c:v>833.36</c:v>
                </c:pt>
                <c:pt idx="4340">
                  <c:v>833.49</c:v>
                </c:pt>
                <c:pt idx="4341">
                  <c:v>833.61</c:v>
                </c:pt>
                <c:pt idx="4342">
                  <c:v>833.74</c:v>
                </c:pt>
                <c:pt idx="4343">
                  <c:v>833.87</c:v>
                </c:pt>
                <c:pt idx="4344">
                  <c:v>833.99</c:v>
                </c:pt>
                <c:pt idx="4345">
                  <c:v>834.11</c:v>
                </c:pt>
                <c:pt idx="4346">
                  <c:v>834.24</c:v>
                </c:pt>
                <c:pt idx="4347">
                  <c:v>834.36</c:v>
                </c:pt>
                <c:pt idx="4348">
                  <c:v>834.49</c:v>
                </c:pt>
                <c:pt idx="4349">
                  <c:v>834.62</c:v>
                </c:pt>
                <c:pt idx="4350">
                  <c:v>834.74</c:v>
                </c:pt>
                <c:pt idx="4351">
                  <c:v>834.87</c:v>
                </c:pt>
                <c:pt idx="4352">
                  <c:v>834.99</c:v>
                </c:pt>
                <c:pt idx="4353">
                  <c:v>835.12</c:v>
                </c:pt>
                <c:pt idx="4354">
                  <c:v>835.24</c:v>
                </c:pt>
                <c:pt idx="4355">
                  <c:v>835.37</c:v>
                </c:pt>
                <c:pt idx="4356">
                  <c:v>835.49</c:v>
                </c:pt>
                <c:pt idx="4357">
                  <c:v>835.62</c:v>
                </c:pt>
                <c:pt idx="4358">
                  <c:v>835.74</c:v>
                </c:pt>
                <c:pt idx="4359">
                  <c:v>835.87</c:v>
                </c:pt>
                <c:pt idx="4360">
                  <c:v>835.99</c:v>
                </c:pt>
                <c:pt idx="4361">
                  <c:v>836.12</c:v>
                </c:pt>
                <c:pt idx="4362">
                  <c:v>836.24</c:v>
                </c:pt>
                <c:pt idx="4363">
                  <c:v>836.37</c:v>
                </c:pt>
                <c:pt idx="4364">
                  <c:v>836.49</c:v>
                </c:pt>
                <c:pt idx="4365">
                  <c:v>836.62</c:v>
                </c:pt>
                <c:pt idx="4366">
                  <c:v>836.74</c:v>
                </c:pt>
                <c:pt idx="4367">
                  <c:v>836.87</c:v>
                </c:pt>
                <c:pt idx="4368">
                  <c:v>836.99</c:v>
                </c:pt>
                <c:pt idx="4369">
                  <c:v>837.12</c:v>
                </c:pt>
                <c:pt idx="4370">
                  <c:v>837.25</c:v>
                </c:pt>
                <c:pt idx="4371">
                  <c:v>837.37</c:v>
                </c:pt>
                <c:pt idx="4372">
                  <c:v>837.49</c:v>
                </c:pt>
                <c:pt idx="4373">
                  <c:v>837.62</c:v>
                </c:pt>
                <c:pt idx="4374">
                  <c:v>837.75</c:v>
                </c:pt>
                <c:pt idx="4375">
                  <c:v>837.87</c:v>
                </c:pt>
                <c:pt idx="4376">
                  <c:v>838</c:v>
                </c:pt>
                <c:pt idx="4377">
                  <c:v>838.12</c:v>
                </c:pt>
                <c:pt idx="4378">
                  <c:v>838.25</c:v>
                </c:pt>
                <c:pt idx="4379">
                  <c:v>838.37</c:v>
                </c:pt>
                <c:pt idx="4380">
                  <c:v>838.5</c:v>
                </c:pt>
                <c:pt idx="4381">
                  <c:v>838.62</c:v>
                </c:pt>
                <c:pt idx="4382">
                  <c:v>838.75</c:v>
                </c:pt>
                <c:pt idx="4383">
                  <c:v>838.87</c:v>
                </c:pt>
                <c:pt idx="4384">
                  <c:v>839</c:v>
                </c:pt>
                <c:pt idx="4385">
                  <c:v>839.12</c:v>
                </c:pt>
                <c:pt idx="4386">
                  <c:v>839.25</c:v>
                </c:pt>
                <c:pt idx="4387">
                  <c:v>839.37</c:v>
                </c:pt>
                <c:pt idx="4388">
                  <c:v>839.5</c:v>
                </c:pt>
                <c:pt idx="4389">
                  <c:v>839.62</c:v>
                </c:pt>
                <c:pt idx="4390">
                  <c:v>839.75</c:v>
                </c:pt>
                <c:pt idx="4391">
                  <c:v>839.87</c:v>
                </c:pt>
                <c:pt idx="4392">
                  <c:v>840</c:v>
                </c:pt>
                <c:pt idx="4393">
                  <c:v>840.12</c:v>
                </c:pt>
                <c:pt idx="4394">
                  <c:v>840.25</c:v>
                </c:pt>
                <c:pt idx="4395">
                  <c:v>840.38</c:v>
                </c:pt>
                <c:pt idx="4396">
                  <c:v>840.5</c:v>
                </c:pt>
                <c:pt idx="4397">
                  <c:v>840.63</c:v>
                </c:pt>
                <c:pt idx="4398">
                  <c:v>840.75</c:v>
                </c:pt>
                <c:pt idx="4399">
                  <c:v>840.88</c:v>
                </c:pt>
                <c:pt idx="4400">
                  <c:v>841</c:v>
                </c:pt>
                <c:pt idx="4401">
                  <c:v>841.13</c:v>
                </c:pt>
                <c:pt idx="4402">
                  <c:v>841.25</c:v>
                </c:pt>
                <c:pt idx="4403">
                  <c:v>841.38</c:v>
                </c:pt>
                <c:pt idx="4404">
                  <c:v>841.5</c:v>
                </c:pt>
                <c:pt idx="4405">
                  <c:v>841.63</c:v>
                </c:pt>
                <c:pt idx="4406">
                  <c:v>841.75</c:v>
                </c:pt>
                <c:pt idx="4407">
                  <c:v>841.88</c:v>
                </c:pt>
                <c:pt idx="4408">
                  <c:v>842</c:v>
                </c:pt>
                <c:pt idx="4409">
                  <c:v>842.13</c:v>
                </c:pt>
                <c:pt idx="4410">
                  <c:v>842.25</c:v>
                </c:pt>
                <c:pt idx="4411">
                  <c:v>842.38</c:v>
                </c:pt>
                <c:pt idx="4412">
                  <c:v>842.5</c:v>
                </c:pt>
                <c:pt idx="4413">
                  <c:v>842.63</c:v>
                </c:pt>
                <c:pt idx="4414">
                  <c:v>842.76</c:v>
                </c:pt>
                <c:pt idx="4415">
                  <c:v>842.88</c:v>
                </c:pt>
                <c:pt idx="4416">
                  <c:v>843</c:v>
                </c:pt>
                <c:pt idx="4417">
                  <c:v>843.13</c:v>
                </c:pt>
                <c:pt idx="4418">
                  <c:v>843.26</c:v>
                </c:pt>
                <c:pt idx="4419">
                  <c:v>843.38</c:v>
                </c:pt>
                <c:pt idx="4420">
                  <c:v>843.51</c:v>
                </c:pt>
                <c:pt idx="4421">
                  <c:v>843.63</c:v>
                </c:pt>
                <c:pt idx="4422">
                  <c:v>843.76</c:v>
                </c:pt>
                <c:pt idx="4423">
                  <c:v>843.88</c:v>
                </c:pt>
                <c:pt idx="4424">
                  <c:v>844.01</c:v>
                </c:pt>
                <c:pt idx="4425">
                  <c:v>844.13</c:v>
                </c:pt>
                <c:pt idx="4426">
                  <c:v>844.26</c:v>
                </c:pt>
                <c:pt idx="4427">
                  <c:v>844.38</c:v>
                </c:pt>
                <c:pt idx="4428">
                  <c:v>844.51</c:v>
                </c:pt>
                <c:pt idx="4429">
                  <c:v>844.63</c:v>
                </c:pt>
                <c:pt idx="4430">
                  <c:v>844.76</c:v>
                </c:pt>
                <c:pt idx="4431">
                  <c:v>844.88</c:v>
                </c:pt>
                <c:pt idx="4432">
                  <c:v>845.01</c:v>
                </c:pt>
                <c:pt idx="4433">
                  <c:v>845.13</c:v>
                </c:pt>
                <c:pt idx="4434">
                  <c:v>845.26</c:v>
                </c:pt>
                <c:pt idx="4435">
                  <c:v>845.38</c:v>
                </c:pt>
                <c:pt idx="4436">
                  <c:v>845.51</c:v>
                </c:pt>
                <c:pt idx="4437">
                  <c:v>845.64</c:v>
                </c:pt>
                <c:pt idx="4438">
                  <c:v>845.76</c:v>
                </c:pt>
                <c:pt idx="4439">
                  <c:v>845.89</c:v>
                </c:pt>
                <c:pt idx="4440">
                  <c:v>846.01</c:v>
                </c:pt>
                <c:pt idx="4441">
                  <c:v>846.14</c:v>
                </c:pt>
                <c:pt idx="4442">
                  <c:v>846.26</c:v>
                </c:pt>
                <c:pt idx="4443">
                  <c:v>846.39</c:v>
                </c:pt>
                <c:pt idx="4444">
                  <c:v>846.51</c:v>
                </c:pt>
                <c:pt idx="4445">
                  <c:v>846.64</c:v>
                </c:pt>
                <c:pt idx="4446">
                  <c:v>846.77</c:v>
                </c:pt>
                <c:pt idx="4447">
                  <c:v>846.89</c:v>
                </c:pt>
                <c:pt idx="4448">
                  <c:v>847.01</c:v>
                </c:pt>
                <c:pt idx="4449">
                  <c:v>847.14</c:v>
                </c:pt>
                <c:pt idx="4450">
                  <c:v>847.26</c:v>
                </c:pt>
                <c:pt idx="4451">
                  <c:v>847.39</c:v>
                </c:pt>
                <c:pt idx="4452">
                  <c:v>847.51</c:v>
                </c:pt>
                <c:pt idx="4453">
                  <c:v>847.64</c:v>
                </c:pt>
                <c:pt idx="4454">
                  <c:v>847.76</c:v>
                </c:pt>
                <c:pt idx="4455">
                  <c:v>847.89</c:v>
                </c:pt>
                <c:pt idx="4456">
                  <c:v>848.01</c:v>
                </c:pt>
                <c:pt idx="4457">
                  <c:v>848.14</c:v>
                </c:pt>
                <c:pt idx="4458">
                  <c:v>848.27</c:v>
                </c:pt>
                <c:pt idx="4459">
                  <c:v>848.39</c:v>
                </c:pt>
                <c:pt idx="4460">
                  <c:v>848.52</c:v>
                </c:pt>
                <c:pt idx="4461">
                  <c:v>848.64</c:v>
                </c:pt>
                <c:pt idx="4462">
                  <c:v>848.77</c:v>
                </c:pt>
                <c:pt idx="4463">
                  <c:v>848.89</c:v>
                </c:pt>
                <c:pt idx="4464">
                  <c:v>849.02</c:v>
                </c:pt>
                <c:pt idx="4465">
                  <c:v>849.14</c:v>
                </c:pt>
                <c:pt idx="4466">
                  <c:v>849.27</c:v>
                </c:pt>
                <c:pt idx="4467">
                  <c:v>849.39</c:v>
                </c:pt>
                <c:pt idx="4468">
                  <c:v>849.52</c:v>
                </c:pt>
                <c:pt idx="4469">
                  <c:v>849.64</c:v>
                </c:pt>
                <c:pt idx="4470">
                  <c:v>849.77</c:v>
                </c:pt>
                <c:pt idx="4471">
                  <c:v>849.89</c:v>
                </c:pt>
                <c:pt idx="4472">
                  <c:v>850.02</c:v>
                </c:pt>
                <c:pt idx="4473">
                  <c:v>850.14</c:v>
                </c:pt>
                <c:pt idx="4474">
                  <c:v>850.27</c:v>
                </c:pt>
                <c:pt idx="4475">
                  <c:v>850.39</c:v>
                </c:pt>
                <c:pt idx="4476">
                  <c:v>850.52</c:v>
                </c:pt>
                <c:pt idx="4477">
                  <c:v>850.64</c:v>
                </c:pt>
                <c:pt idx="4478">
                  <c:v>850.77</c:v>
                </c:pt>
                <c:pt idx="4479">
                  <c:v>850.9</c:v>
                </c:pt>
                <c:pt idx="4480">
                  <c:v>851.02</c:v>
                </c:pt>
                <c:pt idx="4481">
                  <c:v>851.14</c:v>
                </c:pt>
                <c:pt idx="4482">
                  <c:v>851.27</c:v>
                </c:pt>
                <c:pt idx="4483">
                  <c:v>851.39</c:v>
                </c:pt>
                <c:pt idx="4484">
                  <c:v>851.52</c:v>
                </c:pt>
                <c:pt idx="4485">
                  <c:v>851.64</c:v>
                </c:pt>
                <c:pt idx="4486">
                  <c:v>851.77</c:v>
                </c:pt>
                <c:pt idx="4487">
                  <c:v>851.89</c:v>
                </c:pt>
                <c:pt idx="4488">
                  <c:v>852.02</c:v>
                </c:pt>
                <c:pt idx="4489">
                  <c:v>852.15</c:v>
                </c:pt>
                <c:pt idx="4490">
                  <c:v>852.27</c:v>
                </c:pt>
                <c:pt idx="4491">
                  <c:v>852.4</c:v>
                </c:pt>
                <c:pt idx="4492">
                  <c:v>852.52</c:v>
                </c:pt>
                <c:pt idx="4493">
                  <c:v>852.65</c:v>
                </c:pt>
                <c:pt idx="4494">
                  <c:v>852.77</c:v>
                </c:pt>
                <c:pt idx="4495">
                  <c:v>852.9</c:v>
                </c:pt>
                <c:pt idx="4496">
                  <c:v>853.02</c:v>
                </c:pt>
                <c:pt idx="4497">
                  <c:v>853.15</c:v>
                </c:pt>
                <c:pt idx="4498">
                  <c:v>853.27</c:v>
                </c:pt>
                <c:pt idx="4499">
                  <c:v>853.39</c:v>
                </c:pt>
                <c:pt idx="4500">
                  <c:v>853.52</c:v>
                </c:pt>
                <c:pt idx="4501">
                  <c:v>853.65</c:v>
                </c:pt>
                <c:pt idx="4502">
                  <c:v>853.77</c:v>
                </c:pt>
                <c:pt idx="4503">
                  <c:v>853.9</c:v>
                </c:pt>
                <c:pt idx="4504">
                  <c:v>854.02</c:v>
                </c:pt>
                <c:pt idx="4505">
                  <c:v>854.15</c:v>
                </c:pt>
                <c:pt idx="4506">
                  <c:v>854.27</c:v>
                </c:pt>
                <c:pt idx="4507">
                  <c:v>854.4</c:v>
                </c:pt>
                <c:pt idx="4508">
                  <c:v>854.52</c:v>
                </c:pt>
                <c:pt idx="4509">
                  <c:v>854.65</c:v>
                </c:pt>
                <c:pt idx="4510">
                  <c:v>854.77</c:v>
                </c:pt>
                <c:pt idx="4511">
                  <c:v>854.9</c:v>
                </c:pt>
                <c:pt idx="4512">
                  <c:v>855.02</c:v>
                </c:pt>
                <c:pt idx="4513">
                  <c:v>855.15</c:v>
                </c:pt>
                <c:pt idx="4514">
                  <c:v>855.27</c:v>
                </c:pt>
                <c:pt idx="4515">
                  <c:v>855.4</c:v>
                </c:pt>
                <c:pt idx="4516">
                  <c:v>855.53</c:v>
                </c:pt>
                <c:pt idx="4517">
                  <c:v>855.65</c:v>
                </c:pt>
                <c:pt idx="4518">
                  <c:v>855.77</c:v>
                </c:pt>
                <c:pt idx="4519">
                  <c:v>855.9</c:v>
                </c:pt>
                <c:pt idx="4520">
                  <c:v>856.02</c:v>
                </c:pt>
                <c:pt idx="4521">
                  <c:v>856.15</c:v>
                </c:pt>
                <c:pt idx="4522">
                  <c:v>856.27</c:v>
                </c:pt>
                <c:pt idx="4523">
                  <c:v>856.4</c:v>
                </c:pt>
                <c:pt idx="4524">
                  <c:v>856.52</c:v>
                </c:pt>
                <c:pt idx="4525">
                  <c:v>856.65</c:v>
                </c:pt>
                <c:pt idx="4526">
                  <c:v>856.78</c:v>
                </c:pt>
                <c:pt idx="4527">
                  <c:v>856.9</c:v>
                </c:pt>
                <c:pt idx="4528">
                  <c:v>857.03</c:v>
                </c:pt>
                <c:pt idx="4529">
                  <c:v>857.15</c:v>
                </c:pt>
                <c:pt idx="4530">
                  <c:v>857.28</c:v>
                </c:pt>
                <c:pt idx="4531">
                  <c:v>857.4</c:v>
                </c:pt>
                <c:pt idx="4532">
                  <c:v>857.53</c:v>
                </c:pt>
                <c:pt idx="4533">
                  <c:v>857.65</c:v>
                </c:pt>
                <c:pt idx="4534">
                  <c:v>857.78</c:v>
                </c:pt>
                <c:pt idx="4535">
                  <c:v>857.9</c:v>
                </c:pt>
                <c:pt idx="4536">
                  <c:v>858.03</c:v>
                </c:pt>
                <c:pt idx="4537">
                  <c:v>858.15</c:v>
                </c:pt>
                <c:pt idx="4538">
                  <c:v>858.28</c:v>
                </c:pt>
                <c:pt idx="4539">
                  <c:v>858.4</c:v>
                </c:pt>
                <c:pt idx="4540">
                  <c:v>858.53</c:v>
                </c:pt>
                <c:pt idx="4541">
                  <c:v>858.65</c:v>
                </c:pt>
                <c:pt idx="4542">
                  <c:v>858.78</c:v>
                </c:pt>
                <c:pt idx="4543">
                  <c:v>858.9</c:v>
                </c:pt>
                <c:pt idx="4544">
                  <c:v>859.03</c:v>
                </c:pt>
                <c:pt idx="4545">
                  <c:v>859.16</c:v>
                </c:pt>
                <c:pt idx="4546">
                  <c:v>859.28</c:v>
                </c:pt>
                <c:pt idx="4547">
                  <c:v>859.4</c:v>
                </c:pt>
                <c:pt idx="4548">
                  <c:v>859.53</c:v>
                </c:pt>
                <c:pt idx="4549">
                  <c:v>859.66</c:v>
                </c:pt>
                <c:pt idx="4550">
                  <c:v>859.78</c:v>
                </c:pt>
                <c:pt idx="4551">
                  <c:v>859.9</c:v>
                </c:pt>
                <c:pt idx="4552">
                  <c:v>860.03</c:v>
                </c:pt>
                <c:pt idx="4553">
                  <c:v>860.16</c:v>
                </c:pt>
                <c:pt idx="4554">
                  <c:v>860.28</c:v>
                </c:pt>
                <c:pt idx="4555">
                  <c:v>860.41</c:v>
                </c:pt>
                <c:pt idx="4556">
                  <c:v>860.53</c:v>
                </c:pt>
                <c:pt idx="4557">
                  <c:v>860.66</c:v>
                </c:pt>
                <c:pt idx="4558">
                  <c:v>860.78</c:v>
                </c:pt>
                <c:pt idx="4559">
                  <c:v>860.91</c:v>
                </c:pt>
                <c:pt idx="4560">
                  <c:v>861.03</c:v>
                </c:pt>
                <c:pt idx="4561">
                  <c:v>861.16</c:v>
                </c:pt>
                <c:pt idx="4562">
                  <c:v>861.28</c:v>
                </c:pt>
                <c:pt idx="4563">
                  <c:v>861.41</c:v>
                </c:pt>
                <c:pt idx="4564">
                  <c:v>861.53</c:v>
                </c:pt>
                <c:pt idx="4565">
                  <c:v>861.66</c:v>
                </c:pt>
                <c:pt idx="4566">
                  <c:v>861.78</c:v>
                </c:pt>
                <c:pt idx="4567">
                  <c:v>861.91</c:v>
                </c:pt>
                <c:pt idx="4568">
                  <c:v>862.03</c:v>
                </c:pt>
                <c:pt idx="4569">
                  <c:v>862.16</c:v>
                </c:pt>
                <c:pt idx="4570">
                  <c:v>862.28</c:v>
                </c:pt>
                <c:pt idx="4571">
                  <c:v>862.41</c:v>
                </c:pt>
                <c:pt idx="4572">
                  <c:v>862.53</c:v>
                </c:pt>
                <c:pt idx="4573">
                  <c:v>862.66</c:v>
                </c:pt>
                <c:pt idx="4574">
                  <c:v>862.78</c:v>
                </c:pt>
                <c:pt idx="4575">
                  <c:v>862.91</c:v>
                </c:pt>
                <c:pt idx="4576">
                  <c:v>863.04</c:v>
                </c:pt>
                <c:pt idx="4577">
                  <c:v>863.16</c:v>
                </c:pt>
                <c:pt idx="4578">
                  <c:v>863.29</c:v>
                </c:pt>
                <c:pt idx="4579">
                  <c:v>863.41</c:v>
                </c:pt>
                <c:pt idx="4580">
                  <c:v>863.54</c:v>
                </c:pt>
                <c:pt idx="4581">
                  <c:v>863.66</c:v>
                </c:pt>
                <c:pt idx="4582">
                  <c:v>863.79</c:v>
                </c:pt>
                <c:pt idx="4583">
                  <c:v>863.91</c:v>
                </c:pt>
                <c:pt idx="4584">
                  <c:v>864.04</c:v>
                </c:pt>
                <c:pt idx="4585">
                  <c:v>864.16</c:v>
                </c:pt>
                <c:pt idx="4586">
                  <c:v>864.29</c:v>
                </c:pt>
                <c:pt idx="4587">
                  <c:v>864.41</c:v>
                </c:pt>
                <c:pt idx="4588">
                  <c:v>864.54</c:v>
                </c:pt>
                <c:pt idx="4589">
                  <c:v>864.66</c:v>
                </c:pt>
                <c:pt idx="4590">
                  <c:v>864.79</c:v>
                </c:pt>
                <c:pt idx="4591">
                  <c:v>864.91</c:v>
                </c:pt>
                <c:pt idx="4592">
                  <c:v>865.04</c:v>
                </c:pt>
                <c:pt idx="4593">
                  <c:v>865.17</c:v>
                </c:pt>
                <c:pt idx="4594">
                  <c:v>865.29</c:v>
                </c:pt>
                <c:pt idx="4595">
                  <c:v>865.42</c:v>
                </c:pt>
                <c:pt idx="4596">
                  <c:v>865.54</c:v>
                </c:pt>
              </c:numCache>
            </c:numRef>
          </c:xVal>
          <c:yVal>
            <c:numRef>
              <c:f>Sheet1!$F$4:$F$4600</c:f>
              <c:numCache>
                <c:formatCode>General</c:formatCode>
                <c:ptCount val="4597"/>
                <c:pt idx="0">
                  <c:v>6.8260000000000001E-2</c:v>
                </c:pt>
                <c:pt idx="1">
                  <c:v>6.8269999999999997E-2</c:v>
                </c:pt>
                <c:pt idx="2">
                  <c:v>6.8269999999999997E-2</c:v>
                </c:pt>
                <c:pt idx="3">
                  <c:v>6.8269999999999997E-2</c:v>
                </c:pt>
                <c:pt idx="4">
                  <c:v>6.8279999999999993E-2</c:v>
                </c:pt>
                <c:pt idx="5">
                  <c:v>6.8279999999999993E-2</c:v>
                </c:pt>
                <c:pt idx="6">
                  <c:v>6.8279999999999993E-2</c:v>
                </c:pt>
                <c:pt idx="7">
                  <c:v>6.8290000000000003E-2</c:v>
                </c:pt>
                <c:pt idx="8">
                  <c:v>6.8570000000000006E-2</c:v>
                </c:pt>
                <c:pt idx="9">
                  <c:v>6.8570000000000006E-2</c:v>
                </c:pt>
                <c:pt idx="10">
                  <c:v>6.8570000000000006E-2</c:v>
                </c:pt>
                <c:pt idx="11">
                  <c:v>6.8580000000000002E-2</c:v>
                </c:pt>
                <c:pt idx="12">
                  <c:v>6.8580000000000002E-2</c:v>
                </c:pt>
                <c:pt idx="13">
                  <c:v>6.8580000000000002E-2</c:v>
                </c:pt>
                <c:pt idx="14">
                  <c:v>6.8580000000000002E-2</c:v>
                </c:pt>
                <c:pt idx="15">
                  <c:v>6.8870000000000001E-2</c:v>
                </c:pt>
                <c:pt idx="16">
                  <c:v>6.8919999999999995E-2</c:v>
                </c:pt>
                <c:pt idx="17">
                  <c:v>6.8970000000000004E-2</c:v>
                </c:pt>
                <c:pt idx="18">
                  <c:v>6.9019999999999998E-2</c:v>
                </c:pt>
                <c:pt idx="19">
                  <c:v>6.9070000000000006E-2</c:v>
                </c:pt>
                <c:pt idx="20">
                  <c:v>6.9589999999999999E-2</c:v>
                </c:pt>
                <c:pt idx="21">
                  <c:v>6.9699999999999998E-2</c:v>
                </c:pt>
                <c:pt idx="22">
                  <c:v>6.9790000000000005E-2</c:v>
                </c:pt>
                <c:pt idx="23">
                  <c:v>7.059E-2</c:v>
                </c:pt>
                <c:pt idx="24">
                  <c:v>7.0620000000000002E-2</c:v>
                </c:pt>
                <c:pt idx="25">
                  <c:v>7.0650000000000004E-2</c:v>
                </c:pt>
                <c:pt idx="26">
                  <c:v>7.1379999999999999E-2</c:v>
                </c:pt>
                <c:pt idx="27">
                  <c:v>7.1319999999999995E-2</c:v>
                </c:pt>
                <c:pt idx="28">
                  <c:v>7.1239999999999998E-2</c:v>
                </c:pt>
                <c:pt idx="29">
                  <c:v>7.1599999999999997E-2</c:v>
                </c:pt>
                <c:pt idx="30">
                  <c:v>7.1550000000000002E-2</c:v>
                </c:pt>
                <c:pt idx="31">
                  <c:v>7.1499999999999994E-2</c:v>
                </c:pt>
                <c:pt idx="32">
                  <c:v>7.177E-2</c:v>
                </c:pt>
                <c:pt idx="33">
                  <c:v>7.1779999999999997E-2</c:v>
                </c:pt>
                <c:pt idx="34">
                  <c:v>7.2080000000000005E-2</c:v>
                </c:pt>
                <c:pt idx="35">
                  <c:v>7.2090000000000001E-2</c:v>
                </c:pt>
                <c:pt idx="36">
                  <c:v>7.2359999999999994E-2</c:v>
                </c:pt>
                <c:pt idx="37">
                  <c:v>7.2359999999999994E-2</c:v>
                </c:pt>
                <c:pt idx="38">
                  <c:v>7.2370000000000004E-2</c:v>
                </c:pt>
                <c:pt idx="39">
                  <c:v>7.2720000000000007E-2</c:v>
                </c:pt>
                <c:pt idx="40">
                  <c:v>7.3230000000000003E-2</c:v>
                </c:pt>
                <c:pt idx="41">
                  <c:v>7.3370000000000005E-2</c:v>
                </c:pt>
                <c:pt idx="42">
                  <c:v>7.4109999999999995E-2</c:v>
                </c:pt>
                <c:pt idx="43">
                  <c:v>7.4160000000000004E-2</c:v>
                </c:pt>
                <c:pt idx="44">
                  <c:v>7.4819999999999998E-2</c:v>
                </c:pt>
                <c:pt idx="45">
                  <c:v>7.4819999999999998E-2</c:v>
                </c:pt>
                <c:pt idx="46">
                  <c:v>7.5370000000000006E-2</c:v>
                </c:pt>
                <c:pt idx="47">
                  <c:v>7.5380000000000003E-2</c:v>
                </c:pt>
                <c:pt idx="48">
                  <c:v>7.5880000000000003E-2</c:v>
                </c:pt>
                <c:pt idx="49">
                  <c:v>7.6329999999999995E-2</c:v>
                </c:pt>
                <c:pt idx="50">
                  <c:v>7.6340000000000005E-2</c:v>
                </c:pt>
                <c:pt idx="51">
                  <c:v>7.6789999999999997E-2</c:v>
                </c:pt>
                <c:pt idx="52">
                  <c:v>7.732E-2</c:v>
                </c:pt>
                <c:pt idx="53">
                  <c:v>7.7450000000000005E-2</c:v>
                </c:pt>
                <c:pt idx="54">
                  <c:v>7.8170000000000003E-2</c:v>
                </c:pt>
                <c:pt idx="55">
                  <c:v>7.8969999999999999E-2</c:v>
                </c:pt>
                <c:pt idx="56">
                  <c:v>7.8990000000000005E-2</c:v>
                </c:pt>
                <c:pt idx="57">
                  <c:v>7.9630000000000006E-2</c:v>
                </c:pt>
                <c:pt idx="58">
                  <c:v>8.0170000000000005E-2</c:v>
                </c:pt>
                <c:pt idx="59">
                  <c:v>8.0170000000000005E-2</c:v>
                </c:pt>
                <c:pt idx="60">
                  <c:v>8.0689999999999998E-2</c:v>
                </c:pt>
                <c:pt idx="61">
                  <c:v>8.1199999999999994E-2</c:v>
                </c:pt>
                <c:pt idx="62">
                  <c:v>8.1680000000000003E-2</c:v>
                </c:pt>
                <c:pt idx="63">
                  <c:v>8.1729999999999997E-2</c:v>
                </c:pt>
                <c:pt idx="64">
                  <c:v>8.233E-2</c:v>
                </c:pt>
                <c:pt idx="65">
                  <c:v>8.3030000000000007E-2</c:v>
                </c:pt>
                <c:pt idx="66">
                  <c:v>8.3750000000000005E-2</c:v>
                </c:pt>
                <c:pt idx="67">
                  <c:v>8.3760000000000001E-2</c:v>
                </c:pt>
                <c:pt idx="68">
                  <c:v>8.4330000000000002E-2</c:v>
                </c:pt>
                <c:pt idx="69">
                  <c:v>8.4830000000000003E-2</c:v>
                </c:pt>
                <c:pt idx="70">
                  <c:v>8.5309999999999997E-2</c:v>
                </c:pt>
                <c:pt idx="71">
                  <c:v>8.584E-2</c:v>
                </c:pt>
                <c:pt idx="72">
                  <c:v>8.6400000000000005E-2</c:v>
                </c:pt>
                <c:pt idx="73">
                  <c:v>8.6480000000000001E-2</c:v>
                </c:pt>
                <c:pt idx="74">
                  <c:v>8.7120000000000003E-2</c:v>
                </c:pt>
                <c:pt idx="75">
                  <c:v>8.7770000000000001E-2</c:v>
                </c:pt>
                <c:pt idx="76">
                  <c:v>8.8349999999999998E-2</c:v>
                </c:pt>
                <c:pt idx="77">
                  <c:v>8.8840000000000002E-2</c:v>
                </c:pt>
                <c:pt idx="78">
                  <c:v>8.9319999999999997E-2</c:v>
                </c:pt>
                <c:pt idx="79">
                  <c:v>8.9380000000000001E-2</c:v>
                </c:pt>
                <c:pt idx="80">
                  <c:v>8.9929999999999996E-2</c:v>
                </c:pt>
                <c:pt idx="81">
                  <c:v>9.0529999999999999E-2</c:v>
                </c:pt>
                <c:pt idx="82">
                  <c:v>9.1179999999999997E-2</c:v>
                </c:pt>
                <c:pt idx="83">
                  <c:v>9.1840000000000005E-2</c:v>
                </c:pt>
                <c:pt idx="84">
                  <c:v>9.2450000000000004E-2</c:v>
                </c:pt>
                <c:pt idx="85">
                  <c:v>9.3600000000000003E-2</c:v>
                </c:pt>
                <c:pt idx="86">
                  <c:v>9.5320000000000002E-2</c:v>
                </c:pt>
                <c:pt idx="87">
                  <c:v>9.7239999999999993E-2</c:v>
                </c:pt>
                <c:pt idx="88">
                  <c:v>9.8330000000000001E-2</c:v>
                </c:pt>
                <c:pt idx="89">
                  <c:v>9.9979999999999999E-2</c:v>
                </c:pt>
                <c:pt idx="90">
                  <c:v>0.1017</c:v>
                </c:pt>
                <c:pt idx="91">
                  <c:v>0.10340000000000001</c:v>
                </c:pt>
                <c:pt idx="92">
                  <c:v>0.1045</c:v>
                </c:pt>
                <c:pt idx="93">
                  <c:v>0.1061</c:v>
                </c:pt>
                <c:pt idx="94">
                  <c:v>0.10780000000000001</c:v>
                </c:pt>
                <c:pt idx="95">
                  <c:v>0.10920000000000001</c:v>
                </c:pt>
                <c:pt idx="96">
                  <c:v>0.1106</c:v>
                </c:pt>
                <c:pt idx="97">
                  <c:v>0.11269999999999999</c:v>
                </c:pt>
                <c:pt idx="98">
                  <c:v>0.11459999999999999</c:v>
                </c:pt>
                <c:pt idx="99">
                  <c:v>0.1166</c:v>
                </c:pt>
                <c:pt idx="100">
                  <c:v>0.1179</c:v>
                </c:pt>
                <c:pt idx="101">
                  <c:v>0.1198</c:v>
                </c:pt>
                <c:pt idx="102">
                  <c:v>0.1212</c:v>
                </c:pt>
                <c:pt idx="103">
                  <c:v>0.12280000000000001</c:v>
                </c:pt>
                <c:pt idx="104">
                  <c:v>0.1235</c:v>
                </c:pt>
                <c:pt idx="105">
                  <c:v>0.12509999999999999</c:v>
                </c:pt>
                <c:pt idx="106">
                  <c:v>0.1265</c:v>
                </c:pt>
                <c:pt idx="107">
                  <c:v>0.12859999999999999</c:v>
                </c:pt>
                <c:pt idx="108">
                  <c:v>0.1298</c:v>
                </c:pt>
                <c:pt idx="109">
                  <c:v>0.13089999999999999</c:v>
                </c:pt>
                <c:pt idx="110">
                  <c:v>0.1326</c:v>
                </c:pt>
                <c:pt idx="111">
                  <c:v>0.1338</c:v>
                </c:pt>
                <c:pt idx="112">
                  <c:v>0.13519999999999999</c:v>
                </c:pt>
                <c:pt idx="113">
                  <c:v>0.13719999999999999</c:v>
                </c:pt>
                <c:pt idx="114">
                  <c:v>0.1384</c:v>
                </c:pt>
                <c:pt idx="115">
                  <c:v>0.1396</c:v>
                </c:pt>
                <c:pt idx="116">
                  <c:v>0.14080000000000001</c:v>
                </c:pt>
                <c:pt idx="117">
                  <c:v>0.14180000000000001</c:v>
                </c:pt>
                <c:pt idx="118">
                  <c:v>0.1434</c:v>
                </c:pt>
                <c:pt idx="119">
                  <c:v>0.14449999999999999</c:v>
                </c:pt>
                <c:pt idx="120">
                  <c:v>0.14530000000000001</c:v>
                </c:pt>
                <c:pt idx="121">
                  <c:v>0.1462</c:v>
                </c:pt>
                <c:pt idx="122">
                  <c:v>0.14710000000000001</c:v>
                </c:pt>
                <c:pt idx="123">
                  <c:v>0.14860000000000001</c:v>
                </c:pt>
                <c:pt idx="124">
                  <c:v>0.14940000000000001</c:v>
                </c:pt>
                <c:pt idx="125">
                  <c:v>0.1502</c:v>
                </c:pt>
                <c:pt idx="126">
                  <c:v>0.151</c:v>
                </c:pt>
                <c:pt idx="127">
                  <c:v>0.15160000000000001</c:v>
                </c:pt>
                <c:pt idx="128">
                  <c:v>0.15229999999999999</c:v>
                </c:pt>
                <c:pt idx="129">
                  <c:v>0.15290000000000001</c:v>
                </c:pt>
                <c:pt idx="130">
                  <c:v>0.15340000000000001</c:v>
                </c:pt>
                <c:pt idx="131">
                  <c:v>0.15429999999999999</c:v>
                </c:pt>
                <c:pt idx="132">
                  <c:v>0.15479999999999999</c:v>
                </c:pt>
                <c:pt idx="133">
                  <c:v>0.1552</c:v>
                </c:pt>
                <c:pt idx="134">
                  <c:v>0.1555</c:v>
                </c:pt>
                <c:pt idx="135">
                  <c:v>0.15579999999999999</c:v>
                </c:pt>
                <c:pt idx="136">
                  <c:v>0.156</c:v>
                </c:pt>
                <c:pt idx="137">
                  <c:v>0.15609999999999999</c:v>
                </c:pt>
                <c:pt idx="138">
                  <c:v>0.15620000000000001</c:v>
                </c:pt>
                <c:pt idx="139">
                  <c:v>0.15620000000000001</c:v>
                </c:pt>
                <c:pt idx="140">
                  <c:v>0.15609999999999999</c:v>
                </c:pt>
                <c:pt idx="141">
                  <c:v>0.156</c:v>
                </c:pt>
                <c:pt idx="142">
                  <c:v>0.15590000000000001</c:v>
                </c:pt>
                <c:pt idx="143">
                  <c:v>0.15579999999999999</c:v>
                </c:pt>
                <c:pt idx="144">
                  <c:v>0.15559999999999999</c:v>
                </c:pt>
                <c:pt idx="145">
                  <c:v>0.1552</c:v>
                </c:pt>
                <c:pt idx="146">
                  <c:v>0.155</c:v>
                </c:pt>
                <c:pt idx="147">
                  <c:v>0.15459999999999999</c:v>
                </c:pt>
                <c:pt idx="148">
                  <c:v>0.154</c:v>
                </c:pt>
                <c:pt idx="149">
                  <c:v>0.15329999999999999</c:v>
                </c:pt>
                <c:pt idx="150">
                  <c:v>0.1527</c:v>
                </c:pt>
                <c:pt idx="151">
                  <c:v>0.152</c:v>
                </c:pt>
                <c:pt idx="152">
                  <c:v>0.15110000000000001</c:v>
                </c:pt>
                <c:pt idx="153">
                  <c:v>0.15029999999999999</c:v>
                </c:pt>
                <c:pt idx="154">
                  <c:v>0.14929999999999999</c:v>
                </c:pt>
                <c:pt idx="155">
                  <c:v>0.1482</c:v>
                </c:pt>
                <c:pt idx="156">
                  <c:v>0.14699999999999999</c:v>
                </c:pt>
                <c:pt idx="157">
                  <c:v>0.1457</c:v>
                </c:pt>
                <c:pt idx="158">
                  <c:v>0.14430000000000001</c:v>
                </c:pt>
                <c:pt idx="159">
                  <c:v>0.14299999999999999</c:v>
                </c:pt>
                <c:pt idx="160">
                  <c:v>0.1416</c:v>
                </c:pt>
                <c:pt idx="161">
                  <c:v>0.14019999999999999</c:v>
                </c:pt>
                <c:pt idx="162">
                  <c:v>0.13869999999999999</c:v>
                </c:pt>
                <c:pt idx="163">
                  <c:v>0.13700000000000001</c:v>
                </c:pt>
                <c:pt idx="164">
                  <c:v>0.13519999999999999</c:v>
                </c:pt>
                <c:pt idx="165">
                  <c:v>0.13339999999999999</c:v>
                </c:pt>
                <c:pt idx="166">
                  <c:v>0.13159999999999999</c:v>
                </c:pt>
                <c:pt idx="167">
                  <c:v>0.1298</c:v>
                </c:pt>
                <c:pt idx="168">
                  <c:v>0.128</c:v>
                </c:pt>
                <c:pt idx="169">
                  <c:v>0.12609999999999999</c:v>
                </c:pt>
                <c:pt idx="170">
                  <c:v>0.1241</c:v>
                </c:pt>
                <c:pt idx="171">
                  <c:v>0.12180000000000001</c:v>
                </c:pt>
                <c:pt idx="172">
                  <c:v>0.1195</c:v>
                </c:pt>
                <c:pt idx="173">
                  <c:v>0.1173</c:v>
                </c:pt>
                <c:pt idx="174">
                  <c:v>0.11509999999999999</c:v>
                </c:pt>
                <c:pt idx="175">
                  <c:v>0.1128</c:v>
                </c:pt>
                <c:pt idx="176">
                  <c:v>0.1106</c:v>
                </c:pt>
                <c:pt idx="177">
                  <c:v>0.1084</c:v>
                </c:pt>
                <c:pt idx="178">
                  <c:v>0.1061</c:v>
                </c:pt>
                <c:pt idx="179">
                  <c:v>0.10390000000000001</c:v>
                </c:pt>
                <c:pt idx="180">
                  <c:v>0.1019</c:v>
                </c:pt>
                <c:pt idx="181">
                  <c:v>9.9979999999999999E-2</c:v>
                </c:pt>
                <c:pt idx="182">
                  <c:v>9.8180000000000003E-2</c:v>
                </c:pt>
                <c:pt idx="183">
                  <c:v>9.6420000000000006E-2</c:v>
                </c:pt>
                <c:pt idx="184">
                  <c:v>9.4670000000000004E-2</c:v>
                </c:pt>
                <c:pt idx="185">
                  <c:v>9.2759999999999995E-2</c:v>
                </c:pt>
                <c:pt idx="186">
                  <c:v>9.0709999999999999E-2</c:v>
                </c:pt>
                <c:pt idx="187">
                  <c:v>8.8660000000000003E-2</c:v>
                </c:pt>
                <c:pt idx="188">
                  <c:v>8.6739999999999998E-2</c:v>
                </c:pt>
                <c:pt idx="189">
                  <c:v>8.4879999999999997E-2</c:v>
                </c:pt>
                <c:pt idx="190">
                  <c:v>8.3000000000000004E-2</c:v>
                </c:pt>
                <c:pt idx="191">
                  <c:v>8.1049999999999997E-2</c:v>
                </c:pt>
                <c:pt idx="192">
                  <c:v>7.9049999999999995E-2</c:v>
                </c:pt>
                <c:pt idx="193">
                  <c:v>7.6990000000000003E-2</c:v>
                </c:pt>
                <c:pt idx="194">
                  <c:v>7.4959999999999999E-2</c:v>
                </c:pt>
                <c:pt idx="195">
                  <c:v>7.3099999999999998E-2</c:v>
                </c:pt>
                <c:pt idx="196">
                  <c:v>7.1419999999999997E-2</c:v>
                </c:pt>
                <c:pt idx="197">
                  <c:v>6.9800000000000001E-2</c:v>
                </c:pt>
                <c:pt idx="198">
                  <c:v>6.8190000000000001E-2</c:v>
                </c:pt>
                <c:pt idx="199">
                  <c:v>6.6589999999999996E-2</c:v>
                </c:pt>
                <c:pt idx="200">
                  <c:v>6.4939999999999998E-2</c:v>
                </c:pt>
                <c:pt idx="201">
                  <c:v>6.3189999999999996E-2</c:v>
                </c:pt>
                <c:pt idx="202">
                  <c:v>6.1440000000000002E-2</c:v>
                </c:pt>
                <c:pt idx="203">
                  <c:v>5.9830000000000001E-2</c:v>
                </c:pt>
                <c:pt idx="204">
                  <c:v>5.8360000000000002E-2</c:v>
                </c:pt>
                <c:pt idx="205">
                  <c:v>5.6980000000000003E-2</c:v>
                </c:pt>
                <c:pt idx="206">
                  <c:v>5.5669999999999997E-2</c:v>
                </c:pt>
                <c:pt idx="207">
                  <c:v>5.432E-2</c:v>
                </c:pt>
                <c:pt idx="208">
                  <c:v>5.2859999999999997E-2</c:v>
                </c:pt>
                <c:pt idx="209">
                  <c:v>5.1319999999999998E-2</c:v>
                </c:pt>
                <c:pt idx="210">
                  <c:v>4.9869999999999998E-2</c:v>
                </c:pt>
                <c:pt idx="211">
                  <c:v>4.8640000000000003E-2</c:v>
                </c:pt>
                <c:pt idx="212">
                  <c:v>4.7600000000000003E-2</c:v>
                </c:pt>
                <c:pt idx="213">
                  <c:v>4.6670000000000003E-2</c:v>
                </c:pt>
                <c:pt idx="214">
                  <c:v>4.5789999999999997E-2</c:v>
                </c:pt>
                <c:pt idx="215">
                  <c:v>4.487E-2</c:v>
                </c:pt>
                <c:pt idx="216">
                  <c:v>4.3830000000000001E-2</c:v>
                </c:pt>
                <c:pt idx="217">
                  <c:v>4.2720000000000001E-2</c:v>
                </c:pt>
                <c:pt idx="218">
                  <c:v>4.172E-2</c:v>
                </c:pt>
                <c:pt idx="219">
                  <c:v>4.095E-2</c:v>
                </c:pt>
                <c:pt idx="220">
                  <c:v>4.0379999999999999E-2</c:v>
                </c:pt>
                <c:pt idx="221">
                  <c:v>3.9960000000000002E-2</c:v>
                </c:pt>
                <c:pt idx="222">
                  <c:v>3.9539999999999999E-2</c:v>
                </c:pt>
                <c:pt idx="223">
                  <c:v>3.8969999999999998E-2</c:v>
                </c:pt>
                <c:pt idx="224">
                  <c:v>3.8260000000000002E-2</c:v>
                </c:pt>
                <c:pt idx="225">
                  <c:v>3.7569999999999999E-2</c:v>
                </c:pt>
                <c:pt idx="226">
                  <c:v>3.712E-2</c:v>
                </c:pt>
                <c:pt idx="227">
                  <c:v>3.6929999999999998E-2</c:v>
                </c:pt>
                <c:pt idx="228">
                  <c:v>3.6889999999999999E-2</c:v>
                </c:pt>
                <c:pt idx="229">
                  <c:v>3.6920000000000001E-2</c:v>
                </c:pt>
                <c:pt idx="230">
                  <c:v>3.7039999999999997E-2</c:v>
                </c:pt>
                <c:pt idx="231">
                  <c:v>3.6850000000000001E-2</c:v>
                </c:pt>
                <c:pt idx="232">
                  <c:v>3.6679999999999997E-2</c:v>
                </c:pt>
                <c:pt idx="233">
                  <c:v>3.669E-2</c:v>
                </c:pt>
                <c:pt idx="234">
                  <c:v>3.696E-2</c:v>
                </c:pt>
                <c:pt idx="235">
                  <c:v>3.739E-2</c:v>
                </c:pt>
                <c:pt idx="236">
                  <c:v>3.7830000000000003E-2</c:v>
                </c:pt>
                <c:pt idx="237">
                  <c:v>3.8199999999999998E-2</c:v>
                </c:pt>
                <c:pt idx="238">
                  <c:v>3.8449999999999998E-2</c:v>
                </c:pt>
                <c:pt idx="239">
                  <c:v>3.8620000000000002E-2</c:v>
                </c:pt>
                <c:pt idx="240">
                  <c:v>3.8850000000000003E-2</c:v>
                </c:pt>
                <c:pt idx="241">
                  <c:v>3.9300000000000002E-2</c:v>
                </c:pt>
                <c:pt idx="242">
                  <c:v>3.9940000000000003E-2</c:v>
                </c:pt>
                <c:pt idx="243">
                  <c:v>4.0649999999999999E-2</c:v>
                </c:pt>
                <c:pt idx="244">
                  <c:v>4.1270000000000001E-2</c:v>
                </c:pt>
                <c:pt idx="245">
                  <c:v>4.1840000000000002E-2</c:v>
                </c:pt>
                <c:pt idx="246">
                  <c:v>4.2419999999999999E-2</c:v>
                </c:pt>
                <c:pt idx="247">
                  <c:v>4.3090000000000003E-2</c:v>
                </c:pt>
                <c:pt idx="248">
                  <c:v>4.3900000000000002E-2</c:v>
                </c:pt>
                <c:pt idx="249">
                  <c:v>4.4909999999999999E-2</c:v>
                </c:pt>
                <c:pt idx="250">
                  <c:v>4.6030000000000001E-2</c:v>
                </c:pt>
                <c:pt idx="251">
                  <c:v>4.7109999999999999E-2</c:v>
                </c:pt>
                <c:pt idx="252">
                  <c:v>4.8079999999999998E-2</c:v>
                </c:pt>
                <c:pt idx="253">
                  <c:v>4.904E-2</c:v>
                </c:pt>
                <c:pt idx="254">
                  <c:v>5.0049999999999997E-2</c:v>
                </c:pt>
                <c:pt idx="255">
                  <c:v>5.1159999999999997E-2</c:v>
                </c:pt>
                <c:pt idx="256">
                  <c:v>5.2409999999999998E-2</c:v>
                </c:pt>
                <c:pt idx="257">
                  <c:v>5.3769999999999998E-2</c:v>
                </c:pt>
                <c:pt idx="258">
                  <c:v>5.5129999999999998E-2</c:v>
                </c:pt>
                <c:pt idx="259">
                  <c:v>5.6349999999999997E-2</c:v>
                </c:pt>
                <c:pt idx="260">
                  <c:v>5.7459999999999997E-2</c:v>
                </c:pt>
                <c:pt idx="261">
                  <c:v>5.8650000000000001E-2</c:v>
                </c:pt>
                <c:pt idx="262">
                  <c:v>5.9950000000000003E-2</c:v>
                </c:pt>
                <c:pt idx="263">
                  <c:v>6.1359999999999998E-2</c:v>
                </c:pt>
                <c:pt idx="264">
                  <c:v>6.2880000000000005E-2</c:v>
                </c:pt>
                <c:pt idx="265">
                  <c:v>6.4369999999999997E-2</c:v>
                </c:pt>
                <c:pt idx="266">
                  <c:v>6.5759999999999999E-2</c:v>
                </c:pt>
                <c:pt idx="267">
                  <c:v>6.7180000000000004E-2</c:v>
                </c:pt>
                <c:pt idx="268">
                  <c:v>6.8690000000000001E-2</c:v>
                </c:pt>
                <c:pt idx="269">
                  <c:v>7.0269999999999999E-2</c:v>
                </c:pt>
                <c:pt idx="270">
                  <c:v>7.1910000000000002E-2</c:v>
                </c:pt>
                <c:pt idx="271">
                  <c:v>7.3620000000000005E-2</c:v>
                </c:pt>
                <c:pt idx="272">
                  <c:v>7.4639999999999998E-2</c:v>
                </c:pt>
                <c:pt idx="273">
                  <c:v>7.6369999999999993E-2</c:v>
                </c:pt>
                <c:pt idx="274">
                  <c:v>7.8109999999999999E-2</c:v>
                </c:pt>
                <c:pt idx="275">
                  <c:v>7.9869999999999997E-2</c:v>
                </c:pt>
                <c:pt idx="276">
                  <c:v>8.1619999999999998E-2</c:v>
                </c:pt>
                <c:pt idx="277">
                  <c:v>8.337E-2</c:v>
                </c:pt>
                <c:pt idx="278">
                  <c:v>8.5120000000000001E-2</c:v>
                </c:pt>
                <c:pt idx="279">
                  <c:v>8.6840000000000001E-2</c:v>
                </c:pt>
                <c:pt idx="280">
                  <c:v>8.8650000000000007E-2</c:v>
                </c:pt>
                <c:pt idx="281">
                  <c:v>9.0509999999999993E-2</c:v>
                </c:pt>
                <c:pt idx="282">
                  <c:v>9.2340000000000005E-2</c:v>
                </c:pt>
                <c:pt idx="283">
                  <c:v>9.4109999999999999E-2</c:v>
                </c:pt>
                <c:pt idx="284">
                  <c:v>9.5939999999999998E-2</c:v>
                </c:pt>
                <c:pt idx="285">
                  <c:v>9.7820000000000004E-2</c:v>
                </c:pt>
                <c:pt idx="286">
                  <c:v>9.9690000000000001E-2</c:v>
                </c:pt>
                <c:pt idx="287">
                  <c:v>0.1016</c:v>
                </c:pt>
                <c:pt idx="288">
                  <c:v>0.10340000000000001</c:v>
                </c:pt>
                <c:pt idx="289">
                  <c:v>0.1052</c:v>
                </c:pt>
                <c:pt idx="290">
                  <c:v>0.107</c:v>
                </c:pt>
                <c:pt idx="291">
                  <c:v>0.1089</c:v>
                </c:pt>
                <c:pt idx="292">
                  <c:v>0.1108</c:v>
                </c:pt>
                <c:pt idx="293">
                  <c:v>0.11269999999999999</c:v>
                </c:pt>
                <c:pt idx="294">
                  <c:v>0.1145</c:v>
                </c:pt>
                <c:pt idx="295">
                  <c:v>0.1162</c:v>
                </c:pt>
                <c:pt idx="296">
                  <c:v>0.1178</c:v>
                </c:pt>
                <c:pt idx="297">
                  <c:v>0.11940000000000001</c:v>
                </c:pt>
                <c:pt idx="298">
                  <c:v>0.1211</c:v>
                </c:pt>
                <c:pt idx="299">
                  <c:v>0.12239999999999999</c:v>
                </c:pt>
                <c:pt idx="300">
                  <c:v>0.1242</c:v>
                </c:pt>
                <c:pt idx="301">
                  <c:v>0.12609999999999999</c:v>
                </c:pt>
                <c:pt idx="302">
                  <c:v>0.1278</c:v>
                </c:pt>
                <c:pt idx="303">
                  <c:v>0.1295</c:v>
                </c:pt>
                <c:pt idx="304">
                  <c:v>0.13109999999999999</c:v>
                </c:pt>
                <c:pt idx="305">
                  <c:v>0.1328</c:v>
                </c:pt>
                <c:pt idx="306">
                  <c:v>0.1346</c:v>
                </c:pt>
                <c:pt idx="307">
                  <c:v>0.13639999999999999</c:v>
                </c:pt>
                <c:pt idx="308">
                  <c:v>0.1381</c:v>
                </c:pt>
                <c:pt idx="309">
                  <c:v>0.13980000000000001</c:v>
                </c:pt>
                <c:pt idx="310">
                  <c:v>0.14130000000000001</c:v>
                </c:pt>
                <c:pt idx="311">
                  <c:v>0.14269999999999999</c:v>
                </c:pt>
                <c:pt idx="312">
                  <c:v>0.14430000000000001</c:v>
                </c:pt>
                <c:pt idx="313">
                  <c:v>0.1459</c:v>
                </c:pt>
                <c:pt idx="314">
                  <c:v>0.14760000000000001</c:v>
                </c:pt>
                <c:pt idx="315">
                  <c:v>0.14929999999999999</c:v>
                </c:pt>
                <c:pt idx="316">
                  <c:v>0.15090000000000001</c:v>
                </c:pt>
                <c:pt idx="317">
                  <c:v>0.15229999999999999</c:v>
                </c:pt>
                <c:pt idx="318">
                  <c:v>0.15359999999999999</c:v>
                </c:pt>
                <c:pt idx="319">
                  <c:v>0.15490000000000001</c:v>
                </c:pt>
                <c:pt idx="320">
                  <c:v>0.15640000000000001</c:v>
                </c:pt>
                <c:pt idx="321">
                  <c:v>0.15809999999999999</c:v>
                </c:pt>
                <c:pt idx="322">
                  <c:v>0.15970000000000001</c:v>
                </c:pt>
                <c:pt idx="323">
                  <c:v>0.16120000000000001</c:v>
                </c:pt>
                <c:pt idx="324">
                  <c:v>0.16239999999999999</c:v>
                </c:pt>
                <c:pt idx="325">
                  <c:v>0.16339999999999999</c:v>
                </c:pt>
                <c:pt idx="326">
                  <c:v>0.1646</c:v>
                </c:pt>
                <c:pt idx="327">
                  <c:v>0.16589999999999999</c:v>
                </c:pt>
                <c:pt idx="328">
                  <c:v>0.16739999999999999</c:v>
                </c:pt>
                <c:pt idx="329">
                  <c:v>0.16889999999999999</c:v>
                </c:pt>
                <c:pt idx="330">
                  <c:v>0.17019999999999999</c:v>
                </c:pt>
                <c:pt idx="331">
                  <c:v>0.17119999999999999</c:v>
                </c:pt>
                <c:pt idx="332">
                  <c:v>0.1721</c:v>
                </c:pt>
                <c:pt idx="333">
                  <c:v>0.1731</c:v>
                </c:pt>
                <c:pt idx="334">
                  <c:v>0.17430000000000001</c:v>
                </c:pt>
                <c:pt idx="335">
                  <c:v>0.1757</c:v>
                </c:pt>
                <c:pt idx="336">
                  <c:v>0.1772</c:v>
                </c:pt>
                <c:pt idx="337">
                  <c:v>0.17829999999999999</c:v>
                </c:pt>
                <c:pt idx="338">
                  <c:v>0.17929999999999999</c:v>
                </c:pt>
                <c:pt idx="339">
                  <c:v>0.1802</c:v>
                </c:pt>
                <c:pt idx="340">
                  <c:v>0.18129999999999999</c:v>
                </c:pt>
                <c:pt idx="341">
                  <c:v>0.1832</c:v>
                </c:pt>
                <c:pt idx="342">
                  <c:v>0.1845</c:v>
                </c:pt>
                <c:pt idx="343">
                  <c:v>0.18579999999999999</c:v>
                </c:pt>
                <c:pt idx="344">
                  <c:v>0.187</c:v>
                </c:pt>
                <c:pt idx="345">
                  <c:v>0.18779999999999999</c:v>
                </c:pt>
                <c:pt idx="346">
                  <c:v>0.18870000000000001</c:v>
                </c:pt>
                <c:pt idx="347">
                  <c:v>0.18970000000000001</c:v>
                </c:pt>
                <c:pt idx="348">
                  <c:v>0.1908</c:v>
                </c:pt>
                <c:pt idx="349">
                  <c:v>0.19209999999999999</c:v>
                </c:pt>
                <c:pt idx="350">
                  <c:v>0.19320000000000001</c:v>
                </c:pt>
                <c:pt idx="351">
                  <c:v>0.19400000000000001</c:v>
                </c:pt>
                <c:pt idx="352">
                  <c:v>0.1946</c:v>
                </c:pt>
                <c:pt idx="353">
                  <c:v>0.19539999999999999</c:v>
                </c:pt>
                <c:pt idx="354">
                  <c:v>0.19639999999999999</c:v>
                </c:pt>
                <c:pt idx="355">
                  <c:v>0.19750000000000001</c:v>
                </c:pt>
                <c:pt idx="356">
                  <c:v>0.1986</c:v>
                </c:pt>
                <c:pt idx="357">
                  <c:v>0.19950000000000001</c:v>
                </c:pt>
                <c:pt idx="358">
                  <c:v>0.20030000000000001</c:v>
                </c:pt>
                <c:pt idx="359">
                  <c:v>0.2009</c:v>
                </c:pt>
                <c:pt idx="360">
                  <c:v>0.20180000000000001</c:v>
                </c:pt>
                <c:pt idx="361">
                  <c:v>0.20280000000000001</c:v>
                </c:pt>
                <c:pt idx="362">
                  <c:v>0.20399999999999999</c:v>
                </c:pt>
                <c:pt idx="363">
                  <c:v>0.2051</c:v>
                </c:pt>
                <c:pt idx="364">
                  <c:v>0.20599999999999999</c:v>
                </c:pt>
                <c:pt idx="365">
                  <c:v>0.2064</c:v>
                </c:pt>
                <c:pt idx="366">
                  <c:v>0.2072</c:v>
                </c:pt>
                <c:pt idx="367">
                  <c:v>0.2079</c:v>
                </c:pt>
                <c:pt idx="368">
                  <c:v>0.20880000000000001</c:v>
                </c:pt>
                <c:pt idx="369">
                  <c:v>0.20979999999999999</c:v>
                </c:pt>
                <c:pt idx="370">
                  <c:v>0.2109</c:v>
                </c:pt>
                <c:pt idx="371">
                  <c:v>0.21210000000000001</c:v>
                </c:pt>
                <c:pt idx="372">
                  <c:v>0.2132</c:v>
                </c:pt>
                <c:pt idx="373">
                  <c:v>0.21410000000000001</c:v>
                </c:pt>
                <c:pt idx="374">
                  <c:v>0.215</c:v>
                </c:pt>
                <c:pt idx="375">
                  <c:v>0.21579999999999999</c:v>
                </c:pt>
                <c:pt idx="376">
                  <c:v>0.21690000000000001</c:v>
                </c:pt>
                <c:pt idx="377">
                  <c:v>0.21790000000000001</c:v>
                </c:pt>
                <c:pt idx="378">
                  <c:v>0.219</c:v>
                </c:pt>
                <c:pt idx="379">
                  <c:v>0.22</c:v>
                </c:pt>
                <c:pt idx="380">
                  <c:v>0.221</c:v>
                </c:pt>
                <c:pt idx="381">
                  <c:v>0.2218</c:v>
                </c:pt>
                <c:pt idx="382">
                  <c:v>0.22259999999999999</c:v>
                </c:pt>
                <c:pt idx="383">
                  <c:v>0.22339999999999999</c:v>
                </c:pt>
                <c:pt idx="384">
                  <c:v>0.2243</c:v>
                </c:pt>
                <c:pt idx="385">
                  <c:v>0.22509999999999999</c:v>
                </c:pt>
                <c:pt idx="386">
                  <c:v>0.22589999999999999</c:v>
                </c:pt>
                <c:pt idx="387">
                  <c:v>0.2268</c:v>
                </c:pt>
                <c:pt idx="388">
                  <c:v>0.22770000000000001</c:v>
                </c:pt>
                <c:pt idx="389">
                  <c:v>0.2286</c:v>
                </c:pt>
                <c:pt idx="390">
                  <c:v>0.2293</c:v>
                </c:pt>
                <c:pt idx="391">
                  <c:v>0.23</c:v>
                </c:pt>
                <c:pt idx="392">
                  <c:v>0.23080000000000001</c:v>
                </c:pt>
                <c:pt idx="393">
                  <c:v>0.23169999999999999</c:v>
                </c:pt>
                <c:pt idx="394">
                  <c:v>0.2326</c:v>
                </c:pt>
                <c:pt idx="395">
                  <c:v>0.23350000000000001</c:v>
                </c:pt>
                <c:pt idx="396">
                  <c:v>0.23430000000000001</c:v>
                </c:pt>
                <c:pt idx="397">
                  <c:v>0.23499999999999999</c:v>
                </c:pt>
                <c:pt idx="398">
                  <c:v>0.2356</c:v>
                </c:pt>
                <c:pt idx="399">
                  <c:v>0.23630000000000001</c:v>
                </c:pt>
                <c:pt idx="400">
                  <c:v>0.23710000000000001</c:v>
                </c:pt>
                <c:pt idx="401">
                  <c:v>0.2379</c:v>
                </c:pt>
                <c:pt idx="402">
                  <c:v>0.23860000000000001</c:v>
                </c:pt>
                <c:pt idx="403">
                  <c:v>0.2392</c:v>
                </c:pt>
                <c:pt idx="404">
                  <c:v>0.23980000000000001</c:v>
                </c:pt>
                <c:pt idx="405">
                  <c:v>0.2402</c:v>
                </c:pt>
                <c:pt idx="406">
                  <c:v>0.24110000000000001</c:v>
                </c:pt>
                <c:pt idx="407">
                  <c:v>0.24160000000000001</c:v>
                </c:pt>
                <c:pt idx="408">
                  <c:v>0.24199999999999999</c:v>
                </c:pt>
                <c:pt idx="409">
                  <c:v>0.2424</c:v>
                </c:pt>
                <c:pt idx="410">
                  <c:v>0.2427</c:v>
                </c:pt>
                <c:pt idx="411">
                  <c:v>0.2429</c:v>
                </c:pt>
                <c:pt idx="412">
                  <c:v>0.24310000000000001</c:v>
                </c:pt>
                <c:pt idx="413">
                  <c:v>0.24329999999999999</c:v>
                </c:pt>
                <c:pt idx="414">
                  <c:v>0.24340000000000001</c:v>
                </c:pt>
                <c:pt idx="415">
                  <c:v>0.24349999999999999</c:v>
                </c:pt>
                <c:pt idx="416">
                  <c:v>0.24349999999999999</c:v>
                </c:pt>
                <c:pt idx="417">
                  <c:v>0.24360000000000001</c:v>
                </c:pt>
                <c:pt idx="418">
                  <c:v>0.24349999999999999</c:v>
                </c:pt>
                <c:pt idx="419">
                  <c:v>0.2432</c:v>
                </c:pt>
                <c:pt idx="420">
                  <c:v>0.2429</c:v>
                </c:pt>
                <c:pt idx="421">
                  <c:v>0.24249999999999999</c:v>
                </c:pt>
                <c:pt idx="422">
                  <c:v>0.2422</c:v>
                </c:pt>
                <c:pt idx="423">
                  <c:v>0.2419</c:v>
                </c:pt>
                <c:pt idx="424">
                  <c:v>0.24149999999999999</c:v>
                </c:pt>
                <c:pt idx="425">
                  <c:v>0.24099999999999999</c:v>
                </c:pt>
                <c:pt idx="426">
                  <c:v>0.2402</c:v>
                </c:pt>
                <c:pt idx="427">
                  <c:v>0.2394</c:v>
                </c:pt>
                <c:pt idx="428">
                  <c:v>0.23849999999999999</c:v>
                </c:pt>
                <c:pt idx="429">
                  <c:v>0.23760000000000001</c:v>
                </c:pt>
                <c:pt idx="430">
                  <c:v>0.23669999999999999</c:v>
                </c:pt>
                <c:pt idx="431">
                  <c:v>0.23569999999999999</c:v>
                </c:pt>
                <c:pt idx="432">
                  <c:v>0.2346</c:v>
                </c:pt>
                <c:pt idx="433">
                  <c:v>0.2334</c:v>
                </c:pt>
                <c:pt idx="434">
                  <c:v>0.2319</c:v>
                </c:pt>
                <c:pt idx="435">
                  <c:v>0.23039999999999999</c:v>
                </c:pt>
                <c:pt idx="436">
                  <c:v>0.22889999999999999</c:v>
                </c:pt>
                <c:pt idx="437">
                  <c:v>0.22750000000000001</c:v>
                </c:pt>
                <c:pt idx="438">
                  <c:v>0.22589999999999999</c:v>
                </c:pt>
                <c:pt idx="439">
                  <c:v>0.22409999999999999</c:v>
                </c:pt>
                <c:pt idx="440">
                  <c:v>0.222</c:v>
                </c:pt>
                <c:pt idx="441">
                  <c:v>0.2198</c:v>
                </c:pt>
                <c:pt idx="442">
                  <c:v>0.21759999999999999</c:v>
                </c:pt>
                <c:pt idx="443">
                  <c:v>0.2155</c:v>
                </c:pt>
                <c:pt idx="444">
                  <c:v>0.21340000000000001</c:v>
                </c:pt>
                <c:pt idx="445">
                  <c:v>0.21110000000000001</c:v>
                </c:pt>
                <c:pt idx="446">
                  <c:v>0.20860000000000001</c:v>
                </c:pt>
                <c:pt idx="447">
                  <c:v>0.2059</c:v>
                </c:pt>
                <c:pt idx="448">
                  <c:v>0.20319999999999999</c:v>
                </c:pt>
                <c:pt idx="449">
                  <c:v>0.2019</c:v>
                </c:pt>
                <c:pt idx="450">
                  <c:v>0.19919999999999999</c:v>
                </c:pt>
                <c:pt idx="451">
                  <c:v>0.1966</c:v>
                </c:pt>
                <c:pt idx="452">
                  <c:v>0.19400000000000001</c:v>
                </c:pt>
                <c:pt idx="453">
                  <c:v>0.19109999999999999</c:v>
                </c:pt>
                <c:pt idx="454">
                  <c:v>0.18820000000000001</c:v>
                </c:pt>
                <c:pt idx="455">
                  <c:v>0.18509999999999999</c:v>
                </c:pt>
                <c:pt idx="456">
                  <c:v>0.182</c:v>
                </c:pt>
                <c:pt idx="457">
                  <c:v>0.17910000000000001</c:v>
                </c:pt>
                <c:pt idx="458">
                  <c:v>0.1762</c:v>
                </c:pt>
                <c:pt idx="459">
                  <c:v>0.17319999999999999</c:v>
                </c:pt>
                <c:pt idx="460">
                  <c:v>0.1699</c:v>
                </c:pt>
                <c:pt idx="461">
                  <c:v>0.16650000000000001</c:v>
                </c:pt>
                <c:pt idx="462">
                  <c:v>0.16300000000000001</c:v>
                </c:pt>
                <c:pt idx="463">
                  <c:v>0.1598</c:v>
                </c:pt>
                <c:pt idx="464">
                  <c:v>0.15659999999999999</c:v>
                </c:pt>
                <c:pt idx="465">
                  <c:v>0.1535</c:v>
                </c:pt>
                <c:pt idx="466">
                  <c:v>0.1502</c:v>
                </c:pt>
                <c:pt idx="467">
                  <c:v>0.14660000000000001</c:v>
                </c:pt>
                <c:pt idx="468">
                  <c:v>0.14299999999999999</c:v>
                </c:pt>
                <c:pt idx="469">
                  <c:v>0.1396</c:v>
                </c:pt>
                <c:pt idx="470">
                  <c:v>0.1363</c:v>
                </c:pt>
                <c:pt idx="471">
                  <c:v>0.13320000000000001</c:v>
                </c:pt>
                <c:pt idx="472">
                  <c:v>0.13</c:v>
                </c:pt>
                <c:pt idx="473">
                  <c:v>0.12659999999999999</c:v>
                </c:pt>
                <c:pt idx="474">
                  <c:v>0.1231</c:v>
                </c:pt>
                <c:pt idx="475">
                  <c:v>0.1197</c:v>
                </c:pt>
                <c:pt idx="476">
                  <c:v>0.11650000000000001</c:v>
                </c:pt>
                <c:pt idx="477">
                  <c:v>0.11360000000000001</c:v>
                </c:pt>
                <c:pt idx="478">
                  <c:v>0.11070000000000001</c:v>
                </c:pt>
                <c:pt idx="479">
                  <c:v>0.1077</c:v>
                </c:pt>
                <c:pt idx="480">
                  <c:v>0.1045</c:v>
                </c:pt>
                <c:pt idx="481">
                  <c:v>0.1013</c:v>
                </c:pt>
                <c:pt idx="482">
                  <c:v>9.8199999999999996E-2</c:v>
                </c:pt>
                <c:pt idx="483">
                  <c:v>9.536E-2</c:v>
                </c:pt>
                <c:pt idx="484">
                  <c:v>9.2719999999999997E-2</c:v>
                </c:pt>
                <c:pt idx="485">
                  <c:v>9.017E-2</c:v>
                </c:pt>
                <c:pt idx="486">
                  <c:v>8.7510000000000004E-2</c:v>
                </c:pt>
                <c:pt idx="487">
                  <c:v>8.4650000000000003E-2</c:v>
                </c:pt>
                <c:pt idx="488">
                  <c:v>8.1769999999999995E-2</c:v>
                </c:pt>
                <c:pt idx="489">
                  <c:v>7.7689999999999995E-2</c:v>
                </c:pt>
                <c:pt idx="490">
                  <c:v>7.535E-2</c:v>
                </c:pt>
                <c:pt idx="491">
                  <c:v>7.3130000000000001E-2</c:v>
                </c:pt>
                <c:pt idx="492">
                  <c:v>7.0809999999999998E-2</c:v>
                </c:pt>
                <c:pt idx="493">
                  <c:v>6.8339999999999998E-2</c:v>
                </c:pt>
                <c:pt idx="494">
                  <c:v>6.5860000000000002E-2</c:v>
                </c:pt>
                <c:pt idx="495">
                  <c:v>6.3539999999999999E-2</c:v>
                </c:pt>
                <c:pt idx="496">
                  <c:v>6.0879999999999997E-2</c:v>
                </c:pt>
                <c:pt idx="497">
                  <c:v>5.9180000000000003E-2</c:v>
                </c:pt>
                <c:pt idx="498">
                  <c:v>5.7540000000000001E-2</c:v>
                </c:pt>
                <c:pt idx="499">
                  <c:v>5.5780000000000003E-2</c:v>
                </c:pt>
                <c:pt idx="500">
                  <c:v>5.3870000000000001E-2</c:v>
                </c:pt>
                <c:pt idx="501">
                  <c:v>5.1999999999999998E-2</c:v>
                </c:pt>
                <c:pt idx="502">
                  <c:v>5.0360000000000002E-2</c:v>
                </c:pt>
                <c:pt idx="503">
                  <c:v>4.897E-2</c:v>
                </c:pt>
                <c:pt idx="504">
                  <c:v>4.7820000000000001E-2</c:v>
                </c:pt>
                <c:pt idx="505">
                  <c:v>4.675E-2</c:v>
                </c:pt>
                <c:pt idx="506">
                  <c:v>4.5539999999999997E-2</c:v>
                </c:pt>
                <c:pt idx="507">
                  <c:v>4.4159999999999998E-2</c:v>
                </c:pt>
                <c:pt idx="508">
                  <c:v>4.2720000000000001E-2</c:v>
                </c:pt>
                <c:pt idx="509">
                  <c:v>4.1489999999999999E-2</c:v>
                </c:pt>
                <c:pt idx="510">
                  <c:v>4.0570000000000002E-2</c:v>
                </c:pt>
                <c:pt idx="511">
                  <c:v>3.9849999999999997E-2</c:v>
                </c:pt>
                <c:pt idx="512">
                  <c:v>3.9120000000000002E-2</c:v>
                </c:pt>
                <c:pt idx="513">
                  <c:v>3.823E-2</c:v>
                </c:pt>
                <c:pt idx="514">
                  <c:v>3.7220000000000003E-2</c:v>
                </c:pt>
                <c:pt idx="515">
                  <c:v>3.6229999999999998E-2</c:v>
                </c:pt>
                <c:pt idx="516">
                  <c:v>3.5479999999999998E-2</c:v>
                </c:pt>
                <c:pt idx="517">
                  <c:v>3.499E-2</c:v>
                </c:pt>
                <c:pt idx="518">
                  <c:v>3.465E-2</c:v>
                </c:pt>
                <c:pt idx="519">
                  <c:v>3.4270000000000002E-2</c:v>
                </c:pt>
                <c:pt idx="520">
                  <c:v>3.3770000000000001E-2</c:v>
                </c:pt>
                <c:pt idx="521">
                  <c:v>3.3149999999999999E-2</c:v>
                </c:pt>
                <c:pt idx="522">
                  <c:v>3.2570000000000002E-2</c:v>
                </c:pt>
                <c:pt idx="523">
                  <c:v>3.2160000000000001E-2</c:v>
                </c:pt>
                <c:pt idx="524">
                  <c:v>3.1989999999999998E-2</c:v>
                </c:pt>
                <c:pt idx="525">
                  <c:v>3.1960000000000002E-2</c:v>
                </c:pt>
                <c:pt idx="526">
                  <c:v>3.1870000000000002E-2</c:v>
                </c:pt>
                <c:pt idx="527">
                  <c:v>3.1640000000000001E-2</c:v>
                </c:pt>
                <c:pt idx="528">
                  <c:v>3.1309999999999998E-2</c:v>
                </c:pt>
                <c:pt idx="529">
                  <c:v>3.1E-2</c:v>
                </c:pt>
                <c:pt idx="530">
                  <c:v>3.082E-2</c:v>
                </c:pt>
                <c:pt idx="531">
                  <c:v>3.0779999999999998E-2</c:v>
                </c:pt>
                <c:pt idx="532">
                  <c:v>3.0839999999999999E-2</c:v>
                </c:pt>
                <c:pt idx="533">
                  <c:v>3.0870000000000002E-2</c:v>
                </c:pt>
                <c:pt idx="534">
                  <c:v>3.0880000000000001E-2</c:v>
                </c:pt>
                <c:pt idx="535">
                  <c:v>3.09E-2</c:v>
                </c:pt>
                <c:pt idx="536">
                  <c:v>3.092E-2</c:v>
                </c:pt>
                <c:pt idx="537">
                  <c:v>3.091E-2</c:v>
                </c:pt>
                <c:pt idx="538">
                  <c:v>3.0970000000000001E-2</c:v>
                </c:pt>
                <c:pt idx="539">
                  <c:v>3.1130000000000001E-2</c:v>
                </c:pt>
                <c:pt idx="540">
                  <c:v>3.125E-2</c:v>
                </c:pt>
                <c:pt idx="541">
                  <c:v>3.1300000000000001E-2</c:v>
                </c:pt>
                <c:pt idx="542">
                  <c:v>3.1329999999999997E-2</c:v>
                </c:pt>
                <c:pt idx="543">
                  <c:v>3.1440000000000003E-2</c:v>
                </c:pt>
                <c:pt idx="544">
                  <c:v>3.1640000000000001E-2</c:v>
                </c:pt>
                <c:pt idx="545">
                  <c:v>3.1879999999999999E-2</c:v>
                </c:pt>
                <c:pt idx="546">
                  <c:v>3.2079999999999997E-2</c:v>
                </c:pt>
                <c:pt idx="547">
                  <c:v>3.2230000000000002E-2</c:v>
                </c:pt>
                <c:pt idx="548">
                  <c:v>3.2300000000000002E-2</c:v>
                </c:pt>
                <c:pt idx="549">
                  <c:v>3.2419999999999997E-2</c:v>
                </c:pt>
                <c:pt idx="550">
                  <c:v>3.2649999999999998E-2</c:v>
                </c:pt>
                <c:pt idx="551">
                  <c:v>3.2980000000000002E-2</c:v>
                </c:pt>
                <c:pt idx="552">
                  <c:v>3.3309999999999999E-2</c:v>
                </c:pt>
                <c:pt idx="553">
                  <c:v>3.3480000000000003E-2</c:v>
                </c:pt>
                <c:pt idx="554">
                  <c:v>3.3550000000000003E-2</c:v>
                </c:pt>
                <c:pt idx="555">
                  <c:v>3.3669999999999999E-2</c:v>
                </c:pt>
                <c:pt idx="556">
                  <c:v>3.3910000000000003E-2</c:v>
                </c:pt>
                <c:pt idx="557">
                  <c:v>3.431E-2</c:v>
                </c:pt>
                <c:pt idx="558">
                  <c:v>3.4819999999999997E-2</c:v>
                </c:pt>
                <c:pt idx="559">
                  <c:v>3.5290000000000002E-2</c:v>
                </c:pt>
                <c:pt idx="560">
                  <c:v>3.5580000000000001E-2</c:v>
                </c:pt>
                <c:pt idx="561">
                  <c:v>3.5740000000000001E-2</c:v>
                </c:pt>
                <c:pt idx="562">
                  <c:v>3.5970000000000002E-2</c:v>
                </c:pt>
                <c:pt idx="563">
                  <c:v>3.6380000000000003E-2</c:v>
                </c:pt>
                <c:pt idx="564">
                  <c:v>3.6970000000000003E-2</c:v>
                </c:pt>
                <c:pt idx="565">
                  <c:v>3.7620000000000001E-2</c:v>
                </c:pt>
                <c:pt idx="566">
                  <c:v>3.8159999999999999E-2</c:v>
                </c:pt>
                <c:pt idx="567">
                  <c:v>3.8519999999999999E-2</c:v>
                </c:pt>
                <c:pt idx="568">
                  <c:v>3.8800000000000001E-2</c:v>
                </c:pt>
                <c:pt idx="569">
                  <c:v>3.916E-2</c:v>
                </c:pt>
                <c:pt idx="570">
                  <c:v>3.9660000000000001E-2</c:v>
                </c:pt>
                <c:pt idx="571">
                  <c:v>4.0349999999999997E-2</c:v>
                </c:pt>
                <c:pt idx="572">
                  <c:v>4.1180000000000001E-2</c:v>
                </c:pt>
                <c:pt idx="573">
                  <c:v>4.1950000000000001E-2</c:v>
                </c:pt>
                <c:pt idx="574">
                  <c:v>4.2529999999999998E-2</c:v>
                </c:pt>
                <c:pt idx="575">
                  <c:v>4.2970000000000001E-2</c:v>
                </c:pt>
                <c:pt idx="576">
                  <c:v>4.3389999999999998E-2</c:v>
                </c:pt>
                <c:pt idx="577">
                  <c:v>4.3869999999999999E-2</c:v>
                </c:pt>
                <c:pt idx="578">
                  <c:v>4.4499999999999998E-2</c:v>
                </c:pt>
                <c:pt idx="579">
                  <c:v>4.5269999999999998E-2</c:v>
                </c:pt>
                <c:pt idx="580">
                  <c:v>4.6080000000000003E-2</c:v>
                </c:pt>
                <c:pt idx="581">
                  <c:v>4.6859999999999999E-2</c:v>
                </c:pt>
                <c:pt idx="582">
                  <c:v>4.7600000000000003E-2</c:v>
                </c:pt>
                <c:pt idx="583">
                  <c:v>4.8329999999999998E-2</c:v>
                </c:pt>
                <c:pt idx="584">
                  <c:v>4.9099999999999998E-2</c:v>
                </c:pt>
                <c:pt idx="585">
                  <c:v>4.9910000000000003E-2</c:v>
                </c:pt>
                <c:pt idx="586">
                  <c:v>5.0770000000000003E-2</c:v>
                </c:pt>
                <c:pt idx="587">
                  <c:v>5.1610000000000003E-2</c:v>
                </c:pt>
                <c:pt idx="588">
                  <c:v>5.2380000000000003E-2</c:v>
                </c:pt>
                <c:pt idx="589">
                  <c:v>5.3060000000000003E-2</c:v>
                </c:pt>
                <c:pt idx="590">
                  <c:v>5.3740000000000003E-2</c:v>
                </c:pt>
                <c:pt idx="591">
                  <c:v>5.4519999999999999E-2</c:v>
                </c:pt>
                <c:pt idx="592">
                  <c:v>5.5440000000000003E-2</c:v>
                </c:pt>
                <c:pt idx="593">
                  <c:v>5.6460000000000003E-2</c:v>
                </c:pt>
                <c:pt idx="594">
                  <c:v>5.7480000000000003E-2</c:v>
                </c:pt>
                <c:pt idx="595">
                  <c:v>5.8409999999999997E-2</c:v>
                </c:pt>
                <c:pt idx="596">
                  <c:v>5.9159999999999997E-2</c:v>
                </c:pt>
                <c:pt idx="597">
                  <c:v>5.9799999999999999E-2</c:v>
                </c:pt>
                <c:pt idx="598">
                  <c:v>6.0449999999999997E-2</c:v>
                </c:pt>
                <c:pt idx="599">
                  <c:v>6.1190000000000001E-2</c:v>
                </c:pt>
                <c:pt idx="600">
                  <c:v>6.2019999999999999E-2</c:v>
                </c:pt>
                <c:pt idx="601">
                  <c:v>6.2939999999999996E-2</c:v>
                </c:pt>
                <c:pt idx="602">
                  <c:v>6.3850000000000004E-2</c:v>
                </c:pt>
                <c:pt idx="603">
                  <c:v>6.4740000000000006E-2</c:v>
                </c:pt>
                <c:pt idx="604">
                  <c:v>6.5600000000000006E-2</c:v>
                </c:pt>
                <c:pt idx="605">
                  <c:v>6.6449999999999995E-2</c:v>
                </c:pt>
                <c:pt idx="606">
                  <c:v>6.7349999999999993E-2</c:v>
                </c:pt>
                <c:pt idx="607">
                  <c:v>6.8279999999999993E-2</c:v>
                </c:pt>
                <c:pt idx="608">
                  <c:v>6.9180000000000005E-2</c:v>
                </c:pt>
                <c:pt idx="609">
                  <c:v>7.0029999999999995E-2</c:v>
                </c:pt>
                <c:pt idx="610">
                  <c:v>7.0760000000000003E-2</c:v>
                </c:pt>
                <c:pt idx="611">
                  <c:v>7.1470000000000006E-2</c:v>
                </c:pt>
                <c:pt idx="612">
                  <c:v>7.2190000000000004E-2</c:v>
                </c:pt>
                <c:pt idx="613">
                  <c:v>7.2959999999999997E-2</c:v>
                </c:pt>
                <c:pt idx="614">
                  <c:v>7.3819999999999997E-2</c:v>
                </c:pt>
                <c:pt idx="615">
                  <c:v>7.4770000000000003E-2</c:v>
                </c:pt>
                <c:pt idx="616">
                  <c:v>7.5810000000000002E-2</c:v>
                </c:pt>
                <c:pt idx="617">
                  <c:v>7.6810000000000003E-2</c:v>
                </c:pt>
                <c:pt idx="618">
                  <c:v>7.7729999999999994E-2</c:v>
                </c:pt>
                <c:pt idx="619">
                  <c:v>7.8509999999999996E-2</c:v>
                </c:pt>
                <c:pt idx="620">
                  <c:v>7.9170000000000004E-2</c:v>
                </c:pt>
                <c:pt idx="621">
                  <c:v>7.9820000000000002E-2</c:v>
                </c:pt>
                <c:pt idx="622">
                  <c:v>8.0549999999999997E-2</c:v>
                </c:pt>
                <c:pt idx="623">
                  <c:v>8.1409999999999996E-2</c:v>
                </c:pt>
                <c:pt idx="624">
                  <c:v>8.2419999999999993E-2</c:v>
                </c:pt>
                <c:pt idx="625">
                  <c:v>8.3479999999999999E-2</c:v>
                </c:pt>
                <c:pt idx="626">
                  <c:v>8.4470000000000003E-2</c:v>
                </c:pt>
                <c:pt idx="627">
                  <c:v>8.5290000000000005E-2</c:v>
                </c:pt>
                <c:pt idx="628">
                  <c:v>8.5970000000000005E-2</c:v>
                </c:pt>
                <c:pt idx="629">
                  <c:v>8.659E-2</c:v>
                </c:pt>
                <c:pt idx="630">
                  <c:v>8.7279999999999996E-2</c:v>
                </c:pt>
                <c:pt idx="631">
                  <c:v>8.8099999999999998E-2</c:v>
                </c:pt>
                <c:pt idx="632">
                  <c:v>8.9029999999999998E-2</c:v>
                </c:pt>
                <c:pt idx="633">
                  <c:v>0.09</c:v>
                </c:pt>
                <c:pt idx="634">
                  <c:v>9.0910000000000005E-2</c:v>
                </c:pt>
                <c:pt idx="635">
                  <c:v>9.1660000000000005E-2</c:v>
                </c:pt>
                <c:pt idx="636">
                  <c:v>9.2340000000000005E-2</c:v>
                </c:pt>
                <c:pt idx="637">
                  <c:v>9.3039999999999998E-2</c:v>
                </c:pt>
                <c:pt idx="638">
                  <c:v>9.3820000000000001E-2</c:v>
                </c:pt>
                <c:pt idx="639">
                  <c:v>9.4659999999999994E-2</c:v>
                </c:pt>
                <c:pt idx="640">
                  <c:v>9.5420000000000005E-2</c:v>
                </c:pt>
                <c:pt idx="641">
                  <c:v>9.5990000000000006E-2</c:v>
                </c:pt>
                <c:pt idx="642">
                  <c:v>9.6460000000000004E-2</c:v>
                </c:pt>
                <c:pt idx="643">
                  <c:v>9.6970000000000001E-2</c:v>
                </c:pt>
                <c:pt idx="644">
                  <c:v>9.7610000000000002E-2</c:v>
                </c:pt>
                <c:pt idx="645">
                  <c:v>9.8390000000000005E-2</c:v>
                </c:pt>
                <c:pt idx="646">
                  <c:v>9.9260000000000001E-2</c:v>
                </c:pt>
                <c:pt idx="647">
                  <c:v>0.1002</c:v>
                </c:pt>
                <c:pt idx="648">
                  <c:v>0.1009</c:v>
                </c:pt>
                <c:pt idx="649">
                  <c:v>0.10150000000000001</c:v>
                </c:pt>
                <c:pt idx="650">
                  <c:v>0.10199999999999999</c:v>
                </c:pt>
                <c:pt idx="651">
                  <c:v>0.10249999999999999</c:v>
                </c:pt>
                <c:pt idx="652">
                  <c:v>0.10299999999999999</c:v>
                </c:pt>
                <c:pt idx="653">
                  <c:v>0.1037</c:v>
                </c:pt>
                <c:pt idx="654">
                  <c:v>0.1045</c:v>
                </c:pt>
                <c:pt idx="655">
                  <c:v>0.1052</c:v>
                </c:pt>
                <c:pt idx="656">
                  <c:v>0.106</c:v>
                </c:pt>
                <c:pt idx="657">
                  <c:v>0.10680000000000001</c:v>
                </c:pt>
                <c:pt idx="658">
                  <c:v>0.1076</c:v>
                </c:pt>
                <c:pt idx="659">
                  <c:v>0.1082</c:v>
                </c:pt>
                <c:pt idx="660">
                  <c:v>0.1087</c:v>
                </c:pt>
                <c:pt idx="661">
                  <c:v>0.10920000000000001</c:v>
                </c:pt>
                <c:pt idx="662">
                  <c:v>0.10979999999999999</c:v>
                </c:pt>
                <c:pt idx="663">
                  <c:v>0.1105</c:v>
                </c:pt>
                <c:pt idx="664">
                  <c:v>0.1113</c:v>
                </c:pt>
                <c:pt idx="665">
                  <c:v>0.11219999999999999</c:v>
                </c:pt>
                <c:pt idx="666">
                  <c:v>0.11310000000000001</c:v>
                </c:pt>
                <c:pt idx="667">
                  <c:v>0.1139</c:v>
                </c:pt>
                <c:pt idx="668">
                  <c:v>0.11459999999999999</c:v>
                </c:pt>
                <c:pt idx="669">
                  <c:v>0.1152</c:v>
                </c:pt>
                <c:pt idx="670">
                  <c:v>0.1158</c:v>
                </c:pt>
                <c:pt idx="671">
                  <c:v>0.1163</c:v>
                </c:pt>
                <c:pt idx="672">
                  <c:v>0.1166</c:v>
                </c:pt>
                <c:pt idx="673">
                  <c:v>0.1172</c:v>
                </c:pt>
                <c:pt idx="674">
                  <c:v>0.1179</c:v>
                </c:pt>
                <c:pt idx="675">
                  <c:v>0.1186</c:v>
                </c:pt>
                <c:pt idx="676">
                  <c:v>0.11940000000000001</c:v>
                </c:pt>
                <c:pt idx="677">
                  <c:v>0.1202</c:v>
                </c:pt>
                <c:pt idx="678">
                  <c:v>0.121</c:v>
                </c:pt>
                <c:pt idx="679">
                  <c:v>0.12180000000000001</c:v>
                </c:pt>
                <c:pt idx="680">
                  <c:v>0.12239999999999999</c:v>
                </c:pt>
                <c:pt idx="681">
                  <c:v>0.1229</c:v>
                </c:pt>
                <c:pt idx="682">
                  <c:v>0.1234</c:v>
                </c:pt>
                <c:pt idx="683">
                  <c:v>0.124</c:v>
                </c:pt>
                <c:pt idx="684">
                  <c:v>0.12470000000000001</c:v>
                </c:pt>
                <c:pt idx="685">
                  <c:v>0.12540000000000001</c:v>
                </c:pt>
                <c:pt idx="686">
                  <c:v>0.1263</c:v>
                </c:pt>
                <c:pt idx="687">
                  <c:v>0.12709999999999999</c:v>
                </c:pt>
                <c:pt idx="688">
                  <c:v>0.12790000000000001</c:v>
                </c:pt>
                <c:pt idx="689">
                  <c:v>0.1285</c:v>
                </c:pt>
                <c:pt idx="690">
                  <c:v>0.129</c:v>
                </c:pt>
                <c:pt idx="691">
                  <c:v>0.1295</c:v>
                </c:pt>
                <c:pt idx="692">
                  <c:v>0.13</c:v>
                </c:pt>
                <c:pt idx="693">
                  <c:v>0.1305</c:v>
                </c:pt>
                <c:pt idx="694">
                  <c:v>0.13109999999999999</c:v>
                </c:pt>
                <c:pt idx="695">
                  <c:v>0.13170000000000001</c:v>
                </c:pt>
                <c:pt idx="696">
                  <c:v>0.1323</c:v>
                </c:pt>
                <c:pt idx="697">
                  <c:v>0.13300000000000001</c:v>
                </c:pt>
                <c:pt idx="698">
                  <c:v>0.1336</c:v>
                </c:pt>
                <c:pt idx="699">
                  <c:v>0.13420000000000001</c:v>
                </c:pt>
                <c:pt idx="700">
                  <c:v>0.1348</c:v>
                </c:pt>
                <c:pt idx="701">
                  <c:v>0.13539999999999999</c:v>
                </c:pt>
                <c:pt idx="702">
                  <c:v>0.1358</c:v>
                </c:pt>
                <c:pt idx="703">
                  <c:v>0.1363</c:v>
                </c:pt>
                <c:pt idx="704">
                  <c:v>0.1368</c:v>
                </c:pt>
                <c:pt idx="705">
                  <c:v>0.13739999999999999</c:v>
                </c:pt>
                <c:pt idx="706">
                  <c:v>0.13800000000000001</c:v>
                </c:pt>
                <c:pt idx="707">
                  <c:v>0.1386</c:v>
                </c:pt>
                <c:pt idx="708">
                  <c:v>0.1391</c:v>
                </c:pt>
                <c:pt idx="709">
                  <c:v>0.1396</c:v>
                </c:pt>
                <c:pt idx="710">
                  <c:v>0.1401</c:v>
                </c:pt>
                <c:pt idx="711">
                  <c:v>0.1406</c:v>
                </c:pt>
                <c:pt idx="712">
                  <c:v>0.14130000000000001</c:v>
                </c:pt>
                <c:pt idx="713">
                  <c:v>0.14180000000000001</c:v>
                </c:pt>
                <c:pt idx="714">
                  <c:v>0.14219999999999999</c:v>
                </c:pt>
                <c:pt idx="715">
                  <c:v>0.14269999999999999</c:v>
                </c:pt>
                <c:pt idx="716">
                  <c:v>0.14319999999999999</c:v>
                </c:pt>
                <c:pt idx="717">
                  <c:v>0.14380000000000001</c:v>
                </c:pt>
                <c:pt idx="718">
                  <c:v>0.1444</c:v>
                </c:pt>
                <c:pt idx="719">
                  <c:v>0.14499999999999999</c:v>
                </c:pt>
                <c:pt idx="720">
                  <c:v>0.14560000000000001</c:v>
                </c:pt>
                <c:pt idx="721">
                  <c:v>0.14599999999999999</c:v>
                </c:pt>
                <c:pt idx="722">
                  <c:v>0.14630000000000001</c:v>
                </c:pt>
                <c:pt idx="723">
                  <c:v>0.14660000000000001</c:v>
                </c:pt>
                <c:pt idx="724">
                  <c:v>0.1469</c:v>
                </c:pt>
                <c:pt idx="725">
                  <c:v>0.1474</c:v>
                </c:pt>
                <c:pt idx="726">
                  <c:v>0.14799999999999999</c:v>
                </c:pt>
                <c:pt idx="727">
                  <c:v>0.14860000000000001</c:v>
                </c:pt>
                <c:pt idx="728">
                  <c:v>0.1492</c:v>
                </c:pt>
                <c:pt idx="729">
                  <c:v>0.1497</c:v>
                </c:pt>
                <c:pt idx="730">
                  <c:v>0.15010000000000001</c:v>
                </c:pt>
                <c:pt idx="731">
                  <c:v>0.15049999999999999</c:v>
                </c:pt>
                <c:pt idx="732">
                  <c:v>0.15090000000000001</c:v>
                </c:pt>
                <c:pt idx="733">
                  <c:v>0.1512</c:v>
                </c:pt>
                <c:pt idx="734">
                  <c:v>0.15160000000000001</c:v>
                </c:pt>
                <c:pt idx="735">
                  <c:v>0.152</c:v>
                </c:pt>
                <c:pt idx="736">
                  <c:v>0.1525</c:v>
                </c:pt>
                <c:pt idx="737">
                  <c:v>0.15279999999999999</c:v>
                </c:pt>
                <c:pt idx="738">
                  <c:v>0.1532</c:v>
                </c:pt>
                <c:pt idx="739">
                  <c:v>0.15359999999999999</c:v>
                </c:pt>
                <c:pt idx="740">
                  <c:v>0.154</c:v>
                </c:pt>
                <c:pt idx="741">
                  <c:v>0.15440000000000001</c:v>
                </c:pt>
                <c:pt idx="742">
                  <c:v>0.1547</c:v>
                </c:pt>
                <c:pt idx="743">
                  <c:v>0.15490000000000001</c:v>
                </c:pt>
                <c:pt idx="744">
                  <c:v>0.15509999999999999</c:v>
                </c:pt>
                <c:pt idx="745">
                  <c:v>0.15529999999999999</c:v>
                </c:pt>
                <c:pt idx="746">
                  <c:v>0.1555</c:v>
                </c:pt>
                <c:pt idx="747">
                  <c:v>0.15590000000000001</c:v>
                </c:pt>
                <c:pt idx="748">
                  <c:v>0.15629999999999999</c:v>
                </c:pt>
                <c:pt idx="749">
                  <c:v>0.15670000000000001</c:v>
                </c:pt>
                <c:pt idx="750">
                  <c:v>0.15709999999999999</c:v>
                </c:pt>
                <c:pt idx="751">
                  <c:v>0.15740000000000001</c:v>
                </c:pt>
                <c:pt idx="752">
                  <c:v>0.1575</c:v>
                </c:pt>
                <c:pt idx="753">
                  <c:v>0.15759999999999999</c:v>
                </c:pt>
                <c:pt idx="754">
                  <c:v>0.15759999999999999</c:v>
                </c:pt>
                <c:pt idx="755">
                  <c:v>0.1578</c:v>
                </c:pt>
                <c:pt idx="756">
                  <c:v>0.158</c:v>
                </c:pt>
                <c:pt idx="757">
                  <c:v>0.1583</c:v>
                </c:pt>
                <c:pt idx="758">
                  <c:v>0.15870000000000001</c:v>
                </c:pt>
                <c:pt idx="759">
                  <c:v>0.15909999999999999</c:v>
                </c:pt>
                <c:pt idx="760">
                  <c:v>0.15939999999999999</c:v>
                </c:pt>
                <c:pt idx="761">
                  <c:v>0.15959999999999999</c:v>
                </c:pt>
                <c:pt idx="762">
                  <c:v>0.15970000000000001</c:v>
                </c:pt>
                <c:pt idx="763">
                  <c:v>0.15970000000000001</c:v>
                </c:pt>
                <c:pt idx="764">
                  <c:v>0.1598</c:v>
                </c:pt>
                <c:pt idx="765">
                  <c:v>0.16</c:v>
                </c:pt>
                <c:pt idx="766">
                  <c:v>0.16020000000000001</c:v>
                </c:pt>
                <c:pt idx="767">
                  <c:v>0.1605</c:v>
                </c:pt>
                <c:pt idx="768">
                  <c:v>0.1608</c:v>
                </c:pt>
                <c:pt idx="769">
                  <c:v>0.161</c:v>
                </c:pt>
                <c:pt idx="770">
                  <c:v>0.161</c:v>
                </c:pt>
                <c:pt idx="771">
                  <c:v>0.161</c:v>
                </c:pt>
                <c:pt idx="772">
                  <c:v>0.16089999999999999</c:v>
                </c:pt>
                <c:pt idx="773">
                  <c:v>0.16089999999999999</c:v>
                </c:pt>
                <c:pt idx="774">
                  <c:v>0.16089999999999999</c:v>
                </c:pt>
                <c:pt idx="775">
                  <c:v>0.161</c:v>
                </c:pt>
                <c:pt idx="776">
                  <c:v>0.16109999999999999</c:v>
                </c:pt>
                <c:pt idx="777">
                  <c:v>0.16120000000000001</c:v>
                </c:pt>
                <c:pt idx="778">
                  <c:v>0.1613</c:v>
                </c:pt>
                <c:pt idx="779">
                  <c:v>0.16139999999999999</c:v>
                </c:pt>
                <c:pt idx="780">
                  <c:v>0.16139999999999999</c:v>
                </c:pt>
                <c:pt idx="781">
                  <c:v>0.1615</c:v>
                </c:pt>
                <c:pt idx="782">
                  <c:v>0.1615</c:v>
                </c:pt>
                <c:pt idx="783">
                  <c:v>0.16139999999999999</c:v>
                </c:pt>
                <c:pt idx="784">
                  <c:v>0.1613</c:v>
                </c:pt>
                <c:pt idx="785">
                  <c:v>0.1613</c:v>
                </c:pt>
                <c:pt idx="786">
                  <c:v>0.1613</c:v>
                </c:pt>
                <c:pt idx="787">
                  <c:v>0.16120000000000001</c:v>
                </c:pt>
                <c:pt idx="788">
                  <c:v>0.16109999999999999</c:v>
                </c:pt>
                <c:pt idx="789">
                  <c:v>0.16109999999999999</c:v>
                </c:pt>
                <c:pt idx="790">
                  <c:v>0.16109999999999999</c:v>
                </c:pt>
                <c:pt idx="791">
                  <c:v>0.161</c:v>
                </c:pt>
                <c:pt idx="792">
                  <c:v>0.161</c:v>
                </c:pt>
                <c:pt idx="793">
                  <c:v>0.16089999999999999</c:v>
                </c:pt>
                <c:pt idx="794">
                  <c:v>0.16070000000000001</c:v>
                </c:pt>
                <c:pt idx="795">
                  <c:v>0.1605</c:v>
                </c:pt>
                <c:pt idx="796">
                  <c:v>0.16039999999999999</c:v>
                </c:pt>
                <c:pt idx="797">
                  <c:v>0.1603</c:v>
                </c:pt>
                <c:pt idx="798">
                  <c:v>0.16039999999999999</c:v>
                </c:pt>
                <c:pt idx="799">
                  <c:v>0.1603</c:v>
                </c:pt>
                <c:pt idx="800">
                  <c:v>0.16020000000000001</c:v>
                </c:pt>
                <c:pt idx="801">
                  <c:v>0.16</c:v>
                </c:pt>
                <c:pt idx="802">
                  <c:v>0.1598</c:v>
                </c:pt>
                <c:pt idx="803">
                  <c:v>0.15959999999999999</c:v>
                </c:pt>
                <c:pt idx="804">
                  <c:v>0.1595</c:v>
                </c:pt>
                <c:pt idx="805">
                  <c:v>0.1595</c:v>
                </c:pt>
                <c:pt idx="806">
                  <c:v>0.1593</c:v>
                </c:pt>
                <c:pt idx="807">
                  <c:v>0.15920000000000001</c:v>
                </c:pt>
                <c:pt idx="808">
                  <c:v>0.15909999999999999</c:v>
                </c:pt>
                <c:pt idx="809">
                  <c:v>0.15909999999999999</c:v>
                </c:pt>
                <c:pt idx="810">
                  <c:v>0.159</c:v>
                </c:pt>
                <c:pt idx="811">
                  <c:v>0.159</c:v>
                </c:pt>
                <c:pt idx="812">
                  <c:v>0.159</c:v>
                </c:pt>
                <c:pt idx="813">
                  <c:v>0.15890000000000001</c:v>
                </c:pt>
                <c:pt idx="814">
                  <c:v>0.1588</c:v>
                </c:pt>
                <c:pt idx="815">
                  <c:v>0.1588</c:v>
                </c:pt>
                <c:pt idx="816">
                  <c:v>0.1588</c:v>
                </c:pt>
                <c:pt idx="817">
                  <c:v>0.15890000000000001</c:v>
                </c:pt>
                <c:pt idx="818">
                  <c:v>0.159</c:v>
                </c:pt>
                <c:pt idx="819">
                  <c:v>0.15890000000000001</c:v>
                </c:pt>
                <c:pt idx="820">
                  <c:v>0.1588</c:v>
                </c:pt>
                <c:pt idx="821">
                  <c:v>0.1588</c:v>
                </c:pt>
                <c:pt idx="822">
                  <c:v>0.1588</c:v>
                </c:pt>
                <c:pt idx="823">
                  <c:v>0.15890000000000001</c:v>
                </c:pt>
                <c:pt idx="824">
                  <c:v>0.15890000000000001</c:v>
                </c:pt>
                <c:pt idx="825">
                  <c:v>0.15870000000000001</c:v>
                </c:pt>
                <c:pt idx="826">
                  <c:v>0.1585</c:v>
                </c:pt>
                <c:pt idx="827">
                  <c:v>0.15820000000000001</c:v>
                </c:pt>
                <c:pt idx="828">
                  <c:v>0.158</c:v>
                </c:pt>
                <c:pt idx="829">
                  <c:v>0.158</c:v>
                </c:pt>
                <c:pt idx="830">
                  <c:v>0.15809999999999999</c:v>
                </c:pt>
                <c:pt idx="831">
                  <c:v>0.15809999999999999</c:v>
                </c:pt>
                <c:pt idx="832">
                  <c:v>0.15809999999999999</c:v>
                </c:pt>
                <c:pt idx="833">
                  <c:v>0.15790000000000001</c:v>
                </c:pt>
                <c:pt idx="834">
                  <c:v>0.15770000000000001</c:v>
                </c:pt>
                <c:pt idx="835">
                  <c:v>0.15759999999999999</c:v>
                </c:pt>
                <c:pt idx="836">
                  <c:v>0.15770000000000001</c:v>
                </c:pt>
                <c:pt idx="837">
                  <c:v>0.1578</c:v>
                </c:pt>
                <c:pt idx="838">
                  <c:v>0.1578</c:v>
                </c:pt>
                <c:pt idx="839">
                  <c:v>0.1578</c:v>
                </c:pt>
                <c:pt idx="840">
                  <c:v>0.15790000000000001</c:v>
                </c:pt>
                <c:pt idx="841">
                  <c:v>0.15790000000000001</c:v>
                </c:pt>
                <c:pt idx="842">
                  <c:v>0.15809999999999999</c:v>
                </c:pt>
                <c:pt idx="843">
                  <c:v>0.15820000000000001</c:v>
                </c:pt>
                <c:pt idx="844">
                  <c:v>0.15820000000000001</c:v>
                </c:pt>
                <c:pt idx="845">
                  <c:v>0.15820000000000001</c:v>
                </c:pt>
                <c:pt idx="846">
                  <c:v>0.15820000000000001</c:v>
                </c:pt>
                <c:pt idx="847">
                  <c:v>0.15809999999999999</c:v>
                </c:pt>
                <c:pt idx="848">
                  <c:v>0.158</c:v>
                </c:pt>
                <c:pt idx="849">
                  <c:v>0.15809999999999999</c:v>
                </c:pt>
                <c:pt idx="850">
                  <c:v>0.15820000000000001</c:v>
                </c:pt>
                <c:pt idx="851">
                  <c:v>0.15820000000000001</c:v>
                </c:pt>
                <c:pt idx="852">
                  <c:v>0.15809999999999999</c:v>
                </c:pt>
                <c:pt idx="853">
                  <c:v>0.1578</c:v>
                </c:pt>
                <c:pt idx="854">
                  <c:v>0.15740000000000001</c:v>
                </c:pt>
                <c:pt idx="855">
                  <c:v>0.15709999999999999</c:v>
                </c:pt>
                <c:pt idx="856">
                  <c:v>0.15679999999999999</c:v>
                </c:pt>
                <c:pt idx="857">
                  <c:v>0.15670000000000001</c:v>
                </c:pt>
                <c:pt idx="858">
                  <c:v>0.15659999999999999</c:v>
                </c:pt>
                <c:pt idx="859">
                  <c:v>0.1565</c:v>
                </c:pt>
                <c:pt idx="860">
                  <c:v>0.15640000000000001</c:v>
                </c:pt>
                <c:pt idx="861">
                  <c:v>0.15579999999999999</c:v>
                </c:pt>
                <c:pt idx="862">
                  <c:v>0.15540000000000001</c:v>
                </c:pt>
                <c:pt idx="863">
                  <c:v>0.15490000000000001</c:v>
                </c:pt>
                <c:pt idx="864">
                  <c:v>0.15440000000000001</c:v>
                </c:pt>
                <c:pt idx="865">
                  <c:v>0.15429999999999999</c:v>
                </c:pt>
                <c:pt idx="866">
                  <c:v>0.1535</c:v>
                </c:pt>
                <c:pt idx="867">
                  <c:v>0.15290000000000001</c:v>
                </c:pt>
                <c:pt idx="868">
                  <c:v>0.1522</c:v>
                </c:pt>
                <c:pt idx="869">
                  <c:v>0.15129999999999999</c:v>
                </c:pt>
                <c:pt idx="870">
                  <c:v>0.15040000000000001</c:v>
                </c:pt>
                <c:pt idx="871">
                  <c:v>0.14960000000000001</c:v>
                </c:pt>
                <c:pt idx="872">
                  <c:v>0.1487</c:v>
                </c:pt>
                <c:pt idx="873">
                  <c:v>0.14779999999999999</c:v>
                </c:pt>
                <c:pt idx="874">
                  <c:v>0.14680000000000001</c:v>
                </c:pt>
                <c:pt idx="875">
                  <c:v>0.14560000000000001</c:v>
                </c:pt>
                <c:pt idx="876">
                  <c:v>0.14499999999999999</c:v>
                </c:pt>
                <c:pt idx="877">
                  <c:v>0.14369999999999999</c:v>
                </c:pt>
                <c:pt idx="878">
                  <c:v>0.1416</c:v>
                </c:pt>
                <c:pt idx="879">
                  <c:v>0.1404</c:v>
                </c:pt>
                <c:pt idx="880">
                  <c:v>0.13930000000000001</c:v>
                </c:pt>
                <c:pt idx="881">
                  <c:v>0.13789999999999999</c:v>
                </c:pt>
                <c:pt idx="882">
                  <c:v>0.13639999999999999</c:v>
                </c:pt>
                <c:pt idx="883">
                  <c:v>0.13469999999999999</c:v>
                </c:pt>
                <c:pt idx="884">
                  <c:v>0.13320000000000001</c:v>
                </c:pt>
                <c:pt idx="885">
                  <c:v>0.1318</c:v>
                </c:pt>
                <c:pt idx="886">
                  <c:v>0.13039999999999999</c:v>
                </c:pt>
                <c:pt idx="887">
                  <c:v>0.12889999999999999</c:v>
                </c:pt>
                <c:pt idx="888">
                  <c:v>0.1278</c:v>
                </c:pt>
                <c:pt idx="889">
                  <c:v>0.12529999999999999</c:v>
                </c:pt>
                <c:pt idx="890">
                  <c:v>0.1235</c:v>
                </c:pt>
                <c:pt idx="891">
                  <c:v>0.12189999999999999</c:v>
                </c:pt>
                <c:pt idx="892">
                  <c:v>0.1205</c:v>
                </c:pt>
                <c:pt idx="893">
                  <c:v>0.1191</c:v>
                </c:pt>
                <c:pt idx="894">
                  <c:v>0.1174</c:v>
                </c:pt>
                <c:pt idx="895">
                  <c:v>0.11550000000000001</c:v>
                </c:pt>
                <c:pt idx="896">
                  <c:v>0.1142</c:v>
                </c:pt>
                <c:pt idx="897">
                  <c:v>0.11219999999999999</c:v>
                </c:pt>
                <c:pt idx="898">
                  <c:v>0.1104</c:v>
                </c:pt>
                <c:pt idx="899">
                  <c:v>0.1089</c:v>
                </c:pt>
                <c:pt idx="900">
                  <c:v>0.1066</c:v>
                </c:pt>
                <c:pt idx="901">
                  <c:v>0.1057</c:v>
                </c:pt>
                <c:pt idx="902">
                  <c:v>0.10349999999999999</c:v>
                </c:pt>
                <c:pt idx="903">
                  <c:v>0.1013</c:v>
                </c:pt>
                <c:pt idx="904">
                  <c:v>9.9129999999999996E-2</c:v>
                </c:pt>
                <c:pt idx="905">
                  <c:v>9.6439999999999998E-2</c:v>
                </c:pt>
                <c:pt idx="906">
                  <c:v>9.5680000000000001E-2</c:v>
                </c:pt>
                <c:pt idx="907">
                  <c:v>9.3909999999999993E-2</c:v>
                </c:pt>
                <c:pt idx="908">
                  <c:v>9.1819999999999999E-2</c:v>
                </c:pt>
                <c:pt idx="909">
                  <c:v>8.9520000000000002E-2</c:v>
                </c:pt>
                <c:pt idx="910">
                  <c:v>8.7309999999999999E-2</c:v>
                </c:pt>
                <c:pt idx="911">
                  <c:v>8.5379999999999998E-2</c:v>
                </c:pt>
                <c:pt idx="912">
                  <c:v>8.3650000000000002E-2</c:v>
                </c:pt>
                <c:pt idx="913">
                  <c:v>8.1860000000000002E-2</c:v>
                </c:pt>
                <c:pt idx="914">
                  <c:v>7.9979999999999996E-2</c:v>
                </c:pt>
                <c:pt idx="915">
                  <c:v>7.8030000000000002E-2</c:v>
                </c:pt>
                <c:pt idx="916">
                  <c:v>7.5130000000000002E-2</c:v>
                </c:pt>
                <c:pt idx="917">
                  <c:v>7.331E-2</c:v>
                </c:pt>
                <c:pt idx="918">
                  <c:v>7.2539999999999993E-2</c:v>
                </c:pt>
                <c:pt idx="919">
                  <c:v>7.0879999999999999E-2</c:v>
                </c:pt>
                <c:pt idx="920">
                  <c:v>6.9220000000000004E-2</c:v>
                </c:pt>
                <c:pt idx="921">
                  <c:v>6.7500000000000004E-2</c:v>
                </c:pt>
                <c:pt idx="922">
                  <c:v>6.5729999999999997E-2</c:v>
                </c:pt>
                <c:pt idx="923">
                  <c:v>6.3869999999999996E-2</c:v>
                </c:pt>
                <c:pt idx="924">
                  <c:v>6.2149999999999997E-2</c:v>
                </c:pt>
                <c:pt idx="925">
                  <c:v>6.0769999999999998E-2</c:v>
                </c:pt>
                <c:pt idx="926">
                  <c:v>5.9459999999999999E-2</c:v>
                </c:pt>
                <c:pt idx="927">
                  <c:v>5.8029999999999998E-2</c:v>
                </c:pt>
                <c:pt idx="928">
                  <c:v>5.6410000000000002E-2</c:v>
                </c:pt>
                <c:pt idx="929">
                  <c:v>5.4699999999999999E-2</c:v>
                </c:pt>
                <c:pt idx="930">
                  <c:v>5.3129999999999997E-2</c:v>
                </c:pt>
                <c:pt idx="931">
                  <c:v>5.1830000000000001E-2</c:v>
                </c:pt>
                <c:pt idx="932">
                  <c:v>5.0709999999999998E-2</c:v>
                </c:pt>
                <c:pt idx="933">
                  <c:v>4.9610000000000001E-2</c:v>
                </c:pt>
                <c:pt idx="934">
                  <c:v>4.836E-2</c:v>
                </c:pt>
                <c:pt idx="935">
                  <c:v>4.6960000000000002E-2</c:v>
                </c:pt>
                <c:pt idx="936">
                  <c:v>4.5600000000000002E-2</c:v>
                </c:pt>
                <c:pt idx="937">
                  <c:v>4.4409999999999998E-2</c:v>
                </c:pt>
                <c:pt idx="938">
                  <c:v>4.3409999999999997E-2</c:v>
                </c:pt>
                <c:pt idx="939">
                  <c:v>4.2599999999999999E-2</c:v>
                </c:pt>
                <c:pt idx="940">
                  <c:v>4.1849999999999998E-2</c:v>
                </c:pt>
                <c:pt idx="941">
                  <c:v>4.1009999999999998E-2</c:v>
                </c:pt>
                <c:pt idx="942">
                  <c:v>3.9919999999999997E-2</c:v>
                </c:pt>
                <c:pt idx="943">
                  <c:v>3.8690000000000002E-2</c:v>
                </c:pt>
                <c:pt idx="944">
                  <c:v>3.7629999999999997E-2</c:v>
                </c:pt>
                <c:pt idx="945">
                  <c:v>3.6839999999999998E-2</c:v>
                </c:pt>
                <c:pt idx="946">
                  <c:v>3.6220000000000002E-2</c:v>
                </c:pt>
                <c:pt idx="947">
                  <c:v>3.5619999999999999E-2</c:v>
                </c:pt>
                <c:pt idx="948">
                  <c:v>3.4860000000000002E-2</c:v>
                </c:pt>
                <c:pt idx="949">
                  <c:v>3.3950000000000001E-2</c:v>
                </c:pt>
                <c:pt idx="950">
                  <c:v>3.3090000000000001E-2</c:v>
                </c:pt>
                <c:pt idx="951">
                  <c:v>3.2280000000000003E-2</c:v>
                </c:pt>
                <c:pt idx="952">
                  <c:v>3.1530000000000002E-2</c:v>
                </c:pt>
                <c:pt idx="953">
                  <c:v>3.083E-2</c:v>
                </c:pt>
                <c:pt idx="954">
                  <c:v>0.03</c:v>
                </c:pt>
                <c:pt idx="955">
                  <c:v>2.9069999999999999E-2</c:v>
                </c:pt>
                <c:pt idx="956">
                  <c:v>2.8209999999999999E-2</c:v>
                </c:pt>
                <c:pt idx="957">
                  <c:v>2.7359999999999999E-2</c:v>
                </c:pt>
                <c:pt idx="958">
                  <c:v>2.647E-2</c:v>
                </c:pt>
                <c:pt idx="959">
                  <c:v>2.5649999999999999E-2</c:v>
                </c:pt>
                <c:pt idx="960">
                  <c:v>2.5020000000000001E-2</c:v>
                </c:pt>
                <c:pt idx="961">
                  <c:v>2.4580000000000001E-2</c:v>
                </c:pt>
                <c:pt idx="962">
                  <c:v>2.4230000000000002E-2</c:v>
                </c:pt>
                <c:pt idx="963">
                  <c:v>2.3699999999999999E-2</c:v>
                </c:pt>
                <c:pt idx="964">
                  <c:v>2.2929999999999999E-2</c:v>
                </c:pt>
                <c:pt idx="965">
                  <c:v>2.2100000000000002E-2</c:v>
                </c:pt>
                <c:pt idx="966">
                  <c:v>2.1499999999999998E-2</c:v>
                </c:pt>
                <c:pt idx="967">
                  <c:v>2.1160000000000002E-2</c:v>
                </c:pt>
                <c:pt idx="968">
                  <c:v>2.1000000000000001E-2</c:v>
                </c:pt>
                <c:pt idx="969">
                  <c:v>2.0740000000000001E-2</c:v>
                </c:pt>
                <c:pt idx="970">
                  <c:v>2.0240000000000001E-2</c:v>
                </c:pt>
                <c:pt idx="971">
                  <c:v>1.9470000000000001E-2</c:v>
                </c:pt>
                <c:pt idx="972">
                  <c:v>1.8749999999999999E-2</c:v>
                </c:pt>
                <c:pt idx="973">
                  <c:v>1.8280000000000001E-2</c:v>
                </c:pt>
                <c:pt idx="974">
                  <c:v>1.8079999999999999E-2</c:v>
                </c:pt>
                <c:pt idx="975">
                  <c:v>1.805E-2</c:v>
                </c:pt>
                <c:pt idx="976">
                  <c:v>1.806E-2</c:v>
                </c:pt>
                <c:pt idx="977">
                  <c:v>1.789E-2</c:v>
                </c:pt>
                <c:pt idx="978">
                  <c:v>1.7489999999999999E-2</c:v>
                </c:pt>
                <c:pt idx="979">
                  <c:v>1.6979999999999999E-2</c:v>
                </c:pt>
                <c:pt idx="980">
                  <c:v>1.651E-2</c:v>
                </c:pt>
                <c:pt idx="981">
                  <c:v>1.6219999999999998E-2</c:v>
                </c:pt>
                <c:pt idx="982">
                  <c:v>1.618E-2</c:v>
                </c:pt>
                <c:pt idx="983">
                  <c:v>1.6160000000000001E-2</c:v>
                </c:pt>
                <c:pt idx="984">
                  <c:v>1.5959999999999998E-2</c:v>
                </c:pt>
                <c:pt idx="985">
                  <c:v>1.5480000000000001E-2</c:v>
                </c:pt>
                <c:pt idx="986">
                  <c:v>1.4840000000000001E-2</c:v>
                </c:pt>
                <c:pt idx="987">
                  <c:v>1.426E-2</c:v>
                </c:pt>
                <c:pt idx="988">
                  <c:v>1.4E-2</c:v>
                </c:pt>
                <c:pt idx="989">
                  <c:v>1.401E-2</c:v>
                </c:pt>
                <c:pt idx="990">
                  <c:v>1.3990000000000001E-2</c:v>
                </c:pt>
                <c:pt idx="991">
                  <c:v>1.3769999999999999E-2</c:v>
                </c:pt>
                <c:pt idx="992">
                  <c:v>1.3429999999999999E-2</c:v>
                </c:pt>
                <c:pt idx="993">
                  <c:v>1.308E-2</c:v>
                </c:pt>
                <c:pt idx="994">
                  <c:v>1.294E-2</c:v>
                </c:pt>
                <c:pt idx="995">
                  <c:v>1.3050000000000001E-2</c:v>
                </c:pt>
                <c:pt idx="996">
                  <c:v>1.321E-2</c:v>
                </c:pt>
                <c:pt idx="997">
                  <c:v>1.324E-2</c:v>
                </c:pt>
                <c:pt idx="998">
                  <c:v>1.308E-2</c:v>
                </c:pt>
                <c:pt idx="999">
                  <c:v>1.2789999999999999E-2</c:v>
                </c:pt>
                <c:pt idx="1000">
                  <c:v>1.2579999999999999E-2</c:v>
                </c:pt>
                <c:pt idx="1001">
                  <c:v>1.261E-2</c:v>
                </c:pt>
                <c:pt idx="1002">
                  <c:v>1.2919999999999999E-2</c:v>
                </c:pt>
                <c:pt idx="1003">
                  <c:v>1.333E-2</c:v>
                </c:pt>
                <c:pt idx="1004">
                  <c:v>1.35E-2</c:v>
                </c:pt>
                <c:pt idx="1005">
                  <c:v>1.338E-2</c:v>
                </c:pt>
                <c:pt idx="1006">
                  <c:v>1.32E-2</c:v>
                </c:pt>
                <c:pt idx="1007">
                  <c:v>1.3140000000000001E-2</c:v>
                </c:pt>
                <c:pt idx="1008">
                  <c:v>1.332E-2</c:v>
                </c:pt>
                <c:pt idx="1009">
                  <c:v>1.363E-2</c:v>
                </c:pt>
                <c:pt idx="1010">
                  <c:v>1.3860000000000001E-2</c:v>
                </c:pt>
                <c:pt idx="1011">
                  <c:v>1.3979999999999999E-2</c:v>
                </c:pt>
                <c:pt idx="1012">
                  <c:v>1.392E-2</c:v>
                </c:pt>
                <c:pt idx="1013">
                  <c:v>1.3639999999999999E-2</c:v>
                </c:pt>
                <c:pt idx="1014">
                  <c:v>1.349E-2</c:v>
                </c:pt>
                <c:pt idx="1015">
                  <c:v>1.366E-2</c:v>
                </c:pt>
                <c:pt idx="1016">
                  <c:v>1.388E-2</c:v>
                </c:pt>
                <c:pt idx="1017">
                  <c:v>1.4080000000000001E-2</c:v>
                </c:pt>
                <c:pt idx="1018">
                  <c:v>1.426E-2</c:v>
                </c:pt>
                <c:pt idx="1019">
                  <c:v>1.4330000000000001E-2</c:v>
                </c:pt>
                <c:pt idx="1020">
                  <c:v>1.427E-2</c:v>
                </c:pt>
                <c:pt idx="1021">
                  <c:v>1.427E-2</c:v>
                </c:pt>
                <c:pt idx="1022">
                  <c:v>1.4500000000000001E-2</c:v>
                </c:pt>
                <c:pt idx="1023">
                  <c:v>1.481E-2</c:v>
                </c:pt>
                <c:pt idx="1024">
                  <c:v>1.498E-2</c:v>
                </c:pt>
                <c:pt idx="1025">
                  <c:v>1.5089999999999999E-2</c:v>
                </c:pt>
                <c:pt idx="1026">
                  <c:v>1.507E-2</c:v>
                </c:pt>
                <c:pt idx="1027">
                  <c:v>1.498E-2</c:v>
                </c:pt>
                <c:pt idx="1028">
                  <c:v>1.5089999999999999E-2</c:v>
                </c:pt>
                <c:pt idx="1029">
                  <c:v>1.525E-2</c:v>
                </c:pt>
                <c:pt idx="1030">
                  <c:v>1.533E-2</c:v>
                </c:pt>
                <c:pt idx="1031">
                  <c:v>1.5480000000000001E-2</c:v>
                </c:pt>
                <c:pt idx="1032">
                  <c:v>1.5720000000000001E-2</c:v>
                </c:pt>
                <c:pt idx="1033">
                  <c:v>1.5959999999999998E-2</c:v>
                </c:pt>
                <c:pt idx="1034">
                  <c:v>1.6199999999999999E-2</c:v>
                </c:pt>
                <c:pt idx="1035">
                  <c:v>1.636E-2</c:v>
                </c:pt>
                <c:pt idx="1036">
                  <c:v>1.6389999999999998E-2</c:v>
                </c:pt>
                <c:pt idx="1037">
                  <c:v>1.6369999999999999E-2</c:v>
                </c:pt>
                <c:pt idx="1038">
                  <c:v>1.6410000000000001E-2</c:v>
                </c:pt>
                <c:pt idx="1039">
                  <c:v>1.6490000000000001E-2</c:v>
                </c:pt>
                <c:pt idx="1040">
                  <c:v>1.643E-2</c:v>
                </c:pt>
                <c:pt idx="1041">
                  <c:v>1.6379999999999999E-2</c:v>
                </c:pt>
                <c:pt idx="1042">
                  <c:v>1.651E-2</c:v>
                </c:pt>
                <c:pt idx="1043">
                  <c:v>1.6820000000000002E-2</c:v>
                </c:pt>
                <c:pt idx="1044">
                  <c:v>1.7170000000000001E-2</c:v>
                </c:pt>
                <c:pt idx="1045">
                  <c:v>1.7430000000000001E-2</c:v>
                </c:pt>
                <c:pt idx="1046">
                  <c:v>1.7579999999999998E-2</c:v>
                </c:pt>
                <c:pt idx="1047">
                  <c:v>1.7690000000000001E-2</c:v>
                </c:pt>
                <c:pt idx="1048">
                  <c:v>1.779E-2</c:v>
                </c:pt>
                <c:pt idx="1049">
                  <c:v>1.8010000000000002E-2</c:v>
                </c:pt>
                <c:pt idx="1050">
                  <c:v>1.8370000000000001E-2</c:v>
                </c:pt>
                <c:pt idx="1051">
                  <c:v>1.882E-2</c:v>
                </c:pt>
                <c:pt idx="1052">
                  <c:v>1.915E-2</c:v>
                </c:pt>
                <c:pt idx="1053">
                  <c:v>1.9199999999999998E-2</c:v>
                </c:pt>
                <c:pt idx="1054">
                  <c:v>1.9040000000000001E-2</c:v>
                </c:pt>
                <c:pt idx="1055">
                  <c:v>1.8880000000000001E-2</c:v>
                </c:pt>
                <c:pt idx="1056">
                  <c:v>1.8929999999999999E-2</c:v>
                </c:pt>
                <c:pt idx="1057">
                  <c:v>1.9210000000000001E-2</c:v>
                </c:pt>
                <c:pt idx="1058">
                  <c:v>1.967E-2</c:v>
                </c:pt>
                <c:pt idx="1059">
                  <c:v>2.0080000000000001E-2</c:v>
                </c:pt>
                <c:pt idx="1060">
                  <c:v>2.0199999999999999E-2</c:v>
                </c:pt>
                <c:pt idx="1061">
                  <c:v>2.0140000000000002E-2</c:v>
                </c:pt>
                <c:pt idx="1062">
                  <c:v>2.0060000000000001E-2</c:v>
                </c:pt>
                <c:pt idx="1063">
                  <c:v>2.01E-2</c:v>
                </c:pt>
                <c:pt idx="1064">
                  <c:v>2.027E-2</c:v>
                </c:pt>
                <c:pt idx="1065">
                  <c:v>2.0449999999999999E-2</c:v>
                </c:pt>
                <c:pt idx="1066">
                  <c:v>2.0469999999999999E-2</c:v>
                </c:pt>
                <c:pt idx="1067">
                  <c:v>2.0379999999999999E-2</c:v>
                </c:pt>
                <c:pt idx="1068">
                  <c:v>2.0219999999999998E-2</c:v>
                </c:pt>
                <c:pt idx="1069">
                  <c:v>2.0109999999999999E-2</c:v>
                </c:pt>
                <c:pt idx="1070">
                  <c:v>2.0060000000000001E-2</c:v>
                </c:pt>
                <c:pt idx="1071">
                  <c:v>1.9990000000000001E-2</c:v>
                </c:pt>
                <c:pt idx="1072">
                  <c:v>1.9990000000000001E-2</c:v>
                </c:pt>
                <c:pt idx="1073">
                  <c:v>2.009E-2</c:v>
                </c:pt>
                <c:pt idx="1074">
                  <c:v>2.017E-2</c:v>
                </c:pt>
                <c:pt idx="1075">
                  <c:v>2.0299999999999999E-2</c:v>
                </c:pt>
                <c:pt idx="1076">
                  <c:v>2.0490000000000001E-2</c:v>
                </c:pt>
                <c:pt idx="1077">
                  <c:v>2.0670000000000001E-2</c:v>
                </c:pt>
                <c:pt idx="1078">
                  <c:v>2.0799999999999999E-2</c:v>
                </c:pt>
                <c:pt idx="1079">
                  <c:v>2.094E-2</c:v>
                </c:pt>
                <c:pt idx="1080">
                  <c:v>2.1090000000000001E-2</c:v>
                </c:pt>
                <c:pt idx="1081">
                  <c:v>2.1229999999999999E-2</c:v>
                </c:pt>
                <c:pt idx="1082">
                  <c:v>2.1389999999999999E-2</c:v>
                </c:pt>
                <c:pt idx="1083">
                  <c:v>2.162E-2</c:v>
                </c:pt>
                <c:pt idx="1084">
                  <c:v>2.1909999999999999E-2</c:v>
                </c:pt>
                <c:pt idx="1085">
                  <c:v>2.2280000000000001E-2</c:v>
                </c:pt>
                <c:pt idx="1086">
                  <c:v>2.2630000000000001E-2</c:v>
                </c:pt>
                <c:pt idx="1087">
                  <c:v>2.281E-2</c:v>
                </c:pt>
                <c:pt idx="1088">
                  <c:v>2.3029999999999998E-2</c:v>
                </c:pt>
                <c:pt idx="1089">
                  <c:v>2.35E-2</c:v>
                </c:pt>
                <c:pt idx="1090">
                  <c:v>2.392E-2</c:v>
                </c:pt>
                <c:pt idx="1091">
                  <c:v>2.4400000000000002E-2</c:v>
                </c:pt>
                <c:pt idx="1092">
                  <c:v>2.4920000000000001E-2</c:v>
                </c:pt>
                <c:pt idx="1093">
                  <c:v>2.5389999999999999E-2</c:v>
                </c:pt>
                <c:pt idx="1094">
                  <c:v>2.546E-2</c:v>
                </c:pt>
                <c:pt idx="1095">
                  <c:v>2.5479999999999999E-2</c:v>
                </c:pt>
                <c:pt idx="1096">
                  <c:v>2.5510000000000001E-2</c:v>
                </c:pt>
                <c:pt idx="1097">
                  <c:v>2.5569999999999999E-2</c:v>
                </c:pt>
                <c:pt idx="1098">
                  <c:v>2.613E-2</c:v>
                </c:pt>
                <c:pt idx="1099">
                  <c:v>2.6589999999999999E-2</c:v>
                </c:pt>
                <c:pt idx="1100">
                  <c:v>2.6919999999999999E-2</c:v>
                </c:pt>
                <c:pt idx="1101">
                  <c:v>2.6939999999999999E-2</c:v>
                </c:pt>
                <c:pt idx="1102">
                  <c:v>2.682E-2</c:v>
                </c:pt>
                <c:pt idx="1103">
                  <c:v>2.6710000000000001E-2</c:v>
                </c:pt>
                <c:pt idx="1104">
                  <c:v>2.6800000000000001E-2</c:v>
                </c:pt>
                <c:pt idx="1105">
                  <c:v>2.7109999999999999E-2</c:v>
                </c:pt>
                <c:pt idx="1106">
                  <c:v>2.7609999999999999E-2</c:v>
                </c:pt>
                <c:pt idx="1107">
                  <c:v>2.8070000000000001E-2</c:v>
                </c:pt>
                <c:pt idx="1108">
                  <c:v>2.8029999999999999E-2</c:v>
                </c:pt>
                <c:pt idx="1109">
                  <c:v>2.7810000000000001E-2</c:v>
                </c:pt>
                <c:pt idx="1110">
                  <c:v>2.7730000000000001E-2</c:v>
                </c:pt>
                <c:pt idx="1111">
                  <c:v>2.785E-2</c:v>
                </c:pt>
                <c:pt idx="1112">
                  <c:v>2.801E-2</c:v>
                </c:pt>
                <c:pt idx="1113">
                  <c:v>2.861E-2</c:v>
                </c:pt>
                <c:pt idx="1114">
                  <c:v>2.895E-2</c:v>
                </c:pt>
                <c:pt idx="1115">
                  <c:v>2.9010000000000001E-2</c:v>
                </c:pt>
                <c:pt idx="1116">
                  <c:v>2.8910000000000002E-2</c:v>
                </c:pt>
                <c:pt idx="1117">
                  <c:v>2.8899999999999999E-2</c:v>
                </c:pt>
                <c:pt idx="1118">
                  <c:v>2.904E-2</c:v>
                </c:pt>
                <c:pt idx="1119">
                  <c:v>2.9399999999999999E-2</c:v>
                </c:pt>
                <c:pt idx="1120">
                  <c:v>2.988E-2</c:v>
                </c:pt>
                <c:pt idx="1121">
                  <c:v>3.0210000000000001E-2</c:v>
                </c:pt>
                <c:pt idx="1122">
                  <c:v>3.0259999999999999E-2</c:v>
                </c:pt>
                <c:pt idx="1123">
                  <c:v>3.022E-2</c:v>
                </c:pt>
                <c:pt idx="1124">
                  <c:v>3.022E-2</c:v>
                </c:pt>
                <c:pt idx="1125">
                  <c:v>3.0370000000000001E-2</c:v>
                </c:pt>
                <c:pt idx="1126">
                  <c:v>3.0710000000000001E-2</c:v>
                </c:pt>
                <c:pt idx="1127">
                  <c:v>3.1390000000000001E-2</c:v>
                </c:pt>
                <c:pt idx="1128">
                  <c:v>3.1759999999999997E-2</c:v>
                </c:pt>
                <c:pt idx="1129">
                  <c:v>3.1850000000000003E-2</c:v>
                </c:pt>
                <c:pt idx="1130">
                  <c:v>3.1919999999999997E-2</c:v>
                </c:pt>
                <c:pt idx="1131">
                  <c:v>3.2009999999999997E-2</c:v>
                </c:pt>
                <c:pt idx="1132">
                  <c:v>3.2250000000000001E-2</c:v>
                </c:pt>
                <c:pt idx="1133">
                  <c:v>3.2719999999999999E-2</c:v>
                </c:pt>
                <c:pt idx="1134">
                  <c:v>3.3399999999999999E-2</c:v>
                </c:pt>
                <c:pt idx="1135">
                  <c:v>3.3660000000000002E-2</c:v>
                </c:pt>
                <c:pt idx="1136">
                  <c:v>3.3700000000000001E-2</c:v>
                </c:pt>
                <c:pt idx="1137">
                  <c:v>3.3919999999999999E-2</c:v>
                </c:pt>
                <c:pt idx="1138">
                  <c:v>3.3869999999999997E-2</c:v>
                </c:pt>
                <c:pt idx="1139">
                  <c:v>3.415E-2</c:v>
                </c:pt>
                <c:pt idx="1140">
                  <c:v>3.4500000000000003E-2</c:v>
                </c:pt>
                <c:pt idx="1141">
                  <c:v>3.4790000000000001E-2</c:v>
                </c:pt>
                <c:pt idx="1142">
                  <c:v>3.4979999999999997E-2</c:v>
                </c:pt>
                <c:pt idx="1143">
                  <c:v>3.524E-2</c:v>
                </c:pt>
                <c:pt idx="1144">
                  <c:v>3.56E-2</c:v>
                </c:pt>
                <c:pt idx="1145">
                  <c:v>3.5900000000000001E-2</c:v>
                </c:pt>
                <c:pt idx="1146">
                  <c:v>3.6040000000000003E-2</c:v>
                </c:pt>
                <c:pt idx="1147">
                  <c:v>3.6040000000000003E-2</c:v>
                </c:pt>
                <c:pt idx="1148">
                  <c:v>3.5889999999999998E-2</c:v>
                </c:pt>
                <c:pt idx="1149">
                  <c:v>3.5869999999999999E-2</c:v>
                </c:pt>
                <c:pt idx="1150">
                  <c:v>3.6049999999999999E-2</c:v>
                </c:pt>
                <c:pt idx="1151">
                  <c:v>3.6429999999999997E-2</c:v>
                </c:pt>
                <c:pt idx="1152">
                  <c:v>3.6560000000000002E-2</c:v>
                </c:pt>
                <c:pt idx="1153">
                  <c:v>3.6600000000000001E-2</c:v>
                </c:pt>
                <c:pt idx="1154">
                  <c:v>3.6400000000000002E-2</c:v>
                </c:pt>
                <c:pt idx="1155">
                  <c:v>3.6260000000000001E-2</c:v>
                </c:pt>
                <c:pt idx="1156">
                  <c:v>3.6310000000000002E-2</c:v>
                </c:pt>
                <c:pt idx="1157">
                  <c:v>3.671E-2</c:v>
                </c:pt>
                <c:pt idx="1158">
                  <c:v>3.7060000000000003E-2</c:v>
                </c:pt>
                <c:pt idx="1159">
                  <c:v>3.7350000000000001E-2</c:v>
                </c:pt>
                <c:pt idx="1160">
                  <c:v>3.7510000000000002E-2</c:v>
                </c:pt>
                <c:pt idx="1161">
                  <c:v>3.7609999999999998E-2</c:v>
                </c:pt>
                <c:pt idx="1162">
                  <c:v>3.7740000000000003E-2</c:v>
                </c:pt>
                <c:pt idx="1163">
                  <c:v>3.7940000000000002E-2</c:v>
                </c:pt>
                <c:pt idx="1164">
                  <c:v>3.832E-2</c:v>
                </c:pt>
                <c:pt idx="1165">
                  <c:v>3.8760000000000003E-2</c:v>
                </c:pt>
                <c:pt idx="1166">
                  <c:v>3.9199999999999999E-2</c:v>
                </c:pt>
                <c:pt idx="1167">
                  <c:v>3.9579999999999997E-2</c:v>
                </c:pt>
                <c:pt idx="1168">
                  <c:v>3.9849999999999997E-2</c:v>
                </c:pt>
                <c:pt idx="1169">
                  <c:v>4.0030000000000003E-2</c:v>
                </c:pt>
                <c:pt idx="1170">
                  <c:v>4.0219999999999999E-2</c:v>
                </c:pt>
                <c:pt idx="1171">
                  <c:v>4.0469999999999999E-2</c:v>
                </c:pt>
                <c:pt idx="1172">
                  <c:v>4.086E-2</c:v>
                </c:pt>
                <c:pt idx="1173">
                  <c:v>4.1300000000000003E-2</c:v>
                </c:pt>
                <c:pt idx="1174">
                  <c:v>4.1790000000000001E-2</c:v>
                </c:pt>
                <c:pt idx="1175">
                  <c:v>4.2209999999999998E-2</c:v>
                </c:pt>
                <c:pt idx="1176">
                  <c:v>4.2680000000000003E-2</c:v>
                </c:pt>
                <c:pt idx="1177">
                  <c:v>4.2810000000000001E-2</c:v>
                </c:pt>
                <c:pt idx="1178">
                  <c:v>4.3060000000000001E-2</c:v>
                </c:pt>
                <c:pt idx="1179">
                  <c:v>4.3450000000000003E-2</c:v>
                </c:pt>
                <c:pt idx="1180">
                  <c:v>4.4040000000000003E-2</c:v>
                </c:pt>
                <c:pt idx="1181">
                  <c:v>4.4690000000000001E-2</c:v>
                </c:pt>
                <c:pt idx="1182">
                  <c:v>4.514E-2</c:v>
                </c:pt>
                <c:pt idx="1183">
                  <c:v>4.5339999999999998E-2</c:v>
                </c:pt>
                <c:pt idx="1184">
                  <c:v>4.5440000000000001E-2</c:v>
                </c:pt>
                <c:pt idx="1185">
                  <c:v>4.5609999999999998E-2</c:v>
                </c:pt>
                <c:pt idx="1186">
                  <c:v>4.6039999999999998E-2</c:v>
                </c:pt>
                <c:pt idx="1187">
                  <c:v>4.6629999999999998E-2</c:v>
                </c:pt>
                <c:pt idx="1188">
                  <c:v>4.7129999999999998E-2</c:v>
                </c:pt>
                <c:pt idx="1189">
                  <c:v>4.7370000000000002E-2</c:v>
                </c:pt>
                <c:pt idx="1190">
                  <c:v>4.7419999999999997E-2</c:v>
                </c:pt>
                <c:pt idx="1191">
                  <c:v>4.7579999999999997E-2</c:v>
                </c:pt>
                <c:pt idx="1192">
                  <c:v>4.8000000000000001E-2</c:v>
                </c:pt>
                <c:pt idx="1193">
                  <c:v>4.861E-2</c:v>
                </c:pt>
                <c:pt idx="1194">
                  <c:v>4.9340000000000002E-2</c:v>
                </c:pt>
                <c:pt idx="1195">
                  <c:v>0.05</c:v>
                </c:pt>
                <c:pt idx="1196">
                  <c:v>5.0410000000000003E-2</c:v>
                </c:pt>
                <c:pt idx="1197">
                  <c:v>5.0569999999999997E-2</c:v>
                </c:pt>
                <c:pt idx="1198">
                  <c:v>5.0790000000000002E-2</c:v>
                </c:pt>
                <c:pt idx="1199">
                  <c:v>5.1110000000000003E-2</c:v>
                </c:pt>
                <c:pt idx="1200">
                  <c:v>5.1580000000000001E-2</c:v>
                </c:pt>
                <c:pt idx="1201">
                  <c:v>5.2209999999999999E-2</c:v>
                </c:pt>
                <c:pt idx="1202">
                  <c:v>5.2929999999999998E-2</c:v>
                </c:pt>
                <c:pt idx="1203">
                  <c:v>5.355E-2</c:v>
                </c:pt>
                <c:pt idx="1204">
                  <c:v>5.3949999999999998E-2</c:v>
                </c:pt>
                <c:pt idx="1205">
                  <c:v>5.4140000000000001E-2</c:v>
                </c:pt>
                <c:pt idx="1206">
                  <c:v>5.4239999999999997E-2</c:v>
                </c:pt>
                <c:pt idx="1207">
                  <c:v>5.4399999999999997E-2</c:v>
                </c:pt>
                <c:pt idx="1208">
                  <c:v>5.4719999999999998E-2</c:v>
                </c:pt>
                <c:pt idx="1209">
                  <c:v>5.5210000000000002E-2</c:v>
                </c:pt>
                <c:pt idx="1210">
                  <c:v>5.5789999999999999E-2</c:v>
                </c:pt>
                <c:pt idx="1211">
                  <c:v>5.6370000000000003E-2</c:v>
                </c:pt>
                <c:pt idx="1212">
                  <c:v>5.6939999999999998E-2</c:v>
                </c:pt>
                <c:pt idx="1213">
                  <c:v>5.7500000000000002E-2</c:v>
                </c:pt>
                <c:pt idx="1214">
                  <c:v>5.8020000000000002E-2</c:v>
                </c:pt>
                <c:pt idx="1215">
                  <c:v>5.8479999999999997E-2</c:v>
                </c:pt>
                <c:pt idx="1216">
                  <c:v>5.892E-2</c:v>
                </c:pt>
                <c:pt idx="1217">
                  <c:v>5.9429999999999997E-2</c:v>
                </c:pt>
                <c:pt idx="1218">
                  <c:v>5.9920000000000001E-2</c:v>
                </c:pt>
                <c:pt idx="1219">
                  <c:v>6.046E-2</c:v>
                </c:pt>
                <c:pt idx="1220">
                  <c:v>6.1069999999999999E-2</c:v>
                </c:pt>
                <c:pt idx="1221">
                  <c:v>6.164E-2</c:v>
                </c:pt>
                <c:pt idx="1222">
                  <c:v>6.2109999999999999E-2</c:v>
                </c:pt>
                <c:pt idx="1223">
                  <c:v>6.2539999999999998E-2</c:v>
                </c:pt>
                <c:pt idx="1224">
                  <c:v>6.3009999999999997E-2</c:v>
                </c:pt>
                <c:pt idx="1225">
                  <c:v>6.3619999999999996E-2</c:v>
                </c:pt>
                <c:pt idx="1226">
                  <c:v>6.4329999999999998E-2</c:v>
                </c:pt>
                <c:pt idx="1227">
                  <c:v>6.5060000000000007E-2</c:v>
                </c:pt>
                <c:pt idx="1228">
                  <c:v>6.5640000000000004E-2</c:v>
                </c:pt>
                <c:pt idx="1229">
                  <c:v>6.608E-2</c:v>
                </c:pt>
                <c:pt idx="1230">
                  <c:v>6.651E-2</c:v>
                </c:pt>
                <c:pt idx="1231">
                  <c:v>6.7019999999999996E-2</c:v>
                </c:pt>
                <c:pt idx="1232">
                  <c:v>6.7750000000000005E-2</c:v>
                </c:pt>
                <c:pt idx="1233">
                  <c:v>6.8610000000000004E-2</c:v>
                </c:pt>
                <c:pt idx="1234">
                  <c:v>6.9400000000000003E-2</c:v>
                </c:pt>
                <c:pt idx="1235">
                  <c:v>7.0040000000000005E-2</c:v>
                </c:pt>
                <c:pt idx="1236">
                  <c:v>7.0449999999999999E-2</c:v>
                </c:pt>
                <c:pt idx="1237">
                  <c:v>7.0819999999999994E-2</c:v>
                </c:pt>
                <c:pt idx="1238">
                  <c:v>7.1279999999999996E-2</c:v>
                </c:pt>
                <c:pt idx="1239">
                  <c:v>7.1919999999999998E-2</c:v>
                </c:pt>
                <c:pt idx="1240">
                  <c:v>7.2720000000000007E-2</c:v>
                </c:pt>
                <c:pt idx="1241">
                  <c:v>7.3590000000000003E-2</c:v>
                </c:pt>
                <c:pt idx="1242">
                  <c:v>7.4340000000000003E-2</c:v>
                </c:pt>
                <c:pt idx="1243">
                  <c:v>7.4840000000000004E-2</c:v>
                </c:pt>
                <c:pt idx="1244">
                  <c:v>7.5149999999999995E-2</c:v>
                </c:pt>
                <c:pt idx="1245">
                  <c:v>7.5550000000000006E-2</c:v>
                </c:pt>
                <c:pt idx="1246">
                  <c:v>7.6160000000000005E-2</c:v>
                </c:pt>
                <c:pt idx="1247">
                  <c:v>7.6929999999999998E-2</c:v>
                </c:pt>
                <c:pt idx="1248">
                  <c:v>7.775E-2</c:v>
                </c:pt>
                <c:pt idx="1249">
                  <c:v>7.8439999999999996E-2</c:v>
                </c:pt>
                <c:pt idx="1250">
                  <c:v>7.8890000000000002E-2</c:v>
                </c:pt>
                <c:pt idx="1251">
                  <c:v>7.9210000000000003E-2</c:v>
                </c:pt>
                <c:pt idx="1252">
                  <c:v>7.9530000000000003E-2</c:v>
                </c:pt>
                <c:pt idx="1253">
                  <c:v>7.9920000000000005E-2</c:v>
                </c:pt>
                <c:pt idx="1254">
                  <c:v>8.0409999999999995E-2</c:v>
                </c:pt>
                <c:pt idx="1255">
                  <c:v>8.0920000000000006E-2</c:v>
                </c:pt>
                <c:pt idx="1256">
                  <c:v>8.1420000000000006E-2</c:v>
                </c:pt>
                <c:pt idx="1257">
                  <c:v>8.1900000000000001E-2</c:v>
                </c:pt>
                <c:pt idx="1258">
                  <c:v>8.2439999999999999E-2</c:v>
                </c:pt>
                <c:pt idx="1259">
                  <c:v>8.3019999999999997E-2</c:v>
                </c:pt>
                <c:pt idx="1260">
                  <c:v>8.3599999999999994E-2</c:v>
                </c:pt>
                <c:pt idx="1261">
                  <c:v>8.4220000000000003E-2</c:v>
                </c:pt>
                <c:pt idx="1262">
                  <c:v>8.4900000000000003E-2</c:v>
                </c:pt>
                <c:pt idx="1263">
                  <c:v>8.5529999999999995E-2</c:v>
                </c:pt>
                <c:pt idx="1264">
                  <c:v>8.6019999999999999E-2</c:v>
                </c:pt>
                <c:pt idx="1265">
                  <c:v>8.6430000000000007E-2</c:v>
                </c:pt>
                <c:pt idx="1266">
                  <c:v>8.6790000000000006E-2</c:v>
                </c:pt>
                <c:pt idx="1267">
                  <c:v>8.7249999999999994E-2</c:v>
                </c:pt>
                <c:pt idx="1268">
                  <c:v>8.7819999999999995E-2</c:v>
                </c:pt>
                <c:pt idx="1269">
                  <c:v>8.8330000000000006E-2</c:v>
                </c:pt>
                <c:pt idx="1270">
                  <c:v>8.8569999999999996E-2</c:v>
                </c:pt>
                <c:pt idx="1271">
                  <c:v>8.8510000000000005E-2</c:v>
                </c:pt>
                <c:pt idx="1272">
                  <c:v>8.8400000000000006E-2</c:v>
                </c:pt>
                <c:pt idx="1273">
                  <c:v>8.8580000000000006E-2</c:v>
                </c:pt>
                <c:pt idx="1274">
                  <c:v>8.9020000000000002E-2</c:v>
                </c:pt>
                <c:pt idx="1275">
                  <c:v>8.9660000000000004E-2</c:v>
                </c:pt>
                <c:pt idx="1276">
                  <c:v>9.0399999999999994E-2</c:v>
                </c:pt>
                <c:pt idx="1277">
                  <c:v>9.085E-2</c:v>
                </c:pt>
                <c:pt idx="1278">
                  <c:v>9.1039999999999996E-2</c:v>
                </c:pt>
                <c:pt idx="1279">
                  <c:v>9.1170000000000001E-2</c:v>
                </c:pt>
                <c:pt idx="1280">
                  <c:v>9.128E-2</c:v>
                </c:pt>
                <c:pt idx="1281">
                  <c:v>9.1539999999999996E-2</c:v>
                </c:pt>
                <c:pt idx="1282">
                  <c:v>9.1980000000000006E-2</c:v>
                </c:pt>
                <c:pt idx="1283">
                  <c:v>9.2549999999999993E-2</c:v>
                </c:pt>
                <c:pt idx="1284">
                  <c:v>9.3079999999999996E-2</c:v>
                </c:pt>
                <c:pt idx="1285">
                  <c:v>9.3410000000000007E-2</c:v>
                </c:pt>
                <c:pt idx="1286">
                  <c:v>9.3530000000000002E-2</c:v>
                </c:pt>
                <c:pt idx="1287">
                  <c:v>9.3579999999999997E-2</c:v>
                </c:pt>
                <c:pt idx="1288">
                  <c:v>9.3640000000000001E-2</c:v>
                </c:pt>
                <c:pt idx="1289">
                  <c:v>9.3770000000000006E-2</c:v>
                </c:pt>
                <c:pt idx="1290">
                  <c:v>9.3990000000000004E-2</c:v>
                </c:pt>
                <c:pt idx="1291">
                  <c:v>9.4280000000000003E-2</c:v>
                </c:pt>
                <c:pt idx="1292">
                  <c:v>9.4539999999999999E-2</c:v>
                </c:pt>
                <c:pt idx="1293">
                  <c:v>9.4850000000000004E-2</c:v>
                </c:pt>
                <c:pt idx="1294">
                  <c:v>9.5269999999999994E-2</c:v>
                </c:pt>
                <c:pt idx="1295">
                  <c:v>9.5740000000000006E-2</c:v>
                </c:pt>
                <c:pt idx="1296">
                  <c:v>9.6229999999999996E-2</c:v>
                </c:pt>
                <c:pt idx="1297">
                  <c:v>9.6689999999999998E-2</c:v>
                </c:pt>
                <c:pt idx="1298">
                  <c:v>9.7070000000000004E-2</c:v>
                </c:pt>
                <c:pt idx="1299">
                  <c:v>9.7439999999999999E-2</c:v>
                </c:pt>
                <c:pt idx="1300">
                  <c:v>9.7769999999999996E-2</c:v>
                </c:pt>
                <c:pt idx="1301">
                  <c:v>9.8030000000000006E-2</c:v>
                </c:pt>
                <c:pt idx="1302">
                  <c:v>9.8330000000000001E-2</c:v>
                </c:pt>
                <c:pt idx="1303">
                  <c:v>9.8739999999999994E-2</c:v>
                </c:pt>
                <c:pt idx="1304">
                  <c:v>9.9220000000000003E-2</c:v>
                </c:pt>
                <c:pt idx="1305">
                  <c:v>9.9699999999999997E-2</c:v>
                </c:pt>
                <c:pt idx="1306">
                  <c:v>0.10009999999999999</c:v>
                </c:pt>
                <c:pt idx="1307">
                  <c:v>0.1004</c:v>
                </c:pt>
                <c:pt idx="1308">
                  <c:v>0.10059999999999999</c:v>
                </c:pt>
                <c:pt idx="1309">
                  <c:v>0.1009</c:v>
                </c:pt>
                <c:pt idx="1310">
                  <c:v>0.1012</c:v>
                </c:pt>
                <c:pt idx="1311">
                  <c:v>0.10150000000000001</c:v>
                </c:pt>
                <c:pt idx="1312">
                  <c:v>0.1019</c:v>
                </c:pt>
                <c:pt idx="1313">
                  <c:v>0.1024</c:v>
                </c:pt>
                <c:pt idx="1314">
                  <c:v>0.10290000000000001</c:v>
                </c:pt>
                <c:pt idx="1315">
                  <c:v>0.10340000000000001</c:v>
                </c:pt>
                <c:pt idx="1316">
                  <c:v>0.10390000000000001</c:v>
                </c:pt>
                <c:pt idx="1317">
                  <c:v>0.1043</c:v>
                </c:pt>
                <c:pt idx="1318">
                  <c:v>0.1046</c:v>
                </c:pt>
                <c:pt idx="1319">
                  <c:v>0.10489999999999999</c:v>
                </c:pt>
                <c:pt idx="1320">
                  <c:v>0.10539999999999999</c:v>
                </c:pt>
                <c:pt idx="1321">
                  <c:v>0.106</c:v>
                </c:pt>
                <c:pt idx="1322">
                  <c:v>0.1067</c:v>
                </c:pt>
                <c:pt idx="1323">
                  <c:v>0.10730000000000001</c:v>
                </c:pt>
                <c:pt idx="1324">
                  <c:v>0.1077</c:v>
                </c:pt>
                <c:pt idx="1325">
                  <c:v>0.1079</c:v>
                </c:pt>
                <c:pt idx="1326">
                  <c:v>0.1081</c:v>
                </c:pt>
                <c:pt idx="1327">
                  <c:v>0.1084</c:v>
                </c:pt>
                <c:pt idx="1328">
                  <c:v>0.1089</c:v>
                </c:pt>
                <c:pt idx="1329">
                  <c:v>0.1095</c:v>
                </c:pt>
                <c:pt idx="1330">
                  <c:v>0.1101</c:v>
                </c:pt>
                <c:pt idx="1331">
                  <c:v>0.1104</c:v>
                </c:pt>
                <c:pt idx="1332">
                  <c:v>0.1104</c:v>
                </c:pt>
                <c:pt idx="1333">
                  <c:v>0.1104</c:v>
                </c:pt>
                <c:pt idx="1334">
                  <c:v>0.11070000000000001</c:v>
                </c:pt>
                <c:pt idx="1335">
                  <c:v>0.111</c:v>
                </c:pt>
                <c:pt idx="1336">
                  <c:v>0.1114</c:v>
                </c:pt>
                <c:pt idx="1337">
                  <c:v>0.1116</c:v>
                </c:pt>
                <c:pt idx="1338">
                  <c:v>0.1116</c:v>
                </c:pt>
                <c:pt idx="1339">
                  <c:v>0.1116</c:v>
                </c:pt>
                <c:pt idx="1340">
                  <c:v>0.1119</c:v>
                </c:pt>
                <c:pt idx="1341">
                  <c:v>0.11219999999999999</c:v>
                </c:pt>
                <c:pt idx="1342">
                  <c:v>0.11260000000000001</c:v>
                </c:pt>
                <c:pt idx="1343">
                  <c:v>0.113</c:v>
                </c:pt>
                <c:pt idx="1344">
                  <c:v>0.1133</c:v>
                </c:pt>
                <c:pt idx="1345">
                  <c:v>0.11360000000000001</c:v>
                </c:pt>
                <c:pt idx="1346">
                  <c:v>0.1139</c:v>
                </c:pt>
                <c:pt idx="1347">
                  <c:v>0.11409999999999999</c:v>
                </c:pt>
                <c:pt idx="1348">
                  <c:v>0.1143</c:v>
                </c:pt>
                <c:pt idx="1349">
                  <c:v>0.1147</c:v>
                </c:pt>
                <c:pt idx="1350">
                  <c:v>0.11509999999999999</c:v>
                </c:pt>
                <c:pt idx="1351">
                  <c:v>0.11559999999999999</c:v>
                </c:pt>
                <c:pt idx="1352">
                  <c:v>0.1159</c:v>
                </c:pt>
                <c:pt idx="1353">
                  <c:v>0.1158</c:v>
                </c:pt>
                <c:pt idx="1354">
                  <c:v>0.1157</c:v>
                </c:pt>
                <c:pt idx="1355">
                  <c:v>0.1157</c:v>
                </c:pt>
                <c:pt idx="1356">
                  <c:v>0.11600000000000001</c:v>
                </c:pt>
                <c:pt idx="1357">
                  <c:v>0.11650000000000001</c:v>
                </c:pt>
                <c:pt idx="1358">
                  <c:v>0.11700000000000001</c:v>
                </c:pt>
                <c:pt idx="1359">
                  <c:v>0.1174</c:v>
                </c:pt>
                <c:pt idx="1360">
                  <c:v>0.11749999999999999</c:v>
                </c:pt>
                <c:pt idx="1361">
                  <c:v>0.1176</c:v>
                </c:pt>
                <c:pt idx="1362">
                  <c:v>0.1177</c:v>
                </c:pt>
                <c:pt idx="1363">
                  <c:v>0.11799999999999999</c:v>
                </c:pt>
                <c:pt idx="1364">
                  <c:v>0.11849999999999999</c:v>
                </c:pt>
                <c:pt idx="1365">
                  <c:v>0.11890000000000001</c:v>
                </c:pt>
                <c:pt idx="1366">
                  <c:v>0.1191</c:v>
                </c:pt>
                <c:pt idx="1367">
                  <c:v>0.1191</c:v>
                </c:pt>
                <c:pt idx="1368">
                  <c:v>0.11899999999999999</c:v>
                </c:pt>
                <c:pt idx="1369">
                  <c:v>0.1191</c:v>
                </c:pt>
                <c:pt idx="1370">
                  <c:v>0.1193</c:v>
                </c:pt>
                <c:pt idx="1371">
                  <c:v>0.1197</c:v>
                </c:pt>
                <c:pt idx="1372">
                  <c:v>0.1203</c:v>
                </c:pt>
                <c:pt idx="1373">
                  <c:v>0.1208</c:v>
                </c:pt>
                <c:pt idx="1374">
                  <c:v>0.1211</c:v>
                </c:pt>
                <c:pt idx="1375">
                  <c:v>0.12130000000000001</c:v>
                </c:pt>
                <c:pt idx="1376">
                  <c:v>0.12139999999999999</c:v>
                </c:pt>
                <c:pt idx="1377">
                  <c:v>0.1216</c:v>
                </c:pt>
                <c:pt idx="1378">
                  <c:v>0.122</c:v>
                </c:pt>
                <c:pt idx="1379">
                  <c:v>0.1226</c:v>
                </c:pt>
                <c:pt idx="1380">
                  <c:v>0.1234</c:v>
                </c:pt>
                <c:pt idx="1381">
                  <c:v>0.1241</c:v>
                </c:pt>
                <c:pt idx="1382">
                  <c:v>0.1245</c:v>
                </c:pt>
                <c:pt idx="1383">
                  <c:v>0.1246</c:v>
                </c:pt>
                <c:pt idx="1384">
                  <c:v>0.12470000000000001</c:v>
                </c:pt>
                <c:pt idx="1385">
                  <c:v>0.1249</c:v>
                </c:pt>
                <c:pt idx="1386">
                  <c:v>0.1255</c:v>
                </c:pt>
                <c:pt idx="1387">
                  <c:v>0.12620000000000001</c:v>
                </c:pt>
                <c:pt idx="1388">
                  <c:v>0.12690000000000001</c:v>
                </c:pt>
                <c:pt idx="1389">
                  <c:v>0.12740000000000001</c:v>
                </c:pt>
                <c:pt idx="1390">
                  <c:v>0.12759999999999999</c:v>
                </c:pt>
                <c:pt idx="1391">
                  <c:v>0.1278</c:v>
                </c:pt>
                <c:pt idx="1392">
                  <c:v>0.12809999999999999</c:v>
                </c:pt>
                <c:pt idx="1393">
                  <c:v>0.12859999999999999</c:v>
                </c:pt>
                <c:pt idx="1394">
                  <c:v>0.1293</c:v>
                </c:pt>
                <c:pt idx="1395">
                  <c:v>0.13</c:v>
                </c:pt>
                <c:pt idx="1396">
                  <c:v>0.1305</c:v>
                </c:pt>
                <c:pt idx="1397">
                  <c:v>0.13100000000000001</c:v>
                </c:pt>
                <c:pt idx="1398">
                  <c:v>0.1313</c:v>
                </c:pt>
                <c:pt idx="1399">
                  <c:v>0.13159999999999999</c:v>
                </c:pt>
                <c:pt idx="1400">
                  <c:v>0.1321</c:v>
                </c:pt>
                <c:pt idx="1401">
                  <c:v>0.1328</c:v>
                </c:pt>
                <c:pt idx="1402">
                  <c:v>0.1336</c:v>
                </c:pt>
                <c:pt idx="1403">
                  <c:v>0.13439999999999999</c:v>
                </c:pt>
                <c:pt idx="1404">
                  <c:v>0.13489999999999999</c:v>
                </c:pt>
                <c:pt idx="1405">
                  <c:v>0.13519999999999999</c:v>
                </c:pt>
                <c:pt idx="1406">
                  <c:v>0.1356</c:v>
                </c:pt>
                <c:pt idx="1407">
                  <c:v>0.13600000000000001</c:v>
                </c:pt>
                <c:pt idx="1408">
                  <c:v>0.13650000000000001</c:v>
                </c:pt>
                <c:pt idx="1409">
                  <c:v>0.1371</c:v>
                </c:pt>
                <c:pt idx="1410">
                  <c:v>0.13780000000000001</c:v>
                </c:pt>
                <c:pt idx="1411">
                  <c:v>0.13850000000000001</c:v>
                </c:pt>
                <c:pt idx="1412">
                  <c:v>0.13900000000000001</c:v>
                </c:pt>
                <c:pt idx="1413">
                  <c:v>0.13950000000000001</c:v>
                </c:pt>
                <c:pt idx="1414">
                  <c:v>0.1401</c:v>
                </c:pt>
                <c:pt idx="1415">
                  <c:v>0.14069999999999999</c:v>
                </c:pt>
                <c:pt idx="1416">
                  <c:v>0.1416</c:v>
                </c:pt>
                <c:pt idx="1417">
                  <c:v>0.1424</c:v>
                </c:pt>
                <c:pt idx="1418">
                  <c:v>0.14299999999999999</c:v>
                </c:pt>
                <c:pt idx="1419">
                  <c:v>0.1434</c:v>
                </c:pt>
                <c:pt idx="1420">
                  <c:v>0.14380000000000001</c:v>
                </c:pt>
                <c:pt idx="1421">
                  <c:v>0.14430000000000001</c:v>
                </c:pt>
                <c:pt idx="1422">
                  <c:v>0.1452</c:v>
                </c:pt>
                <c:pt idx="1423">
                  <c:v>0.14599999999999999</c:v>
                </c:pt>
                <c:pt idx="1424">
                  <c:v>0.14680000000000001</c:v>
                </c:pt>
                <c:pt idx="1425">
                  <c:v>0.14729999999999999</c:v>
                </c:pt>
                <c:pt idx="1426">
                  <c:v>0.14779999999999999</c:v>
                </c:pt>
                <c:pt idx="1427">
                  <c:v>0.1482</c:v>
                </c:pt>
                <c:pt idx="1428">
                  <c:v>0.14879999999999999</c:v>
                </c:pt>
                <c:pt idx="1429">
                  <c:v>0.14949999999999999</c:v>
                </c:pt>
                <c:pt idx="1430">
                  <c:v>0.1502</c:v>
                </c:pt>
                <c:pt idx="1431">
                  <c:v>0.15079999999999999</c:v>
                </c:pt>
                <c:pt idx="1432">
                  <c:v>0.1515</c:v>
                </c:pt>
                <c:pt idx="1433">
                  <c:v>0.1522</c:v>
                </c:pt>
                <c:pt idx="1434">
                  <c:v>0.15279999999999999</c:v>
                </c:pt>
                <c:pt idx="1435">
                  <c:v>0.15340000000000001</c:v>
                </c:pt>
                <c:pt idx="1436">
                  <c:v>0.15409999999999999</c:v>
                </c:pt>
                <c:pt idx="1437">
                  <c:v>0.15479999999999999</c:v>
                </c:pt>
                <c:pt idx="1438">
                  <c:v>0.15559999999999999</c:v>
                </c:pt>
                <c:pt idx="1439">
                  <c:v>0.1565</c:v>
                </c:pt>
                <c:pt idx="1440">
                  <c:v>0.15720000000000001</c:v>
                </c:pt>
                <c:pt idx="1441">
                  <c:v>0.158</c:v>
                </c:pt>
                <c:pt idx="1442">
                  <c:v>0.1588</c:v>
                </c:pt>
                <c:pt idx="1443">
                  <c:v>0.15970000000000001</c:v>
                </c:pt>
                <c:pt idx="1444">
                  <c:v>0.1608</c:v>
                </c:pt>
                <c:pt idx="1445">
                  <c:v>0.1618</c:v>
                </c:pt>
                <c:pt idx="1446">
                  <c:v>0.1628</c:v>
                </c:pt>
                <c:pt idx="1447">
                  <c:v>0.1636</c:v>
                </c:pt>
                <c:pt idx="1448">
                  <c:v>0.16450000000000001</c:v>
                </c:pt>
                <c:pt idx="1449">
                  <c:v>0.16539999999999999</c:v>
                </c:pt>
                <c:pt idx="1450">
                  <c:v>0.16639999999999999</c:v>
                </c:pt>
                <c:pt idx="1451">
                  <c:v>0.16750000000000001</c:v>
                </c:pt>
                <c:pt idx="1452">
                  <c:v>0.16850000000000001</c:v>
                </c:pt>
                <c:pt idx="1453">
                  <c:v>0.16950000000000001</c:v>
                </c:pt>
                <c:pt idx="1454">
                  <c:v>0.1706</c:v>
                </c:pt>
                <c:pt idx="1455">
                  <c:v>0.17180000000000001</c:v>
                </c:pt>
                <c:pt idx="1456">
                  <c:v>0.17299999999999999</c:v>
                </c:pt>
                <c:pt idx="1457">
                  <c:v>0.1741</c:v>
                </c:pt>
                <c:pt idx="1458">
                  <c:v>0.17510000000000001</c:v>
                </c:pt>
                <c:pt idx="1459">
                  <c:v>0.17599999999999999</c:v>
                </c:pt>
                <c:pt idx="1460">
                  <c:v>0.17699999999999999</c:v>
                </c:pt>
                <c:pt idx="1461">
                  <c:v>0.17829999999999999</c:v>
                </c:pt>
                <c:pt idx="1462">
                  <c:v>0.1797</c:v>
                </c:pt>
                <c:pt idx="1463">
                  <c:v>0.1812</c:v>
                </c:pt>
                <c:pt idx="1464">
                  <c:v>0.1825</c:v>
                </c:pt>
                <c:pt idx="1465">
                  <c:v>0.1835</c:v>
                </c:pt>
                <c:pt idx="1466">
                  <c:v>0.1845</c:v>
                </c:pt>
                <c:pt idx="1467">
                  <c:v>0.18559999999999999</c:v>
                </c:pt>
                <c:pt idx="1468">
                  <c:v>0.187</c:v>
                </c:pt>
                <c:pt idx="1469">
                  <c:v>0.18859999999999999</c:v>
                </c:pt>
                <c:pt idx="1470">
                  <c:v>0.19009999999999999</c:v>
                </c:pt>
                <c:pt idx="1471">
                  <c:v>0.19139999999999999</c:v>
                </c:pt>
                <c:pt idx="1472">
                  <c:v>0.1925</c:v>
                </c:pt>
                <c:pt idx="1473">
                  <c:v>0.19350000000000001</c:v>
                </c:pt>
                <c:pt idx="1474">
                  <c:v>0.1948</c:v>
                </c:pt>
                <c:pt idx="1475">
                  <c:v>0.19639999999999999</c:v>
                </c:pt>
                <c:pt idx="1476">
                  <c:v>0.19819999999999999</c:v>
                </c:pt>
                <c:pt idx="1477">
                  <c:v>0.2</c:v>
                </c:pt>
                <c:pt idx="1478">
                  <c:v>0.20150000000000001</c:v>
                </c:pt>
                <c:pt idx="1479">
                  <c:v>0.20300000000000001</c:v>
                </c:pt>
                <c:pt idx="1480">
                  <c:v>0.20430000000000001</c:v>
                </c:pt>
                <c:pt idx="1481">
                  <c:v>0.20580000000000001</c:v>
                </c:pt>
                <c:pt idx="1482">
                  <c:v>0.20749999999999999</c:v>
                </c:pt>
                <c:pt idx="1483">
                  <c:v>0.20949999999999999</c:v>
                </c:pt>
                <c:pt idx="1484">
                  <c:v>0.21149999999999999</c:v>
                </c:pt>
                <c:pt idx="1485">
                  <c:v>0.21329999999999999</c:v>
                </c:pt>
                <c:pt idx="1486">
                  <c:v>0.2147</c:v>
                </c:pt>
                <c:pt idx="1487">
                  <c:v>0.21609999999999999</c:v>
                </c:pt>
                <c:pt idx="1488">
                  <c:v>0.2177</c:v>
                </c:pt>
                <c:pt idx="1489">
                  <c:v>0.21929999999999999</c:v>
                </c:pt>
                <c:pt idx="1490">
                  <c:v>0.22120000000000001</c:v>
                </c:pt>
                <c:pt idx="1491">
                  <c:v>0.223</c:v>
                </c:pt>
                <c:pt idx="1492">
                  <c:v>0.22470000000000001</c:v>
                </c:pt>
                <c:pt idx="1493">
                  <c:v>0.2261</c:v>
                </c:pt>
                <c:pt idx="1494">
                  <c:v>0.2273</c:v>
                </c:pt>
                <c:pt idx="1495">
                  <c:v>0.2288</c:v>
                </c:pt>
                <c:pt idx="1496">
                  <c:v>0.23050000000000001</c:v>
                </c:pt>
                <c:pt idx="1497">
                  <c:v>0.23230000000000001</c:v>
                </c:pt>
                <c:pt idx="1498">
                  <c:v>0.2341</c:v>
                </c:pt>
                <c:pt idx="1499">
                  <c:v>0.23569999999999999</c:v>
                </c:pt>
                <c:pt idx="1500">
                  <c:v>0.23710000000000001</c:v>
                </c:pt>
                <c:pt idx="1501">
                  <c:v>0.23830000000000001</c:v>
                </c:pt>
                <c:pt idx="1502">
                  <c:v>0.2397</c:v>
                </c:pt>
                <c:pt idx="1503">
                  <c:v>0.2414</c:v>
                </c:pt>
                <c:pt idx="1504">
                  <c:v>0.24310000000000001</c:v>
                </c:pt>
                <c:pt idx="1505">
                  <c:v>0.24490000000000001</c:v>
                </c:pt>
                <c:pt idx="1506">
                  <c:v>0.2465</c:v>
                </c:pt>
                <c:pt idx="1507">
                  <c:v>0.2477</c:v>
                </c:pt>
                <c:pt idx="1508">
                  <c:v>0.249</c:v>
                </c:pt>
                <c:pt idx="1509">
                  <c:v>0.25019999999999998</c:v>
                </c:pt>
                <c:pt idx="1510">
                  <c:v>0.25159999999999999</c:v>
                </c:pt>
                <c:pt idx="1511">
                  <c:v>0.25319999999999998</c:v>
                </c:pt>
                <c:pt idx="1512">
                  <c:v>0.25469999999999998</c:v>
                </c:pt>
                <c:pt idx="1513">
                  <c:v>0.25600000000000001</c:v>
                </c:pt>
                <c:pt idx="1514">
                  <c:v>0.2571</c:v>
                </c:pt>
                <c:pt idx="1515">
                  <c:v>0.2581</c:v>
                </c:pt>
                <c:pt idx="1516">
                  <c:v>0.25919999999999999</c:v>
                </c:pt>
                <c:pt idx="1517">
                  <c:v>0.26050000000000001</c:v>
                </c:pt>
                <c:pt idx="1518">
                  <c:v>0.26179999999999998</c:v>
                </c:pt>
                <c:pt idx="1519">
                  <c:v>0.26300000000000001</c:v>
                </c:pt>
                <c:pt idx="1520">
                  <c:v>0.26390000000000002</c:v>
                </c:pt>
                <c:pt idx="1521">
                  <c:v>0.26469999999999999</c:v>
                </c:pt>
                <c:pt idx="1522">
                  <c:v>0.26550000000000001</c:v>
                </c:pt>
                <c:pt idx="1523">
                  <c:v>0.26650000000000001</c:v>
                </c:pt>
                <c:pt idx="1524">
                  <c:v>0.26750000000000002</c:v>
                </c:pt>
                <c:pt idx="1525">
                  <c:v>0.26840000000000003</c:v>
                </c:pt>
                <c:pt idx="1526">
                  <c:v>0.26919999999999999</c:v>
                </c:pt>
                <c:pt idx="1527">
                  <c:v>0.2697</c:v>
                </c:pt>
                <c:pt idx="1528">
                  <c:v>0.2702</c:v>
                </c:pt>
                <c:pt idx="1529">
                  <c:v>0.27060000000000001</c:v>
                </c:pt>
                <c:pt idx="1530">
                  <c:v>0.27110000000000001</c:v>
                </c:pt>
                <c:pt idx="1531">
                  <c:v>0.27150000000000002</c:v>
                </c:pt>
                <c:pt idx="1532">
                  <c:v>0.2717</c:v>
                </c:pt>
                <c:pt idx="1533">
                  <c:v>0.2717</c:v>
                </c:pt>
                <c:pt idx="1534">
                  <c:v>0.2717</c:v>
                </c:pt>
                <c:pt idx="1535">
                  <c:v>0.27150000000000002</c:v>
                </c:pt>
                <c:pt idx="1536">
                  <c:v>0.27139999999999997</c:v>
                </c:pt>
                <c:pt idx="1537">
                  <c:v>0.27110000000000001</c:v>
                </c:pt>
                <c:pt idx="1538">
                  <c:v>0.27079999999999999</c:v>
                </c:pt>
                <c:pt idx="1539">
                  <c:v>0.27039999999999997</c:v>
                </c:pt>
                <c:pt idx="1540">
                  <c:v>0.26989999999999997</c:v>
                </c:pt>
                <c:pt idx="1541">
                  <c:v>0.26919999999999999</c:v>
                </c:pt>
                <c:pt idx="1542">
                  <c:v>0.26850000000000002</c:v>
                </c:pt>
                <c:pt idx="1543">
                  <c:v>0.26779999999999998</c:v>
                </c:pt>
                <c:pt idx="1544">
                  <c:v>0.2671</c:v>
                </c:pt>
                <c:pt idx="1545">
                  <c:v>0.2661</c:v>
                </c:pt>
                <c:pt idx="1546">
                  <c:v>0.26519999999999999</c:v>
                </c:pt>
                <c:pt idx="1547">
                  <c:v>0.2641</c:v>
                </c:pt>
                <c:pt idx="1548">
                  <c:v>0.26379999999999998</c:v>
                </c:pt>
                <c:pt idx="1549">
                  <c:v>0.2621</c:v>
                </c:pt>
                <c:pt idx="1550">
                  <c:v>0.26169999999999999</c:v>
                </c:pt>
                <c:pt idx="1551">
                  <c:v>0.2606</c:v>
                </c:pt>
                <c:pt idx="1552">
                  <c:v>0.2596</c:v>
                </c:pt>
                <c:pt idx="1553">
                  <c:v>0.25840000000000002</c:v>
                </c:pt>
                <c:pt idx="1554">
                  <c:v>0.25700000000000001</c:v>
                </c:pt>
                <c:pt idx="1555">
                  <c:v>0.25559999999999999</c:v>
                </c:pt>
                <c:pt idx="1556">
                  <c:v>0.25430000000000003</c:v>
                </c:pt>
                <c:pt idx="1557">
                  <c:v>0.25290000000000001</c:v>
                </c:pt>
                <c:pt idx="1558">
                  <c:v>0.25159999999999999</c:v>
                </c:pt>
                <c:pt idx="1559">
                  <c:v>0.25030000000000002</c:v>
                </c:pt>
                <c:pt idx="1560">
                  <c:v>0.249</c:v>
                </c:pt>
                <c:pt idx="1561">
                  <c:v>0.2477</c:v>
                </c:pt>
                <c:pt idx="1562">
                  <c:v>0.24629999999999999</c:v>
                </c:pt>
                <c:pt idx="1563">
                  <c:v>0.24490000000000001</c:v>
                </c:pt>
                <c:pt idx="1564">
                  <c:v>0.2437</c:v>
                </c:pt>
                <c:pt idx="1565">
                  <c:v>0.24260000000000001</c:v>
                </c:pt>
                <c:pt idx="1566">
                  <c:v>0.24160000000000001</c:v>
                </c:pt>
                <c:pt idx="1567">
                  <c:v>0.24060000000000001</c:v>
                </c:pt>
                <c:pt idx="1568">
                  <c:v>0.2394</c:v>
                </c:pt>
                <c:pt idx="1569">
                  <c:v>0.2382</c:v>
                </c:pt>
                <c:pt idx="1570">
                  <c:v>0.23699999999999999</c:v>
                </c:pt>
                <c:pt idx="1571">
                  <c:v>0.2359</c:v>
                </c:pt>
                <c:pt idx="1572">
                  <c:v>0.23499999999999999</c:v>
                </c:pt>
                <c:pt idx="1573">
                  <c:v>0.23419999999999999</c:v>
                </c:pt>
                <c:pt idx="1574">
                  <c:v>0.23319999999999999</c:v>
                </c:pt>
                <c:pt idx="1575">
                  <c:v>0.23200000000000001</c:v>
                </c:pt>
                <c:pt idx="1576">
                  <c:v>0.23069999999999999</c:v>
                </c:pt>
                <c:pt idx="1577">
                  <c:v>0.22900000000000001</c:v>
                </c:pt>
                <c:pt idx="1578">
                  <c:v>0.22839999999999999</c:v>
                </c:pt>
                <c:pt idx="1579">
                  <c:v>0.2276</c:v>
                </c:pt>
                <c:pt idx="1580">
                  <c:v>0.2268</c:v>
                </c:pt>
                <c:pt idx="1581">
                  <c:v>0.22589999999999999</c:v>
                </c:pt>
                <c:pt idx="1582">
                  <c:v>0.22439999999999999</c:v>
                </c:pt>
                <c:pt idx="1583">
                  <c:v>0.22309999999999999</c:v>
                </c:pt>
                <c:pt idx="1584">
                  <c:v>0.222</c:v>
                </c:pt>
                <c:pt idx="1585">
                  <c:v>0.2213</c:v>
                </c:pt>
                <c:pt idx="1586">
                  <c:v>0.2208</c:v>
                </c:pt>
                <c:pt idx="1587">
                  <c:v>0.2203</c:v>
                </c:pt>
                <c:pt idx="1588">
                  <c:v>0.21859999999999999</c:v>
                </c:pt>
                <c:pt idx="1589">
                  <c:v>0.21820000000000001</c:v>
                </c:pt>
                <c:pt idx="1590">
                  <c:v>0.21679999999999999</c:v>
                </c:pt>
                <c:pt idx="1591">
                  <c:v>0.21629999999999999</c:v>
                </c:pt>
                <c:pt idx="1592">
                  <c:v>0.21609999999999999</c:v>
                </c:pt>
                <c:pt idx="1593">
                  <c:v>0.216</c:v>
                </c:pt>
                <c:pt idx="1594">
                  <c:v>0.21560000000000001</c:v>
                </c:pt>
                <c:pt idx="1595">
                  <c:v>0.215</c:v>
                </c:pt>
                <c:pt idx="1596">
                  <c:v>0.2145</c:v>
                </c:pt>
                <c:pt idx="1597">
                  <c:v>0.2142</c:v>
                </c:pt>
                <c:pt idx="1598">
                  <c:v>0.21429999999999999</c:v>
                </c:pt>
                <c:pt idx="1599">
                  <c:v>0.21460000000000001</c:v>
                </c:pt>
                <c:pt idx="1600">
                  <c:v>0.21490000000000001</c:v>
                </c:pt>
                <c:pt idx="1601">
                  <c:v>0.215</c:v>
                </c:pt>
                <c:pt idx="1602">
                  <c:v>0.21490000000000001</c:v>
                </c:pt>
                <c:pt idx="1603">
                  <c:v>0.21490000000000001</c:v>
                </c:pt>
                <c:pt idx="1604">
                  <c:v>0.21510000000000001</c:v>
                </c:pt>
                <c:pt idx="1605">
                  <c:v>0.21560000000000001</c:v>
                </c:pt>
                <c:pt idx="1606">
                  <c:v>0.2162</c:v>
                </c:pt>
                <c:pt idx="1607">
                  <c:v>0.2167</c:v>
                </c:pt>
                <c:pt idx="1608">
                  <c:v>0.2172</c:v>
                </c:pt>
                <c:pt idx="1609">
                  <c:v>0.2175</c:v>
                </c:pt>
                <c:pt idx="1610">
                  <c:v>0.21779999999999999</c:v>
                </c:pt>
                <c:pt idx="1611">
                  <c:v>0.21820000000000001</c:v>
                </c:pt>
                <c:pt idx="1612">
                  <c:v>0.21859999999999999</c:v>
                </c:pt>
                <c:pt idx="1613">
                  <c:v>0.21909999999999999</c:v>
                </c:pt>
                <c:pt idx="1614">
                  <c:v>0.2195</c:v>
                </c:pt>
                <c:pt idx="1615">
                  <c:v>0.22</c:v>
                </c:pt>
                <c:pt idx="1616">
                  <c:v>0.2205</c:v>
                </c:pt>
                <c:pt idx="1617">
                  <c:v>0.2205</c:v>
                </c:pt>
                <c:pt idx="1618">
                  <c:v>0.2208</c:v>
                </c:pt>
                <c:pt idx="1619">
                  <c:v>0.22120000000000001</c:v>
                </c:pt>
                <c:pt idx="1620">
                  <c:v>0.2215</c:v>
                </c:pt>
                <c:pt idx="1621">
                  <c:v>0.222</c:v>
                </c:pt>
                <c:pt idx="1622">
                  <c:v>0.2223</c:v>
                </c:pt>
                <c:pt idx="1623">
                  <c:v>0.22270000000000001</c:v>
                </c:pt>
                <c:pt idx="1624">
                  <c:v>0.22309999999999999</c:v>
                </c:pt>
                <c:pt idx="1625">
                  <c:v>0.22339999999999999</c:v>
                </c:pt>
                <c:pt idx="1626">
                  <c:v>0.22370000000000001</c:v>
                </c:pt>
                <c:pt idx="1627">
                  <c:v>0.22389999999999999</c:v>
                </c:pt>
                <c:pt idx="1628">
                  <c:v>0.2243</c:v>
                </c:pt>
                <c:pt idx="1629">
                  <c:v>0.22459999999999999</c:v>
                </c:pt>
                <c:pt idx="1630">
                  <c:v>0.22489999999999999</c:v>
                </c:pt>
                <c:pt idx="1631">
                  <c:v>0.22520000000000001</c:v>
                </c:pt>
                <c:pt idx="1632">
                  <c:v>0.22539999999999999</c:v>
                </c:pt>
                <c:pt idx="1633">
                  <c:v>0.22559999999999999</c:v>
                </c:pt>
                <c:pt idx="1634">
                  <c:v>0.22589999999999999</c:v>
                </c:pt>
                <c:pt idx="1635">
                  <c:v>0.2263</c:v>
                </c:pt>
                <c:pt idx="1636">
                  <c:v>0.22670000000000001</c:v>
                </c:pt>
                <c:pt idx="1637">
                  <c:v>0.22700000000000001</c:v>
                </c:pt>
                <c:pt idx="1638">
                  <c:v>0.2271</c:v>
                </c:pt>
                <c:pt idx="1639">
                  <c:v>0.22720000000000001</c:v>
                </c:pt>
                <c:pt idx="1640">
                  <c:v>0.2273</c:v>
                </c:pt>
                <c:pt idx="1641">
                  <c:v>0.22750000000000001</c:v>
                </c:pt>
                <c:pt idx="1642">
                  <c:v>0.22789999999999999</c:v>
                </c:pt>
                <c:pt idx="1643">
                  <c:v>0.2281</c:v>
                </c:pt>
                <c:pt idx="1644">
                  <c:v>0.2281</c:v>
                </c:pt>
                <c:pt idx="1645">
                  <c:v>0.2281</c:v>
                </c:pt>
                <c:pt idx="1646">
                  <c:v>0.22819999999999999</c:v>
                </c:pt>
                <c:pt idx="1647">
                  <c:v>0.22850000000000001</c:v>
                </c:pt>
                <c:pt idx="1648">
                  <c:v>0.22889999999999999</c:v>
                </c:pt>
                <c:pt idx="1649">
                  <c:v>0.2293</c:v>
                </c:pt>
                <c:pt idx="1650">
                  <c:v>0.2296</c:v>
                </c:pt>
                <c:pt idx="1651">
                  <c:v>0.2296</c:v>
                </c:pt>
                <c:pt idx="1652">
                  <c:v>0.22950000000000001</c:v>
                </c:pt>
                <c:pt idx="1653">
                  <c:v>0.22950000000000001</c:v>
                </c:pt>
                <c:pt idx="1654">
                  <c:v>0.2298</c:v>
                </c:pt>
                <c:pt idx="1655">
                  <c:v>0.2301</c:v>
                </c:pt>
                <c:pt idx="1656">
                  <c:v>0.23039999999999999</c:v>
                </c:pt>
                <c:pt idx="1657">
                  <c:v>0.23050000000000001</c:v>
                </c:pt>
                <c:pt idx="1658">
                  <c:v>0.23039999999999999</c:v>
                </c:pt>
                <c:pt idx="1659">
                  <c:v>0.2301</c:v>
                </c:pt>
                <c:pt idx="1660">
                  <c:v>0.23</c:v>
                </c:pt>
                <c:pt idx="1661">
                  <c:v>0.2301</c:v>
                </c:pt>
                <c:pt idx="1662">
                  <c:v>0.2303</c:v>
                </c:pt>
                <c:pt idx="1663">
                  <c:v>0.23050000000000001</c:v>
                </c:pt>
                <c:pt idx="1664">
                  <c:v>0.23039999999999999</c:v>
                </c:pt>
                <c:pt idx="1665">
                  <c:v>0.23</c:v>
                </c:pt>
                <c:pt idx="1666">
                  <c:v>0.2296</c:v>
                </c:pt>
                <c:pt idx="1667">
                  <c:v>0.2293</c:v>
                </c:pt>
                <c:pt idx="1668">
                  <c:v>0.2291</c:v>
                </c:pt>
                <c:pt idx="1669">
                  <c:v>0.22900000000000001</c:v>
                </c:pt>
                <c:pt idx="1670">
                  <c:v>0.2288</c:v>
                </c:pt>
                <c:pt idx="1671">
                  <c:v>0.22839999999999999</c:v>
                </c:pt>
                <c:pt idx="1672">
                  <c:v>0.22819999999999999</c:v>
                </c:pt>
                <c:pt idx="1673">
                  <c:v>0.22789999999999999</c:v>
                </c:pt>
                <c:pt idx="1674">
                  <c:v>0.22770000000000001</c:v>
                </c:pt>
                <c:pt idx="1675">
                  <c:v>0.22739999999999999</c:v>
                </c:pt>
                <c:pt idx="1676">
                  <c:v>0.22700000000000001</c:v>
                </c:pt>
                <c:pt idx="1677">
                  <c:v>0.2266</c:v>
                </c:pt>
                <c:pt idx="1678">
                  <c:v>0.2261</c:v>
                </c:pt>
                <c:pt idx="1679">
                  <c:v>0.22570000000000001</c:v>
                </c:pt>
                <c:pt idx="1680">
                  <c:v>0.22550000000000001</c:v>
                </c:pt>
                <c:pt idx="1681">
                  <c:v>0.22520000000000001</c:v>
                </c:pt>
                <c:pt idx="1682">
                  <c:v>0.22489999999999999</c:v>
                </c:pt>
                <c:pt idx="1683">
                  <c:v>0.22450000000000001</c:v>
                </c:pt>
                <c:pt idx="1684">
                  <c:v>0.22389999999999999</c:v>
                </c:pt>
                <c:pt idx="1685">
                  <c:v>0.22339999999999999</c:v>
                </c:pt>
                <c:pt idx="1686">
                  <c:v>0.223</c:v>
                </c:pt>
                <c:pt idx="1687">
                  <c:v>0.22270000000000001</c:v>
                </c:pt>
                <c:pt idx="1688">
                  <c:v>0.2225</c:v>
                </c:pt>
                <c:pt idx="1689">
                  <c:v>0.22239999999999999</c:v>
                </c:pt>
                <c:pt idx="1690">
                  <c:v>0.22209999999999999</c:v>
                </c:pt>
                <c:pt idx="1691">
                  <c:v>0.22170000000000001</c:v>
                </c:pt>
                <c:pt idx="1692">
                  <c:v>0.221</c:v>
                </c:pt>
                <c:pt idx="1693">
                  <c:v>0.22040000000000001</c:v>
                </c:pt>
                <c:pt idx="1694">
                  <c:v>0.2198</c:v>
                </c:pt>
                <c:pt idx="1695">
                  <c:v>0.21940000000000001</c:v>
                </c:pt>
                <c:pt idx="1696">
                  <c:v>0.21909999999999999</c:v>
                </c:pt>
                <c:pt idx="1697">
                  <c:v>0.21879999999999999</c:v>
                </c:pt>
                <c:pt idx="1698">
                  <c:v>0.21840000000000001</c:v>
                </c:pt>
                <c:pt idx="1699">
                  <c:v>0.21759999999999999</c:v>
                </c:pt>
                <c:pt idx="1700">
                  <c:v>0.2167</c:v>
                </c:pt>
                <c:pt idx="1701">
                  <c:v>0.216</c:v>
                </c:pt>
                <c:pt idx="1702">
                  <c:v>0.21540000000000001</c:v>
                </c:pt>
                <c:pt idx="1703">
                  <c:v>0.215</c:v>
                </c:pt>
                <c:pt idx="1704">
                  <c:v>0.21460000000000001</c:v>
                </c:pt>
                <c:pt idx="1705">
                  <c:v>0.214</c:v>
                </c:pt>
                <c:pt idx="1706">
                  <c:v>0.21310000000000001</c:v>
                </c:pt>
                <c:pt idx="1707">
                  <c:v>0.21229999999999999</c:v>
                </c:pt>
                <c:pt idx="1708">
                  <c:v>0.21160000000000001</c:v>
                </c:pt>
                <c:pt idx="1709">
                  <c:v>0.21099999999999999</c:v>
                </c:pt>
                <c:pt idx="1710">
                  <c:v>0.21049999999999999</c:v>
                </c:pt>
                <c:pt idx="1711">
                  <c:v>0.2099</c:v>
                </c:pt>
                <c:pt idx="1712">
                  <c:v>0.20930000000000001</c:v>
                </c:pt>
                <c:pt idx="1713">
                  <c:v>0.20849999999999999</c:v>
                </c:pt>
                <c:pt idx="1714">
                  <c:v>0.2077</c:v>
                </c:pt>
                <c:pt idx="1715">
                  <c:v>0.2069</c:v>
                </c:pt>
                <c:pt idx="1716">
                  <c:v>0.20630000000000001</c:v>
                </c:pt>
                <c:pt idx="1717">
                  <c:v>0.20569999999999999</c:v>
                </c:pt>
                <c:pt idx="1718">
                  <c:v>0.2051</c:v>
                </c:pt>
                <c:pt idx="1719">
                  <c:v>0.2044</c:v>
                </c:pt>
                <c:pt idx="1720">
                  <c:v>0.2036</c:v>
                </c:pt>
                <c:pt idx="1721">
                  <c:v>0.20280000000000001</c:v>
                </c:pt>
                <c:pt idx="1722">
                  <c:v>0.20200000000000001</c:v>
                </c:pt>
                <c:pt idx="1723">
                  <c:v>0.20119999999999999</c:v>
                </c:pt>
                <c:pt idx="1724">
                  <c:v>0.20050000000000001</c:v>
                </c:pt>
                <c:pt idx="1725">
                  <c:v>0.19969999999999999</c:v>
                </c:pt>
                <c:pt idx="1726">
                  <c:v>0.1988</c:v>
                </c:pt>
                <c:pt idx="1727">
                  <c:v>0.1981</c:v>
                </c:pt>
                <c:pt idx="1728">
                  <c:v>0.1973</c:v>
                </c:pt>
                <c:pt idx="1729">
                  <c:v>0.19700000000000001</c:v>
                </c:pt>
                <c:pt idx="1730">
                  <c:v>0.19600000000000001</c:v>
                </c:pt>
                <c:pt idx="1731">
                  <c:v>0.19570000000000001</c:v>
                </c:pt>
                <c:pt idx="1732">
                  <c:v>0.19439999999999999</c:v>
                </c:pt>
                <c:pt idx="1733">
                  <c:v>0.1938</c:v>
                </c:pt>
                <c:pt idx="1734">
                  <c:v>0.19289999999999999</c:v>
                </c:pt>
                <c:pt idx="1735">
                  <c:v>0.19209999999999999</c:v>
                </c:pt>
                <c:pt idx="1736">
                  <c:v>0.19139999999999999</c:v>
                </c:pt>
                <c:pt idx="1737">
                  <c:v>0.1908</c:v>
                </c:pt>
                <c:pt idx="1738">
                  <c:v>0.19020000000000001</c:v>
                </c:pt>
                <c:pt idx="1739">
                  <c:v>0.18940000000000001</c:v>
                </c:pt>
                <c:pt idx="1740">
                  <c:v>0.1885</c:v>
                </c:pt>
                <c:pt idx="1741">
                  <c:v>0.18759999999999999</c:v>
                </c:pt>
                <c:pt idx="1742">
                  <c:v>0.1867</c:v>
                </c:pt>
                <c:pt idx="1743">
                  <c:v>0.18559999999999999</c:v>
                </c:pt>
                <c:pt idx="1744">
                  <c:v>0.1852</c:v>
                </c:pt>
                <c:pt idx="1745">
                  <c:v>0.184</c:v>
                </c:pt>
                <c:pt idx="1746">
                  <c:v>0.18310000000000001</c:v>
                </c:pt>
                <c:pt idx="1747">
                  <c:v>0.1827</c:v>
                </c:pt>
                <c:pt idx="1748">
                  <c:v>0.18160000000000001</c:v>
                </c:pt>
                <c:pt idx="1749">
                  <c:v>0.18060000000000001</c:v>
                </c:pt>
                <c:pt idx="1750">
                  <c:v>0.1797</c:v>
                </c:pt>
                <c:pt idx="1751">
                  <c:v>0.17860000000000001</c:v>
                </c:pt>
                <c:pt idx="1752">
                  <c:v>0.17780000000000001</c:v>
                </c:pt>
                <c:pt idx="1753">
                  <c:v>0.17710000000000001</c:v>
                </c:pt>
                <c:pt idx="1754">
                  <c:v>0.17649999999999999</c:v>
                </c:pt>
                <c:pt idx="1755">
                  <c:v>0.1762</c:v>
                </c:pt>
                <c:pt idx="1756">
                  <c:v>0.1754</c:v>
                </c:pt>
                <c:pt idx="1757">
                  <c:v>0.17460000000000001</c:v>
                </c:pt>
                <c:pt idx="1758">
                  <c:v>0.17380000000000001</c:v>
                </c:pt>
                <c:pt idx="1759">
                  <c:v>0.17249999999999999</c:v>
                </c:pt>
                <c:pt idx="1760">
                  <c:v>0.17180000000000001</c:v>
                </c:pt>
                <c:pt idx="1761">
                  <c:v>0.17150000000000001</c:v>
                </c:pt>
                <c:pt idx="1762">
                  <c:v>0.17080000000000001</c:v>
                </c:pt>
                <c:pt idx="1763">
                  <c:v>0.1704</c:v>
                </c:pt>
                <c:pt idx="1764">
                  <c:v>0.16980000000000001</c:v>
                </c:pt>
                <c:pt idx="1765">
                  <c:v>0.1691</c:v>
                </c:pt>
                <c:pt idx="1766">
                  <c:v>0.16839999999999999</c:v>
                </c:pt>
                <c:pt idx="1767">
                  <c:v>0.16769999999999999</c:v>
                </c:pt>
                <c:pt idx="1768">
                  <c:v>0.1673</c:v>
                </c:pt>
                <c:pt idx="1769">
                  <c:v>0.16689999999999999</c:v>
                </c:pt>
                <c:pt idx="1770">
                  <c:v>0.16689999999999999</c:v>
                </c:pt>
                <c:pt idx="1771">
                  <c:v>0.16639999999999999</c:v>
                </c:pt>
                <c:pt idx="1772">
                  <c:v>0.16639999999999999</c:v>
                </c:pt>
                <c:pt idx="1773">
                  <c:v>0.1656</c:v>
                </c:pt>
                <c:pt idx="1774">
                  <c:v>0.1651</c:v>
                </c:pt>
                <c:pt idx="1775">
                  <c:v>0.16470000000000001</c:v>
                </c:pt>
                <c:pt idx="1776">
                  <c:v>0.1643</c:v>
                </c:pt>
                <c:pt idx="1777">
                  <c:v>0.16400000000000001</c:v>
                </c:pt>
                <c:pt idx="1778">
                  <c:v>0.16389999999999999</c:v>
                </c:pt>
                <c:pt idx="1779">
                  <c:v>0.1638</c:v>
                </c:pt>
                <c:pt idx="1780">
                  <c:v>0.16370000000000001</c:v>
                </c:pt>
                <c:pt idx="1781">
                  <c:v>0.16350000000000001</c:v>
                </c:pt>
                <c:pt idx="1782">
                  <c:v>0.16320000000000001</c:v>
                </c:pt>
                <c:pt idx="1783">
                  <c:v>0.16300000000000001</c:v>
                </c:pt>
                <c:pt idx="1784">
                  <c:v>0.16259999999999999</c:v>
                </c:pt>
                <c:pt idx="1785">
                  <c:v>0.16259999999999999</c:v>
                </c:pt>
                <c:pt idx="1786">
                  <c:v>0.16250000000000001</c:v>
                </c:pt>
                <c:pt idx="1787">
                  <c:v>0.16220000000000001</c:v>
                </c:pt>
                <c:pt idx="1788">
                  <c:v>0.16209999999999999</c:v>
                </c:pt>
                <c:pt idx="1789">
                  <c:v>0.16200000000000001</c:v>
                </c:pt>
                <c:pt idx="1790">
                  <c:v>0.1618</c:v>
                </c:pt>
                <c:pt idx="1791">
                  <c:v>0.16159999999999999</c:v>
                </c:pt>
                <c:pt idx="1792">
                  <c:v>0.16139999999999999</c:v>
                </c:pt>
                <c:pt idx="1793">
                  <c:v>0.1613</c:v>
                </c:pt>
                <c:pt idx="1794">
                  <c:v>0.1613</c:v>
                </c:pt>
                <c:pt idx="1795">
                  <c:v>0.1613</c:v>
                </c:pt>
                <c:pt idx="1796">
                  <c:v>0.16139999999999999</c:v>
                </c:pt>
                <c:pt idx="1797">
                  <c:v>0.1615</c:v>
                </c:pt>
                <c:pt idx="1798">
                  <c:v>0.16159999999999999</c:v>
                </c:pt>
                <c:pt idx="1799">
                  <c:v>0.1615</c:v>
                </c:pt>
                <c:pt idx="1800">
                  <c:v>0.16159999999999999</c:v>
                </c:pt>
                <c:pt idx="1801">
                  <c:v>0.1618</c:v>
                </c:pt>
                <c:pt idx="1802">
                  <c:v>0.16209999999999999</c:v>
                </c:pt>
                <c:pt idx="1803">
                  <c:v>0.16239999999999999</c:v>
                </c:pt>
                <c:pt idx="1804">
                  <c:v>0.16250000000000001</c:v>
                </c:pt>
                <c:pt idx="1805">
                  <c:v>0.16250000000000001</c:v>
                </c:pt>
                <c:pt idx="1806">
                  <c:v>0.16250000000000001</c:v>
                </c:pt>
                <c:pt idx="1807">
                  <c:v>0.16250000000000001</c:v>
                </c:pt>
                <c:pt idx="1808">
                  <c:v>0.16259999999999999</c:v>
                </c:pt>
                <c:pt idx="1809">
                  <c:v>0.16289999999999999</c:v>
                </c:pt>
                <c:pt idx="1810">
                  <c:v>0.16339999999999999</c:v>
                </c:pt>
                <c:pt idx="1811">
                  <c:v>0.16370000000000001</c:v>
                </c:pt>
                <c:pt idx="1812">
                  <c:v>0.16400000000000001</c:v>
                </c:pt>
                <c:pt idx="1813">
                  <c:v>0.1641</c:v>
                </c:pt>
                <c:pt idx="1814">
                  <c:v>0.1641</c:v>
                </c:pt>
                <c:pt idx="1815">
                  <c:v>0.16420000000000001</c:v>
                </c:pt>
                <c:pt idx="1816">
                  <c:v>0.16450000000000001</c:v>
                </c:pt>
                <c:pt idx="1817">
                  <c:v>0.16500000000000001</c:v>
                </c:pt>
                <c:pt idx="1818">
                  <c:v>0.16550000000000001</c:v>
                </c:pt>
                <c:pt idx="1819">
                  <c:v>0.1661</c:v>
                </c:pt>
                <c:pt idx="1820">
                  <c:v>0.16639999999999999</c:v>
                </c:pt>
                <c:pt idx="1821">
                  <c:v>0.1666</c:v>
                </c:pt>
                <c:pt idx="1822">
                  <c:v>0.1668</c:v>
                </c:pt>
                <c:pt idx="1823">
                  <c:v>0.1671</c:v>
                </c:pt>
                <c:pt idx="1824">
                  <c:v>0.1676</c:v>
                </c:pt>
                <c:pt idx="1825">
                  <c:v>0.16819999999999999</c:v>
                </c:pt>
                <c:pt idx="1826">
                  <c:v>0.16869999999999999</c:v>
                </c:pt>
                <c:pt idx="1827">
                  <c:v>0.16889999999999999</c:v>
                </c:pt>
                <c:pt idx="1828">
                  <c:v>0.16900000000000001</c:v>
                </c:pt>
                <c:pt idx="1829">
                  <c:v>0.1691</c:v>
                </c:pt>
                <c:pt idx="1830">
                  <c:v>0.16930000000000001</c:v>
                </c:pt>
                <c:pt idx="1831">
                  <c:v>0.16969999999999999</c:v>
                </c:pt>
                <c:pt idx="1832">
                  <c:v>0.1701</c:v>
                </c:pt>
                <c:pt idx="1833">
                  <c:v>0.17050000000000001</c:v>
                </c:pt>
                <c:pt idx="1834">
                  <c:v>0.17080000000000001</c:v>
                </c:pt>
                <c:pt idx="1835">
                  <c:v>0.17119999999999999</c:v>
                </c:pt>
                <c:pt idx="1836">
                  <c:v>0.17169999999999999</c:v>
                </c:pt>
                <c:pt idx="1837">
                  <c:v>0.1721</c:v>
                </c:pt>
                <c:pt idx="1838">
                  <c:v>0.17249999999999999</c:v>
                </c:pt>
                <c:pt idx="1839">
                  <c:v>0.17280000000000001</c:v>
                </c:pt>
                <c:pt idx="1840">
                  <c:v>0.1729</c:v>
                </c:pt>
                <c:pt idx="1841">
                  <c:v>0.17299999999999999</c:v>
                </c:pt>
                <c:pt idx="1842">
                  <c:v>0.17330000000000001</c:v>
                </c:pt>
                <c:pt idx="1843">
                  <c:v>0.17380000000000001</c:v>
                </c:pt>
                <c:pt idx="1844">
                  <c:v>0.1744</c:v>
                </c:pt>
                <c:pt idx="1845">
                  <c:v>0.17499999999999999</c:v>
                </c:pt>
                <c:pt idx="1846">
                  <c:v>0.17549999999999999</c:v>
                </c:pt>
                <c:pt idx="1847">
                  <c:v>0.17580000000000001</c:v>
                </c:pt>
                <c:pt idx="1848">
                  <c:v>0.17599999999999999</c:v>
                </c:pt>
                <c:pt idx="1849">
                  <c:v>0.1764</c:v>
                </c:pt>
                <c:pt idx="1850">
                  <c:v>0.17699999999999999</c:v>
                </c:pt>
                <c:pt idx="1851">
                  <c:v>0.17760000000000001</c:v>
                </c:pt>
                <c:pt idx="1852">
                  <c:v>0.17829999999999999</c:v>
                </c:pt>
                <c:pt idx="1853">
                  <c:v>0.17879999999999999</c:v>
                </c:pt>
                <c:pt idx="1854">
                  <c:v>0.1792</c:v>
                </c:pt>
                <c:pt idx="1855">
                  <c:v>0.17960000000000001</c:v>
                </c:pt>
                <c:pt idx="1856">
                  <c:v>0.1799</c:v>
                </c:pt>
                <c:pt idx="1857">
                  <c:v>0.18029999999999999</c:v>
                </c:pt>
                <c:pt idx="1858">
                  <c:v>0.18079999999999999</c:v>
                </c:pt>
                <c:pt idx="1859">
                  <c:v>0.1812</c:v>
                </c:pt>
                <c:pt idx="1860">
                  <c:v>0.1817</c:v>
                </c:pt>
                <c:pt idx="1861">
                  <c:v>0.18210000000000001</c:v>
                </c:pt>
                <c:pt idx="1862">
                  <c:v>0.1825</c:v>
                </c:pt>
                <c:pt idx="1863">
                  <c:v>0.18310000000000001</c:v>
                </c:pt>
                <c:pt idx="1864">
                  <c:v>0.1835</c:v>
                </c:pt>
                <c:pt idx="1865">
                  <c:v>0.18390000000000001</c:v>
                </c:pt>
                <c:pt idx="1866">
                  <c:v>0.18429999999999999</c:v>
                </c:pt>
                <c:pt idx="1867">
                  <c:v>0.1847</c:v>
                </c:pt>
                <c:pt idx="1868">
                  <c:v>0.1852</c:v>
                </c:pt>
                <c:pt idx="1869">
                  <c:v>0.18559999999999999</c:v>
                </c:pt>
                <c:pt idx="1870">
                  <c:v>0.18590000000000001</c:v>
                </c:pt>
                <c:pt idx="1871">
                  <c:v>0.1862</c:v>
                </c:pt>
                <c:pt idx="1872">
                  <c:v>0.1865</c:v>
                </c:pt>
                <c:pt idx="1873">
                  <c:v>0.1867</c:v>
                </c:pt>
                <c:pt idx="1874">
                  <c:v>0.18690000000000001</c:v>
                </c:pt>
                <c:pt idx="1875">
                  <c:v>0.18709999999999999</c:v>
                </c:pt>
                <c:pt idx="1876">
                  <c:v>0.18729999999999999</c:v>
                </c:pt>
                <c:pt idx="1877">
                  <c:v>0.1875</c:v>
                </c:pt>
                <c:pt idx="1878">
                  <c:v>0.18779999999999999</c:v>
                </c:pt>
                <c:pt idx="1879">
                  <c:v>0.18820000000000001</c:v>
                </c:pt>
                <c:pt idx="1880">
                  <c:v>0.1885</c:v>
                </c:pt>
                <c:pt idx="1881">
                  <c:v>0.18870000000000001</c:v>
                </c:pt>
                <c:pt idx="1882">
                  <c:v>0.18909999999999999</c:v>
                </c:pt>
                <c:pt idx="1883">
                  <c:v>0.1893</c:v>
                </c:pt>
                <c:pt idx="1884">
                  <c:v>0.1895</c:v>
                </c:pt>
                <c:pt idx="1885">
                  <c:v>0.18970000000000001</c:v>
                </c:pt>
                <c:pt idx="1886">
                  <c:v>0.19</c:v>
                </c:pt>
                <c:pt idx="1887">
                  <c:v>0.19020000000000001</c:v>
                </c:pt>
                <c:pt idx="1888">
                  <c:v>0.19020000000000001</c:v>
                </c:pt>
                <c:pt idx="1889">
                  <c:v>0.19020000000000001</c:v>
                </c:pt>
                <c:pt idx="1890">
                  <c:v>0.1903</c:v>
                </c:pt>
                <c:pt idx="1891">
                  <c:v>0.19040000000000001</c:v>
                </c:pt>
                <c:pt idx="1892">
                  <c:v>0.1905</c:v>
                </c:pt>
                <c:pt idx="1893">
                  <c:v>0.1903</c:v>
                </c:pt>
                <c:pt idx="1894">
                  <c:v>0.1903</c:v>
                </c:pt>
                <c:pt idx="1895">
                  <c:v>0.19020000000000001</c:v>
                </c:pt>
                <c:pt idx="1896">
                  <c:v>0.19</c:v>
                </c:pt>
                <c:pt idx="1897">
                  <c:v>0.18990000000000001</c:v>
                </c:pt>
                <c:pt idx="1898">
                  <c:v>0.18990000000000001</c:v>
                </c:pt>
                <c:pt idx="1899">
                  <c:v>0.19</c:v>
                </c:pt>
                <c:pt idx="1900">
                  <c:v>0.18990000000000001</c:v>
                </c:pt>
                <c:pt idx="1901">
                  <c:v>0.1898</c:v>
                </c:pt>
                <c:pt idx="1902">
                  <c:v>0.18940000000000001</c:v>
                </c:pt>
                <c:pt idx="1903">
                  <c:v>0.18940000000000001</c:v>
                </c:pt>
                <c:pt idx="1904">
                  <c:v>0.18909999999999999</c:v>
                </c:pt>
                <c:pt idx="1905">
                  <c:v>0.189</c:v>
                </c:pt>
                <c:pt idx="1906">
                  <c:v>0.1888</c:v>
                </c:pt>
                <c:pt idx="1907">
                  <c:v>0.18840000000000001</c:v>
                </c:pt>
                <c:pt idx="1908">
                  <c:v>0.1883</c:v>
                </c:pt>
                <c:pt idx="1909">
                  <c:v>0.188</c:v>
                </c:pt>
                <c:pt idx="1910">
                  <c:v>0.18759999999999999</c:v>
                </c:pt>
                <c:pt idx="1911">
                  <c:v>0.18679999999999999</c:v>
                </c:pt>
                <c:pt idx="1912">
                  <c:v>0.1867</c:v>
                </c:pt>
                <c:pt idx="1913">
                  <c:v>0.1862</c:v>
                </c:pt>
                <c:pt idx="1914">
                  <c:v>0.18579999999999999</c:v>
                </c:pt>
                <c:pt idx="1915">
                  <c:v>0.18540000000000001</c:v>
                </c:pt>
                <c:pt idx="1916">
                  <c:v>0.185</c:v>
                </c:pt>
                <c:pt idx="1917">
                  <c:v>0.1845</c:v>
                </c:pt>
                <c:pt idx="1918">
                  <c:v>0.1835</c:v>
                </c:pt>
                <c:pt idx="1919">
                  <c:v>0.18329999999999999</c:v>
                </c:pt>
                <c:pt idx="1920">
                  <c:v>0.18179999999999999</c:v>
                </c:pt>
                <c:pt idx="1921">
                  <c:v>0.18099999999999999</c:v>
                </c:pt>
                <c:pt idx="1922">
                  <c:v>0.18060000000000001</c:v>
                </c:pt>
                <c:pt idx="1923">
                  <c:v>0.1799</c:v>
                </c:pt>
                <c:pt idx="1924">
                  <c:v>0.17960000000000001</c:v>
                </c:pt>
                <c:pt idx="1925">
                  <c:v>0.17849999999999999</c:v>
                </c:pt>
                <c:pt idx="1926">
                  <c:v>0.17780000000000001</c:v>
                </c:pt>
                <c:pt idx="1927">
                  <c:v>0.1772</c:v>
                </c:pt>
                <c:pt idx="1928">
                  <c:v>0.1757</c:v>
                </c:pt>
                <c:pt idx="1929">
                  <c:v>0.17460000000000001</c:v>
                </c:pt>
                <c:pt idx="1930">
                  <c:v>0.17369999999999999</c:v>
                </c:pt>
                <c:pt idx="1931">
                  <c:v>0.17299999999999999</c:v>
                </c:pt>
                <c:pt idx="1932">
                  <c:v>0.1719</c:v>
                </c:pt>
                <c:pt idx="1933">
                  <c:v>0.1714</c:v>
                </c:pt>
                <c:pt idx="1934">
                  <c:v>0.1706</c:v>
                </c:pt>
                <c:pt idx="1935">
                  <c:v>0.16950000000000001</c:v>
                </c:pt>
                <c:pt idx="1936">
                  <c:v>0.16830000000000001</c:v>
                </c:pt>
                <c:pt idx="1937">
                  <c:v>0.16700000000000001</c:v>
                </c:pt>
                <c:pt idx="1938">
                  <c:v>0.16520000000000001</c:v>
                </c:pt>
                <c:pt idx="1939">
                  <c:v>0.1641</c:v>
                </c:pt>
                <c:pt idx="1940">
                  <c:v>0.16370000000000001</c:v>
                </c:pt>
                <c:pt idx="1941">
                  <c:v>0.16259999999999999</c:v>
                </c:pt>
                <c:pt idx="1942">
                  <c:v>0.16200000000000001</c:v>
                </c:pt>
                <c:pt idx="1943">
                  <c:v>0.16</c:v>
                </c:pt>
                <c:pt idx="1944">
                  <c:v>0.15859999999999999</c:v>
                </c:pt>
                <c:pt idx="1945">
                  <c:v>0.15709999999999999</c:v>
                </c:pt>
                <c:pt idx="1946">
                  <c:v>0.15570000000000001</c:v>
                </c:pt>
                <c:pt idx="1947">
                  <c:v>0.15490000000000001</c:v>
                </c:pt>
                <c:pt idx="1948">
                  <c:v>0.153</c:v>
                </c:pt>
                <c:pt idx="1949">
                  <c:v>0.1517</c:v>
                </c:pt>
                <c:pt idx="1950">
                  <c:v>0.15029999999999999</c:v>
                </c:pt>
                <c:pt idx="1951">
                  <c:v>0.14949999999999999</c:v>
                </c:pt>
                <c:pt idx="1952">
                  <c:v>0.1472</c:v>
                </c:pt>
                <c:pt idx="1953">
                  <c:v>0.1447</c:v>
                </c:pt>
                <c:pt idx="1954">
                  <c:v>0.1439</c:v>
                </c:pt>
                <c:pt idx="1955">
                  <c:v>0.14230000000000001</c:v>
                </c:pt>
                <c:pt idx="1956">
                  <c:v>0.14069999999999999</c:v>
                </c:pt>
                <c:pt idx="1957">
                  <c:v>0.1391</c:v>
                </c:pt>
                <c:pt idx="1958">
                  <c:v>0.13830000000000001</c:v>
                </c:pt>
                <c:pt idx="1959">
                  <c:v>0.13589999999999999</c:v>
                </c:pt>
                <c:pt idx="1960">
                  <c:v>0.13500000000000001</c:v>
                </c:pt>
                <c:pt idx="1961">
                  <c:v>0.13320000000000001</c:v>
                </c:pt>
                <c:pt idx="1962">
                  <c:v>0.13150000000000001</c:v>
                </c:pt>
                <c:pt idx="1963">
                  <c:v>0.12989999999999999</c:v>
                </c:pt>
                <c:pt idx="1964">
                  <c:v>0.1275</c:v>
                </c:pt>
                <c:pt idx="1965">
                  <c:v>0.12659999999999999</c:v>
                </c:pt>
                <c:pt idx="1966">
                  <c:v>0.1249</c:v>
                </c:pt>
                <c:pt idx="1967">
                  <c:v>0.12239999999999999</c:v>
                </c:pt>
                <c:pt idx="1968">
                  <c:v>0.12139999999999999</c:v>
                </c:pt>
                <c:pt idx="1969">
                  <c:v>0.1198</c:v>
                </c:pt>
                <c:pt idx="1970">
                  <c:v>0.1181</c:v>
                </c:pt>
                <c:pt idx="1971">
                  <c:v>0.1166</c:v>
                </c:pt>
                <c:pt idx="1972">
                  <c:v>0.115</c:v>
                </c:pt>
                <c:pt idx="1973">
                  <c:v>0.1132</c:v>
                </c:pt>
                <c:pt idx="1974">
                  <c:v>0.1103</c:v>
                </c:pt>
                <c:pt idx="1975">
                  <c:v>0.1084</c:v>
                </c:pt>
                <c:pt idx="1976">
                  <c:v>0.1066</c:v>
                </c:pt>
                <c:pt idx="1977">
                  <c:v>0.10489999999999999</c:v>
                </c:pt>
                <c:pt idx="1978">
                  <c:v>0.1033</c:v>
                </c:pt>
                <c:pt idx="1979">
                  <c:v>0.1024</c:v>
                </c:pt>
                <c:pt idx="1980">
                  <c:v>0.1</c:v>
                </c:pt>
                <c:pt idx="1981">
                  <c:v>9.7540000000000002E-2</c:v>
                </c:pt>
                <c:pt idx="1982">
                  <c:v>9.5619999999999997E-2</c:v>
                </c:pt>
                <c:pt idx="1983">
                  <c:v>9.3729999999999994E-2</c:v>
                </c:pt>
                <c:pt idx="1984">
                  <c:v>9.2770000000000005E-2</c:v>
                </c:pt>
                <c:pt idx="1985">
                  <c:v>9.1090000000000004E-2</c:v>
                </c:pt>
                <c:pt idx="1986">
                  <c:v>8.8779999999999998E-2</c:v>
                </c:pt>
                <c:pt idx="1987">
                  <c:v>8.795E-2</c:v>
                </c:pt>
                <c:pt idx="1988">
                  <c:v>8.5750000000000007E-2</c:v>
                </c:pt>
                <c:pt idx="1989">
                  <c:v>8.4760000000000002E-2</c:v>
                </c:pt>
                <c:pt idx="1990">
                  <c:v>8.2500000000000004E-2</c:v>
                </c:pt>
                <c:pt idx="1991">
                  <c:v>8.0810000000000007E-2</c:v>
                </c:pt>
                <c:pt idx="1992">
                  <c:v>7.9170000000000004E-2</c:v>
                </c:pt>
                <c:pt idx="1993">
                  <c:v>7.8950000000000006E-2</c:v>
                </c:pt>
                <c:pt idx="1994">
                  <c:v>7.5950000000000004E-2</c:v>
                </c:pt>
                <c:pt idx="1995">
                  <c:v>7.4459999999999998E-2</c:v>
                </c:pt>
                <c:pt idx="1996">
                  <c:v>7.3010000000000005E-2</c:v>
                </c:pt>
                <c:pt idx="1997">
                  <c:v>7.1580000000000005E-2</c:v>
                </c:pt>
                <c:pt idx="1998">
                  <c:v>7.0139999999999994E-2</c:v>
                </c:pt>
                <c:pt idx="1999">
                  <c:v>6.8650000000000003E-2</c:v>
                </c:pt>
                <c:pt idx="2000">
                  <c:v>6.7089999999999997E-2</c:v>
                </c:pt>
                <c:pt idx="2001">
                  <c:v>6.5479999999999997E-2</c:v>
                </c:pt>
                <c:pt idx="2002">
                  <c:v>6.3930000000000001E-2</c:v>
                </c:pt>
                <c:pt idx="2003">
                  <c:v>6.3079999999999997E-2</c:v>
                </c:pt>
                <c:pt idx="2004">
                  <c:v>6.1129999999999997E-2</c:v>
                </c:pt>
                <c:pt idx="2005">
                  <c:v>5.987E-2</c:v>
                </c:pt>
                <c:pt idx="2006">
                  <c:v>5.8619999999999998E-2</c:v>
                </c:pt>
                <c:pt idx="2007">
                  <c:v>5.74E-2</c:v>
                </c:pt>
                <c:pt idx="2008">
                  <c:v>5.6180000000000001E-2</c:v>
                </c:pt>
                <c:pt idx="2009">
                  <c:v>5.493E-2</c:v>
                </c:pt>
                <c:pt idx="2010">
                  <c:v>5.3710000000000001E-2</c:v>
                </c:pt>
                <c:pt idx="2011">
                  <c:v>5.2479999999999999E-2</c:v>
                </c:pt>
                <c:pt idx="2012">
                  <c:v>5.1209999999999999E-2</c:v>
                </c:pt>
                <c:pt idx="2013">
                  <c:v>4.999E-2</c:v>
                </c:pt>
                <c:pt idx="2014">
                  <c:v>4.8860000000000001E-2</c:v>
                </c:pt>
                <c:pt idx="2015">
                  <c:v>4.7789999999999999E-2</c:v>
                </c:pt>
                <c:pt idx="2016">
                  <c:v>4.6780000000000002E-2</c:v>
                </c:pt>
                <c:pt idx="2017">
                  <c:v>4.5789999999999997E-2</c:v>
                </c:pt>
                <c:pt idx="2018">
                  <c:v>4.5350000000000001E-2</c:v>
                </c:pt>
                <c:pt idx="2019">
                  <c:v>4.3839999999999997E-2</c:v>
                </c:pt>
                <c:pt idx="2020">
                  <c:v>4.2970000000000001E-2</c:v>
                </c:pt>
                <c:pt idx="2021">
                  <c:v>4.2549999999999998E-2</c:v>
                </c:pt>
                <c:pt idx="2022">
                  <c:v>4.172E-2</c:v>
                </c:pt>
                <c:pt idx="2023">
                  <c:v>4.086E-2</c:v>
                </c:pt>
                <c:pt idx="2024">
                  <c:v>3.9530000000000003E-2</c:v>
                </c:pt>
                <c:pt idx="2025">
                  <c:v>3.8670000000000003E-2</c:v>
                </c:pt>
                <c:pt idx="2026">
                  <c:v>3.8350000000000002E-2</c:v>
                </c:pt>
                <c:pt idx="2027">
                  <c:v>3.7100000000000001E-2</c:v>
                </c:pt>
                <c:pt idx="2028">
                  <c:v>3.6799999999999999E-2</c:v>
                </c:pt>
                <c:pt idx="2029">
                  <c:v>3.5779999999999999E-2</c:v>
                </c:pt>
                <c:pt idx="2030">
                  <c:v>3.5470000000000002E-2</c:v>
                </c:pt>
                <c:pt idx="2031">
                  <c:v>3.4770000000000002E-2</c:v>
                </c:pt>
                <c:pt idx="2032">
                  <c:v>3.4079999999999999E-2</c:v>
                </c:pt>
                <c:pt idx="2033">
                  <c:v>3.2939999999999997E-2</c:v>
                </c:pt>
                <c:pt idx="2034">
                  <c:v>3.2649999999999998E-2</c:v>
                </c:pt>
                <c:pt idx="2035">
                  <c:v>3.1989999999999998E-2</c:v>
                </c:pt>
                <c:pt idx="2036">
                  <c:v>3.1350000000000003E-2</c:v>
                </c:pt>
                <c:pt idx="2037">
                  <c:v>3.0779999999999998E-2</c:v>
                </c:pt>
                <c:pt idx="2038">
                  <c:v>3.0210000000000001E-2</c:v>
                </c:pt>
                <c:pt idx="2039">
                  <c:v>2.9669999999999998E-2</c:v>
                </c:pt>
                <c:pt idx="2040">
                  <c:v>2.92E-2</c:v>
                </c:pt>
                <c:pt idx="2041">
                  <c:v>2.8670000000000001E-2</c:v>
                </c:pt>
                <c:pt idx="2042">
                  <c:v>2.809E-2</c:v>
                </c:pt>
                <c:pt idx="2043">
                  <c:v>2.7189999999999999E-2</c:v>
                </c:pt>
                <c:pt idx="2044">
                  <c:v>2.7009999999999999E-2</c:v>
                </c:pt>
                <c:pt idx="2045">
                  <c:v>2.6450000000000001E-2</c:v>
                </c:pt>
                <c:pt idx="2046">
                  <c:v>2.5989999999999999E-2</c:v>
                </c:pt>
                <c:pt idx="2047">
                  <c:v>2.5610000000000001E-2</c:v>
                </c:pt>
                <c:pt idx="2048">
                  <c:v>2.5270000000000001E-2</c:v>
                </c:pt>
                <c:pt idx="2049">
                  <c:v>2.4899999999999999E-2</c:v>
                </c:pt>
                <c:pt idx="2050">
                  <c:v>2.4510000000000001E-2</c:v>
                </c:pt>
                <c:pt idx="2051">
                  <c:v>2.4129999999999999E-2</c:v>
                </c:pt>
                <c:pt idx="2052">
                  <c:v>2.3740000000000001E-2</c:v>
                </c:pt>
                <c:pt idx="2053">
                  <c:v>2.3349999999999999E-2</c:v>
                </c:pt>
                <c:pt idx="2054">
                  <c:v>2.2950000000000002E-2</c:v>
                </c:pt>
                <c:pt idx="2055">
                  <c:v>2.2519999999999998E-2</c:v>
                </c:pt>
                <c:pt idx="2056">
                  <c:v>2.2169999999999999E-2</c:v>
                </c:pt>
                <c:pt idx="2057">
                  <c:v>2.189E-2</c:v>
                </c:pt>
                <c:pt idx="2058">
                  <c:v>2.163E-2</c:v>
                </c:pt>
                <c:pt idx="2059">
                  <c:v>2.1329999999999998E-2</c:v>
                </c:pt>
                <c:pt idx="2060">
                  <c:v>2.0969999999999999E-2</c:v>
                </c:pt>
                <c:pt idx="2061">
                  <c:v>2.0549999999999999E-2</c:v>
                </c:pt>
                <c:pt idx="2062">
                  <c:v>2.0199999999999999E-2</c:v>
                </c:pt>
                <c:pt idx="2063">
                  <c:v>1.9800000000000002E-2</c:v>
                </c:pt>
                <c:pt idx="2064">
                  <c:v>1.9349999999999999E-2</c:v>
                </c:pt>
                <c:pt idx="2065">
                  <c:v>1.8960000000000001E-2</c:v>
                </c:pt>
                <c:pt idx="2066">
                  <c:v>1.864E-2</c:v>
                </c:pt>
                <c:pt idx="2067">
                  <c:v>1.8370000000000001E-2</c:v>
                </c:pt>
                <c:pt idx="2068">
                  <c:v>1.8190000000000001E-2</c:v>
                </c:pt>
                <c:pt idx="2069">
                  <c:v>1.8079999999999999E-2</c:v>
                </c:pt>
                <c:pt idx="2070">
                  <c:v>1.805E-2</c:v>
                </c:pt>
                <c:pt idx="2071">
                  <c:v>1.7989999999999999E-2</c:v>
                </c:pt>
                <c:pt idx="2072">
                  <c:v>1.7840000000000002E-2</c:v>
                </c:pt>
                <c:pt idx="2073">
                  <c:v>1.7600000000000001E-2</c:v>
                </c:pt>
                <c:pt idx="2074">
                  <c:v>1.729E-2</c:v>
                </c:pt>
                <c:pt idx="2075">
                  <c:v>1.6899999999999998E-2</c:v>
                </c:pt>
                <c:pt idx="2076">
                  <c:v>1.653E-2</c:v>
                </c:pt>
                <c:pt idx="2077">
                  <c:v>1.6299999999999999E-2</c:v>
                </c:pt>
                <c:pt idx="2078">
                  <c:v>1.618E-2</c:v>
                </c:pt>
                <c:pt idx="2079">
                  <c:v>1.6160000000000001E-2</c:v>
                </c:pt>
                <c:pt idx="2080">
                  <c:v>1.618E-2</c:v>
                </c:pt>
                <c:pt idx="2081">
                  <c:v>1.617E-2</c:v>
                </c:pt>
                <c:pt idx="2082">
                  <c:v>1.6029999999999999E-2</c:v>
                </c:pt>
                <c:pt idx="2083">
                  <c:v>1.5779999999999999E-2</c:v>
                </c:pt>
                <c:pt idx="2084">
                  <c:v>1.5440000000000001E-2</c:v>
                </c:pt>
                <c:pt idx="2085">
                  <c:v>1.508E-2</c:v>
                </c:pt>
                <c:pt idx="2086">
                  <c:v>1.4760000000000001E-2</c:v>
                </c:pt>
                <c:pt idx="2087">
                  <c:v>1.455E-2</c:v>
                </c:pt>
                <c:pt idx="2088">
                  <c:v>1.447E-2</c:v>
                </c:pt>
                <c:pt idx="2089">
                  <c:v>1.4489999999999999E-2</c:v>
                </c:pt>
                <c:pt idx="2090">
                  <c:v>1.451E-2</c:v>
                </c:pt>
                <c:pt idx="2091">
                  <c:v>1.4540000000000001E-2</c:v>
                </c:pt>
                <c:pt idx="2092">
                  <c:v>1.448E-2</c:v>
                </c:pt>
                <c:pt idx="2093">
                  <c:v>1.4279999999999999E-2</c:v>
                </c:pt>
                <c:pt idx="2094">
                  <c:v>1.397E-2</c:v>
                </c:pt>
                <c:pt idx="2095">
                  <c:v>1.362E-2</c:v>
                </c:pt>
                <c:pt idx="2096">
                  <c:v>1.332E-2</c:v>
                </c:pt>
                <c:pt idx="2097">
                  <c:v>1.3129999999999999E-2</c:v>
                </c:pt>
                <c:pt idx="2098">
                  <c:v>1.307E-2</c:v>
                </c:pt>
                <c:pt idx="2099">
                  <c:v>1.306E-2</c:v>
                </c:pt>
                <c:pt idx="2100">
                  <c:v>1.306E-2</c:v>
                </c:pt>
                <c:pt idx="2101">
                  <c:v>1.304E-2</c:v>
                </c:pt>
                <c:pt idx="2102">
                  <c:v>1.2970000000000001E-2</c:v>
                </c:pt>
                <c:pt idx="2103">
                  <c:v>1.285E-2</c:v>
                </c:pt>
                <c:pt idx="2104">
                  <c:v>1.259E-2</c:v>
                </c:pt>
                <c:pt idx="2105">
                  <c:v>1.2290000000000001E-2</c:v>
                </c:pt>
                <c:pt idx="2106">
                  <c:v>1.206E-2</c:v>
                </c:pt>
                <c:pt idx="2107">
                  <c:v>1.1950000000000001E-2</c:v>
                </c:pt>
                <c:pt idx="2108">
                  <c:v>1.1950000000000001E-2</c:v>
                </c:pt>
                <c:pt idx="2109">
                  <c:v>1.201E-2</c:v>
                </c:pt>
                <c:pt idx="2110">
                  <c:v>1.21E-2</c:v>
                </c:pt>
                <c:pt idx="2111">
                  <c:v>1.209E-2</c:v>
                </c:pt>
                <c:pt idx="2112">
                  <c:v>1.193E-2</c:v>
                </c:pt>
                <c:pt idx="2113">
                  <c:v>1.1679999999999999E-2</c:v>
                </c:pt>
                <c:pt idx="2114">
                  <c:v>1.1390000000000001E-2</c:v>
                </c:pt>
                <c:pt idx="2115">
                  <c:v>1.115E-2</c:v>
                </c:pt>
                <c:pt idx="2116">
                  <c:v>1.0999999999999999E-2</c:v>
                </c:pt>
                <c:pt idx="2117">
                  <c:v>1.0970000000000001E-2</c:v>
                </c:pt>
                <c:pt idx="2118">
                  <c:v>1.1039999999999999E-2</c:v>
                </c:pt>
                <c:pt idx="2119">
                  <c:v>1.111E-2</c:v>
                </c:pt>
                <c:pt idx="2120">
                  <c:v>1.112E-2</c:v>
                </c:pt>
                <c:pt idx="2121">
                  <c:v>1.112E-2</c:v>
                </c:pt>
                <c:pt idx="2122">
                  <c:v>1.102E-2</c:v>
                </c:pt>
                <c:pt idx="2123">
                  <c:v>1.074E-2</c:v>
                </c:pt>
                <c:pt idx="2124">
                  <c:v>1.0460000000000001E-2</c:v>
                </c:pt>
                <c:pt idx="2125">
                  <c:v>1.025E-2</c:v>
                </c:pt>
                <c:pt idx="2126">
                  <c:v>1.0109999999999999E-2</c:v>
                </c:pt>
                <c:pt idx="2127">
                  <c:v>1.004E-2</c:v>
                </c:pt>
                <c:pt idx="2128">
                  <c:v>1.0030000000000001E-2</c:v>
                </c:pt>
                <c:pt idx="2129">
                  <c:v>1.013E-2</c:v>
                </c:pt>
                <c:pt idx="2130">
                  <c:v>1.023E-2</c:v>
                </c:pt>
                <c:pt idx="2131">
                  <c:v>1.0189999999999999E-2</c:v>
                </c:pt>
                <c:pt idx="2132">
                  <c:v>1.0070000000000001E-2</c:v>
                </c:pt>
                <c:pt idx="2133">
                  <c:v>9.8440000000000003E-3</c:v>
                </c:pt>
                <c:pt idx="2134">
                  <c:v>9.5779999999999997E-3</c:v>
                </c:pt>
                <c:pt idx="2135">
                  <c:v>9.3500000000000007E-3</c:v>
                </c:pt>
                <c:pt idx="2136">
                  <c:v>9.2230000000000003E-3</c:v>
                </c:pt>
                <c:pt idx="2137">
                  <c:v>9.1760000000000001E-3</c:v>
                </c:pt>
                <c:pt idx="2138">
                  <c:v>9.1819999999999992E-3</c:v>
                </c:pt>
                <c:pt idx="2139">
                  <c:v>9.2280000000000001E-3</c:v>
                </c:pt>
                <c:pt idx="2140">
                  <c:v>9.2320000000000006E-3</c:v>
                </c:pt>
                <c:pt idx="2141">
                  <c:v>9.1369999999999993E-3</c:v>
                </c:pt>
                <c:pt idx="2142">
                  <c:v>8.9309999999999997E-3</c:v>
                </c:pt>
                <c:pt idx="2143">
                  <c:v>8.6709999999999999E-3</c:v>
                </c:pt>
                <c:pt idx="2144">
                  <c:v>8.4030000000000007E-3</c:v>
                </c:pt>
                <c:pt idx="2145">
                  <c:v>8.0660000000000003E-3</c:v>
                </c:pt>
                <c:pt idx="2146">
                  <c:v>7.79E-3</c:v>
                </c:pt>
                <c:pt idx="2147">
                  <c:v>7.5950000000000002E-3</c:v>
                </c:pt>
                <c:pt idx="2148">
                  <c:v>7.5069999999999998E-3</c:v>
                </c:pt>
                <c:pt idx="2149">
                  <c:v>7.4980000000000003E-3</c:v>
                </c:pt>
                <c:pt idx="2150">
                  <c:v>7.541E-3</c:v>
                </c:pt>
                <c:pt idx="2151">
                  <c:v>7.6480000000000003E-3</c:v>
                </c:pt>
                <c:pt idx="2152">
                  <c:v>7.7419999999999998E-3</c:v>
                </c:pt>
                <c:pt idx="2153">
                  <c:v>7.8600000000000007E-3</c:v>
                </c:pt>
                <c:pt idx="2154">
                  <c:v>7.9120000000000006E-3</c:v>
                </c:pt>
                <c:pt idx="2155">
                  <c:v>7.8519999999999996E-3</c:v>
                </c:pt>
                <c:pt idx="2156">
                  <c:v>7.7029999999999998E-3</c:v>
                </c:pt>
                <c:pt idx="2157">
                  <c:v>7.4130000000000003E-3</c:v>
                </c:pt>
                <c:pt idx="2158">
                  <c:v>7.1289999999999999E-3</c:v>
                </c:pt>
                <c:pt idx="2159">
                  <c:v>6.8570000000000002E-3</c:v>
                </c:pt>
                <c:pt idx="2160">
                  <c:v>6.7060000000000002E-3</c:v>
                </c:pt>
                <c:pt idx="2161">
                  <c:v>6.6699999999999997E-3</c:v>
                </c:pt>
                <c:pt idx="2162">
                  <c:v>6.7019999999999996E-3</c:v>
                </c:pt>
                <c:pt idx="2163">
                  <c:v>6.7669999999999996E-3</c:v>
                </c:pt>
                <c:pt idx="2164">
                  <c:v>6.8230000000000001E-3</c:v>
                </c:pt>
                <c:pt idx="2165">
                  <c:v>6.8840000000000004E-3</c:v>
                </c:pt>
                <c:pt idx="2166">
                  <c:v>6.901E-3</c:v>
                </c:pt>
                <c:pt idx="2167">
                  <c:v>6.855E-3</c:v>
                </c:pt>
                <c:pt idx="2168">
                  <c:v>6.7559999999999999E-3</c:v>
                </c:pt>
                <c:pt idx="2169">
                  <c:v>6.6629999999999997E-3</c:v>
                </c:pt>
                <c:pt idx="2170">
                  <c:v>6.6010000000000001E-3</c:v>
                </c:pt>
                <c:pt idx="2171">
                  <c:v>6.5360000000000001E-3</c:v>
                </c:pt>
                <c:pt idx="2172">
                  <c:v>6.489E-3</c:v>
                </c:pt>
                <c:pt idx="2173">
                  <c:v>6.3749999999999996E-3</c:v>
                </c:pt>
                <c:pt idx="2174">
                  <c:v>6.2220000000000001E-3</c:v>
                </c:pt>
                <c:pt idx="2175">
                  <c:v>6.11E-3</c:v>
                </c:pt>
                <c:pt idx="2176">
                  <c:v>5.9569999999999996E-3</c:v>
                </c:pt>
                <c:pt idx="2177">
                  <c:v>5.7930000000000004E-3</c:v>
                </c:pt>
                <c:pt idx="2178">
                  <c:v>5.7279999999999996E-3</c:v>
                </c:pt>
                <c:pt idx="2179">
                  <c:v>5.7939999999999997E-3</c:v>
                </c:pt>
                <c:pt idx="2180">
                  <c:v>5.9030000000000003E-3</c:v>
                </c:pt>
                <c:pt idx="2181">
                  <c:v>6.058E-3</c:v>
                </c:pt>
                <c:pt idx="2182">
                  <c:v>6.2329999999999998E-3</c:v>
                </c:pt>
                <c:pt idx="2183">
                  <c:v>6.2690000000000003E-3</c:v>
                </c:pt>
                <c:pt idx="2184">
                  <c:v>6.1240000000000001E-3</c:v>
                </c:pt>
                <c:pt idx="2185">
                  <c:v>5.8570000000000002E-3</c:v>
                </c:pt>
                <c:pt idx="2186">
                  <c:v>5.6280000000000002E-3</c:v>
                </c:pt>
                <c:pt idx="2187">
                  <c:v>5.3819999999999996E-3</c:v>
                </c:pt>
                <c:pt idx="2188">
                  <c:v>5.228E-3</c:v>
                </c:pt>
                <c:pt idx="2189">
                  <c:v>5.2059999999999997E-3</c:v>
                </c:pt>
                <c:pt idx="2190">
                  <c:v>5.2839999999999996E-3</c:v>
                </c:pt>
                <c:pt idx="2191">
                  <c:v>5.4429999999999999E-3</c:v>
                </c:pt>
                <c:pt idx="2192">
                  <c:v>5.6309999999999997E-3</c:v>
                </c:pt>
                <c:pt idx="2193">
                  <c:v>5.7949999999999998E-3</c:v>
                </c:pt>
                <c:pt idx="2194">
                  <c:v>5.8259999999999996E-3</c:v>
                </c:pt>
                <c:pt idx="2195">
                  <c:v>5.6810000000000003E-3</c:v>
                </c:pt>
                <c:pt idx="2196">
                  <c:v>5.5209999999999999E-3</c:v>
                </c:pt>
                <c:pt idx="2197">
                  <c:v>5.3429999999999997E-3</c:v>
                </c:pt>
                <c:pt idx="2198">
                  <c:v>5.1549999999999999E-3</c:v>
                </c:pt>
                <c:pt idx="2199">
                  <c:v>5.0429999999999997E-3</c:v>
                </c:pt>
                <c:pt idx="2200">
                  <c:v>5.0540000000000003E-3</c:v>
                </c:pt>
                <c:pt idx="2201">
                  <c:v>5.1289999999999999E-3</c:v>
                </c:pt>
                <c:pt idx="2202">
                  <c:v>5.2339999999999999E-3</c:v>
                </c:pt>
                <c:pt idx="2203">
                  <c:v>5.4130000000000003E-3</c:v>
                </c:pt>
                <c:pt idx="2204">
                  <c:v>5.5510000000000004E-3</c:v>
                </c:pt>
                <c:pt idx="2205">
                  <c:v>5.6309999999999997E-3</c:v>
                </c:pt>
                <c:pt idx="2206">
                  <c:v>5.5710000000000004E-3</c:v>
                </c:pt>
                <c:pt idx="2207">
                  <c:v>5.6730000000000001E-3</c:v>
                </c:pt>
                <c:pt idx="2208">
                  <c:v>5.5849999999999997E-3</c:v>
                </c:pt>
                <c:pt idx="2209">
                  <c:v>5.5729999999999998E-3</c:v>
                </c:pt>
                <c:pt idx="2210">
                  <c:v>5.5030000000000001E-3</c:v>
                </c:pt>
                <c:pt idx="2211">
                  <c:v>5.4900000000000001E-3</c:v>
                </c:pt>
                <c:pt idx="2212">
                  <c:v>5.4970000000000001E-3</c:v>
                </c:pt>
                <c:pt idx="2213">
                  <c:v>5.5370000000000003E-3</c:v>
                </c:pt>
                <c:pt idx="2214">
                  <c:v>5.5779999999999996E-3</c:v>
                </c:pt>
                <c:pt idx="2215">
                  <c:v>5.5820000000000002E-3</c:v>
                </c:pt>
                <c:pt idx="2216">
                  <c:v>5.5630000000000002E-3</c:v>
                </c:pt>
                <c:pt idx="2217">
                  <c:v>5.5900000000000004E-3</c:v>
                </c:pt>
                <c:pt idx="2218">
                  <c:v>5.6829999999999997E-3</c:v>
                </c:pt>
                <c:pt idx="2219">
                  <c:v>5.803E-3</c:v>
                </c:pt>
                <c:pt idx="2220">
                  <c:v>5.9300000000000004E-3</c:v>
                </c:pt>
                <c:pt idx="2221">
                  <c:v>6.051E-3</c:v>
                </c:pt>
                <c:pt idx="2222">
                  <c:v>6.0520000000000001E-3</c:v>
                </c:pt>
                <c:pt idx="2223">
                  <c:v>5.9750000000000003E-3</c:v>
                </c:pt>
                <c:pt idx="2224">
                  <c:v>5.8599999999999998E-3</c:v>
                </c:pt>
                <c:pt idx="2225">
                  <c:v>5.7660000000000003E-3</c:v>
                </c:pt>
                <c:pt idx="2226">
                  <c:v>5.6690000000000004E-3</c:v>
                </c:pt>
                <c:pt idx="2227">
                  <c:v>5.5729999999999998E-3</c:v>
                </c:pt>
                <c:pt idx="2228">
                  <c:v>5.489E-3</c:v>
                </c:pt>
                <c:pt idx="2229">
                  <c:v>5.4879999999999998E-3</c:v>
                </c:pt>
                <c:pt idx="2230">
                  <c:v>5.5710000000000004E-3</c:v>
                </c:pt>
                <c:pt idx="2231">
                  <c:v>5.7019999999999996E-3</c:v>
                </c:pt>
                <c:pt idx="2232">
                  <c:v>5.8450000000000004E-3</c:v>
                </c:pt>
                <c:pt idx="2233">
                  <c:v>5.9290000000000002E-3</c:v>
                </c:pt>
                <c:pt idx="2234">
                  <c:v>6.0049999999999999E-3</c:v>
                </c:pt>
                <c:pt idx="2235">
                  <c:v>6.058E-3</c:v>
                </c:pt>
                <c:pt idx="2236">
                  <c:v>6.071E-3</c:v>
                </c:pt>
                <c:pt idx="2237">
                  <c:v>6.169E-3</c:v>
                </c:pt>
                <c:pt idx="2238">
                  <c:v>6.1919999999999996E-3</c:v>
                </c:pt>
                <c:pt idx="2239">
                  <c:v>6.1809999999999999E-3</c:v>
                </c:pt>
                <c:pt idx="2240">
                  <c:v>6.1339999999999997E-3</c:v>
                </c:pt>
                <c:pt idx="2241">
                  <c:v>6.0790000000000002E-3</c:v>
                </c:pt>
                <c:pt idx="2242">
                  <c:v>5.9870000000000001E-3</c:v>
                </c:pt>
                <c:pt idx="2243">
                  <c:v>5.9329999999999999E-3</c:v>
                </c:pt>
                <c:pt idx="2244">
                  <c:v>5.8710000000000004E-3</c:v>
                </c:pt>
                <c:pt idx="2245">
                  <c:v>5.8129999999999996E-3</c:v>
                </c:pt>
                <c:pt idx="2246">
                  <c:v>5.7790000000000003E-3</c:v>
                </c:pt>
                <c:pt idx="2247">
                  <c:v>5.744E-3</c:v>
                </c:pt>
                <c:pt idx="2248">
                  <c:v>5.8100000000000001E-3</c:v>
                </c:pt>
                <c:pt idx="2249">
                  <c:v>5.8310000000000002E-3</c:v>
                </c:pt>
                <c:pt idx="2250">
                  <c:v>5.9560000000000004E-3</c:v>
                </c:pt>
                <c:pt idx="2251">
                  <c:v>6.0350000000000004E-3</c:v>
                </c:pt>
                <c:pt idx="2252">
                  <c:v>6.0860000000000003E-3</c:v>
                </c:pt>
                <c:pt idx="2253">
                  <c:v>6.1770000000000002E-3</c:v>
                </c:pt>
                <c:pt idx="2254">
                  <c:v>6.0419999999999996E-3</c:v>
                </c:pt>
                <c:pt idx="2255">
                  <c:v>5.842E-3</c:v>
                </c:pt>
                <c:pt idx="2256">
                  <c:v>5.6179999999999997E-3</c:v>
                </c:pt>
                <c:pt idx="2257">
                  <c:v>5.4339999999999996E-3</c:v>
                </c:pt>
                <c:pt idx="2258">
                  <c:v>5.2659999999999998E-3</c:v>
                </c:pt>
                <c:pt idx="2259">
                  <c:v>5.1469999999999997E-3</c:v>
                </c:pt>
                <c:pt idx="2260">
                  <c:v>5.1469999999999997E-3</c:v>
                </c:pt>
                <c:pt idx="2261">
                  <c:v>5.215E-3</c:v>
                </c:pt>
                <c:pt idx="2262">
                  <c:v>5.3109999999999997E-3</c:v>
                </c:pt>
                <c:pt idx="2263">
                  <c:v>5.489E-3</c:v>
                </c:pt>
                <c:pt idx="2264">
                  <c:v>5.7000000000000002E-3</c:v>
                </c:pt>
                <c:pt idx="2265">
                  <c:v>5.8219999999999999E-3</c:v>
                </c:pt>
                <c:pt idx="2266">
                  <c:v>5.816E-3</c:v>
                </c:pt>
                <c:pt idx="2267">
                  <c:v>5.7429999999999998E-3</c:v>
                </c:pt>
                <c:pt idx="2268">
                  <c:v>5.5500000000000002E-3</c:v>
                </c:pt>
                <c:pt idx="2269">
                  <c:v>5.3499999999999997E-3</c:v>
                </c:pt>
                <c:pt idx="2270">
                  <c:v>5.2290000000000001E-3</c:v>
                </c:pt>
                <c:pt idx="2271">
                  <c:v>5.1399999999999996E-3</c:v>
                </c:pt>
                <c:pt idx="2272">
                  <c:v>5.0939999999999996E-3</c:v>
                </c:pt>
                <c:pt idx="2273">
                  <c:v>5.13E-3</c:v>
                </c:pt>
                <c:pt idx="2274">
                  <c:v>5.2969999999999996E-3</c:v>
                </c:pt>
                <c:pt idx="2275">
                  <c:v>5.5259999999999997E-3</c:v>
                </c:pt>
                <c:pt idx="2276">
                  <c:v>5.6639999999999998E-3</c:v>
                </c:pt>
                <c:pt idx="2277">
                  <c:v>5.7580000000000001E-3</c:v>
                </c:pt>
                <c:pt idx="2278">
                  <c:v>5.8310000000000002E-3</c:v>
                </c:pt>
                <c:pt idx="2279">
                  <c:v>5.8040000000000001E-3</c:v>
                </c:pt>
                <c:pt idx="2280">
                  <c:v>5.6360000000000004E-3</c:v>
                </c:pt>
                <c:pt idx="2281">
                  <c:v>5.4050000000000001E-3</c:v>
                </c:pt>
                <c:pt idx="2282">
                  <c:v>5.1749999999999999E-3</c:v>
                </c:pt>
                <c:pt idx="2283">
                  <c:v>5.0280000000000004E-3</c:v>
                </c:pt>
                <c:pt idx="2284">
                  <c:v>4.9569999999999996E-3</c:v>
                </c:pt>
                <c:pt idx="2285">
                  <c:v>4.9649999999999998E-3</c:v>
                </c:pt>
                <c:pt idx="2286">
                  <c:v>5.0289999999999996E-3</c:v>
                </c:pt>
                <c:pt idx="2287">
                  <c:v>5.2339999999999999E-3</c:v>
                </c:pt>
                <c:pt idx="2288">
                  <c:v>5.3340000000000002E-3</c:v>
                </c:pt>
                <c:pt idx="2289">
                  <c:v>5.4840000000000002E-3</c:v>
                </c:pt>
                <c:pt idx="2290">
                  <c:v>5.5279999999999999E-3</c:v>
                </c:pt>
                <c:pt idx="2291">
                  <c:v>5.4980000000000003E-3</c:v>
                </c:pt>
                <c:pt idx="2292">
                  <c:v>5.2230000000000002E-3</c:v>
                </c:pt>
                <c:pt idx="2293">
                  <c:v>5.1229999999999999E-3</c:v>
                </c:pt>
                <c:pt idx="2294">
                  <c:v>4.9230000000000003E-3</c:v>
                </c:pt>
                <c:pt idx="2295">
                  <c:v>4.8459999999999996E-3</c:v>
                </c:pt>
                <c:pt idx="2296">
                  <c:v>4.8250000000000003E-3</c:v>
                </c:pt>
                <c:pt idx="2297">
                  <c:v>4.8809999999999999E-3</c:v>
                </c:pt>
                <c:pt idx="2298">
                  <c:v>5.0109999999999998E-3</c:v>
                </c:pt>
                <c:pt idx="2299">
                  <c:v>5.1749999999999999E-3</c:v>
                </c:pt>
                <c:pt idx="2300">
                  <c:v>5.3169999999999997E-3</c:v>
                </c:pt>
                <c:pt idx="2301">
                  <c:v>5.378E-3</c:v>
                </c:pt>
                <c:pt idx="2302">
                  <c:v>5.3880000000000004E-3</c:v>
                </c:pt>
                <c:pt idx="2303">
                  <c:v>5.3359999999999996E-3</c:v>
                </c:pt>
                <c:pt idx="2304">
                  <c:v>5.2399999999999999E-3</c:v>
                </c:pt>
                <c:pt idx="2305">
                  <c:v>5.1500000000000001E-3</c:v>
                </c:pt>
                <c:pt idx="2306">
                  <c:v>5.0879999999999996E-3</c:v>
                </c:pt>
                <c:pt idx="2307">
                  <c:v>5.0720000000000001E-3</c:v>
                </c:pt>
                <c:pt idx="2308">
                  <c:v>5.0930000000000003E-3</c:v>
                </c:pt>
                <c:pt idx="2309">
                  <c:v>5.1380000000000002E-3</c:v>
                </c:pt>
                <c:pt idx="2310">
                  <c:v>5.1869999999999998E-3</c:v>
                </c:pt>
                <c:pt idx="2311">
                  <c:v>5.2290000000000001E-3</c:v>
                </c:pt>
                <c:pt idx="2312">
                  <c:v>5.2880000000000002E-3</c:v>
                </c:pt>
                <c:pt idx="2313">
                  <c:v>5.3569999999999998E-3</c:v>
                </c:pt>
                <c:pt idx="2314">
                  <c:v>5.4120000000000001E-3</c:v>
                </c:pt>
                <c:pt idx="2315">
                  <c:v>5.4559999999999999E-3</c:v>
                </c:pt>
                <c:pt idx="2316">
                  <c:v>5.476E-3</c:v>
                </c:pt>
                <c:pt idx="2317">
                  <c:v>5.4390000000000003E-3</c:v>
                </c:pt>
                <c:pt idx="2318">
                  <c:v>5.3860000000000002E-3</c:v>
                </c:pt>
                <c:pt idx="2319">
                  <c:v>5.3420000000000004E-3</c:v>
                </c:pt>
                <c:pt idx="2320">
                  <c:v>5.3010000000000002E-3</c:v>
                </c:pt>
                <c:pt idx="2321">
                  <c:v>5.2719999999999998E-3</c:v>
                </c:pt>
                <c:pt idx="2322">
                  <c:v>5.2890000000000003E-3</c:v>
                </c:pt>
                <c:pt idx="2323">
                  <c:v>5.3460000000000001E-3</c:v>
                </c:pt>
                <c:pt idx="2324">
                  <c:v>5.4089999999999997E-3</c:v>
                </c:pt>
                <c:pt idx="2325">
                  <c:v>5.4549999999999998E-3</c:v>
                </c:pt>
                <c:pt idx="2326">
                  <c:v>5.5170000000000002E-3</c:v>
                </c:pt>
                <c:pt idx="2327">
                  <c:v>5.4200000000000003E-3</c:v>
                </c:pt>
                <c:pt idx="2328">
                  <c:v>5.3039999999999997E-3</c:v>
                </c:pt>
                <c:pt idx="2329">
                  <c:v>5.1770000000000002E-3</c:v>
                </c:pt>
                <c:pt idx="2330">
                  <c:v>5.0850000000000001E-3</c:v>
                </c:pt>
                <c:pt idx="2331">
                  <c:v>5.0010000000000002E-3</c:v>
                </c:pt>
                <c:pt idx="2332">
                  <c:v>4.9540000000000001E-3</c:v>
                </c:pt>
                <c:pt idx="2333">
                  <c:v>4.9810000000000002E-3</c:v>
                </c:pt>
                <c:pt idx="2334">
                  <c:v>5.078E-3</c:v>
                </c:pt>
                <c:pt idx="2335">
                  <c:v>5.1679999999999999E-3</c:v>
                </c:pt>
                <c:pt idx="2336">
                  <c:v>5.1630000000000001E-3</c:v>
                </c:pt>
                <c:pt idx="2337">
                  <c:v>5.078E-3</c:v>
                </c:pt>
                <c:pt idx="2338">
                  <c:v>4.9690000000000003E-3</c:v>
                </c:pt>
                <c:pt idx="2339">
                  <c:v>4.8520000000000004E-3</c:v>
                </c:pt>
                <c:pt idx="2340">
                  <c:v>4.6730000000000001E-3</c:v>
                </c:pt>
                <c:pt idx="2341">
                  <c:v>4.5529999999999998E-3</c:v>
                </c:pt>
                <c:pt idx="2342">
                  <c:v>4.5189999999999996E-3</c:v>
                </c:pt>
                <c:pt idx="2343">
                  <c:v>4.529E-3</c:v>
                </c:pt>
                <c:pt idx="2344">
                  <c:v>4.6100000000000004E-3</c:v>
                </c:pt>
                <c:pt idx="2345">
                  <c:v>4.6820000000000004E-3</c:v>
                </c:pt>
                <c:pt idx="2346">
                  <c:v>4.8630000000000001E-3</c:v>
                </c:pt>
                <c:pt idx="2347">
                  <c:v>4.9680000000000002E-3</c:v>
                </c:pt>
                <c:pt idx="2348">
                  <c:v>4.9849999999999998E-3</c:v>
                </c:pt>
                <c:pt idx="2349">
                  <c:v>4.9240000000000004E-3</c:v>
                </c:pt>
                <c:pt idx="2350">
                  <c:v>4.8310000000000002E-3</c:v>
                </c:pt>
                <c:pt idx="2351">
                  <c:v>4.7540000000000004E-3</c:v>
                </c:pt>
                <c:pt idx="2352">
                  <c:v>4.7320000000000001E-3</c:v>
                </c:pt>
                <c:pt idx="2353">
                  <c:v>4.7390000000000002E-3</c:v>
                </c:pt>
                <c:pt idx="2354">
                  <c:v>4.8129999999999996E-3</c:v>
                </c:pt>
                <c:pt idx="2355">
                  <c:v>4.9430000000000003E-3</c:v>
                </c:pt>
                <c:pt idx="2356">
                  <c:v>5.0699999999999999E-3</c:v>
                </c:pt>
                <c:pt idx="2357">
                  <c:v>5.1749999999999999E-3</c:v>
                </c:pt>
                <c:pt idx="2358">
                  <c:v>5.254E-3</c:v>
                </c:pt>
                <c:pt idx="2359">
                  <c:v>5.2919999999999998E-3</c:v>
                </c:pt>
                <c:pt idx="2360">
                  <c:v>5.3020000000000003E-3</c:v>
                </c:pt>
                <c:pt idx="2361">
                  <c:v>5.2659999999999998E-3</c:v>
                </c:pt>
                <c:pt idx="2362">
                  <c:v>5.1749999999999999E-3</c:v>
                </c:pt>
                <c:pt idx="2363">
                  <c:v>5.0860000000000002E-3</c:v>
                </c:pt>
                <c:pt idx="2364">
                  <c:v>5.0559999999999997E-3</c:v>
                </c:pt>
                <c:pt idx="2365">
                  <c:v>4.999E-3</c:v>
                </c:pt>
                <c:pt idx="2366">
                  <c:v>4.9579999999999997E-3</c:v>
                </c:pt>
                <c:pt idx="2367">
                  <c:v>4.9529999999999999E-3</c:v>
                </c:pt>
                <c:pt idx="2368">
                  <c:v>4.9249999999999997E-3</c:v>
                </c:pt>
                <c:pt idx="2369">
                  <c:v>4.9719999999999999E-3</c:v>
                </c:pt>
                <c:pt idx="2370">
                  <c:v>5.0000000000000001E-3</c:v>
                </c:pt>
                <c:pt idx="2371">
                  <c:v>4.9420000000000002E-3</c:v>
                </c:pt>
                <c:pt idx="2372">
                  <c:v>4.9189999999999998E-3</c:v>
                </c:pt>
                <c:pt idx="2373">
                  <c:v>4.8390000000000004E-3</c:v>
                </c:pt>
                <c:pt idx="2374">
                  <c:v>4.8069999999999996E-3</c:v>
                </c:pt>
                <c:pt idx="2375">
                  <c:v>4.8009999999999997E-3</c:v>
                </c:pt>
                <c:pt idx="2376">
                  <c:v>4.8310000000000002E-3</c:v>
                </c:pt>
                <c:pt idx="2377">
                  <c:v>4.7930000000000004E-3</c:v>
                </c:pt>
                <c:pt idx="2378">
                  <c:v>4.7149999999999996E-3</c:v>
                </c:pt>
                <c:pt idx="2379">
                  <c:v>4.7930000000000004E-3</c:v>
                </c:pt>
                <c:pt idx="2380">
                  <c:v>4.7600000000000003E-3</c:v>
                </c:pt>
                <c:pt idx="2381">
                  <c:v>4.666E-3</c:v>
                </c:pt>
                <c:pt idx="2382">
                  <c:v>4.633E-3</c:v>
                </c:pt>
                <c:pt idx="2383">
                  <c:v>4.5319999999999996E-3</c:v>
                </c:pt>
                <c:pt idx="2384">
                  <c:v>4.4759999999999999E-3</c:v>
                </c:pt>
                <c:pt idx="2385">
                  <c:v>4.3480000000000003E-3</c:v>
                </c:pt>
                <c:pt idx="2386">
                  <c:v>4.3449999999999999E-3</c:v>
                </c:pt>
                <c:pt idx="2387">
                  <c:v>4.3410000000000002E-3</c:v>
                </c:pt>
                <c:pt idx="2388">
                  <c:v>4.3379999999999998E-3</c:v>
                </c:pt>
                <c:pt idx="2389">
                  <c:v>4.2859999999999999E-3</c:v>
                </c:pt>
                <c:pt idx="2390">
                  <c:v>4.215E-3</c:v>
                </c:pt>
                <c:pt idx="2391">
                  <c:v>4.2560000000000002E-3</c:v>
                </c:pt>
                <c:pt idx="2392">
                  <c:v>4.1539999999999997E-3</c:v>
                </c:pt>
                <c:pt idx="2393">
                  <c:v>4.13E-3</c:v>
                </c:pt>
                <c:pt idx="2394">
                  <c:v>4.1019999999999997E-3</c:v>
                </c:pt>
                <c:pt idx="2395">
                  <c:v>4.0660000000000002E-3</c:v>
                </c:pt>
                <c:pt idx="2396">
                  <c:v>4.0930000000000003E-3</c:v>
                </c:pt>
                <c:pt idx="2397">
                  <c:v>4.1190000000000003E-3</c:v>
                </c:pt>
                <c:pt idx="2398">
                  <c:v>4.1029999999999999E-3</c:v>
                </c:pt>
                <c:pt idx="2399">
                  <c:v>4.006E-3</c:v>
                </c:pt>
                <c:pt idx="2400">
                  <c:v>3.8830000000000002E-3</c:v>
                </c:pt>
                <c:pt idx="2401">
                  <c:v>3.82E-3</c:v>
                </c:pt>
                <c:pt idx="2402">
                  <c:v>3.8010000000000001E-3</c:v>
                </c:pt>
                <c:pt idx="2403">
                  <c:v>3.8400000000000001E-3</c:v>
                </c:pt>
                <c:pt idx="2404">
                  <c:v>3.882E-3</c:v>
                </c:pt>
                <c:pt idx="2405">
                  <c:v>3.9399999999999999E-3</c:v>
                </c:pt>
                <c:pt idx="2406">
                  <c:v>3.9950000000000003E-3</c:v>
                </c:pt>
                <c:pt idx="2407">
                  <c:v>3.999E-3</c:v>
                </c:pt>
                <c:pt idx="2408">
                  <c:v>3.986E-3</c:v>
                </c:pt>
                <c:pt idx="2409">
                  <c:v>3.9249999999999997E-3</c:v>
                </c:pt>
                <c:pt idx="2410">
                  <c:v>3.8340000000000002E-3</c:v>
                </c:pt>
                <c:pt idx="2411">
                  <c:v>3.8440000000000002E-3</c:v>
                </c:pt>
                <c:pt idx="2412">
                  <c:v>3.8010000000000001E-3</c:v>
                </c:pt>
                <c:pt idx="2413">
                  <c:v>3.849E-3</c:v>
                </c:pt>
                <c:pt idx="2414">
                  <c:v>3.9230000000000003E-3</c:v>
                </c:pt>
                <c:pt idx="2415">
                  <c:v>4.0390000000000001E-3</c:v>
                </c:pt>
                <c:pt idx="2416">
                  <c:v>4.0899999999999999E-3</c:v>
                </c:pt>
                <c:pt idx="2417">
                  <c:v>4.1539999999999997E-3</c:v>
                </c:pt>
                <c:pt idx="2418">
                  <c:v>4.1310000000000001E-3</c:v>
                </c:pt>
                <c:pt idx="2419">
                  <c:v>4.0569999999999998E-3</c:v>
                </c:pt>
                <c:pt idx="2420">
                  <c:v>4.0049999999999999E-3</c:v>
                </c:pt>
                <c:pt idx="2421">
                  <c:v>4.0559999999999997E-3</c:v>
                </c:pt>
                <c:pt idx="2422">
                  <c:v>4.0169999999999997E-3</c:v>
                </c:pt>
                <c:pt idx="2423">
                  <c:v>4.0660000000000002E-3</c:v>
                </c:pt>
                <c:pt idx="2424">
                  <c:v>4.1120000000000002E-3</c:v>
                </c:pt>
                <c:pt idx="2425">
                  <c:v>4.228E-3</c:v>
                </c:pt>
                <c:pt idx="2426">
                  <c:v>4.3239999999999997E-3</c:v>
                </c:pt>
                <c:pt idx="2427">
                  <c:v>4.326E-3</c:v>
                </c:pt>
                <c:pt idx="2428">
                  <c:v>4.3779999999999999E-3</c:v>
                </c:pt>
                <c:pt idx="2429">
                  <c:v>4.3559999999999996E-3</c:v>
                </c:pt>
                <c:pt idx="2430">
                  <c:v>4.3579999999999999E-3</c:v>
                </c:pt>
                <c:pt idx="2431">
                  <c:v>4.3600000000000002E-3</c:v>
                </c:pt>
                <c:pt idx="2432">
                  <c:v>4.4190000000000002E-3</c:v>
                </c:pt>
                <c:pt idx="2433">
                  <c:v>4.4689999999999999E-3</c:v>
                </c:pt>
                <c:pt idx="2434">
                  <c:v>4.5500000000000002E-3</c:v>
                </c:pt>
                <c:pt idx="2435">
                  <c:v>4.6100000000000004E-3</c:v>
                </c:pt>
                <c:pt idx="2436">
                  <c:v>4.6849999999999999E-3</c:v>
                </c:pt>
                <c:pt idx="2437">
                  <c:v>4.7410000000000004E-3</c:v>
                </c:pt>
                <c:pt idx="2438">
                  <c:v>4.7540000000000004E-3</c:v>
                </c:pt>
                <c:pt idx="2439">
                  <c:v>4.7280000000000004E-3</c:v>
                </c:pt>
                <c:pt idx="2440">
                  <c:v>4.6990000000000001E-3</c:v>
                </c:pt>
                <c:pt idx="2441">
                  <c:v>4.692E-3</c:v>
                </c:pt>
                <c:pt idx="2442">
                  <c:v>4.6880000000000003E-3</c:v>
                </c:pt>
                <c:pt idx="2443">
                  <c:v>4.7219999999999996E-3</c:v>
                </c:pt>
                <c:pt idx="2444">
                  <c:v>4.7869999999999996E-3</c:v>
                </c:pt>
                <c:pt idx="2445">
                  <c:v>4.8669999999999998E-3</c:v>
                </c:pt>
                <c:pt idx="2446">
                  <c:v>4.9230000000000003E-3</c:v>
                </c:pt>
                <c:pt idx="2447">
                  <c:v>4.9519999999999998E-3</c:v>
                </c:pt>
                <c:pt idx="2448">
                  <c:v>4.9540000000000001E-3</c:v>
                </c:pt>
                <c:pt idx="2449">
                  <c:v>4.8739999999999999E-3</c:v>
                </c:pt>
                <c:pt idx="2450">
                  <c:v>4.8250000000000003E-3</c:v>
                </c:pt>
                <c:pt idx="2451">
                  <c:v>4.8219999999999999E-3</c:v>
                </c:pt>
                <c:pt idx="2452">
                  <c:v>4.7850000000000002E-3</c:v>
                </c:pt>
                <c:pt idx="2453">
                  <c:v>4.797E-3</c:v>
                </c:pt>
                <c:pt idx="2454">
                  <c:v>4.829E-3</c:v>
                </c:pt>
                <c:pt idx="2455">
                  <c:v>4.9020000000000001E-3</c:v>
                </c:pt>
                <c:pt idx="2456">
                  <c:v>4.9659999999999999E-3</c:v>
                </c:pt>
                <c:pt idx="2457">
                  <c:v>5.0549999999999996E-3</c:v>
                </c:pt>
                <c:pt idx="2458">
                  <c:v>5.071E-3</c:v>
                </c:pt>
                <c:pt idx="2459">
                  <c:v>5.0870000000000004E-3</c:v>
                </c:pt>
                <c:pt idx="2460">
                  <c:v>5.0280000000000004E-3</c:v>
                </c:pt>
                <c:pt idx="2461">
                  <c:v>4.8690000000000001E-3</c:v>
                </c:pt>
                <c:pt idx="2462">
                  <c:v>4.8069999999999996E-3</c:v>
                </c:pt>
                <c:pt idx="2463">
                  <c:v>4.7169999999999998E-3</c:v>
                </c:pt>
                <c:pt idx="2464">
                  <c:v>4.7070000000000002E-3</c:v>
                </c:pt>
                <c:pt idx="2465">
                  <c:v>4.7479999999999996E-3</c:v>
                </c:pt>
                <c:pt idx="2466">
                  <c:v>4.8260000000000004E-3</c:v>
                </c:pt>
                <c:pt idx="2467">
                  <c:v>4.9240000000000004E-3</c:v>
                </c:pt>
                <c:pt idx="2468">
                  <c:v>4.9350000000000002E-3</c:v>
                </c:pt>
                <c:pt idx="2469">
                  <c:v>4.9230000000000003E-3</c:v>
                </c:pt>
                <c:pt idx="2470">
                  <c:v>4.862E-3</c:v>
                </c:pt>
                <c:pt idx="2471">
                  <c:v>4.7159999999999997E-3</c:v>
                </c:pt>
                <c:pt idx="2472">
                  <c:v>4.5669999999999999E-3</c:v>
                </c:pt>
                <c:pt idx="2473">
                  <c:v>4.4600000000000004E-3</c:v>
                </c:pt>
                <c:pt idx="2474">
                  <c:v>4.4489999999999998E-3</c:v>
                </c:pt>
                <c:pt idx="2475">
                  <c:v>4.4460000000000003E-3</c:v>
                </c:pt>
                <c:pt idx="2476">
                  <c:v>4.4219999999999997E-3</c:v>
                </c:pt>
                <c:pt idx="2477">
                  <c:v>4.4580000000000002E-3</c:v>
                </c:pt>
                <c:pt idx="2478">
                  <c:v>4.5129999999999997E-3</c:v>
                </c:pt>
                <c:pt idx="2479">
                  <c:v>4.5430000000000002E-3</c:v>
                </c:pt>
                <c:pt idx="2480">
                  <c:v>4.5269999999999998E-3</c:v>
                </c:pt>
                <c:pt idx="2481">
                  <c:v>4.4070000000000003E-3</c:v>
                </c:pt>
                <c:pt idx="2482">
                  <c:v>4.1920000000000004E-3</c:v>
                </c:pt>
                <c:pt idx="2483">
                  <c:v>4.1289999999999999E-3</c:v>
                </c:pt>
                <c:pt idx="2484">
                  <c:v>4.0410000000000003E-3</c:v>
                </c:pt>
                <c:pt idx="2485">
                  <c:v>4.0769999999999999E-3</c:v>
                </c:pt>
                <c:pt idx="2486">
                  <c:v>4.0870000000000004E-3</c:v>
                </c:pt>
                <c:pt idx="2487">
                  <c:v>4.1060000000000003E-3</c:v>
                </c:pt>
                <c:pt idx="2488">
                  <c:v>4.1050000000000001E-3</c:v>
                </c:pt>
                <c:pt idx="2489">
                  <c:v>4.176E-3</c:v>
                </c:pt>
                <c:pt idx="2490">
                  <c:v>4.1590000000000004E-3</c:v>
                </c:pt>
                <c:pt idx="2491">
                  <c:v>4.0340000000000003E-3</c:v>
                </c:pt>
                <c:pt idx="2492">
                  <c:v>3.9690000000000003E-3</c:v>
                </c:pt>
                <c:pt idx="2493">
                  <c:v>3.8809999999999999E-3</c:v>
                </c:pt>
                <c:pt idx="2494">
                  <c:v>3.8340000000000002E-3</c:v>
                </c:pt>
                <c:pt idx="2495">
                  <c:v>3.7490000000000002E-3</c:v>
                </c:pt>
                <c:pt idx="2496">
                  <c:v>3.7460000000000002E-3</c:v>
                </c:pt>
                <c:pt idx="2497">
                  <c:v>3.722E-3</c:v>
                </c:pt>
                <c:pt idx="2498">
                  <c:v>3.7100000000000002E-3</c:v>
                </c:pt>
                <c:pt idx="2499">
                  <c:v>3.604E-3</c:v>
                </c:pt>
                <c:pt idx="2500">
                  <c:v>3.5239999999999998E-3</c:v>
                </c:pt>
                <c:pt idx="2501">
                  <c:v>3.5070000000000001E-3</c:v>
                </c:pt>
                <c:pt idx="2502">
                  <c:v>3.473E-3</c:v>
                </c:pt>
                <c:pt idx="2503">
                  <c:v>3.5010000000000002E-3</c:v>
                </c:pt>
                <c:pt idx="2504">
                  <c:v>3.5850000000000001E-3</c:v>
                </c:pt>
                <c:pt idx="2505">
                  <c:v>3.6510000000000002E-3</c:v>
                </c:pt>
                <c:pt idx="2506">
                  <c:v>3.692E-3</c:v>
                </c:pt>
                <c:pt idx="2507">
                  <c:v>3.7230000000000002E-3</c:v>
                </c:pt>
                <c:pt idx="2508">
                  <c:v>3.673E-3</c:v>
                </c:pt>
                <c:pt idx="2509">
                  <c:v>3.571E-3</c:v>
                </c:pt>
                <c:pt idx="2510">
                  <c:v>3.4629999999999999E-3</c:v>
                </c:pt>
                <c:pt idx="2511">
                  <c:v>3.392E-3</c:v>
                </c:pt>
                <c:pt idx="2512">
                  <c:v>3.3890000000000001E-3</c:v>
                </c:pt>
                <c:pt idx="2513">
                  <c:v>3.4420000000000002E-3</c:v>
                </c:pt>
                <c:pt idx="2514">
                  <c:v>3.5000000000000001E-3</c:v>
                </c:pt>
                <c:pt idx="2515">
                  <c:v>3.6610000000000002E-3</c:v>
                </c:pt>
                <c:pt idx="2516">
                  <c:v>3.7810000000000001E-3</c:v>
                </c:pt>
                <c:pt idx="2517">
                  <c:v>3.8730000000000001E-3</c:v>
                </c:pt>
                <c:pt idx="2518">
                  <c:v>3.9060000000000002E-3</c:v>
                </c:pt>
                <c:pt idx="2519">
                  <c:v>3.882E-3</c:v>
                </c:pt>
                <c:pt idx="2520">
                  <c:v>3.8019999999999998E-3</c:v>
                </c:pt>
                <c:pt idx="2521">
                  <c:v>3.722E-3</c:v>
                </c:pt>
                <c:pt idx="2522">
                  <c:v>3.6470000000000001E-3</c:v>
                </c:pt>
                <c:pt idx="2523">
                  <c:v>3.6570000000000001E-3</c:v>
                </c:pt>
                <c:pt idx="2524">
                  <c:v>3.6549999999999998E-3</c:v>
                </c:pt>
                <c:pt idx="2525">
                  <c:v>3.7499999999999999E-3</c:v>
                </c:pt>
                <c:pt idx="2526">
                  <c:v>3.8080000000000002E-3</c:v>
                </c:pt>
                <c:pt idx="2527">
                  <c:v>3.8579999999999999E-3</c:v>
                </c:pt>
                <c:pt idx="2528">
                  <c:v>3.9020000000000001E-3</c:v>
                </c:pt>
                <c:pt idx="2529">
                  <c:v>3.9249999999999997E-3</c:v>
                </c:pt>
                <c:pt idx="2530">
                  <c:v>3.9290000000000002E-3</c:v>
                </c:pt>
                <c:pt idx="2531">
                  <c:v>3.9269999999999999E-3</c:v>
                </c:pt>
                <c:pt idx="2532">
                  <c:v>3.9430000000000003E-3</c:v>
                </c:pt>
                <c:pt idx="2533">
                  <c:v>3.9490000000000003E-3</c:v>
                </c:pt>
                <c:pt idx="2534">
                  <c:v>3.9719999999999998E-3</c:v>
                </c:pt>
                <c:pt idx="2535">
                  <c:v>4.0010000000000002E-3</c:v>
                </c:pt>
                <c:pt idx="2536">
                  <c:v>4.0379999999999999E-3</c:v>
                </c:pt>
                <c:pt idx="2537">
                  <c:v>4.065E-3</c:v>
                </c:pt>
                <c:pt idx="2538">
                  <c:v>4.0959999999999998E-3</c:v>
                </c:pt>
                <c:pt idx="2539">
                  <c:v>4.1190000000000003E-3</c:v>
                </c:pt>
                <c:pt idx="2540">
                  <c:v>4.1219999999999998E-3</c:v>
                </c:pt>
                <c:pt idx="2541">
                  <c:v>4.1120000000000002E-3</c:v>
                </c:pt>
                <c:pt idx="2542">
                  <c:v>4.1130000000000003E-3</c:v>
                </c:pt>
                <c:pt idx="2543">
                  <c:v>4.1349999999999998E-3</c:v>
                </c:pt>
                <c:pt idx="2544">
                  <c:v>4.1859999999999996E-3</c:v>
                </c:pt>
                <c:pt idx="2545">
                  <c:v>4.2300000000000003E-3</c:v>
                </c:pt>
                <c:pt idx="2546">
                  <c:v>4.2360000000000002E-3</c:v>
                </c:pt>
                <c:pt idx="2547">
                  <c:v>4.2170000000000003E-3</c:v>
                </c:pt>
                <c:pt idx="2548">
                  <c:v>4.1879999999999999E-3</c:v>
                </c:pt>
                <c:pt idx="2549">
                  <c:v>4.1539999999999997E-3</c:v>
                </c:pt>
                <c:pt idx="2550">
                  <c:v>4.1229999999999999E-3</c:v>
                </c:pt>
                <c:pt idx="2551">
                  <c:v>4.1050000000000001E-3</c:v>
                </c:pt>
                <c:pt idx="2552">
                  <c:v>4.0800000000000003E-3</c:v>
                </c:pt>
                <c:pt idx="2553">
                  <c:v>4.0730000000000002E-3</c:v>
                </c:pt>
                <c:pt idx="2554">
                  <c:v>4.0769999999999999E-3</c:v>
                </c:pt>
                <c:pt idx="2555">
                  <c:v>4.1029999999999999E-3</c:v>
                </c:pt>
                <c:pt idx="2556">
                  <c:v>4.1120000000000002E-3</c:v>
                </c:pt>
                <c:pt idx="2557">
                  <c:v>4.104E-3</c:v>
                </c:pt>
                <c:pt idx="2558">
                  <c:v>4.1009999999999996E-3</c:v>
                </c:pt>
                <c:pt idx="2559">
                  <c:v>4.1120000000000002E-3</c:v>
                </c:pt>
                <c:pt idx="2560">
                  <c:v>4.1330000000000004E-3</c:v>
                </c:pt>
                <c:pt idx="2561">
                  <c:v>4.1739999999999998E-3</c:v>
                </c:pt>
                <c:pt idx="2562">
                  <c:v>4.2170000000000003E-3</c:v>
                </c:pt>
                <c:pt idx="2563">
                  <c:v>4.2389999999999997E-3</c:v>
                </c:pt>
                <c:pt idx="2564">
                  <c:v>4.241E-3</c:v>
                </c:pt>
                <c:pt idx="2565">
                  <c:v>4.2310000000000004E-3</c:v>
                </c:pt>
                <c:pt idx="2566">
                  <c:v>4.215E-3</c:v>
                </c:pt>
                <c:pt idx="2567">
                  <c:v>4.1929999999999997E-3</c:v>
                </c:pt>
                <c:pt idx="2568">
                  <c:v>4.1700000000000001E-3</c:v>
                </c:pt>
                <c:pt idx="2569">
                  <c:v>4.1570000000000001E-3</c:v>
                </c:pt>
                <c:pt idx="2570">
                  <c:v>4.1790000000000004E-3</c:v>
                </c:pt>
                <c:pt idx="2571">
                  <c:v>4.2319999999999997E-3</c:v>
                </c:pt>
                <c:pt idx="2572">
                  <c:v>4.3090000000000003E-3</c:v>
                </c:pt>
                <c:pt idx="2573">
                  <c:v>4.3689999999999996E-3</c:v>
                </c:pt>
                <c:pt idx="2574">
                  <c:v>4.3860000000000001E-3</c:v>
                </c:pt>
                <c:pt idx="2575">
                  <c:v>4.3660000000000001E-3</c:v>
                </c:pt>
                <c:pt idx="2576">
                  <c:v>4.3270000000000001E-3</c:v>
                </c:pt>
                <c:pt idx="2577">
                  <c:v>4.254E-3</c:v>
                </c:pt>
                <c:pt idx="2578">
                  <c:v>4.1619999999999999E-3</c:v>
                </c:pt>
                <c:pt idx="2579">
                  <c:v>4.058E-3</c:v>
                </c:pt>
                <c:pt idx="2580">
                  <c:v>3.9360000000000003E-3</c:v>
                </c:pt>
                <c:pt idx="2581">
                  <c:v>3.8319999999999999E-3</c:v>
                </c:pt>
                <c:pt idx="2582">
                  <c:v>3.7720000000000002E-3</c:v>
                </c:pt>
                <c:pt idx="2583">
                  <c:v>3.7590000000000002E-3</c:v>
                </c:pt>
                <c:pt idx="2584">
                  <c:v>3.7940000000000001E-3</c:v>
                </c:pt>
                <c:pt idx="2585">
                  <c:v>3.8419999999999999E-3</c:v>
                </c:pt>
                <c:pt idx="2586">
                  <c:v>3.8830000000000002E-3</c:v>
                </c:pt>
                <c:pt idx="2587">
                  <c:v>3.9110000000000004E-3</c:v>
                </c:pt>
                <c:pt idx="2588">
                  <c:v>3.9360000000000003E-3</c:v>
                </c:pt>
                <c:pt idx="2589">
                  <c:v>3.9069999999999999E-3</c:v>
                </c:pt>
                <c:pt idx="2590">
                  <c:v>3.8159999999999999E-3</c:v>
                </c:pt>
                <c:pt idx="2591">
                  <c:v>3.7090000000000001E-3</c:v>
                </c:pt>
                <c:pt idx="2592">
                  <c:v>3.6159999999999999E-3</c:v>
                </c:pt>
                <c:pt idx="2593">
                  <c:v>3.565E-3</c:v>
                </c:pt>
                <c:pt idx="2594">
                  <c:v>3.5530000000000002E-3</c:v>
                </c:pt>
                <c:pt idx="2595">
                  <c:v>3.5959999999999998E-3</c:v>
                </c:pt>
                <c:pt idx="2596">
                  <c:v>3.679E-3</c:v>
                </c:pt>
                <c:pt idx="2597">
                  <c:v>3.7950000000000002E-3</c:v>
                </c:pt>
                <c:pt idx="2598">
                  <c:v>3.908E-3</c:v>
                </c:pt>
                <c:pt idx="2599">
                  <c:v>4.0179999999999999E-3</c:v>
                </c:pt>
                <c:pt idx="2600">
                  <c:v>3.9979999999999998E-3</c:v>
                </c:pt>
                <c:pt idx="2601">
                  <c:v>3.9459999999999999E-3</c:v>
                </c:pt>
                <c:pt idx="2602">
                  <c:v>3.8479999999999999E-3</c:v>
                </c:pt>
                <c:pt idx="2603">
                  <c:v>3.7299999999999998E-3</c:v>
                </c:pt>
                <c:pt idx="2604">
                  <c:v>3.627E-3</c:v>
                </c:pt>
                <c:pt idx="2605">
                  <c:v>3.5569999999999998E-3</c:v>
                </c:pt>
                <c:pt idx="2606">
                  <c:v>3.5409999999999999E-3</c:v>
                </c:pt>
                <c:pt idx="2607">
                  <c:v>3.571E-3</c:v>
                </c:pt>
                <c:pt idx="2608">
                  <c:v>3.6280000000000001E-3</c:v>
                </c:pt>
                <c:pt idx="2609">
                  <c:v>3.692E-3</c:v>
                </c:pt>
                <c:pt idx="2610">
                  <c:v>3.7230000000000002E-3</c:v>
                </c:pt>
                <c:pt idx="2611">
                  <c:v>3.7190000000000001E-3</c:v>
                </c:pt>
                <c:pt idx="2612">
                  <c:v>3.7030000000000001E-3</c:v>
                </c:pt>
                <c:pt idx="2613">
                  <c:v>3.6819999999999999E-3</c:v>
                </c:pt>
                <c:pt idx="2614">
                  <c:v>3.6310000000000001E-3</c:v>
                </c:pt>
                <c:pt idx="2615">
                  <c:v>3.594E-3</c:v>
                </c:pt>
                <c:pt idx="2616">
                  <c:v>3.5820000000000001E-3</c:v>
                </c:pt>
                <c:pt idx="2617">
                  <c:v>3.6159999999999999E-3</c:v>
                </c:pt>
                <c:pt idx="2618">
                  <c:v>3.6619999999999999E-3</c:v>
                </c:pt>
                <c:pt idx="2619">
                  <c:v>3.7139999999999999E-3</c:v>
                </c:pt>
                <c:pt idx="2620">
                  <c:v>3.7680000000000001E-3</c:v>
                </c:pt>
                <c:pt idx="2621">
                  <c:v>3.8219999999999999E-3</c:v>
                </c:pt>
                <c:pt idx="2622">
                  <c:v>3.8649999999999999E-3</c:v>
                </c:pt>
                <c:pt idx="2623">
                  <c:v>3.885E-3</c:v>
                </c:pt>
                <c:pt idx="2624">
                  <c:v>3.885E-3</c:v>
                </c:pt>
                <c:pt idx="2625">
                  <c:v>3.888E-3</c:v>
                </c:pt>
                <c:pt idx="2626">
                  <c:v>3.8700000000000002E-3</c:v>
                </c:pt>
                <c:pt idx="2627">
                  <c:v>3.8110000000000002E-3</c:v>
                </c:pt>
                <c:pt idx="2628">
                  <c:v>3.7699999999999999E-3</c:v>
                </c:pt>
                <c:pt idx="2629">
                  <c:v>3.7599999999999999E-3</c:v>
                </c:pt>
                <c:pt idx="2630">
                  <c:v>3.741E-3</c:v>
                </c:pt>
                <c:pt idx="2631">
                  <c:v>3.8219999999999999E-3</c:v>
                </c:pt>
                <c:pt idx="2632">
                  <c:v>3.8999999999999998E-3</c:v>
                </c:pt>
                <c:pt idx="2633">
                  <c:v>3.921E-3</c:v>
                </c:pt>
                <c:pt idx="2634">
                  <c:v>3.9940000000000002E-3</c:v>
                </c:pt>
                <c:pt idx="2635">
                  <c:v>4.0280000000000003E-3</c:v>
                </c:pt>
                <c:pt idx="2636">
                  <c:v>4.0359999999999997E-3</c:v>
                </c:pt>
                <c:pt idx="2637">
                  <c:v>4.0020000000000003E-3</c:v>
                </c:pt>
                <c:pt idx="2638">
                  <c:v>3.9579999999999997E-3</c:v>
                </c:pt>
                <c:pt idx="2639">
                  <c:v>3.9449999999999997E-3</c:v>
                </c:pt>
                <c:pt idx="2640">
                  <c:v>3.8769999999999998E-3</c:v>
                </c:pt>
                <c:pt idx="2641">
                  <c:v>3.862E-3</c:v>
                </c:pt>
                <c:pt idx="2642">
                  <c:v>3.8930000000000002E-3</c:v>
                </c:pt>
                <c:pt idx="2643">
                  <c:v>3.9500000000000004E-3</c:v>
                </c:pt>
                <c:pt idx="2644">
                  <c:v>4.0010000000000002E-3</c:v>
                </c:pt>
                <c:pt idx="2645">
                  <c:v>4.0340000000000003E-3</c:v>
                </c:pt>
                <c:pt idx="2646">
                  <c:v>4.0379999999999999E-3</c:v>
                </c:pt>
                <c:pt idx="2647">
                  <c:v>4.0010000000000002E-3</c:v>
                </c:pt>
                <c:pt idx="2648">
                  <c:v>3.9100000000000003E-3</c:v>
                </c:pt>
                <c:pt idx="2649">
                  <c:v>3.8119999999999999E-3</c:v>
                </c:pt>
                <c:pt idx="2650">
                  <c:v>3.7439999999999999E-3</c:v>
                </c:pt>
                <c:pt idx="2651">
                  <c:v>3.7200000000000002E-3</c:v>
                </c:pt>
                <c:pt idx="2652">
                  <c:v>3.7390000000000001E-3</c:v>
                </c:pt>
                <c:pt idx="2653">
                  <c:v>3.7859999999999999E-3</c:v>
                </c:pt>
                <c:pt idx="2654">
                  <c:v>3.8300000000000001E-3</c:v>
                </c:pt>
                <c:pt idx="2655">
                  <c:v>3.859E-3</c:v>
                </c:pt>
                <c:pt idx="2656">
                  <c:v>3.8500000000000001E-3</c:v>
                </c:pt>
                <c:pt idx="2657">
                  <c:v>3.82E-3</c:v>
                </c:pt>
                <c:pt idx="2658">
                  <c:v>3.7599999999999999E-3</c:v>
                </c:pt>
                <c:pt idx="2659">
                  <c:v>3.6870000000000002E-3</c:v>
                </c:pt>
                <c:pt idx="2660">
                  <c:v>3.617E-3</c:v>
                </c:pt>
                <c:pt idx="2661">
                  <c:v>3.565E-3</c:v>
                </c:pt>
                <c:pt idx="2662">
                  <c:v>3.5400000000000002E-3</c:v>
                </c:pt>
                <c:pt idx="2663">
                  <c:v>3.545E-3</c:v>
                </c:pt>
                <c:pt idx="2664">
                  <c:v>3.5750000000000001E-3</c:v>
                </c:pt>
                <c:pt idx="2665">
                  <c:v>3.6089999999999998E-3</c:v>
                </c:pt>
                <c:pt idx="2666">
                  <c:v>3.6089999999999998E-3</c:v>
                </c:pt>
                <c:pt idx="2667">
                  <c:v>3.5400000000000002E-3</c:v>
                </c:pt>
                <c:pt idx="2668">
                  <c:v>3.4859999999999999E-3</c:v>
                </c:pt>
                <c:pt idx="2669">
                  <c:v>3.4060000000000002E-3</c:v>
                </c:pt>
                <c:pt idx="2670">
                  <c:v>3.372E-3</c:v>
                </c:pt>
                <c:pt idx="2671">
                  <c:v>3.3609999999999998E-3</c:v>
                </c:pt>
                <c:pt idx="2672">
                  <c:v>3.3409999999999998E-3</c:v>
                </c:pt>
                <c:pt idx="2673">
                  <c:v>3.29E-3</c:v>
                </c:pt>
                <c:pt idx="2674">
                  <c:v>3.3279999999999998E-3</c:v>
                </c:pt>
                <c:pt idx="2675">
                  <c:v>3.3790000000000001E-3</c:v>
                </c:pt>
                <c:pt idx="2676">
                  <c:v>3.444E-3</c:v>
                </c:pt>
                <c:pt idx="2677">
                  <c:v>3.503E-3</c:v>
                </c:pt>
                <c:pt idx="2678">
                  <c:v>3.5500000000000002E-3</c:v>
                </c:pt>
                <c:pt idx="2679">
                  <c:v>3.5699999999999998E-3</c:v>
                </c:pt>
                <c:pt idx="2680">
                  <c:v>3.5699999999999998E-3</c:v>
                </c:pt>
                <c:pt idx="2681">
                  <c:v>3.532E-3</c:v>
                </c:pt>
                <c:pt idx="2682">
                  <c:v>3.4390000000000002E-3</c:v>
                </c:pt>
                <c:pt idx="2683">
                  <c:v>3.3289999999999999E-3</c:v>
                </c:pt>
                <c:pt idx="2684">
                  <c:v>3.2399999999999998E-3</c:v>
                </c:pt>
                <c:pt idx="2685">
                  <c:v>3.1900000000000001E-3</c:v>
                </c:pt>
                <c:pt idx="2686">
                  <c:v>3.156E-3</c:v>
                </c:pt>
                <c:pt idx="2687">
                  <c:v>3.124E-3</c:v>
                </c:pt>
                <c:pt idx="2688">
                  <c:v>3.107E-3</c:v>
                </c:pt>
                <c:pt idx="2689">
                  <c:v>3.1050000000000001E-3</c:v>
                </c:pt>
                <c:pt idx="2690">
                  <c:v>3.1080000000000001E-3</c:v>
                </c:pt>
                <c:pt idx="2691">
                  <c:v>3.0699999999999998E-3</c:v>
                </c:pt>
                <c:pt idx="2692">
                  <c:v>2.9989999999999999E-3</c:v>
                </c:pt>
                <c:pt idx="2693">
                  <c:v>2.9399999999999999E-3</c:v>
                </c:pt>
                <c:pt idx="2694">
                  <c:v>2.9069999999999999E-3</c:v>
                </c:pt>
                <c:pt idx="2695">
                  <c:v>2.8990000000000001E-3</c:v>
                </c:pt>
                <c:pt idx="2696">
                  <c:v>2.9239999999999999E-3</c:v>
                </c:pt>
                <c:pt idx="2697">
                  <c:v>2.9750000000000002E-3</c:v>
                </c:pt>
                <c:pt idx="2698">
                  <c:v>3.0049999999999999E-3</c:v>
                </c:pt>
                <c:pt idx="2699">
                  <c:v>3.0200000000000001E-3</c:v>
                </c:pt>
                <c:pt idx="2700">
                  <c:v>3.0049999999999999E-3</c:v>
                </c:pt>
                <c:pt idx="2701">
                  <c:v>2.947E-3</c:v>
                </c:pt>
                <c:pt idx="2702">
                  <c:v>2.869E-3</c:v>
                </c:pt>
                <c:pt idx="2703">
                  <c:v>2.8029999999999999E-3</c:v>
                </c:pt>
                <c:pt idx="2704">
                  <c:v>2.7420000000000001E-3</c:v>
                </c:pt>
                <c:pt idx="2705">
                  <c:v>2.6800000000000001E-3</c:v>
                </c:pt>
                <c:pt idx="2706">
                  <c:v>2.64E-3</c:v>
                </c:pt>
                <c:pt idx="2707">
                  <c:v>2.6220000000000002E-3</c:v>
                </c:pt>
                <c:pt idx="2708">
                  <c:v>2.6220000000000002E-3</c:v>
                </c:pt>
                <c:pt idx="2709">
                  <c:v>2.6229999999999999E-3</c:v>
                </c:pt>
                <c:pt idx="2710">
                  <c:v>2.637E-3</c:v>
                </c:pt>
                <c:pt idx="2711">
                  <c:v>2.663E-3</c:v>
                </c:pt>
                <c:pt idx="2712">
                  <c:v>2.7100000000000002E-3</c:v>
                </c:pt>
                <c:pt idx="2713">
                  <c:v>2.7829999999999999E-3</c:v>
                </c:pt>
                <c:pt idx="2714">
                  <c:v>2.8549999999999999E-3</c:v>
                </c:pt>
                <c:pt idx="2715">
                  <c:v>2.9290000000000002E-3</c:v>
                </c:pt>
                <c:pt idx="2716">
                  <c:v>2.9949999999999998E-3</c:v>
                </c:pt>
                <c:pt idx="2717">
                  <c:v>3.0460000000000001E-3</c:v>
                </c:pt>
                <c:pt idx="2718">
                  <c:v>3.0709999999999999E-3</c:v>
                </c:pt>
                <c:pt idx="2719">
                  <c:v>3.081E-3</c:v>
                </c:pt>
                <c:pt idx="2720">
                  <c:v>3.0990000000000002E-3</c:v>
                </c:pt>
                <c:pt idx="2721">
                  <c:v>3.117E-3</c:v>
                </c:pt>
                <c:pt idx="2722">
                  <c:v>3.1440000000000001E-3</c:v>
                </c:pt>
                <c:pt idx="2723">
                  <c:v>3.186E-3</c:v>
                </c:pt>
                <c:pt idx="2724">
                  <c:v>3.251E-3</c:v>
                </c:pt>
                <c:pt idx="2725">
                  <c:v>3.3040000000000001E-3</c:v>
                </c:pt>
                <c:pt idx="2726">
                  <c:v>3.346E-3</c:v>
                </c:pt>
                <c:pt idx="2727">
                  <c:v>3.4220000000000001E-3</c:v>
                </c:pt>
                <c:pt idx="2728">
                  <c:v>3.3760000000000001E-3</c:v>
                </c:pt>
                <c:pt idx="2729">
                  <c:v>3.349E-3</c:v>
                </c:pt>
                <c:pt idx="2730">
                  <c:v>3.3050000000000002E-3</c:v>
                </c:pt>
                <c:pt idx="2731">
                  <c:v>3.2859999999999999E-3</c:v>
                </c:pt>
                <c:pt idx="2732">
                  <c:v>3.2650000000000001E-3</c:v>
                </c:pt>
                <c:pt idx="2733">
                  <c:v>3.326E-3</c:v>
                </c:pt>
                <c:pt idx="2734">
                  <c:v>3.3449999999999999E-3</c:v>
                </c:pt>
                <c:pt idx="2735">
                  <c:v>3.3869999999999998E-3</c:v>
                </c:pt>
                <c:pt idx="2736">
                  <c:v>3.431E-3</c:v>
                </c:pt>
                <c:pt idx="2737">
                  <c:v>3.4190000000000002E-3</c:v>
                </c:pt>
                <c:pt idx="2738">
                  <c:v>3.3790000000000001E-3</c:v>
                </c:pt>
                <c:pt idx="2739">
                  <c:v>3.3159999999999999E-3</c:v>
                </c:pt>
                <c:pt idx="2740">
                  <c:v>3.2859999999999999E-3</c:v>
                </c:pt>
                <c:pt idx="2741">
                  <c:v>3.2330000000000002E-3</c:v>
                </c:pt>
                <c:pt idx="2742">
                  <c:v>3.2139999999999998E-3</c:v>
                </c:pt>
                <c:pt idx="2743">
                  <c:v>3.2360000000000002E-3</c:v>
                </c:pt>
                <c:pt idx="2744">
                  <c:v>3.29E-3</c:v>
                </c:pt>
                <c:pt idx="2745">
                  <c:v>3.3809999999999999E-3</c:v>
                </c:pt>
                <c:pt idx="2746">
                  <c:v>3.4559999999999999E-3</c:v>
                </c:pt>
                <c:pt idx="2747">
                  <c:v>3.4979999999999998E-3</c:v>
                </c:pt>
                <c:pt idx="2748">
                  <c:v>3.4840000000000001E-3</c:v>
                </c:pt>
                <c:pt idx="2749">
                  <c:v>3.4099999999999998E-3</c:v>
                </c:pt>
                <c:pt idx="2750">
                  <c:v>3.3289999999999999E-3</c:v>
                </c:pt>
                <c:pt idx="2751">
                  <c:v>3.235E-3</c:v>
                </c:pt>
                <c:pt idx="2752">
                  <c:v>3.189E-3</c:v>
                </c:pt>
                <c:pt idx="2753">
                  <c:v>3.1340000000000001E-3</c:v>
                </c:pt>
                <c:pt idx="2754">
                  <c:v>3.1779999999999998E-3</c:v>
                </c:pt>
                <c:pt idx="2755">
                  <c:v>3.277E-3</c:v>
                </c:pt>
                <c:pt idx="2756">
                  <c:v>3.405E-3</c:v>
                </c:pt>
                <c:pt idx="2757">
                  <c:v>3.545E-3</c:v>
                </c:pt>
                <c:pt idx="2758">
                  <c:v>3.65E-3</c:v>
                </c:pt>
                <c:pt idx="2759">
                  <c:v>3.7039999999999998E-3</c:v>
                </c:pt>
                <c:pt idx="2760">
                  <c:v>3.6900000000000001E-3</c:v>
                </c:pt>
                <c:pt idx="2761">
                  <c:v>3.643E-3</c:v>
                </c:pt>
                <c:pt idx="2762">
                  <c:v>3.6250000000000002E-3</c:v>
                </c:pt>
                <c:pt idx="2763">
                  <c:v>3.5490000000000001E-3</c:v>
                </c:pt>
                <c:pt idx="2764">
                  <c:v>3.4480000000000001E-3</c:v>
                </c:pt>
                <c:pt idx="2765">
                  <c:v>3.4629999999999999E-3</c:v>
                </c:pt>
                <c:pt idx="2766">
                  <c:v>3.5569999999999998E-3</c:v>
                </c:pt>
                <c:pt idx="2767">
                  <c:v>3.6510000000000002E-3</c:v>
                </c:pt>
                <c:pt idx="2768">
                  <c:v>3.6879999999999999E-3</c:v>
                </c:pt>
                <c:pt idx="2769">
                  <c:v>3.8249999999999998E-3</c:v>
                </c:pt>
                <c:pt idx="2770">
                  <c:v>3.8430000000000001E-3</c:v>
                </c:pt>
                <c:pt idx="2771">
                  <c:v>3.859E-3</c:v>
                </c:pt>
                <c:pt idx="2772">
                  <c:v>3.813E-3</c:v>
                </c:pt>
                <c:pt idx="2773">
                  <c:v>3.715E-3</c:v>
                </c:pt>
                <c:pt idx="2774">
                  <c:v>3.6080000000000001E-3</c:v>
                </c:pt>
                <c:pt idx="2775">
                  <c:v>3.5249999999999999E-3</c:v>
                </c:pt>
                <c:pt idx="2776">
                  <c:v>3.5000000000000001E-3</c:v>
                </c:pt>
                <c:pt idx="2777">
                  <c:v>3.5479999999999999E-3</c:v>
                </c:pt>
                <c:pt idx="2778">
                  <c:v>3.679E-3</c:v>
                </c:pt>
                <c:pt idx="2779">
                  <c:v>3.7859999999999999E-3</c:v>
                </c:pt>
                <c:pt idx="2780">
                  <c:v>3.8370000000000001E-3</c:v>
                </c:pt>
                <c:pt idx="2781">
                  <c:v>3.9280000000000001E-3</c:v>
                </c:pt>
                <c:pt idx="2782">
                  <c:v>3.8570000000000002E-3</c:v>
                </c:pt>
                <c:pt idx="2783">
                  <c:v>3.735E-3</c:v>
                </c:pt>
                <c:pt idx="2784">
                  <c:v>3.581E-3</c:v>
                </c:pt>
                <c:pt idx="2785">
                  <c:v>3.4650000000000002E-3</c:v>
                </c:pt>
                <c:pt idx="2786">
                  <c:v>3.3990000000000001E-3</c:v>
                </c:pt>
                <c:pt idx="2787">
                  <c:v>3.2070000000000002E-3</c:v>
                </c:pt>
                <c:pt idx="2788">
                  <c:v>3.1129999999999999E-3</c:v>
                </c:pt>
                <c:pt idx="2789">
                  <c:v>3.137E-3</c:v>
                </c:pt>
                <c:pt idx="2790">
                  <c:v>3.0339999999999998E-3</c:v>
                </c:pt>
                <c:pt idx="2791">
                  <c:v>3.0170000000000002E-3</c:v>
                </c:pt>
                <c:pt idx="2792">
                  <c:v>2.9740000000000001E-3</c:v>
                </c:pt>
                <c:pt idx="2793">
                  <c:v>2.9949999999999998E-3</c:v>
                </c:pt>
                <c:pt idx="2794">
                  <c:v>3.006E-3</c:v>
                </c:pt>
                <c:pt idx="2795">
                  <c:v>3.0240000000000002E-3</c:v>
                </c:pt>
                <c:pt idx="2796">
                  <c:v>3.0109999999999998E-3</c:v>
                </c:pt>
                <c:pt idx="2797">
                  <c:v>3.0279999999999999E-3</c:v>
                </c:pt>
                <c:pt idx="2798">
                  <c:v>3.0560000000000001E-3</c:v>
                </c:pt>
                <c:pt idx="2799">
                  <c:v>3.0730000000000002E-3</c:v>
                </c:pt>
                <c:pt idx="2800">
                  <c:v>3.0530000000000002E-3</c:v>
                </c:pt>
                <c:pt idx="2801">
                  <c:v>2.9970000000000001E-3</c:v>
                </c:pt>
                <c:pt idx="2802">
                  <c:v>2.9229999999999998E-3</c:v>
                </c:pt>
                <c:pt idx="2803">
                  <c:v>2.8730000000000001E-3</c:v>
                </c:pt>
                <c:pt idx="2804">
                  <c:v>2.8639999999999998E-3</c:v>
                </c:pt>
                <c:pt idx="2805">
                  <c:v>2.859E-3</c:v>
                </c:pt>
                <c:pt idx="2806">
                  <c:v>2.8709999999999999E-3</c:v>
                </c:pt>
                <c:pt idx="2807">
                  <c:v>2.898E-3</c:v>
                </c:pt>
                <c:pt idx="2808">
                  <c:v>2.9740000000000001E-3</c:v>
                </c:pt>
                <c:pt idx="2809">
                  <c:v>2.9889999999999999E-3</c:v>
                </c:pt>
                <c:pt idx="2810">
                  <c:v>2.9970000000000001E-3</c:v>
                </c:pt>
                <c:pt idx="2811">
                  <c:v>2.9480000000000001E-3</c:v>
                </c:pt>
                <c:pt idx="2812">
                  <c:v>2.875E-3</c:v>
                </c:pt>
                <c:pt idx="2813">
                  <c:v>2.7950000000000002E-3</c:v>
                </c:pt>
                <c:pt idx="2814">
                  <c:v>2.7469999999999999E-3</c:v>
                </c:pt>
                <c:pt idx="2815">
                  <c:v>2.7230000000000002E-3</c:v>
                </c:pt>
                <c:pt idx="2816">
                  <c:v>2.725E-3</c:v>
                </c:pt>
                <c:pt idx="2817">
                  <c:v>2.7780000000000001E-3</c:v>
                </c:pt>
                <c:pt idx="2818">
                  <c:v>2.8519999999999999E-3</c:v>
                </c:pt>
                <c:pt idx="2819">
                  <c:v>2.8800000000000002E-3</c:v>
                </c:pt>
                <c:pt idx="2820">
                  <c:v>2.892E-3</c:v>
                </c:pt>
                <c:pt idx="2821">
                  <c:v>2.9090000000000001E-3</c:v>
                </c:pt>
                <c:pt idx="2822">
                  <c:v>2.8270000000000001E-3</c:v>
                </c:pt>
                <c:pt idx="2823">
                  <c:v>2.7980000000000001E-3</c:v>
                </c:pt>
                <c:pt idx="2824">
                  <c:v>2.728E-3</c:v>
                </c:pt>
                <c:pt idx="2825">
                  <c:v>2.6580000000000002E-3</c:v>
                </c:pt>
                <c:pt idx="2826">
                  <c:v>2.6129999999999999E-3</c:v>
                </c:pt>
                <c:pt idx="2827">
                  <c:v>2.6159999999999998E-3</c:v>
                </c:pt>
                <c:pt idx="2828">
                  <c:v>2.679E-3</c:v>
                </c:pt>
                <c:pt idx="2829">
                  <c:v>2.728E-3</c:v>
                </c:pt>
                <c:pt idx="2830">
                  <c:v>2.738E-3</c:v>
                </c:pt>
                <c:pt idx="2831">
                  <c:v>2.7690000000000002E-3</c:v>
                </c:pt>
                <c:pt idx="2832">
                  <c:v>2.7629999999999998E-3</c:v>
                </c:pt>
                <c:pt idx="2833">
                  <c:v>2.689E-3</c:v>
                </c:pt>
                <c:pt idx="2834">
                  <c:v>2.5110000000000002E-3</c:v>
                </c:pt>
                <c:pt idx="2835">
                  <c:v>2.4580000000000001E-3</c:v>
                </c:pt>
                <c:pt idx="2836">
                  <c:v>2.3609999999999998E-3</c:v>
                </c:pt>
                <c:pt idx="2837">
                  <c:v>2.3440000000000002E-3</c:v>
                </c:pt>
                <c:pt idx="2838">
                  <c:v>2.3570000000000002E-3</c:v>
                </c:pt>
                <c:pt idx="2839">
                  <c:v>2.4199999999999998E-3</c:v>
                </c:pt>
                <c:pt idx="2840">
                  <c:v>2.516E-3</c:v>
                </c:pt>
                <c:pt idx="2841">
                  <c:v>2.588E-3</c:v>
                </c:pt>
                <c:pt idx="2842">
                  <c:v>2.6340000000000001E-3</c:v>
                </c:pt>
                <c:pt idx="2843">
                  <c:v>2.5899999999999999E-3</c:v>
                </c:pt>
                <c:pt idx="2844">
                  <c:v>2.5249999999999999E-3</c:v>
                </c:pt>
                <c:pt idx="2845">
                  <c:v>2.4810000000000001E-3</c:v>
                </c:pt>
                <c:pt idx="2846">
                  <c:v>2.4220000000000001E-3</c:v>
                </c:pt>
                <c:pt idx="2847">
                  <c:v>2.3319999999999999E-3</c:v>
                </c:pt>
                <c:pt idx="2848">
                  <c:v>2.366E-3</c:v>
                </c:pt>
                <c:pt idx="2849">
                  <c:v>2.4580000000000001E-3</c:v>
                </c:pt>
                <c:pt idx="2850">
                  <c:v>2.575E-3</c:v>
                </c:pt>
                <c:pt idx="2851">
                  <c:v>2.7060000000000001E-3</c:v>
                </c:pt>
                <c:pt idx="2852">
                  <c:v>2.8080000000000002E-3</c:v>
                </c:pt>
                <c:pt idx="2853">
                  <c:v>2.8609999999999998E-3</c:v>
                </c:pt>
                <c:pt idx="2854">
                  <c:v>2.8530000000000001E-3</c:v>
                </c:pt>
                <c:pt idx="2855">
                  <c:v>2.7039999999999998E-3</c:v>
                </c:pt>
                <c:pt idx="2856">
                  <c:v>2.6679999999999998E-3</c:v>
                </c:pt>
                <c:pt idx="2857">
                  <c:v>2.5969999999999999E-3</c:v>
                </c:pt>
                <c:pt idx="2858">
                  <c:v>2.568E-3</c:v>
                </c:pt>
                <c:pt idx="2859">
                  <c:v>2.568E-3</c:v>
                </c:pt>
                <c:pt idx="2860">
                  <c:v>2.6229999999999999E-3</c:v>
                </c:pt>
                <c:pt idx="2861">
                  <c:v>2.8050000000000002E-3</c:v>
                </c:pt>
                <c:pt idx="2862">
                  <c:v>2.8410000000000002E-3</c:v>
                </c:pt>
                <c:pt idx="2863">
                  <c:v>2.9729999999999999E-3</c:v>
                </c:pt>
                <c:pt idx="2864">
                  <c:v>3.032E-3</c:v>
                </c:pt>
                <c:pt idx="2865">
                  <c:v>3.0019999999999999E-3</c:v>
                </c:pt>
                <c:pt idx="2866">
                  <c:v>2.9629999999999999E-3</c:v>
                </c:pt>
                <c:pt idx="2867">
                  <c:v>2.8509999999999998E-3</c:v>
                </c:pt>
                <c:pt idx="2868">
                  <c:v>2.8549999999999999E-3</c:v>
                </c:pt>
                <c:pt idx="2869">
                  <c:v>2.7859999999999998E-3</c:v>
                </c:pt>
                <c:pt idx="2870">
                  <c:v>2.7209999999999999E-3</c:v>
                </c:pt>
                <c:pt idx="2871">
                  <c:v>2.6389999999999999E-3</c:v>
                </c:pt>
                <c:pt idx="2872">
                  <c:v>2.637E-3</c:v>
                </c:pt>
                <c:pt idx="2873">
                  <c:v>2.6549999999999998E-3</c:v>
                </c:pt>
                <c:pt idx="2874">
                  <c:v>2.6180000000000001E-3</c:v>
                </c:pt>
                <c:pt idx="2875">
                  <c:v>2.6099999999999999E-3</c:v>
                </c:pt>
                <c:pt idx="2876">
                  <c:v>2.6199999999999999E-3</c:v>
                </c:pt>
                <c:pt idx="2877">
                  <c:v>2.7030000000000001E-3</c:v>
                </c:pt>
                <c:pt idx="2878">
                  <c:v>2.7430000000000002E-3</c:v>
                </c:pt>
                <c:pt idx="2879">
                  <c:v>2.8119999999999998E-3</c:v>
                </c:pt>
                <c:pt idx="2880">
                  <c:v>2.8570000000000002E-3</c:v>
                </c:pt>
                <c:pt idx="2881">
                  <c:v>2.9030000000000002E-3</c:v>
                </c:pt>
                <c:pt idx="2882">
                  <c:v>2.8419999999999999E-3</c:v>
                </c:pt>
                <c:pt idx="2883">
                  <c:v>2.7659999999999998E-3</c:v>
                </c:pt>
                <c:pt idx="2884">
                  <c:v>2.6779999999999998E-3</c:v>
                </c:pt>
                <c:pt idx="2885">
                  <c:v>2.627E-3</c:v>
                </c:pt>
                <c:pt idx="2886">
                  <c:v>2.6419999999999998E-3</c:v>
                </c:pt>
                <c:pt idx="2887">
                  <c:v>2.6700000000000001E-3</c:v>
                </c:pt>
                <c:pt idx="2888">
                  <c:v>2.7309999999999999E-3</c:v>
                </c:pt>
                <c:pt idx="2889">
                  <c:v>2.8440000000000002E-3</c:v>
                </c:pt>
                <c:pt idx="2890">
                  <c:v>2.8660000000000001E-3</c:v>
                </c:pt>
                <c:pt idx="2891">
                  <c:v>2.875E-3</c:v>
                </c:pt>
                <c:pt idx="2892">
                  <c:v>2.745E-3</c:v>
                </c:pt>
                <c:pt idx="2893">
                  <c:v>2.6329999999999999E-3</c:v>
                </c:pt>
                <c:pt idx="2894">
                  <c:v>2.5360000000000001E-3</c:v>
                </c:pt>
                <c:pt idx="2895">
                  <c:v>2.49E-3</c:v>
                </c:pt>
                <c:pt idx="2896">
                  <c:v>2.496E-3</c:v>
                </c:pt>
                <c:pt idx="2897">
                  <c:v>2.5209999999999998E-3</c:v>
                </c:pt>
                <c:pt idx="2898">
                  <c:v>2.5860000000000002E-3</c:v>
                </c:pt>
                <c:pt idx="2899">
                  <c:v>2.6670000000000001E-3</c:v>
                </c:pt>
                <c:pt idx="2900">
                  <c:v>2.6570000000000001E-3</c:v>
                </c:pt>
                <c:pt idx="2901">
                  <c:v>2.5969999999999999E-3</c:v>
                </c:pt>
                <c:pt idx="2902">
                  <c:v>2.513E-3</c:v>
                </c:pt>
                <c:pt idx="2903">
                  <c:v>2.3600000000000001E-3</c:v>
                </c:pt>
                <c:pt idx="2904">
                  <c:v>2.2469999999999999E-3</c:v>
                </c:pt>
                <c:pt idx="2905">
                  <c:v>2.1909999999999998E-3</c:v>
                </c:pt>
                <c:pt idx="2906">
                  <c:v>2.196E-3</c:v>
                </c:pt>
                <c:pt idx="2907">
                  <c:v>2.2060000000000001E-3</c:v>
                </c:pt>
                <c:pt idx="2908">
                  <c:v>2.2729999999999998E-3</c:v>
                </c:pt>
                <c:pt idx="2909">
                  <c:v>2.3479999999999998E-3</c:v>
                </c:pt>
                <c:pt idx="2910">
                  <c:v>2.4020000000000001E-3</c:v>
                </c:pt>
                <c:pt idx="2911">
                  <c:v>2.4069999999999999E-3</c:v>
                </c:pt>
                <c:pt idx="2912">
                  <c:v>2.395E-3</c:v>
                </c:pt>
                <c:pt idx="2913">
                  <c:v>2.3930000000000002E-3</c:v>
                </c:pt>
                <c:pt idx="2914">
                  <c:v>2.248E-3</c:v>
                </c:pt>
                <c:pt idx="2915">
                  <c:v>2.1800000000000001E-3</c:v>
                </c:pt>
                <c:pt idx="2916">
                  <c:v>2.1150000000000001E-3</c:v>
                </c:pt>
                <c:pt idx="2917">
                  <c:v>2.0920000000000001E-3</c:v>
                </c:pt>
                <c:pt idx="2918">
                  <c:v>2.0509999999999999E-3</c:v>
                </c:pt>
                <c:pt idx="2919">
                  <c:v>2.1120000000000002E-3</c:v>
                </c:pt>
                <c:pt idx="2920">
                  <c:v>2.153E-3</c:v>
                </c:pt>
                <c:pt idx="2921">
                  <c:v>2.212E-3</c:v>
                </c:pt>
                <c:pt idx="2922">
                  <c:v>2.2850000000000001E-3</c:v>
                </c:pt>
                <c:pt idx="2923">
                  <c:v>2.2560000000000002E-3</c:v>
                </c:pt>
                <c:pt idx="2924">
                  <c:v>2.2239999999999998E-3</c:v>
                </c:pt>
                <c:pt idx="2925">
                  <c:v>2.2009999999999998E-3</c:v>
                </c:pt>
                <c:pt idx="2926">
                  <c:v>2.2750000000000001E-3</c:v>
                </c:pt>
                <c:pt idx="2927">
                  <c:v>2.2330000000000002E-3</c:v>
                </c:pt>
                <c:pt idx="2928">
                  <c:v>2.1789999999999999E-3</c:v>
                </c:pt>
                <c:pt idx="2929">
                  <c:v>2.209E-3</c:v>
                </c:pt>
                <c:pt idx="2930">
                  <c:v>2.1510000000000001E-3</c:v>
                </c:pt>
                <c:pt idx="2931">
                  <c:v>2.1210000000000001E-3</c:v>
                </c:pt>
                <c:pt idx="2932">
                  <c:v>2.039E-3</c:v>
                </c:pt>
                <c:pt idx="2933">
                  <c:v>2.003E-3</c:v>
                </c:pt>
                <c:pt idx="2934">
                  <c:v>1.9880000000000002E-3</c:v>
                </c:pt>
                <c:pt idx="2935">
                  <c:v>2.006E-3</c:v>
                </c:pt>
                <c:pt idx="2936">
                  <c:v>1.99E-3</c:v>
                </c:pt>
                <c:pt idx="2937">
                  <c:v>1.9870000000000001E-3</c:v>
                </c:pt>
                <c:pt idx="2938">
                  <c:v>2.016E-3</c:v>
                </c:pt>
                <c:pt idx="2939">
                  <c:v>2.0110000000000002E-3</c:v>
                </c:pt>
                <c:pt idx="2940">
                  <c:v>1.9400000000000001E-3</c:v>
                </c:pt>
                <c:pt idx="2941">
                  <c:v>1.867E-3</c:v>
                </c:pt>
                <c:pt idx="2942">
                  <c:v>1.8159999999999999E-3</c:v>
                </c:pt>
                <c:pt idx="2943">
                  <c:v>1.8580000000000001E-3</c:v>
                </c:pt>
                <c:pt idx="2944">
                  <c:v>1.9269999999999999E-3</c:v>
                </c:pt>
                <c:pt idx="2945">
                  <c:v>2.0079999999999998E-3</c:v>
                </c:pt>
                <c:pt idx="2946">
                  <c:v>1.9750000000000002E-3</c:v>
                </c:pt>
                <c:pt idx="2947">
                  <c:v>1.9989999999999999E-3</c:v>
                </c:pt>
                <c:pt idx="2948">
                  <c:v>1.9289999999999999E-3</c:v>
                </c:pt>
                <c:pt idx="2949">
                  <c:v>1.882E-3</c:v>
                </c:pt>
                <c:pt idx="2950">
                  <c:v>1.8159999999999999E-3</c:v>
                </c:pt>
                <c:pt idx="2951">
                  <c:v>1.8079999999999999E-3</c:v>
                </c:pt>
                <c:pt idx="2952">
                  <c:v>1.6819999999999999E-3</c:v>
                </c:pt>
                <c:pt idx="2953">
                  <c:v>1.691E-3</c:v>
                </c:pt>
                <c:pt idx="2954">
                  <c:v>1.7669999999999999E-3</c:v>
                </c:pt>
                <c:pt idx="2955">
                  <c:v>1.8060000000000001E-3</c:v>
                </c:pt>
                <c:pt idx="2956">
                  <c:v>1.7650000000000001E-3</c:v>
                </c:pt>
                <c:pt idx="2957">
                  <c:v>1.7730000000000001E-3</c:v>
                </c:pt>
                <c:pt idx="2958">
                  <c:v>1.707E-3</c:v>
                </c:pt>
                <c:pt idx="2959">
                  <c:v>1.6379999999999999E-3</c:v>
                </c:pt>
                <c:pt idx="2960">
                  <c:v>1.639E-3</c:v>
                </c:pt>
                <c:pt idx="2961">
                  <c:v>1.6379999999999999E-3</c:v>
                </c:pt>
                <c:pt idx="2962">
                  <c:v>1.6559999999999999E-3</c:v>
                </c:pt>
                <c:pt idx="2963">
                  <c:v>1.755E-3</c:v>
                </c:pt>
                <c:pt idx="2964">
                  <c:v>1.8550000000000001E-3</c:v>
                </c:pt>
                <c:pt idx="2965">
                  <c:v>1.8959999999999999E-3</c:v>
                </c:pt>
                <c:pt idx="2966">
                  <c:v>1.8569999999999999E-3</c:v>
                </c:pt>
                <c:pt idx="2967">
                  <c:v>1.7960000000000001E-3</c:v>
                </c:pt>
                <c:pt idx="2968">
                  <c:v>1.7700000000000001E-3</c:v>
                </c:pt>
                <c:pt idx="2969">
                  <c:v>1.7440000000000001E-3</c:v>
                </c:pt>
                <c:pt idx="2970">
                  <c:v>1.7390000000000001E-3</c:v>
                </c:pt>
                <c:pt idx="2971">
                  <c:v>1.797E-3</c:v>
                </c:pt>
                <c:pt idx="2972">
                  <c:v>1.892E-3</c:v>
                </c:pt>
                <c:pt idx="2973">
                  <c:v>1.9550000000000001E-3</c:v>
                </c:pt>
                <c:pt idx="2974">
                  <c:v>1.9959999999999999E-3</c:v>
                </c:pt>
                <c:pt idx="2975">
                  <c:v>1.98E-3</c:v>
                </c:pt>
                <c:pt idx="2976">
                  <c:v>1.9319999999999999E-3</c:v>
                </c:pt>
                <c:pt idx="2977">
                  <c:v>1.879E-3</c:v>
                </c:pt>
                <c:pt idx="2978">
                  <c:v>1.804E-3</c:v>
                </c:pt>
                <c:pt idx="2979">
                  <c:v>1.799E-3</c:v>
                </c:pt>
                <c:pt idx="2980">
                  <c:v>1.8489999999999999E-3</c:v>
                </c:pt>
                <c:pt idx="2981">
                  <c:v>1.9220000000000001E-3</c:v>
                </c:pt>
                <c:pt idx="2982">
                  <c:v>1.99E-3</c:v>
                </c:pt>
                <c:pt idx="2983">
                  <c:v>1.916E-3</c:v>
                </c:pt>
                <c:pt idx="2984">
                  <c:v>1.954E-3</c:v>
                </c:pt>
                <c:pt idx="2985">
                  <c:v>1.8619999999999999E-3</c:v>
                </c:pt>
                <c:pt idx="2986">
                  <c:v>1.7600000000000001E-3</c:v>
                </c:pt>
                <c:pt idx="2987">
                  <c:v>1.67E-3</c:v>
                </c:pt>
                <c:pt idx="2988">
                  <c:v>1.6310000000000001E-3</c:v>
                </c:pt>
                <c:pt idx="2989">
                  <c:v>1.7080000000000001E-3</c:v>
                </c:pt>
                <c:pt idx="2990">
                  <c:v>1.769E-3</c:v>
                </c:pt>
                <c:pt idx="2991">
                  <c:v>1.9120000000000001E-3</c:v>
                </c:pt>
                <c:pt idx="2992">
                  <c:v>1.9849999999999998E-3</c:v>
                </c:pt>
                <c:pt idx="2993">
                  <c:v>2.0309999999999998E-3</c:v>
                </c:pt>
                <c:pt idx="2994">
                  <c:v>2.0240000000000002E-3</c:v>
                </c:pt>
                <c:pt idx="2995">
                  <c:v>1.9300000000000001E-3</c:v>
                </c:pt>
                <c:pt idx="2996">
                  <c:v>1.7650000000000001E-3</c:v>
                </c:pt>
                <c:pt idx="2997">
                  <c:v>1.702E-3</c:v>
                </c:pt>
                <c:pt idx="2998">
                  <c:v>1.671E-3</c:v>
                </c:pt>
                <c:pt idx="2999">
                  <c:v>1.72E-3</c:v>
                </c:pt>
                <c:pt idx="3000">
                  <c:v>1.8829999999999999E-3</c:v>
                </c:pt>
                <c:pt idx="3001">
                  <c:v>2.0230000000000001E-3</c:v>
                </c:pt>
                <c:pt idx="3002">
                  <c:v>2.1050000000000001E-3</c:v>
                </c:pt>
                <c:pt idx="3003">
                  <c:v>2.1849999999999999E-3</c:v>
                </c:pt>
                <c:pt idx="3004">
                  <c:v>2.1689999999999999E-3</c:v>
                </c:pt>
                <c:pt idx="3005">
                  <c:v>2.0960000000000002E-3</c:v>
                </c:pt>
                <c:pt idx="3006">
                  <c:v>1.9970000000000001E-3</c:v>
                </c:pt>
                <c:pt idx="3007">
                  <c:v>2.0089999999999999E-3</c:v>
                </c:pt>
                <c:pt idx="3008">
                  <c:v>2.0110000000000002E-3</c:v>
                </c:pt>
                <c:pt idx="3009">
                  <c:v>2.1879999999999998E-3</c:v>
                </c:pt>
                <c:pt idx="3010">
                  <c:v>2.2929999999999999E-3</c:v>
                </c:pt>
                <c:pt idx="3011">
                  <c:v>2.4459999999999998E-3</c:v>
                </c:pt>
                <c:pt idx="3012">
                  <c:v>2.5049999999999998E-3</c:v>
                </c:pt>
                <c:pt idx="3013">
                  <c:v>2.4989999999999999E-3</c:v>
                </c:pt>
                <c:pt idx="3014">
                  <c:v>2.4169999999999999E-3</c:v>
                </c:pt>
                <c:pt idx="3015">
                  <c:v>2.31E-3</c:v>
                </c:pt>
                <c:pt idx="3016">
                  <c:v>2.2529999999999998E-3</c:v>
                </c:pt>
                <c:pt idx="3017">
                  <c:v>2.261E-3</c:v>
                </c:pt>
                <c:pt idx="3018">
                  <c:v>2.3259999999999999E-3</c:v>
                </c:pt>
                <c:pt idx="3019">
                  <c:v>2.4139999999999999E-3</c:v>
                </c:pt>
                <c:pt idx="3020">
                  <c:v>2.4910000000000002E-3</c:v>
                </c:pt>
                <c:pt idx="3021">
                  <c:v>2.5110000000000002E-3</c:v>
                </c:pt>
                <c:pt idx="3022">
                  <c:v>2.5079999999999998E-3</c:v>
                </c:pt>
                <c:pt idx="3023">
                  <c:v>2.4599999999999999E-3</c:v>
                </c:pt>
                <c:pt idx="3024">
                  <c:v>2.3700000000000001E-3</c:v>
                </c:pt>
                <c:pt idx="3025">
                  <c:v>2.281E-3</c:v>
                </c:pt>
                <c:pt idx="3026">
                  <c:v>2.2590000000000002E-3</c:v>
                </c:pt>
                <c:pt idx="3027">
                  <c:v>2.3140000000000001E-3</c:v>
                </c:pt>
                <c:pt idx="3028">
                  <c:v>2.4120000000000001E-3</c:v>
                </c:pt>
                <c:pt idx="3029">
                  <c:v>2.503E-3</c:v>
                </c:pt>
                <c:pt idx="3030">
                  <c:v>2.5560000000000001E-3</c:v>
                </c:pt>
                <c:pt idx="3031">
                  <c:v>2.5509999999999999E-3</c:v>
                </c:pt>
                <c:pt idx="3032">
                  <c:v>2.506E-3</c:v>
                </c:pt>
                <c:pt idx="3033">
                  <c:v>2.4229999999999998E-3</c:v>
                </c:pt>
                <c:pt idx="3034">
                  <c:v>2.346E-3</c:v>
                </c:pt>
                <c:pt idx="3035">
                  <c:v>2.307E-3</c:v>
                </c:pt>
                <c:pt idx="3036">
                  <c:v>2.3249999999999998E-3</c:v>
                </c:pt>
                <c:pt idx="3037">
                  <c:v>2.3990000000000001E-3</c:v>
                </c:pt>
                <c:pt idx="3038">
                  <c:v>2.49E-3</c:v>
                </c:pt>
                <c:pt idx="3039">
                  <c:v>2.5249999999999999E-3</c:v>
                </c:pt>
                <c:pt idx="3040">
                  <c:v>2.48E-3</c:v>
                </c:pt>
                <c:pt idx="3041">
                  <c:v>2.3869999999999998E-3</c:v>
                </c:pt>
                <c:pt idx="3042">
                  <c:v>2.287E-3</c:v>
                </c:pt>
                <c:pt idx="3043">
                  <c:v>2.1819999999999999E-3</c:v>
                </c:pt>
                <c:pt idx="3044">
                  <c:v>2.1350000000000002E-3</c:v>
                </c:pt>
                <c:pt idx="3045">
                  <c:v>2.1580000000000002E-3</c:v>
                </c:pt>
                <c:pt idx="3046">
                  <c:v>2.2070000000000002E-3</c:v>
                </c:pt>
                <c:pt idx="3047">
                  <c:v>2.2529999999999998E-3</c:v>
                </c:pt>
                <c:pt idx="3048">
                  <c:v>2.2590000000000002E-3</c:v>
                </c:pt>
                <c:pt idx="3049">
                  <c:v>2.2139999999999998E-3</c:v>
                </c:pt>
                <c:pt idx="3050">
                  <c:v>2.0999999999999999E-3</c:v>
                </c:pt>
                <c:pt idx="3051">
                  <c:v>1.926E-3</c:v>
                </c:pt>
                <c:pt idx="3052">
                  <c:v>1.758E-3</c:v>
                </c:pt>
                <c:pt idx="3053">
                  <c:v>1.6490000000000001E-3</c:v>
                </c:pt>
                <c:pt idx="3054">
                  <c:v>1.6299999999999999E-3</c:v>
                </c:pt>
                <c:pt idx="3055">
                  <c:v>1.6789999999999999E-3</c:v>
                </c:pt>
                <c:pt idx="3056">
                  <c:v>1.738E-3</c:v>
                </c:pt>
                <c:pt idx="3057">
                  <c:v>1.776E-3</c:v>
                </c:pt>
                <c:pt idx="3058">
                  <c:v>1.719E-3</c:v>
                </c:pt>
                <c:pt idx="3059">
                  <c:v>1.578E-3</c:v>
                </c:pt>
                <c:pt idx="3060">
                  <c:v>1.41E-3</c:v>
                </c:pt>
                <c:pt idx="3061">
                  <c:v>1.281E-3</c:v>
                </c:pt>
                <c:pt idx="3062">
                  <c:v>1.217E-3</c:v>
                </c:pt>
                <c:pt idx="3063">
                  <c:v>1.206E-3</c:v>
                </c:pt>
                <c:pt idx="3064">
                  <c:v>1.253E-3</c:v>
                </c:pt>
                <c:pt idx="3065">
                  <c:v>1.341E-3</c:v>
                </c:pt>
                <c:pt idx="3066">
                  <c:v>1.3990000000000001E-3</c:v>
                </c:pt>
                <c:pt idx="3067">
                  <c:v>1.3940000000000001E-3</c:v>
                </c:pt>
                <c:pt idx="3068">
                  <c:v>1.302E-3</c:v>
                </c:pt>
                <c:pt idx="3069">
                  <c:v>1.1950000000000001E-3</c:v>
                </c:pt>
                <c:pt idx="3070">
                  <c:v>1.121E-3</c:v>
                </c:pt>
                <c:pt idx="3071">
                  <c:v>1.098E-3</c:v>
                </c:pt>
                <c:pt idx="3072">
                  <c:v>1.137E-3</c:v>
                </c:pt>
                <c:pt idx="3073">
                  <c:v>1.212E-3</c:v>
                </c:pt>
                <c:pt idx="3074">
                  <c:v>1.2819999999999999E-3</c:v>
                </c:pt>
                <c:pt idx="3075">
                  <c:v>1.3029999999999999E-3</c:v>
                </c:pt>
                <c:pt idx="3076">
                  <c:v>1.2719999999999999E-3</c:v>
                </c:pt>
                <c:pt idx="3077">
                  <c:v>1.193E-3</c:v>
                </c:pt>
                <c:pt idx="3078">
                  <c:v>1.0859999999999999E-3</c:v>
                </c:pt>
                <c:pt idx="3079">
                  <c:v>1.0089999999999999E-3</c:v>
                </c:pt>
                <c:pt idx="3080">
                  <c:v>9.9449999999999994E-4</c:v>
                </c:pt>
                <c:pt idx="3081">
                  <c:v>1.0629999999999999E-3</c:v>
                </c:pt>
                <c:pt idx="3082">
                  <c:v>1.1839999999999999E-3</c:v>
                </c:pt>
                <c:pt idx="3083">
                  <c:v>1.2960000000000001E-3</c:v>
                </c:pt>
                <c:pt idx="3084">
                  <c:v>1.3810000000000001E-3</c:v>
                </c:pt>
                <c:pt idx="3085">
                  <c:v>1.3749999999999999E-3</c:v>
                </c:pt>
                <c:pt idx="3086">
                  <c:v>1.2949999999999999E-3</c:v>
                </c:pt>
                <c:pt idx="3087">
                  <c:v>1.1919999999999999E-3</c:v>
                </c:pt>
                <c:pt idx="3088">
                  <c:v>1.127E-3</c:v>
                </c:pt>
                <c:pt idx="3089">
                  <c:v>1.129E-3</c:v>
                </c:pt>
                <c:pt idx="3090">
                  <c:v>1.1969999999999999E-3</c:v>
                </c:pt>
                <c:pt idx="3091">
                  <c:v>1.33E-3</c:v>
                </c:pt>
                <c:pt idx="3092">
                  <c:v>1.482E-3</c:v>
                </c:pt>
                <c:pt idx="3093">
                  <c:v>1.603E-3</c:v>
                </c:pt>
                <c:pt idx="3094">
                  <c:v>1.655E-3</c:v>
                </c:pt>
                <c:pt idx="3095">
                  <c:v>1.5989999999999999E-3</c:v>
                </c:pt>
                <c:pt idx="3096">
                  <c:v>1.505E-3</c:v>
                </c:pt>
                <c:pt idx="3097">
                  <c:v>1.42E-3</c:v>
                </c:pt>
                <c:pt idx="3098">
                  <c:v>1.387E-3</c:v>
                </c:pt>
                <c:pt idx="3099">
                  <c:v>1.415E-3</c:v>
                </c:pt>
                <c:pt idx="3100">
                  <c:v>1.4940000000000001E-3</c:v>
                </c:pt>
                <c:pt idx="3101">
                  <c:v>1.6080000000000001E-3</c:v>
                </c:pt>
                <c:pt idx="3102">
                  <c:v>1.72E-3</c:v>
                </c:pt>
                <c:pt idx="3103">
                  <c:v>1.818E-3</c:v>
                </c:pt>
                <c:pt idx="3104">
                  <c:v>1.8190000000000001E-3</c:v>
                </c:pt>
                <c:pt idx="3105">
                  <c:v>1.701E-3</c:v>
                </c:pt>
                <c:pt idx="3106">
                  <c:v>1.544E-3</c:v>
                </c:pt>
                <c:pt idx="3107">
                  <c:v>1.446E-3</c:v>
                </c:pt>
                <c:pt idx="3108">
                  <c:v>1.408E-3</c:v>
                </c:pt>
                <c:pt idx="3109">
                  <c:v>1.5380000000000001E-3</c:v>
                </c:pt>
                <c:pt idx="3110">
                  <c:v>1.653E-3</c:v>
                </c:pt>
                <c:pt idx="3111">
                  <c:v>1.7600000000000001E-3</c:v>
                </c:pt>
                <c:pt idx="3112">
                  <c:v>1.784E-3</c:v>
                </c:pt>
                <c:pt idx="3113">
                  <c:v>1.7949999999999999E-3</c:v>
                </c:pt>
                <c:pt idx="3114">
                  <c:v>1.789E-3</c:v>
                </c:pt>
                <c:pt idx="3115">
                  <c:v>1.7830000000000001E-3</c:v>
                </c:pt>
                <c:pt idx="3116">
                  <c:v>1.812E-3</c:v>
                </c:pt>
                <c:pt idx="3117">
                  <c:v>1.9870000000000001E-3</c:v>
                </c:pt>
                <c:pt idx="3118">
                  <c:v>2.078E-3</c:v>
                </c:pt>
                <c:pt idx="3119">
                  <c:v>2.2750000000000001E-3</c:v>
                </c:pt>
                <c:pt idx="3120">
                  <c:v>2.4359999999999998E-3</c:v>
                </c:pt>
                <c:pt idx="3121">
                  <c:v>2.493E-3</c:v>
                </c:pt>
                <c:pt idx="3122">
                  <c:v>2.4620000000000002E-3</c:v>
                </c:pt>
                <c:pt idx="3123">
                  <c:v>2.4039999999999999E-3</c:v>
                </c:pt>
                <c:pt idx="3124">
                  <c:v>2.3180000000000002E-3</c:v>
                </c:pt>
                <c:pt idx="3125">
                  <c:v>2.2699999999999999E-3</c:v>
                </c:pt>
                <c:pt idx="3126">
                  <c:v>2.2899999999999999E-3</c:v>
                </c:pt>
                <c:pt idx="3127">
                  <c:v>2.366E-3</c:v>
                </c:pt>
                <c:pt idx="3128">
                  <c:v>2.4729999999999999E-3</c:v>
                </c:pt>
                <c:pt idx="3129">
                  <c:v>2.5509999999999999E-3</c:v>
                </c:pt>
                <c:pt idx="3130">
                  <c:v>2.5929999999999998E-3</c:v>
                </c:pt>
                <c:pt idx="3131">
                  <c:v>2.5690000000000001E-3</c:v>
                </c:pt>
                <c:pt idx="3132">
                  <c:v>2.4719999999999998E-3</c:v>
                </c:pt>
                <c:pt idx="3133">
                  <c:v>2.3500000000000001E-3</c:v>
                </c:pt>
                <c:pt idx="3134">
                  <c:v>2.2650000000000001E-3</c:v>
                </c:pt>
                <c:pt idx="3135">
                  <c:v>2.264E-3</c:v>
                </c:pt>
                <c:pt idx="3136">
                  <c:v>2.3319999999999999E-3</c:v>
                </c:pt>
                <c:pt idx="3137">
                  <c:v>2.418E-3</c:v>
                </c:pt>
                <c:pt idx="3138">
                  <c:v>2.4759999999999999E-3</c:v>
                </c:pt>
                <c:pt idx="3139">
                  <c:v>2.464E-3</c:v>
                </c:pt>
                <c:pt idx="3140">
                  <c:v>2.3640000000000002E-3</c:v>
                </c:pt>
                <c:pt idx="3141">
                  <c:v>2.222E-3</c:v>
                </c:pt>
                <c:pt idx="3142">
                  <c:v>2.117E-3</c:v>
                </c:pt>
                <c:pt idx="3143">
                  <c:v>2.078E-3</c:v>
                </c:pt>
                <c:pt idx="3144">
                  <c:v>2.1020000000000001E-3</c:v>
                </c:pt>
                <c:pt idx="3145">
                  <c:v>2.1879999999999998E-3</c:v>
                </c:pt>
                <c:pt idx="3146">
                  <c:v>2.284E-3</c:v>
                </c:pt>
                <c:pt idx="3147">
                  <c:v>2.3310000000000002E-3</c:v>
                </c:pt>
                <c:pt idx="3148">
                  <c:v>2.2899999999999999E-3</c:v>
                </c:pt>
                <c:pt idx="3149">
                  <c:v>2.1700000000000001E-3</c:v>
                </c:pt>
                <c:pt idx="3150">
                  <c:v>2.0330000000000001E-3</c:v>
                </c:pt>
                <c:pt idx="3151">
                  <c:v>1.939E-3</c:v>
                </c:pt>
                <c:pt idx="3152">
                  <c:v>1.9139999999999999E-3</c:v>
                </c:pt>
                <c:pt idx="3153">
                  <c:v>1.9559999999999998E-3</c:v>
                </c:pt>
                <c:pt idx="3154">
                  <c:v>2.0590000000000001E-3</c:v>
                </c:pt>
                <c:pt idx="3155">
                  <c:v>2.1679999999999998E-3</c:v>
                </c:pt>
                <c:pt idx="3156">
                  <c:v>2.2100000000000002E-3</c:v>
                </c:pt>
                <c:pt idx="3157">
                  <c:v>2.1440000000000001E-3</c:v>
                </c:pt>
                <c:pt idx="3158">
                  <c:v>2.0010000000000002E-3</c:v>
                </c:pt>
                <c:pt idx="3159">
                  <c:v>1.8569999999999999E-3</c:v>
                </c:pt>
                <c:pt idx="3160">
                  <c:v>1.756E-3</c:v>
                </c:pt>
                <c:pt idx="3161">
                  <c:v>1.7149999999999999E-3</c:v>
                </c:pt>
                <c:pt idx="3162">
                  <c:v>1.7440000000000001E-3</c:v>
                </c:pt>
                <c:pt idx="3163">
                  <c:v>1.7899999999999999E-3</c:v>
                </c:pt>
                <c:pt idx="3164">
                  <c:v>1.8320000000000001E-3</c:v>
                </c:pt>
                <c:pt idx="3165">
                  <c:v>1.8420000000000001E-3</c:v>
                </c:pt>
                <c:pt idx="3166">
                  <c:v>1.7979999999999999E-3</c:v>
                </c:pt>
                <c:pt idx="3167">
                  <c:v>1.7149999999999999E-3</c:v>
                </c:pt>
                <c:pt idx="3168">
                  <c:v>1.642E-3</c:v>
                </c:pt>
                <c:pt idx="3169">
                  <c:v>1.619E-3</c:v>
                </c:pt>
                <c:pt idx="3170">
                  <c:v>1.647E-3</c:v>
                </c:pt>
                <c:pt idx="3171">
                  <c:v>1.686E-3</c:v>
                </c:pt>
                <c:pt idx="3172">
                  <c:v>1.719E-3</c:v>
                </c:pt>
                <c:pt idx="3173">
                  <c:v>1.766E-3</c:v>
                </c:pt>
                <c:pt idx="3174">
                  <c:v>1.804E-3</c:v>
                </c:pt>
                <c:pt idx="3175">
                  <c:v>1.805E-3</c:v>
                </c:pt>
                <c:pt idx="3176">
                  <c:v>1.766E-3</c:v>
                </c:pt>
                <c:pt idx="3177">
                  <c:v>1.7440000000000001E-3</c:v>
                </c:pt>
                <c:pt idx="3178">
                  <c:v>1.735E-3</c:v>
                </c:pt>
                <c:pt idx="3179">
                  <c:v>1.7539999999999999E-3</c:v>
                </c:pt>
                <c:pt idx="3180">
                  <c:v>1.799E-3</c:v>
                </c:pt>
                <c:pt idx="3181">
                  <c:v>1.8630000000000001E-3</c:v>
                </c:pt>
                <c:pt idx="3182">
                  <c:v>1.921E-3</c:v>
                </c:pt>
                <c:pt idx="3183">
                  <c:v>1.944E-3</c:v>
                </c:pt>
                <c:pt idx="3184">
                  <c:v>1.954E-3</c:v>
                </c:pt>
                <c:pt idx="3185">
                  <c:v>1.9430000000000001E-3</c:v>
                </c:pt>
                <c:pt idx="3186">
                  <c:v>1.91E-3</c:v>
                </c:pt>
                <c:pt idx="3187">
                  <c:v>1.879E-3</c:v>
                </c:pt>
                <c:pt idx="3188">
                  <c:v>1.8580000000000001E-3</c:v>
                </c:pt>
                <c:pt idx="3189">
                  <c:v>1.8259999999999999E-3</c:v>
                </c:pt>
                <c:pt idx="3190">
                  <c:v>1.8140000000000001E-3</c:v>
                </c:pt>
                <c:pt idx="3191">
                  <c:v>1.8060000000000001E-3</c:v>
                </c:pt>
                <c:pt idx="3192">
                  <c:v>1.779E-3</c:v>
                </c:pt>
                <c:pt idx="3193">
                  <c:v>1.6919999999999999E-3</c:v>
                </c:pt>
                <c:pt idx="3194">
                  <c:v>1.6360000000000001E-3</c:v>
                </c:pt>
                <c:pt idx="3195">
                  <c:v>1.6410000000000001E-3</c:v>
                </c:pt>
                <c:pt idx="3196">
                  <c:v>1.683E-3</c:v>
                </c:pt>
                <c:pt idx="3197">
                  <c:v>1.704E-3</c:v>
                </c:pt>
                <c:pt idx="3198">
                  <c:v>1.722E-3</c:v>
                </c:pt>
                <c:pt idx="3199">
                  <c:v>1.722E-3</c:v>
                </c:pt>
                <c:pt idx="3200">
                  <c:v>1.702E-3</c:v>
                </c:pt>
                <c:pt idx="3201">
                  <c:v>1.655E-3</c:v>
                </c:pt>
                <c:pt idx="3202">
                  <c:v>1.5969999999999999E-3</c:v>
                </c:pt>
                <c:pt idx="3203">
                  <c:v>1.547E-3</c:v>
                </c:pt>
                <c:pt idx="3204">
                  <c:v>1.523E-3</c:v>
                </c:pt>
                <c:pt idx="3205">
                  <c:v>1.526E-3</c:v>
                </c:pt>
                <c:pt idx="3206">
                  <c:v>1.537E-3</c:v>
                </c:pt>
                <c:pt idx="3207">
                  <c:v>1.5250000000000001E-3</c:v>
                </c:pt>
                <c:pt idx="3208">
                  <c:v>1.4809999999999999E-3</c:v>
                </c:pt>
                <c:pt idx="3209">
                  <c:v>1.4300000000000001E-3</c:v>
                </c:pt>
                <c:pt idx="3210">
                  <c:v>1.3500000000000001E-3</c:v>
                </c:pt>
                <c:pt idx="3211">
                  <c:v>1.266E-3</c:v>
                </c:pt>
                <c:pt idx="3212">
                  <c:v>1.2080000000000001E-3</c:v>
                </c:pt>
                <c:pt idx="3213">
                  <c:v>1.193E-3</c:v>
                </c:pt>
                <c:pt idx="3214">
                  <c:v>1.2019999999999999E-3</c:v>
                </c:pt>
                <c:pt idx="3215">
                  <c:v>1.201E-3</c:v>
                </c:pt>
                <c:pt idx="3216">
                  <c:v>1.1869999999999999E-3</c:v>
                </c:pt>
                <c:pt idx="3217">
                  <c:v>1.173E-3</c:v>
                </c:pt>
                <c:pt idx="3218">
                  <c:v>1.1249999999999999E-3</c:v>
                </c:pt>
                <c:pt idx="3219">
                  <c:v>1.0510000000000001E-3</c:v>
                </c:pt>
                <c:pt idx="3220">
                  <c:v>9.9350000000000003E-4</c:v>
                </c:pt>
                <c:pt idx="3221">
                  <c:v>9.6790000000000005E-4</c:v>
                </c:pt>
                <c:pt idx="3222">
                  <c:v>9.592E-4</c:v>
                </c:pt>
                <c:pt idx="3223">
                  <c:v>9.4169999999999996E-4</c:v>
                </c:pt>
                <c:pt idx="3224">
                  <c:v>9.1529999999999997E-4</c:v>
                </c:pt>
                <c:pt idx="3225">
                  <c:v>8.8840000000000002E-4</c:v>
                </c:pt>
                <c:pt idx="3226">
                  <c:v>8.7580000000000004E-4</c:v>
                </c:pt>
                <c:pt idx="3227">
                  <c:v>8.5599999999999999E-4</c:v>
                </c:pt>
                <c:pt idx="3228">
                  <c:v>8.2350000000000001E-4</c:v>
                </c:pt>
                <c:pt idx="3229">
                  <c:v>7.8839999999999997E-4</c:v>
                </c:pt>
                <c:pt idx="3230">
                  <c:v>7.6539999999999996E-4</c:v>
                </c:pt>
                <c:pt idx="3231">
                  <c:v>7.2809999999999997E-4</c:v>
                </c:pt>
                <c:pt idx="3232">
                  <c:v>6.6839999999999998E-4</c:v>
                </c:pt>
                <c:pt idx="3233">
                  <c:v>6.0439999999999995E-4</c:v>
                </c:pt>
                <c:pt idx="3234">
                  <c:v>5.6159999999999999E-4</c:v>
                </c:pt>
                <c:pt idx="3235">
                  <c:v>5.71E-4</c:v>
                </c:pt>
                <c:pt idx="3236">
                  <c:v>6.0840000000000004E-4</c:v>
                </c:pt>
                <c:pt idx="3237">
                  <c:v>6.2929999999999995E-4</c:v>
                </c:pt>
                <c:pt idx="3238">
                  <c:v>5.9420000000000002E-4</c:v>
                </c:pt>
                <c:pt idx="3239">
                  <c:v>5.1599999999999997E-4</c:v>
                </c:pt>
                <c:pt idx="3240">
                  <c:v>4.2480000000000003E-4</c:v>
                </c:pt>
                <c:pt idx="3241">
                  <c:v>3.589E-4</c:v>
                </c:pt>
                <c:pt idx="3242">
                  <c:v>3.011E-4</c:v>
                </c:pt>
                <c:pt idx="3243">
                  <c:v>2.7960000000000002E-4</c:v>
                </c:pt>
                <c:pt idx="3244">
                  <c:v>2.9050000000000001E-4</c:v>
                </c:pt>
                <c:pt idx="3245">
                  <c:v>3.2699999999999998E-4</c:v>
                </c:pt>
                <c:pt idx="3246">
                  <c:v>3.5940000000000001E-4</c:v>
                </c:pt>
                <c:pt idx="3247">
                  <c:v>3.4610000000000001E-4</c:v>
                </c:pt>
                <c:pt idx="3248">
                  <c:v>2.8439999999999997E-4</c:v>
                </c:pt>
                <c:pt idx="3249">
                  <c:v>2.1210000000000001E-4</c:v>
                </c:pt>
                <c:pt idx="3250">
                  <c:v>1.7569999999999999E-4</c:v>
                </c:pt>
                <c:pt idx="3251">
                  <c:v>1.8489999999999999E-4</c:v>
                </c:pt>
                <c:pt idx="3252">
                  <c:v>2.332E-4</c:v>
                </c:pt>
                <c:pt idx="3253">
                  <c:v>3.0210000000000002E-4</c:v>
                </c:pt>
                <c:pt idx="3254">
                  <c:v>3.8539999999999999E-4</c:v>
                </c:pt>
                <c:pt idx="3255">
                  <c:v>4.5179999999999998E-4</c:v>
                </c:pt>
                <c:pt idx="3256">
                  <c:v>4.9069999999999995E-4</c:v>
                </c:pt>
                <c:pt idx="3257">
                  <c:v>4.9370000000000002E-4</c:v>
                </c:pt>
                <c:pt idx="3258">
                  <c:v>4.9319999999999995E-4</c:v>
                </c:pt>
                <c:pt idx="3259">
                  <c:v>5.2170000000000005E-4</c:v>
                </c:pt>
                <c:pt idx="3260">
                  <c:v>6.0780000000000003E-4</c:v>
                </c:pt>
                <c:pt idx="3261">
                  <c:v>7.3990000000000004E-4</c:v>
                </c:pt>
                <c:pt idx="3262">
                  <c:v>8.7520000000000002E-4</c:v>
                </c:pt>
                <c:pt idx="3263">
                  <c:v>9.5569999999999997E-4</c:v>
                </c:pt>
                <c:pt idx="3264">
                  <c:v>9.502E-4</c:v>
                </c:pt>
                <c:pt idx="3265">
                  <c:v>9.1889999999999995E-4</c:v>
                </c:pt>
                <c:pt idx="3266">
                  <c:v>8.8690000000000004E-4</c:v>
                </c:pt>
                <c:pt idx="3267">
                  <c:v>9.0839999999999996E-4</c:v>
                </c:pt>
                <c:pt idx="3268">
                  <c:v>1.0039999999999999E-3</c:v>
                </c:pt>
                <c:pt idx="3269">
                  <c:v>1.134E-3</c:v>
                </c:pt>
                <c:pt idx="3270">
                  <c:v>1.237E-3</c:v>
                </c:pt>
                <c:pt idx="3271">
                  <c:v>1.3190000000000001E-3</c:v>
                </c:pt>
                <c:pt idx="3272">
                  <c:v>1.3680000000000001E-3</c:v>
                </c:pt>
                <c:pt idx="3273">
                  <c:v>1.3439999999999999E-3</c:v>
                </c:pt>
                <c:pt idx="3274">
                  <c:v>1.2899999999999999E-3</c:v>
                </c:pt>
                <c:pt idx="3275">
                  <c:v>1.281E-3</c:v>
                </c:pt>
                <c:pt idx="3276">
                  <c:v>1.3519999999999999E-3</c:v>
                </c:pt>
                <c:pt idx="3277">
                  <c:v>1.4779999999999999E-3</c:v>
                </c:pt>
                <c:pt idx="3278">
                  <c:v>1.5690000000000001E-3</c:v>
                </c:pt>
                <c:pt idx="3279">
                  <c:v>1.6149999999999999E-3</c:v>
                </c:pt>
                <c:pt idx="3280">
                  <c:v>1.575E-3</c:v>
                </c:pt>
                <c:pt idx="3281">
                  <c:v>1.431E-3</c:v>
                </c:pt>
                <c:pt idx="3282">
                  <c:v>1.261E-3</c:v>
                </c:pt>
                <c:pt idx="3283">
                  <c:v>1.168E-3</c:v>
                </c:pt>
                <c:pt idx="3284">
                  <c:v>1.1919999999999999E-3</c:v>
                </c:pt>
                <c:pt idx="3285">
                  <c:v>1.3110000000000001E-3</c:v>
                </c:pt>
                <c:pt idx="3286">
                  <c:v>1.477E-3</c:v>
                </c:pt>
                <c:pt idx="3287">
                  <c:v>1.585E-3</c:v>
                </c:pt>
                <c:pt idx="3288">
                  <c:v>1.5679999999999999E-3</c:v>
                </c:pt>
                <c:pt idx="3289">
                  <c:v>1.475E-3</c:v>
                </c:pt>
                <c:pt idx="3290">
                  <c:v>1.382E-3</c:v>
                </c:pt>
                <c:pt idx="3291">
                  <c:v>1.312E-3</c:v>
                </c:pt>
                <c:pt idx="3292">
                  <c:v>1.302E-3</c:v>
                </c:pt>
                <c:pt idx="3293">
                  <c:v>1.356E-3</c:v>
                </c:pt>
                <c:pt idx="3294">
                  <c:v>1.4289999999999999E-3</c:v>
                </c:pt>
                <c:pt idx="3295">
                  <c:v>1.475E-3</c:v>
                </c:pt>
                <c:pt idx="3296">
                  <c:v>1.4580000000000001E-3</c:v>
                </c:pt>
                <c:pt idx="3297">
                  <c:v>1.364E-3</c:v>
                </c:pt>
                <c:pt idx="3298">
                  <c:v>1.2290000000000001E-3</c:v>
                </c:pt>
                <c:pt idx="3299">
                  <c:v>1.1000000000000001E-3</c:v>
                </c:pt>
                <c:pt idx="3300">
                  <c:v>1.047E-3</c:v>
                </c:pt>
                <c:pt idx="3301">
                  <c:v>1.147E-3</c:v>
                </c:pt>
                <c:pt idx="3302">
                  <c:v>1.209E-3</c:v>
                </c:pt>
                <c:pt idx="3303">
                  <c:v>1.2639999999999999E-3</c:v>
                </c:pt>
                <c:pt idx="3304">
                  <c:v>1.217E-3</c:v>
                </c:pt>
                <c:pt idx="3305">
                  <c:v>1.1169999999999999E-3</c:v>
                </c:pt>
                <c:pt idx="3306">
                  <c:v>9.9390000000000004E-4</c:v>
                </c:pt>
                <c:pt idx="3307">
                  <c:v>8.9809999999999998E-4</c:v>
                </c:pt>
                <c:pt idx="3308">
                  <c:v>8.5570000000000004E-4</c:v>
                </c:pt>
                <c:pt idx="3309">
                  <c:v>8.9590000000000004E-4</c:v>
                </c:pt>
                <c:pt idx="3310">
                  <c:v>1.0009999999999999E-3</c:v>
                </c:pt>
                <c:pt idx="3311">
                  <c:v>1.062E-3</c:v>
                </c:pt>
                <c:pt idx="3312">
                  <c:v>1.0529999999999999E-3</c:v>
                </c:pt>
                <c:pt idx="3313">
                  <c:v>9.7139999999999998E-4</c:v>
                </c:pt>
                <c:pt idx="3314">
                  <c:v>8.5570000000000004E-4</c:v>
                </c:pt>
                <c:pt idx="3315">
                  <c:v>7.693E-4</c:v>
                </c:pt>
                <c:pt idx="3316">
                  <c:v>7.4310000000000001E-4</c:v>
                </c:pt>
                <c:pt idx="3317">
                  <c:v>7.7709999999999997E-4</c:v>
                </c:pt>
                <c:pt idx="3318">
                  <c:v>8.1859999999999995E-4</c:v>
                </c:pt>
                <c:pt idx="3319">
                  <c:v>8.4349999999999996E-4</c:v>
                </c:pt>
                <c:pt idx="3320">
                  <c:v>8.1070000000000003E-4</c:v>
                </c:pt>
                <c:pt idx="3321">
                  <c:v>7.0839999999999998E-4</c:v>
                </c:pt>
                <c:pt idx="3322">
                  <c:v>5.9849999999999997E-4</c:v>
                </c:pt>
                <c:pt idx="3323">
                  <c:v>5.0409999999999995E-4</c:v>
                </c:pt>
                <c:pt idx="3324">
                  <c:v>4.7249999999999999E-4</c:v>
                </c:pt>
                <c:pt idx="3325">
                  <c:v>5.2070000000000003E-4</c:v>
                </c:pt>
                <c:pt idx="3326">
                  <c:v>5.865E-4</c:v>
                </c:pt>
                <c:pt idx="3327">
                  <c:v>6.5629999999999996E-4</c:v>
                </c:pt>
                <c:pt idx="3328">
                  <c:v>6.5939999999999998E-4</c:v>
                </c:pt>
                <c:pt idx="3329">
                  <c:v>5.9969999999999999E-4</c:v>
                </c:pt>
                <c:pt idx="3330">
                  <c:v>5.2349999999999999E-4</c:v>
                </c:pt>
                <c:pt idx="3331">
                  <c:v>4.8930000000000002E-4</c:v>
                </c:pt>
                <c:pt idx="3332">
                  <c:v>5.1920000000000004E-4</c:v>
                </c:pt>
                <c:pt idx="3333">
                  <c:v>6.1010000000000003E-4</c:v>
                </c:pt>
                <c:pt idx="3334">
                  <c:v>7.3269999999999997E-4</c:v>
                </c:pt>
                <c:pt idx="3335">
                  <c:v>8.0489999999999999E-4</c:v>
                </c:pt>
                <c:pt idx="3336">
                  <c:v>7.9230000000000001E-4</c:v>
                </c:pt>
                <c:pt idx="3337">
                  <c:v>7.316E-4</c:v>
                </c:pt>
                <c:pt idx="3338">
                  <c:v>6.3619999999999996E-4</c:v>
                </c:pt>
                <c:pt idx="3339">
                  <c:v>5.4449999999999995E-4</c:v>
                </c:pt>
                <c:pt idx="3340">
                  <c:v>5.1559999999999996E-4</c:v>
                </c:pt>
                <c:pt idx="3341">
                  <c:v>5.4529999999999997E-4</c:v>
                </c:pt>
                <c:pt idx="3342">
                  <c:v>7.4149999999999997E-4</c:v>
                </c:pt>
                <c:pt idx="3343">
                  <c:v>8.7870000000000005E-4</c:v>
                </c:pt>
                <c:pt idx="3344">
                  <c:v>9.6310000000000005E-4</c:v>
                </c:pt>
                <c:pt idx="3345">
                  <c:v>9.544E-4</c:v>
                </c:pt>
                <c:pt idx="3346">
                  <c:v>8.497E-4</c:v>
                </c:pt>
                <c:pt idx="3347">
                  <c:v>6.9930000000000003E-4</c:v>
                </c:pt>
                <c:pt idx="3348">
                  <c:v>5.9520000000000005E-4</c:v>
                </c:pt>
                <c:pt idx="3349">
                  <c:v>5.9570000000000001E-4</c:v>
                </c:pt>
                <c:pt idx="3350">
                  <c:v>6.7230000000000002E-4</c:v>
                </c:pt>
                <c:pt idx="3351">
                  <c:v>7.6449999999999999E-4</c:v>
                </c:pt>
                <c:pt idx="3352">
                  <c:v>8.0119999999999996E-4</c:v>
                </c:pt>
                <c:pt idx="3353">
                  <c:v>7.8879999999999998E-4</c:v>
                </c:pt>
                <c:pt idx="3354">
                  <c:v>7.1509999999999998E-4</c:v>
                </c:pt>
                <c:pt idx="3355">
                  <c:v>5.9270000000000004E-4</c:v>
                </c:pt>
                <c:pt idx="3356">
                  <c:v>4.8220000000000001E-4</c:v>
                </c:pt>
                <c:pt idx="3357">
                  <c:v>4.5520000000000001E-4</c:v>
                </c:pt>
                <c:pt idx="3358">
                  <c:v>5.2479999999999996E-4</c:v>
                </c:pt>
                <c:pt idx="3359">
                  <c:v>6.5059999999999998E-4</c:v>
                </c:pt>
                <c:pt idx="3360">
                  <c:v>7.5869999999999996E-4</c:v>
                </c:pt>
                <c:pt idx="3361">
                  <c:v>7.8149999999999997E-4</c:v>
                </c:pt>
                <c:pt idx="3362">
                  <c:v>6.5399999999999996E-4</c:v>
                </c:pt>
                <c:pt idx="3363">
                  <c:v>4.4850000000000001E-4</c:v>
                </c:pt>
                <c:pt idx="3364">
                  <c:v>2.8699999999999998E-4</c:v>
                </c:pt>
                <c:pt idx="3365">
                  <c:v>2.5260000000000001E-4</c:v>
                </c:pt>
                <c:pt idx="3366">
                  <c:v>3.4259999999999998E-4</c:v>
                </c:pt>
                <c:pt idx="3367">
                  <c:v>5.0290000000000003E-4</c:v>
                </c:pt>
                <c:pt idx="3368">
                  <c:v>6.422E-4</c:v>
                </c:pt>
                <c:pt idx="3369">
                  <c:v>6.8729999999999996E-4</c:v>
                </c:pt>
                <c:pt idx="3370">
                  <c:v>6.468E-4</c:v>
                </c:pt>
                <c:pt idx="3371">
                  <c:v>5.8460000000000001E-4</c:v>
                </c:pt>
                <c:pt idx="3372">
                  <c:v>5.5119999999999995E-4</c:v>
                </c:pt>
                <c:pt idx="3373">
                  <c:v>5.9750000000000005E-4</c:v>
                </c:pt>
                <c:pt idx="3374">
                  <c:v>7.0029999999999995E-4</c:v>
                </c:pt>
                <c:pt idx="3375">
                  <c:v>8.0990000000000001E-4</c:v>
                </c:pt>
                <c:pt idx="3376">
                  <c:v>8.7609999999999999E-4</c:v>
                </c:pt>
                <c:pt idx="3377">
                  <c:v>8.765E-4</c:v>
                </c:pt>
                <c:pt idx="3378">
                  <c:v>8.2169999999999997E-4</c:v>
                </c:pt>
                <c:pt idx="3379">
                  <c:v>7.1140000000000005E-4</c:v>
                </c:pt>
                <c:pt idx="3380">
                  <c:v>6.1260000000000004E-4</c:v>
                </c:pt>
                <c:pt idx="3381">
                  <c:v>6.001E-4</c:v>
                </c:pt>
                <c:pt idx="3382">
                  <c:v>6.9919999999999997E-4</c:v>
                </c:pt>
                <c:pt idx="3383">
                  <c:v>8.4920000000000004E-4</c:v>
                </c:pt>
                <c:pt idx="3384">
                  <c:v>9.3939999999999996E-4</c:v>
                </c:pt>
                <c:pt idx="3385">
                  <c:v>9.5E-4</c:v>
                </c:pt>
                <c:pt idx="3386">
                  <c:v>8.9910000000000001E-4</c:v>
                </c:pt>
                <c:pt idx="3387">
                  <c:v>8.0420000000000003E-4</c:v>
                </c:pt>
                <c:pt idx="3388">
                  <c:v>7.3039999999999997E-4</c:v>
                </c:pt>
                <c:pt idx="3389">
                  <c:v>7.1369999999999995E-4</c:v>
                </c:pt>
                <c:pt idx="3390">
                  <c:v>7.8129999999999996E-4</c:v>
                </c:pt>
                <c:pt idx="3391">
                  <c:v>8.9950000000000002E-4</c:v>
                </c:pt>
                <c:pt idx="3392">
                  <c:v>9.8290000000000009E-4</c:v>
                </c:pt>
                <c:pt idx="3393">
                  <c:v>1.039E-3</c:v>
                </c:pt>
                <c:pt idx="3394">
                  <c:v>1.057E-3</c:v>
                </c:pt>
                <c:pt idx="3395">
                  <c:v>1.052E-3</c:v>
                </c:pt>
                <c:pt idx="3396">
                  <c:v>1.0460000000000001E-3</c:v>
                </c:pt>
                <c:pt idx="3397">
                  <c:v>1.044E-3</c:v>
                </c:pt>
                <c:pt idx="3398">
                  <c:v>1.057E-3</c:v>
                </c:pt>
                <c:pt idx="3399">
                  <c:v>1.0549999999999999E-3</c:v>
                </c:pt>
                <c:pt idx="3400">
                  <c:v>1.0560000000000001E-3</c:v>
                </c:pt>
                <c:pt idx="3401">
                  <c:v>1.0510000000000001E-3</c:v>
                </c:pt>
                <c:pt idx="3402">
                  <c:v>1.018E-3</c:v>
                </c:pt>
                <c:pt idx="3403">
                  <c:v>9.8839999999999996E-4</c:v>
                </c:pt>
                <c:pt idx="3404">
                  <c:v>9.7289999999999996E-4</c:v>
                </c:pt>
                <c:pt idx="3405">
                  <c:v>9.7590000000000003E-4</c:v>
                </c:pt>
                <c:pt idx="3406">
                  <c:v>9.7119999999999997E-4</c:v>
                </c:pt>
                <c:pt idx="3407">
                  <c:v>9.2219999999999997E-4</c:v>
                </c:pt>
                <c:pt idx="3408">
                  <c:v>8.7750000000000002E-4</c:v>
                </c:pt>
                <c:pt idx="3409">
                  <c:v>8.409E-4</c:v>
                </c:pt>
                <c:pt idx="3410">
                  <c:v>8.3270000000000002E-4</c:v>
                </c:pt>
                <c:pt idx="3411">
                  <c:v>8.9039999999999996E-4</c:v>
                </c:pt>
                <c:pt idx="3412">
                  <c:v>9.9489999999999995E-4</c:v>
                </c:pt>
                <c:pt idx="3413">
                  <c:v>1.0859999999999999E-3</c:v>
                </c:pt>
                <c:pt idx="3414">
                  <c:v>1.126E-3</c:v>
                </c:pt>
                <c:pt idx="3415">
                  <c:v>1.1479999999999999E-3</c:v>
                </c:pt>
                <c:pt idx="3416">
                  <c:v>1.1280000000000001E-3</c:v>
                </c:pt>
                <c:pt idx="3417">
                  <c:v>1.073E-3</c:v>
                </c:pt>
                <c:pt idx="3418">
                  <c:v>1.0250000000000001E-3</c:v>
                </c:pt>
                <c:pt idx="3419">
                  <c:v>9.8440000000000008E-4</c:v>
                </c:pt>
                <c:pt idx="3420">
                  <c:v>9.3499999999999996E-4</c:v>
                </c:pt>
                <c:pt idx="3421">
                  <c:v>9.0079999999999999E-4</c:v>
                </c:pt>
                <c:pt idx="3422">
                  <c:v>9.0140000000000001E-4</c:v>
                </c:pt>
                <c:pt idx="3423">
                  <c:v>9.2599999999999996E-4</c:v>
                </c:pt>
                <c:pt idx="3424">
                  <c:v>9.6489999999999998E-4</c:v>
                </c:pt>
                <c:pt idx="3425">
                  <c:v>1.0280000000000001E-3</c:v>
                </c:pt>
                <c:pt idx="3426">
                  <c:v>1.0870000000000001E-3</c:v>
                </c:pt>
                <c:pt idx="3427">
                  <c:v>1.08E-3</c:v>
                </c:pt>
                <c:pt idx="3428">
                  <c:v>1.0070000000000001E-3</c:v>
                </c:pt>
                <c:pt idx="3429">
                  <c:v>9.056E-4</c:v>
                </c:pt>
                <c:pt idx="3430">
                  <c:v>8.4920000000000004E-4</c:v>
                </c:pt>
                <c:pt idx="3431">
                  <c:v>8.0690000000000004E-4</c:v>
                </c:pt>
                <c:pt idx="3432">
                  <c:v>8.6859999999999997E-4</c:v>
                </c:pt>
                <c:pt idx="3433">
                  <c:v>9.2349999999999995E-4</c:v>
                </c:pt>
                <c:pt idx="3434">
                  <c:v>8.7370000000000004E-4</c:v>
                </c:pt>
                <c:pt idx="3435">
                  <c:v>8.2689999999999999E-4</c:v>
                </c:pt>
                <c:pt idx="3436">
                  <c:v>6.9399999999999996E-4</c:v>
                </c:pt>
                <c:pt idx="3437">
                  <c:v>5.5610000000000002E-4</c:v>
                </c:pt>
                <c:pt idx="3438">
                  <c:v>4.6680000000000002E-4</c:v>
                </c:pt>
                <c:pt idx="3439">
                  <c:v>4.5839999999999998E-4</c:v>
                </c:pt>
                <c:pt idx="3440">
                  <c:v>5.2879999999999995E-4</c:v>
                </c:pt>
                <c:pt idx="3441">
                  <c:v>6.1680000000000003E-4</c:v>
                </c:pt>
                <c:pt idx="3442">
                  <c:v>6.3590000000000001E-4</c:v>
                </c:pt>
                <c:pt idx="3443">
                  <c:v>5.2450000000000001E-4</c:v>
                </c:pt>
                <c:pt idx="3444">
                  <c:v>3.1980000000000002E-4</c:v>
                </c:pt>
                <c:pt idx="3445">
                  <c:v>1.3760000000000001E-4</c:v>
                </c:pt>
                <c:pt idx="3446">
                  <c:v>2.8439999999999999E-5</c:v>
                </c:pt>
                <c:pt idx="3447">
                  <c:v>1.4630000000000001E-5</c:v>
                </c:pt>
                <c:pt idx="3448">
                  <c:v>9.6680000000000003E-5</c:v>
                </c:pt>
                <c:pt idx="3449">
                  <c:v>2.1320000000000001E-4</c:v>
                </c:pt>
                <c:pt idx="3450">
                  <c:v>2.7090000000000003E-4</c:v>
                </c:pt>
                <c:pt idx="3451">
                  <c:v>2.141E-4</c:v>
                </c:pt>
                <c:pt idx="3452">
                  <c:v>1.0230000000000001E-4</c:v>
                </c:pt>
                <c:pt idx="3453">
                  <c:v>-1.274E-5</c:v>
                </c:pt>
                <c:pt idx="3454">
                  <c:v>-6.3979999999999994E-5</c:v>
                </c:pt>
                <c:pt idx="3455">
                  <c:v>-3.1109999999999999E-5</c:v>
                </c:pt>
                <c:pt idx="3456">
                  <c:v>6.5840000000000007E-5</c:v>
                </c:pt>
                <c:pt idx="3457">
                  <c:v>1.6210000000000001E-4</c:v>
                </c:pt>
                <c:pt idx="3458">
                  <c:v>1.682E-4</c:v>
                </c:pt>
                <c:pt idx="3459">
                  <c:v>1.097E-4</c:v>
                </c:pt>
                <c:pt idx="3460">
                  <c:v>2.741E-5</c:v>
                </c:pt>
                <c:pt idx="3461">
                  <c:v>-5.9530000000000001E-5</c:v>
                </c:pt>
                <c:pt idx="3462">
                  <c:v>-9.1749999999999994E-5</c:v>
                </c:pt>
                <c:pt idx="3463">
                  <c:v>-2.2540000000000001E-5</c:v>
                </c:pt>
                <c:pt idx="3464">
                  <c:v>1.3430000000000001E-4</c:v>
                </c:pt>
                <c:pt idx="3465">
                  <c:v>3.212E-4</c:v>
                </c:pt>
                <c:pt idx="3466">
                  <c:v>4.3209999999999999E-4</c:v>
                </c:pt>
                <c:pt idx="3467">
                  <c:v>4.1060000000000001E-4</c:v>
                </c:pt>
                <c:pt idx="3468">
                  <c:v>2.9159999999999999E-4</c:v>
                </c:pt>
                <c:pt idx="3469">
                  <c:v>1.775E-4</c:v>
                </c:pt>
                <c:pt idx="3470">
                  <c:v>1.098E-4</c:v>
                </c:pt>
                <c:pt idx="3471">
                  <c:v>8.6149999999999993E-5</c:v>
                </c:pt>
                <c:pt idx="3472">
                  <c:v>2.3570000000000001E-4</c:v>
                </c:pt>
                <c:pt idx="3473">
                  <c:v>2.9930000000000001E-4</c:v>
                </c:pt>
                <c:pt idx="3474">
                  <c:v>5.1639999999999998E-4</c:v>
                </c:pt>
                <c:pt idx="3475">
                  <c:v>5.5630000000000002E-4</c:v>
                </c:pt>
                <c:pt idx="3476">
                  <c:v>5.8620000000000005E-4</c:v>
                </c:pt>
                <c:pt idx="3477">
                  <c:v>5.3870000000000003E-4</c:v>
                </c:pt>
                <c:pt idx="3478">
                  <c:v>4.8979999999999998E-4</c:v>
                </c:pt>
                <c:pt idx="3479">
                  <c:v>4.8890000000000001E-4</c:v>
                </c:pt>
                <c:pt idx="3480">
                  <c:v>5.4370000000000004E-4</c:v>
                </c:pt>
                <c:pt idx="3481">
                  <c:v>5.9869999999999997E-4</c:v>
                </c:pt>
                <c:pt idx="3482">
                  <c:v>6.3219999999999997E-4</c:v>
                </c:pt>
                <c:pt idx="3483">
                  <c:v>6.2770000000000002E-4</c:v>
                </c:pt>
                <c:pt idx="3484">
                  <c:v>5.7779999999999995E-4</c:v>
                </c:pt>
                <c:pt idx="3485">
                  <c:v>5.1130000000000001E-4</c:v>
                </c:pt>
                <c:pt idx="3486">
                  <c:v>4.6999999999999999E-4</c:v>
                </c:pt>
                <c:pt idx="3487">
                  <c:v>4.3849999999999998E-4</c:v>
                </c:pt>
                <c:pt idx="3488">
                  <c:v>4.1350000000000002E-4</c:v>
                </c:pt>
                <c:pt idx="3489">
                  <c:v>3.6969999999999999E-4</c:v>
                </c:pt>
                <c:pt idx="3490">
                  <c:v>2.92E-4</c:v>
                </c:pt>
                <c:pt idx="3491">
                  <c:v>2.474E-4</c:v>
                </c:pt>
                <c:pt idx="3492">
                  <c:v>2.72E-4</c:v>
                </c:pt>
                <c:pt idx="3493">
                  <c:v>3.1990000000000002E-4</c:v>
                </c:pt>
                <c:pt idx="3494">
                  <c:v>3.5639999999999999E-4</c:v>
                </c:pt>
                <c:pt idx="3495">
                  <c:v>3.8390000000000001E-4</c:v>
                </c:pt>
                <c:pt idx="3496">
                  <c:v>4.2850000000000001E-4</c:v>
                </c:pt>
                <c:pt idx="3497">
                  <c:v>4.5239999999999999E-4</c:v>
                </c:pt>
                <c:pt idx="3498">
                  <c:v>4.5540000000000001E-4</c:v>
                </c:pt>
                <c:pt idx="3499">
                  <c:v>4.6089999999999998E-4</c:v>
                </c:pt>
                <c:pt idx="3500">
                  <c:v>4.6549999999999998E-4</c:v>
                </c:pt>
                <c:pt idx="3501">
                  <c:v>4.5429999999999998E-4</c:v>
                </c:pt>
                <c:pt idx="3502">
                  <c:v>4.4640000000000001E-4</c:v>
                </c:pt>
                <c:pt idx="3503">
                  <c:v>4.549E-4</c:v>
                </c:pt>
                <c:pt idx="3504">
                  <c:v>4.2460000000000002E-4</c:v>
                </c:pt>
                <c:pt idx="3505">
                  <c:v>3.6949999999999998E-4</c:v>
                </c:pt>
                <c:pt idx="3506">
                  <c:v>3.1389999999999999E-4</c:v>
                </c:pt>
                <c:pt idx="3507">
                  <c:v>3.166E-4</c:v>
                </c:pt>
                <c:pt idx="3508">
                  <c:v>3.6440000000000002E-4</c:v>
                </c:pt>
                <c:pt idx="3509">
                  <c:v>3.9980000000000001E-4</c:v>
                </c:pt>
                <c:pt idx="3510">
                  <c:v>4.083E-4</c:v>
                </c:pt>
                <c:pt idx="3511">
                  <c:v>4.2059999999999998E-4</c:v>
                </c:pt>
                <c:pt idx="3512">
                  <c:v>4.3080000000000001E-4</c:v>
                </c:pt>
                <c:pt idx="3513">
                  <c:v>4.4850000000000001E-4</c:v>
                </c:pt>
                <c:pt idx="3514">
                  <c:v>4.7639999999999998E-4</c:v>
                </c:pt>
                <c:pt idx="3515">
                  <c:v>5.0549999999999998E-4</c:v>
                </c:pt>
                <c:pt idx="3516">
                  <c:v>5.3350000000000001E-4</c:v>
                </c:pt>
                <c:pt idx="3517">
                  <c:v>5.4460000000000001E-4</c:v>
                </c:pt>
                <c:pt idx="3518">
                  <c:v>5.5780000000000001E-4</c:v>
                </c:pt>
                <c:pt idx="3519">
                  <c:v>5.1749999999999995E-4</c:v>
                </c:pt>
                <c:pt idx="3520">
                  <c:v>4.637E-4</c:v>
                </c:pt>
                <c:pt idx="3521">
                  <c:v>4.0739999999999998E-4</c:v>
                </c:pt>
                <c:pt idx="3522">
                  <c:v>3.7179999999999998E-4</c:v>
                </c:pt>
                <c:pt idx="3523">
                  <c:v>3.7300000000000001E-4</c:v>
                </c:pt>
                <c:pt idx="3524">
                  <c:v>4.0400000000000001E-4</c:v>
                </c:pt>
                <c:pt idx="3525">
                  <c:v>4.4680000000000002E-4</c:v>
                </c:pt>
                <c:pt idx="3526">
                  <c:v>4.8500000000000003E-4</c:v>
                </c:pt>
                <c:pt idx="3527">
                  <c:v>4.8260000000000002E-4</c:v>
                </c:pt>
                <c:pt idx="3528">
                  <c:v>4.7120000000000002E-4</c:v>
                </c:pt>
                <c:pt idx="3529">
                  <c:v>4.8999999999999998E-4</c:v>
                </c:pt>
                <c:pt idx="3530">
                  <c:v>5.5730000000000005E-4</c:v>
                </c:pt>
                <c:pt idx="3531">
                  <c:v>6.355E-4</c:v>
                </c:pt>
                <c:pt idx="3532">
                  <c:v>6.9410000000000001E-4</c:v>
                </c:pt>
                <c:pt idx="3533">
                  <c:v>7.2650000000000004E-4</c:v>
                </c:pt>
                <c:pt idx="3534">
                  <c:v>6.8519999999999996E-4</c:v>
                </c:pt>
                <c:pt idx="3535">
                  <c:v>6.1059999999999999E-4</c:v>
                </c:pt>
                <c:pt idx="3536">
                  <c:v>5.4609999999999999E-4</c:v>
                </c:pt>
                <c:pt idx="3537">
                  <c:v>5.1860000000000003E-4</c:v>
                </c:pt>
                <c:pt idx="3538">
                  <c:v>5.4109999999999998E-4</c:v>
                </c:pt>
                <c:pt idx="3539">
                  <c:v>5.6970000000000002E-4</c:v>
                </c:pt>
                <c:pt idx="3540">
                  <c:v>5.7070000000000005E-4</c:v>
                </c:pt>
                <c:pt idx="3541">
                  <c:v>5.3859999999999997E-4</c:v>
                </c:pt>
                <c:pt idx="3542">
                  <c:v>4.2240000000000002E-4</c:v>
                </c:pt>
                <c:pt idx="3543">
                  <c:v>3.0909999999999998E-4</c:v>
                </c:pt>
                <c:pt idx="3544">
                  <c:v>2.4240000000000001E-4</c:v>
                </c:pt>
                <c:pt idx="3545">
                  <c:v>2.2819999999999999E-4</c:v>
                </c:pt>
                <c:pt idx="3546">
                  <c:v>2.7629999999999999E-4</c:v>
                </c:pt>
                <c:pt idx="3547">
                  <c:v>3.2360000000000001E-4</c:v>
                </c:pt>
                <c:pt idx="3548">
                  <c:v>3.3750000000000002E-4</c:v>
                </c:pt>
                <c:pt idx="3549">
                  <c:v>2.9859999999999999E-4</c:v>
                </c:pt>
                <c:pt idx="3550">
                  <c:v>2.0550000000000001E-4</c:v>
                </c:pt>
                <c:pt idx="3551">
                  <c:v>8.6210000000000003E-5</c:v>
                </c:pt>
                <c:pt idx="3552">
                  <c:v>-3.0350000000000002E-6</c:v>
                </c:pt>
                <c:pt idx="3553">
                  <c:v>-4.8770000000000001E-6</c:v>
                </c:pt>
                <c:pt idx="3554">
                  <c:v>6.3600000000000001E-5</c:v>
                </c:pt>
                <c:pt idx="3555">
                  <c:v>1.2530000000000001E-4</c:v>
                </c:pt>
                <c:pt idx="3556">
                  <c:v>1.4809999999999999E-4</c:v>
                </c:pt>
                <c:pt idx="3557">
                  <c:v>8.2050000000000002E-5</c:v>
                </c:pt>
                <c:pt idx="3558">
                  <c:v>-2.0239999999999999E-5</c:v>
                </c:pt>
                <c:pt idx="3559">
                  <c:v>-8.9489999999999999E-5</c:v>
                </c:pt>
                <c:pt idx="3560">
                  <c:v>-8.3230000000000001E-5</c:v>
                </c:pt>
                <c:pt idx="3561">
                  <c:v>-1.1199999999999999E-5</c:v>
                </c:pt>
                <c:pt idx="3562">
                  <c:v>6.2479999999999998E-5</c:v>
                </c:pt>
                <c:pt idx="3563">
                  <c:v>7.3369999999999997E-5</c:v>
                </c:pt>
                <c:pt idx="3564">
                  <c:v>6.4980000000000003E-6</c:v>
                </c:pt>
                <c:pt idx="3565">
                  <c:v>-1.087E-4</c:v>
                </c:pt>
                <c:pt idx="3566">
                  <c:v>-1.8479999999999999E-4</c:v>
                </c:pt>
                <c:pt idx="3567">
                  <c:v>-2.0709999999999999E-4</c:v>
                </c:pt>
                <c:pt idx="3568">
                  <c:v>-1.561E-4</c:v>
                </c:pt>
                <c:pt idx="3569">
                  <c:v>-3.2979999999999999E-5</c:v>
                </c:pt>
                <c:pt idx="3570">
                  <c:v>5.5290000000000001E-5</c:v>
                </c:pt>
                <c:pt idx="3571">
                  <c:v>4.9469999999999999E-5</c:v>
                </c:pt>
                <c:pt idx="3572">
                  <c:v>-1.171E-5</c:v>
                </c:pt>
                <c:pt idx="3573">
                  <c:v>-9.9699999999999998E-5</c:v>
                </c:pt>
                <c:pt idx="3574">
                  <c:v>-2.0689999999999999E-4</c:v>
                </c:pt>
                <c:pt idx="3575">
                  <c:v>-2.4949999999999999E-4</c:v>
                </c:pt>
                <c:pt idx="3576">
                  <c:v>-1.8039999999999999E-4</c:v>
                </c:pt>
                <c:pt idx="3577">
                  <c:v>-3.4999999999999997E-5</c:v>
                </c:pt>
                <c:pt idx="3578">
                  <c:v>1.0179999999999999E-4</c:v>
                </c:pt>
                <c:pt idx="3579">
                  <c:v>1.6990000000000001E-4</c:v>
                </c:pt>
                <c:pt idx="3580">
                  <c:v>1.526E-4</c:v>
                </c:pt>
                <c:pt idx="3581">
                  <c:v>8.1909999999999993E-5</c:v>
                </c:pt>
                <c:pt idx="3582">
                  <c:v>-4.4870000000000004E-6</c:v>
                </c:pt>
                <c:pt idx="3583">
                  <c:v>-6.1329999999999997E-5</c:v>
                </c:pt>
                <c:pt idx="3584">
                  <c:v>-3.7259999999999999E-5</c:v>
                </c:pt>
                <c:pt idx="3585">
                  <c:v>1.891E-5</c:v>
                </c:pt>
                <c:pt idx="3586">
                  <c:v>5.2349999999999999E-5</c:v>
                </c:pt>
                <c:pt idx="3587">
                  <c:v>3.6010000000000003E-5</c:v>
                </c:pt>
                <c:pt idx="3588">
                  <c:v>-2.41E-5</c:v>
                </c:pt>
                <c:pt idx="3589">
                  <c:v>-1.106E-4</c:v>
                </c:pt>
                <c:pt idx="3590">
                  <c:v>-2.0100000000000001E-4</c:v>
                </c:pt>
                <c:pt idx="3591">
                  <c:v>-2.418E-4</c:v>
                </c:pt>
                <c:pt idx="3592">
                  <c:v>-2.0589999999999999E-4</c:v>
                </c:pt>
                <c:pt idx="3593">
                  <c:v>-1.3219999999999999E-4</c:v>
                </c:pt>
                <c:pt idx="3594">
                  <c:v>-7.3620000000000003E-5</c:v>
                </c:pt>
                <c:pt idx="3595">
                  <c:v>-8.1080000000000003E-5</c:v>
                </c:pt>
                <c:pt idx="3596">
                  <c:v>-1.2540000000000001E-4</c:v>
                </c:pt>
                <c:pt idx="3597">
                  <c:v>-1.5109999999999999E-4</c:v>
                </c:pt>
                <c:pt idx="3598">
                  <c:v>-1.3019999999999999E-4</c:v>
                </c:pt>
                <c:pt idx="3599">
                  <c:v>-5.596E-5</c:v>
                </c:pt>
                <c:pt idx="3600">
                  <c:v>9.6010000000000001E-6</c:v>
                </c:pt>
                <c:pt idx="3601">
                  <c:v>3.095E-5</c:v>
                </c:pt>
                <c:pt idx="3602">
                  <c:v>-6.122E-5</c:v>
                </c:pt>
                <c:pt idx="3603">
                  <c:v>-2.385E-4</c:v>
                </c:pt>
                <c:pt idx="3604">
                  <c:v>-3.6999999999999999E-4</c:v>
                </c:pt>
                <c:pt idx="3605">
                  <c:v>-3.7849999999999998E-4</c:v>
                </c:pt>
                <c:pt idx="3606">
                  <c:v>-2.7779999999999998E-4</c:v>
                </c:pt>
                <c:pt idx="3607">
                  <c:v>-1.2760000000000001E-4</c:v>
                </c:pt>
                <c:pt idx="3608">
                  <c:v>-1.9259999999999999E-5</c:v>
                </c:pt>
                <c:pt idx="3609">
                  <c:v>-2.529E-5</c:v>
                </c:pt>
                <c:pt idx="3610">
                  <c:v>-1.16E-4</c:v>
                </c:pt>
                <c:pt idx="3611">
                  <c:v>-1.8679999999999999E-4</c:v>
                </c:pt>
                <c:pt idx="3612">
                  <c:v>-1.7139999999999999E-4</c:v>
                </c:pt>
                <c:pt idx="3613">
                  <c:v>-5.2719999999999997E-5</c:v>
                </c:pt>
                <c:pt idx="3614">
                  <c:v>1.153E-4</c:v>
                </c:pt>
                <c:pt idx="3615">
                  <c:v>2.2560000000000001E-4</c:v>
                </c:pt>
                <c:pt idx="3616">
                  <c:v>1.9320000000000001E-4</c:v>
                </c:pt>
                <c:pt idx="3617">
                  <c:v>8.0359999999999996E-5</c:v>
                </c:pt>
                <c:pt idx="3618">
                  <c:v>-1.308E-5</c:v>
                </c:pt>
                <c:pt idx="3619">
                  <c:v>-3.0329999999999999E-5</c:v>
                </c:pt>
                <c:pt idx="3620">
                  <c:v>5.6140000000000001E-5</c:v>
                </c:pt>
                <c:pt idx="3621">
                  <c:v>1.986E-4</c:v>
                </c:pt>
                <c:pt idx="3622">
                  <c:v>3.0739999999999999E-4</c:v>
                </c:pt>
                <c:pt idx="3623">
                  <c:v>2.8289999999999999E-4</c:v>
                </c:pt>
                <c:pt idx="3624">
                  <c:v>1.6080000000000001E-4</c:v>
                </c:pt>
                <c:pt idx="3625">
                  <c:v>4.9289999999999997E-6</c:v>
                </c:pt>
                <c:pt idx="3626">
                  <c:v>-1.22E-4</c:v>
                </c:pt>
                <c:pt idx="3627">
                  <c:v>-1.6029999999999999E-4</c:v>
                </c:pt>
                <c:pt idx="3628">
                  <c:v>-8.2310000000000003E-5</c:v>
                </c:pt>
                <c:pt idx="3629">
                  <c:v>3.0800000000000003E-5</c:v>
                </c:pt>
                <c:pt idx="3630">
                  <c:v>4.0859999999999998E-5</c:v>
                </c:pt>
                <c:pt idx="3631">
                  <c:v>-1.0340000000000001E-4</c:v>
                </c:pt>
                <c:pt idx="3632">
                  <c:v>-3.1199999999999999E-4</c:v>
                </c:pt>
                <c:pt idx="3633">
                  <c:v>-4.841E-4</c:v>
                </c:pt>
                <c:pt idx="3634">
                  <c:v>-5.4940000000000002E-4</c:v>
                </c:pt>
                <c:pt idx="3635">
                  <c:v>-4.9419999999999998E-4</c:v>
                </c:pt>
                <c:pt idx="3636">
                  <c:v>-3.681E-4</c:v>
                </c:pt>
                <c:pt idx="3637">
                  <c:v>-2.8820000000000001E-4</c:v>
                </c:pt>
                <c:pt idx="3638">
                  <c:v>-3.1280000000000001E-4</c:v>
                </c:pt>
                <c:pt idx="3639">
                  <c:v>-4.2719999999999998E-4</c:v>
                </c:pt>
                <c:pt idx="3640">
                  <c:v>-5.909E-4</c:v>
                </c:pt>
                <c:pt idx="3641">
                  <c:v>-7.2990000000000001E-4</c:v>
                </c:pt>
                <c:pt idx="3642">
                  <c:v>-7.9060000000000003E-4</c:v>
                </c:pt>
                <c:pt idx="3643">
                  <c:v>-7.5690000000000002E-4</c:v>
                </c:pt>
                <c:pt idx="3644">
                  <c:v>-6.9879999999999996E-4</c:v>
                </c:pt>
                <c:pt idx="3645">
                  <c:v>-6.9110000000000005E-4</c:v>
                </c:pt>
                <c:pt idx="3646">
                  <c:v>-7.3399999999999995E-4</c:v>
                </c:pt>
                <c:pt idx="3647">
                  <c:v>-7.9900000000000001E-4</c:v>
                </c:pt>
                <c:pt idx="3648">
                  <c:v>-8.4219999999999998E-4</c:v>
                </c:pt>
                <c:pt idx="3649">
                  <c:v>-8.2169999999999997E-4</c:v>
                </c:pt>
                <c:pt idx="3650">
                  <c:v>-7.1369999999999995E-4</c:v>
                </c:pt>
                <c:pt idx="3651">
                  <c:v>-5.4920000000000001E-4</c:v>
                </c:pt>
                <c:pt idx="3652">
                  <c:v>-3.9300000000000001E-4</c:v>
                </c:pt>
                <c:pt idx="3653">
                  <c:v>-3.2949999999999999E-4</c:v>
                </c:pt>
                <c:pt idx="3654">
                  <c:v>-3.5619999999999998E-4</c:v>
                </c:pt>
                <c:pt idx="3655">
                  <c:v>-4.4490000000000003E-4</c:v>
                </c:pt>
                <c:pt idx="3656">
                  <c:v>-5.22E-4</c:v>
                </c:pt>
                <c:pt idx="3657">
                  <c:v>-5.2249999999999996E-4</c:v>
                </c:pt>
                <c:pt idx="3658">
                  <c:v>-4.1659999999999999E-4</c:v>
                </c:pt>
                <c:pt idx="3659">
                  <c:v>-2.2570000000000001E-4</c:v>
                </c:pt>
                <c:pt idx="3660">
                  <c:v>-3.0899999999999999E-5</c:v>
                </c:pt>
                <c:pt idx="3661">
                  <c:v>6.3059999999999996E-5</c:v>
                </c:pt>
                <c:pt idx="3662">
                  <c:v>3.799E-5</c:v>
                </c:pt>
                <c:pt idx="3663">
                  <c:v>-9.9779999999999997E-5</c:v>
                </c:pt>
                <c:pt idx="3664">
                  <c:v>-2.7250000000000001E-4</c:v>
                </c:pt>
                <c:pt idx="3665">
                  <c:v>-3.8969999999999999E-4</c:v>
                </c:pt>
                <c:pt idx="3666">
                  <c:v>-4.1609999999999998E-4</c:v>
                </c:pt>
                <c:pt idx="3667">
                  <c:v>-3.5940000000000001E-4</c:v>
                </c:pt>
                <c:pt idx="3668">
                  <c:v>-2.1130000000000001E-4</c:v>
                </c:pt>
                <c:pt idx="3669">
                  <c:v>-7.25E-5</c:v>
                </c:pt>
                <c:pt idx="3670">
                  <c:v>-1.7350000000000002E-5</c:v>
                </c:pt>
                <c:pt idx="3671">
                  <c:v>-8.755E-5</c:v>
                </c:pt>
                <c:pt idx="3672">
                  <c:v>-1.9680000000000001E-4</c:v>
                </c:pt>
                <c:pt idx="3673">
                  <c:v>-2.901E-4</c:v>
                </c:pt>
                <c:pt idx="3674">
                  <c:v>-3.143E-4</c:v>
                </c:pt>
                <c:pt idx="3675">
                  <c:v>-2.6249999999999998E-4</c:v>
                </c:pt>
                <c:pt idx="3676">
                  <c:v>-1.7780000000000001E-4</c:v>
                </c:pt>
                <c:pt idx="3677">
                  <c:v>-1.086E-4</c:v>
                </c:pt>
                <c:pt idx="3678">
                  <c:v>-1E-4</c:v>
                </c:pt>
                <c:pt idx="3679">
                  <c:v>-1.55E-4</c:v>
                </c:pt>
                <c:pt idx="3680">
                  <c:v>-1.942E-4</c:v>
                </c:pt>
                <c:pt idx="3681">
                  <c:v>-1.5459999999999999E-4</c:v>
                </c:pt>
                <c:pt idx="3682">
                  <c:v>-6.2180000000000004E-5</c:v>
                </c:pt>
                <c:pt idx="3683">
                  <c:v>5.3530000000000002E-6</c:v>
                </c:pt>
                <c:pt idx="3684">
                  <c:v>-3.5830000000000001E-5</c:v>
                </c:pt>
                <c:pt idx="3685">
                  <c:v>-1.6589999999999999E-4</c:v>
                </c:pt>
                <c:pt idx="3686">
                  <c:v>-3.0430000000000002E-4</c:v>
                </c:pt>
                <c:pt idx="3687">
                  <c:v>-3.6430000000000002E-4</c:v>
                </c:pt>
                <c:pt idx="3688">
                  <c:v>-3.3419999999999999E-4</c:v>
                </c:pt>
                <c:pt idx="3689">
                  <c:v>-2.5849999999999999E-4</c:v>
                </c:pt>
                <c:pt idx="3690">
                  <c:v>-2.3110000000000001E-4</c:v>
                </c:pt>
                <c:pt idx="3691">
                  <c:v>-2.9530000000000002E-4</c:v>
                </c:pt>
                <c:pt idx="3692">
                  <c:v>-4.2230000000000002E-4</c:v>
                </c:pt>
                <c:pt idx="3693">
                  <c:v>-5.2919999999999996E-4</c:v>
                </c:pt>
                <c:pt idx="3694">
                  <c:v>-5.7859999999999997E-4</c:v>
                </c:pt>
                <c:pt idx="3695">
                  <c:v>-5.4429999999999995E-4</c:v>
                </c:pt>
                <c:pt idx="3696">
                  <c:v>-4.5550000000000001E-4</c:v>
                </c:pt>
                <c:pt idx="3697">
                  <c:v>-4.3639999999999998E-4</c:v>
                </c:pt>
                <c:pt idx="3698">
                  <c:v>-4.8870000000000001E-4</c:v>
                </c:pt>
                <c:pt idx="3699">
                  <c:v>-6.1140000000000001E-4</c:v>
                </c:pt>
                <c:pt idx="3700">
                  <c:v>-7.5109999999999999E-4</c:v>
                </c:pt>
                <c:pt idx="3701">
                  <c:v>-8.2229999999999998E-4</c:v>
                </c:pt>
                <c:pt idx="3702">
                  <c:v>-7.894E-4</c:v>
                </c:pt>
                <c:pt idx="3703">
                  <c:v>-6.8900000000000005E-4</c:v>
                </c:pt>
                <c:pt idx="3704">
                  <c:v>-6.0559999999999998E-4</c:v>
                </c:pt>
                <c:pt idx="3705">
                  <c:v>-6.0269999999999996E-4</c:v>
                </c:pt>
                <c:pt idx="3706">
                  <c:v>-6.4780000000000003E-4</c:v>
                </c:pt>
                <c:pt idx="3707">
                  <c:v>-7.2170000000000003E-4</c:v>
                </c:pt>
                <c:pt idx="3708">
                  <c:v>-7.5690000000000002E-4</c:v>
                </c:pt>
                <c:pt idx="3709">
                  <c:v>-7.0240000000000005E-4</c:v>
                </c:pt>
                <c:pt idx="3710">
                  <c:v>-5.9869999999999997E-4</c:v>
                </c:pt>
                <c:pt idx="3711">
                  <c:v>-5.4109999999999998E-4</c:v>
                </c:pt>
                <c:pt idx="3712">
                  <c:v>-5.8629999999999999E-4</c:v>
                </c:pt>
                <c:pt idx="3713">
                  <c:v>-6.9769999999999999E-4</c:v>
                </c:pt>
                <c:pt idx="3714">
                  <c:v>-8.0469999999999999E-4</c:v>
                </c:pt>
                <c:pt idx="3715">
                  <c:v>-8.5579999999999999E-4</c:v>
                </c:pt>
                <c:pt idx="3716">
                  <c:v>-8.319E-4</c:v>
                </c:pt>
                <c:pt idx="3717">
                  <c:v>-7.3189999999999996E-4</c:v>
                </c:pt>
                <c:pt idx="3718">
                  <c:v>-6.3100000000000005E-4</c:v>
                </c:pt>
                <c:pt idx="3719">
                  <c:v>-5.6930000000000001E-4</c:v>
                </c:pt>
                <c:pt idx="3720">
                  <c:v>-6.0459999999999995E-4</c:v>
                </c:pt>
                <c:pt idx="3721">
                  <c:v>-7.4100000000000001E-4</c:v>
                </c:pt>
                <c:pt idx="3722">
                  <c:v>-9.0589999999999996E-4</c:v>
                </c:pt>
                <c:pt idx="3723">
                  <c:v>-1.018E-3</c:v>
                </c:pt>
                <c:pt idx="3724">
                  <c:v>-1.0250000000000001E-3</c:v>
                </c:pt>
                <c:pt idx="3725">
                  <c:v>-9.4490000000000004E-4</c:v>
                </c:pt>
                <c:pt idx="3726">
                  <c:v>-9.0600000000000001E-4</c:v>
                </c:pt>
                <c:pt idx="3727">
                  <c:v>-9.5319999999999997E-4</c:v>
                </c:pt>
                <c:pt idx="3728">
                  <c:v>-1.073E-3</c:v>
                </c:pt>
                <c:pt idx="3729">
                  <c:v>-1.175E-3</c:v>
                </c:pt>
                <c:pt idx="3730">
                  <c:v>-1.2199999999999999E-3</c:v>
                </c:pt>
                <c:pt idx="3731">
                  <c:v>-1.16E-3</c:v>
                </c:pt>
                <c:pt idx="3732">
                  <c:v>-9.8860000000000007E-4</c:v>
                </c:pt>
                <c:pt idx="3733">
                  <c:v>-7.8700000000000005E-4</c:v>
                </c:pt>
                <c:pt idx="3734">
                  <c:v>-6.8550000000000002E-4</c:v>
                </c:pt>
                <c:pt idx="3735">
                  <c:v>-6.7730000000000004E-4</c:v>
                </c:pt>
                <c:pt idx="3736">
                  <c:v>-7.1529999999999999E-4</c:v>
                </c:pt>
                <c:pt idx="3737">
                  <c:v>-7.4339999999999996E-4</c:v>
                </c:pt>
                <c:pt idx="3738">
                  <c:v>-7.1980000000000004E-4</c:v>
                </c:pt>
                <c:pt idx="3739">
                  <c:v>-6.0459999999999995E-4</c:v>
                </c:pt>
                <c:pt idx="3740">
                  <c:v>-4.2000000000000002E-4</c:v>
                </c:pt>
                <c:pt idx="3741">
                  <c:v>-2.6879999999999997E-4</c:v>
                </c:pt>
                <c:pt idx="3742">
                  <c:v>-2.4269999999999999E-4</c:v>
                </c:pt>
                <c:pt idx="3743">
                  <c:v>-3.1559999999999997E-4</c:v>
                </c:pt>
                <c:pt idx="3744">
                  <c:v>-4.5110000000000001E-4</c:v>
                </c:pt>
                <c:pt idx="3745">
                  <c:v>-5.6010000000000001E-4</c:v>
                </c:pt>
                <c:pt idx="3746">
                  <c:v>-6.0829999999999999E-4</c:v>
                </c:pt>
                <c:pt idx="3747">
                  <c:v>-6.0630000000000005E-4</c:v>
                </c:pt>
                <c:pt idx="3748">
                  <c:v>-5.9130000000000001E-4</c:v>
                </c:pt>
                <c:pt idx="3749">
                  <c:v>-5.4049999999999996E-4</c:v>
                </c:pt>
                <c:pt idx="3750">
                  <c:v>-4.6240000000000002E-4</c:v>
                </c:pt>
                <c:pt idx="3751">
                  <c:v>-4.1649999999999999E-4</c:v>
                </c:pt>
                <c:pt idx="3752">
                  <c:v>-4.2240000000000002E-4</c:v>
                </c:pt>
                <c:pt idx="3753">
                  <c:v>-4.3320000000000001E-4</c:v>
                </c:pt>
                <c:pt idx="3754">
                  <c:v>-4.618E-4</c:v>
                </c:pt>
                <c:pt idx="3755">
                  <c:v>-5.017E-4</c:v>
                </c:pt>
                <c:pt idx="3756">
                  <c:v>-5.1559999999999996E-4</c:v>
                </c:pt>
                <c:pt idx="3757">
                  <c:v>-4.9609999999999997E-4</c:v>
                </c:pt>
                <c:pt idx="3758">
                  <c:v>-4.6920000000000002E-4</c:v>
                </c:pt>
                <c:pt idx="3759">
                  <c:v>-4.661E-4</c:v>
                </c:pt>
                <c:pt idx="3760">
                  <c:v>-4.8579999999999999E-4</c:v>
                </c:pt>
                <c:pt idx="3761">
                  <c:v>-4.9790000000000001E-4</c:v>
                </c:pt>
                <c:pt idx="3762">
                  <c:v>-5.2260000000000002E-4</c:v>
                </c:pt>
                <c:pt idx="3763">
                  <c:v>-5.331E-4</c:v>
                </c:pt>
                <c:pt idx="3764">
                  <c:v>-4.8979999999999998E-4</c:v>
                </c:pt>
                <c:pt idx="3765">
                  <c:v>-4.7100000000000001E-4</c:v>
                </c:pt>
                <c:pt idx="3766">
                  <c:v>-4.9209999999999998E-4</c:v>
                </c:pt>
                <c:pt idx="3767">
                  <c:v>-4.9490000000000005E-4</c:v>
                </c:pt>
                <c:pt idx="3768">
                  <c:v>-4.5330000000000001E-4</c:v>
                </c:pt>
                <c:pt idx="3769">
                  <c:v>-4.1100000000000002E-4</c:v>
                </c:pt>
                <c:pt idx="3770">
                  <c:v>-4.0529999999999999E-4</c:v>
                </c:pt>
                <c:pt idx="3771">
                  <c:v>-4.4030000000000002E-4</c:v>
                </c:pt>
                <c:pt idx="3772">
                  <c:v>-5.1829999999999997E-4</c:v>
                </c:pt>
                <c:pt idx="3773">
                  <c:v>-6.0229999999999995E-4</c:v>
                </c:pt>
                <c:pt idx="3774">
                  <c:v>-6.445E-4</c:v>
                </c:pt>
                <c:pt idx="3775">
                  <c:v>-6.4570000000000003E-4</c:v>
                </c:pt>
                <c:pt idx="3776">
                  <c:v>-6.4139999999999998E-4</c:v>
                </c:pt>
                <c:pt idx="3777">
                  <c:v>-6.4740000000000002E-4</c:v>
                </c:pt>
                <c:pt idx="3778">
                  <c:v>-6.9839999999999995E-4</c:v>
                </c:pt>
                <c:pt idx="3779">
                  <c:v>-8.2370000000000002E-4</c:v>
                </c:pt>
                <c:pt idx="3780">
                  <c:v>-1.0150000000000001E-3</c:v>
                </c:pt>
                <c:pt idx="3781">
                  <c:v>-1.2030000000000001E-3</c:v>
                </c:pt>
                <c:pt idx="3782">
                  <c:v>-1.3060000000000001E-3</c:v>
                </c:pt>
                <c:pt idx="3783">
                  <c:v>-1.294E-3</c:v>
                </c:pt>
                <c:pt idx="3784">
                  <c:v>-1.2019999999999999E-3</c:v>
                </c:pt>
                <c:pt idx="3785">
                  <c:v>-1.08E-3</c:v>
                </c:pt>
                <c:pt idx="3786">
                  <c:v>-1.0039999999999999E-3</c:v>
                </c:pt>
                <c:pt idx="3787">
                  <c:v>-1.005E-3</c:v>
                </c:pt>
                <c:pt idx="3788">
                  <c:v>-1.0939999999999999E-3</c:v>
                </c:pt>
                <c:pt idx="3789">
                  <c:v>-1.1770000000000001E-3</c:v>
                </c:pt>
                <c:pt idx="3790">
                  <c:v>-1.17E-3</c:v>
                </c:pt>
                <c:pt idx="3791">
                  <c:v>-1.0460000000000001E-3</c:v>
                </c:pt>
                <c:pt idx="3792">
                  <c:v>-8.6379999999999996E-4</c:v>
                </c:pt>
                <c:pt idx="3793">
                  <c:v>-7.2709999999999995E-4</c:v>
                </c:pt>
                <c:pt idx="3794">
                  <c:v>-7.3530000000000004E-4</c:v>
                </c:pt>
                <c:pt idx="3795">
                  <c:v>-8.7100000000000003E-4</c:v>
                </c:pt>
                <c:pt idx="3796">
                  <c:v>-1.062E-3</c:v>
                </c:pt>
                <c:pt idx="3797">
                  <c:v>-1.2210000000000001E-3</c:v>
                </c:pt>
                <c:pt idx="3798">
                  <c:v>-1.2769999999999999E-3</c:v>
                </c:pt>
                <c:pt idx="3799">
                  <c:v>-1.214E-3</c:v>
                </c:pt>
                <c:pt idx="3800">
                  <c:v>-1.088E-3</c:v>
                </c:pt>
                <c:pt idx="3801">
                  <c:v>-1.0169999999999999E-3</c:v>
                </c:pt>
                <c:pt idx="3802">
                  <c:v>-1.101E-3</c:v>
                </c:pt>
                <c:pt idx="3803">
                  <c:v>-1.2800000000000001E-3</c:v>
                </c:pt>
                <c:pt idx="3804">
                  <c:v>-1.4549999999999999E-3</c:v>
                </c:pt>
                <c:pt idx="3805">
                  <c:v>-1.5579999999999999E-3</c:v>
                </c:pt>
                <c:pt idx="3806">
                  <c:v>-1.573E-3</c:v>
                </c:pt>
                <c:pt idx="3807">
                  <c:v>-1.5579999999999999E-3</c:v>
                </c:pt>
                <c:pt idx="3808">
                  <c:v>-1.544E-3</c:v>
                </c:pt>
                <c:pt idx="3809">
                  <c:v>-1.565E-3</c:v>
                </c:pt>
                <c:pt idx="3810">
                  <c:v>-1.65E-3</c:v>
                </c:pt>
                <c:pt idx="3811">
                  <c:v>-1.7700000000000001E-3</c:v>
                </c:pt>
                <c:pt idx="3812">
                  <c:v>-1.8580000000000001E-3</c:v>
                </c:pt>
                <c:pt idx="3813">
                  <c:v>-1.836E-3</c:v>
                </c:pt>
                <c:pt idx="3814">
                  <c:v>-1.7080000000000001E-3</c:v>
                </c:pt>
                <c:pt idx="3815">
                  <c:v>-1.5679999999999999E-3</c:v>
                </c:pt>
                <c:pt idx="3816">
                  <c:v>-1.498E-3</c:v>
                </c:pt>
                <c:pt idx="3817">
                  <c:v>-1.5070000000000001E-3</c:v>
                </c:pt>
                <c:pt idx="3818">
                  <c:v>-1.537E-3</c:v>
                </c:pt>
                <c:pt idx="3819">
                  <c:v>-1.524E-3</c:v>
                </c:pt>
                <c:pt idx="3820">
                  <c:v>-1.4339999999999999E-3</c:v>
                </c:pt>
                <c:pt idx="3821">
                  <c:v>-1.284E-3</c:v>
                </c:pt>
                <c:pt idx="3822">
                  <c:v>-1.1620000000000001E-3</c:v>
                </c:pt>
                <c:pt idx="3823">
                  <c:v>-1.147E-3</c:v>
                </c:pt>
                <c:pt idx="3824">
                  <c:v>-1.2470000000000001E-3</c:v>
                </c:pt>
                <c:pt idx="3825">
                  <c:v>-1.3829999999999999E-3</c:v>
                </c:pt>
                <c:pt idx="3826">
                  <c:v>-1.474E-3</c:v>
                </c:pt>
                <c:pt idx="3827">
                  <c:v>-1.4840000000000001E-3</c:v>
                </c:pt>
                <c:pt idx="3828">
                  <c:v>-1.423E-3</c:v>
                </c:pt>
                <c:pt idx="3829">
                  <c:v>-1.3680000000000001E-3</c:v>
                </c:pt>
                <c:pt idx="3830">
                  <c:v>-1.392E-3</c:v>
                </c:pt>
                <c:pt idx="3831">
                  <c:v>-1.4920000000000001E-3</c:v>
                </c:pt>
                <c:pt idx="3832">
                  <c:v>-1.632E-3</c:v>
                </c:pt>
                <c:pt idx="3833">
                  <c:v>-1.758E-3</c:v>
                </c:pt>
                <c:pt idx="3834">
                  <c:v>-1.7719999999999999E-3</c:v>
                </c:pt>
                <c:pt idx="3835">
                  <c:v>-1.688E-3</c:v>
                </c:pt>
                <c:pt idx="3836">
                  <c:v>-1.6000000000000001E-3</c:v>
                </c:pt>
                <c:pt idx="3837">
                  <c:v>-1.578E-3</c:v>
                </c:pt>
                <c:pt idx="3838">
                  <c:v>-1.6100000000000001E-3</c:v>
                </c:pt>
                <c:pt idx="3839">
                  <c:v>-1.663E-3</c:v>
                </c:pt>
                <c:pt idx="3840">
                  <c:v>-1.6869999999999999E-3</c:v>
                </c:pt>
                <c:pt idx="3841">
                  <c:v>-1.619E-3</c:v>
                </c:pt>
                <c:pt idx="3842">
                  <c:v>-1.495E-3</c:v>
                </c:pt>
                <c:pt idx="3843">
                  <c:v>-1.4469999999999999E-3</c:v>
                </c:pt>
                <c:pt idx="3844">
                  <c:v>-1.5200000000000001E-3</c:v>
                </c:pt>
                <c:pt idx="3845">
                  <c:v>-1.642E-3</c:v>
                </c:pt>
                <c:pt idx="3846">
                  <c:v>-1.7409999999999999E-3</c:v>
                </c:pt>
                <c:pt idx="3847">
                  <c:v>-1.735E-3</c:v>
                </c:pt>
                <c:pt idx="3848">
                  <c:v>-1.598E-3</c:v>
                </c:pt>
                <c:pt idx="3849">
                  <c:v>-1.3929999999999999E-3</c:v>
                </c:pt>
                <c:pt idx="3850">
                  <c:v>-1.2719999999999999E-3</c:v>
                </c:pt>
                <c:pt idx="3851">
                  <c:v>-1.307E-3</c:v>
                </c:pt>
                <c:pt idx="3852">
                  <c:v>-1.4469999999999999E-3</c:v>
                </c:pt>
                <c:pt idx="3853">
                  <c:v>-1.588E-3</c:v>
                </c:pt>
                <c:pt idx="3854">
                  <c:v>-1.6199999999999999E-3</c:v>
                </c:pt>
                <c:pt idx="3855">
                  <c:v>-1.526E-3</c:v>
                </c:pt>
                <c:pt idx="3856">
                  <c:v>-1.369E-3</c:v>
                </c:pt>
                <c:pt idx="3857">
                  <c:v>-1.307E-3</c:v>
                </c:pt>
                <c:pt idx="3858">
                  <c:v>-1.3979999999999999E-3</c:v>
                </c:pt>
                <c:pt idx="3859">
                  <c:v>-1.5820000000000001E-3</c:v>
                </c:pt>
                <c:pt idx="3860">
                  <c:v>-1.758E-3</c:v>
                </c:pt>
                <c:pt idx="3861">
                  <c:v>-1.8519999999999999E-3</c:v>
                </c:pt>
                <c:pt idx="3862">
                  <c:v>-1.838E-3</c:v>
                </c:pt>
                <c:pt idx="3863">
                  <c:v>-1.787E-3</c:v>
                </c:pt>
                <c:pt idx="3864">
                  <c:v>-1.766E-3</c:v>
                </c:pt>
                <c:pt idx="3865">
                  <c:v>-1.7639999999999999E-3</c:v>
                </c:pt>
                <c:pt idx="3866">
                  <c:v>-1.75E-3</c:v>
                </c:pt>
                <c:pt idx="3867">
                  <c:v>-1.7129999999999999E-3</c:v>
                </c:pt>
                <c:pt idx="3868">
                  <c:v>-1.678E-3</c:v>
                </c:pt>
                <c:pt idx="3869">
                  <c:v>-1.6639999999999999E-3</c:v>
                </c:pt>
                <c:pt idx="3870">
                  <c:v>-1.6490000000000001E-3</c:v>
                </c:pt>
                <c:pt idx="3871">
                  <c:v>-1.639E-3</c:v>
                </c:pt>
                <c:pt idx="3872">
                  <c:v>-1.6019999999999999E-3</c:v>
                </c:pt>
                <c:pt idx="3873">
                  <c:v>-1.5380000000000001E-3</c:v>
                </c:pt>
                <c:pt idx="3874">
                  <c:v>-1.4469999999999999E-3</c:v>
                </c:pt>
                <c:pt idx="3875">
                  <c:v>-1.3780000000000001E-3</c:v>
                </c:pt>
                <c:pt idx="3876">
                  <c:v>-1.3960000000000001E-3</c:v>
                </c:pt>
                <c:pt idx="3877">
                  <c:v>-1.5410000000000001E-3</c:v>
                </c:pt>
                <c:pt idx="3878">
                  <c:v>-1.75E-3</c:v>
                </c:pt>
                <c:pt idx="3879">
                  <c:v>-1.92E-3</c:v>
                </c:pt>
                <c:pt idx="3880">
                  <c:v>-1.934E-3</c:v>
                </c:pt>
                <c:pt idx="3881">
                  <c:v>-1.8060000000000001E-3</c:v>
                </c:pt>
                <c:pt idx="3882">
                  <c:v>-1.66E-3</c:v>
                </c:pt>
                <c:pt idx="3883">
                  <c:v>-1.6169999999999999E-3</c:v>
                </c:pt>
                <c:pt idx="3884">
                  <c:v>-1.6869999999999999E-3</c:v>
                </c:pt>
                <c:pt idx="3885">
                  <c:v>-1.81E-3</c:v>
                </c:pt>
                <c:pt idx="3886">
                  <c:v>-1.933E-3</c:v>
                </c:pt>
                <c:pt idx="3887">
                  <c:v>-1.9789999999999999E-3</c:v>
                </c:pt>
                <c:pt idx="3888">
                  <c:v>-1.9189999999999999E-3</c:v>
                </c:pt>
                <c:pt idx="3889">
                  <c:v>-1.7799999999999999E-3</c:v>
                </c:pt>
                <c:pt idx="3890">
                  <c:v>-1.7229999999999999E-3</c:v>
                </c:pt>
                <c:pt idx="3891">
                  <c:v>-1.82E-3</c:v>
                </c:pt>
                <c:pt idx="3892">
                  <c:v>-2.013E-3</c:v>
                </c:pt>
                <c:pt idx="3893">
                  <c:v>-2.2079999999999999E-3</c:v>
                </c:pt>
                <c:pt idx="3894">
                  <c:v>-2.2920000000000002E-3</c:v>
                </c:pt>
                <c:pt idx="3895">
                  <c:v>-2.2290000000000001E-3</c:v>
                </c:pt>
                <c:pt idx="3896">
                  <c:v>-2.1059999999999998E-3</c:v>
                </c:pt>
                <c:pt idx="3897">
                  <c:v>-2.0430000000000001E-3</c:v>
                </c:pt>
                <c:pt idx="3898">
                  <c:v>-2.1120000000000002E-3</c:v>
                </c:pt>
                <c:pt idx="3899">
                  <c:v>-2.238E-3</c:v>
                </c:pt>
                <c:pt idx="3900">
                  <c:v>-2.3119999999999998E-3</c:v>
                </c:pt>
                <c:pt idx="3901">
                  <c:v>-2.2920000000000002E-3</c:v>
                </c:pt>
                <c:pt idx="3902">
                  <c:v>-2.1700000000000001E-3</c:v>
                </c:pt>
                <c:pt idx="3903">
                  <c:v>-2.039E-3</c:v>
                </c:pt>
                <c:pt idx="3904">
                  <c:v>-2.006E-3</c:v>
                </c:pt>
                <c:pt idx="3905">
                  <c:v>-2.0920000000000001E-3</c:v>
                </c:pt>
                <c:pt idx="3906">
                  <c:v>-2.2139999999999998E-3</c:v>
                </c:pt>
                <c:pt idx="3907">
                  <c:v>-2.2880000000000001E-3</c:v>
                </c:pt>
                <c:pt idx="3908">
                  <c:v>-2.271E-3</c:v>
                </c:pt>
                <c:pt idx="3909">
                  <c:v>-2.1930000000000001E-3</c:v>
                </c:pt>
                <c:pt idx="3910">
                  <c:v>-2.1540000000000001E-3</c:v>
                </c:pt>
                <c:pt idx="3911">
                  <c:v>-2.2629999999999998E-3</c:v>
                </c:pt>
                <c:pt idx="3912">
                  <c:v>-2.519E-3</c:v>
                </c:pt>
                <c:pt idx="3913">
                  <c:v>-2.8180000000000002E-3</c:v>
                </c:pt>
                <c:pt idx="3914">
                  <c:v>-3.0509999999999999E-3</c:v>
                </c:pt>
                <c:pt idx="3915">
                  <c:v>-3.14E-3</c:v>
                </c:pt>
                <c:pt idx="3916">
                  <c:v>-3.1329999999999999E-3</c:v>
                </c:pt>
                <c:pt idx="3917">
                  <c:v>-3.1649999999999998E-3</c:v>
                </c:pt>
                <c:pt idx="3918">
                  <c:v>-3.2829999999999999E-3</c:v>
                </c:pt>
                <c:pt idx="3919">
                  <c:v>-3.4220000000000001E-3</c:v>
                </c:pt>
                <c:pt idx="3920">
                  <c:v>-3.5239999999999998E-3</c:v>
                </c:pt>
                <c:pt idx="3921">
                  <c:v>-3.5339999999999998E-3</c:v>
                </c:pt>
                <c:pt idx="3922">
                  <c:v>-3.4190000000000002E-3</c:v>
                </c:pt>
                <c:pt idx="3923">
                  <c:v>-3.2720000000000002E-3</c:v>
                </c:pt>
                <c:pt idx="3924">
                  <c:v>-3.1970000000000002E-3</c:v>
                </c:pt>
                <c:pt idx="3925">
                  <c:v>-3.2569999999999999E-3</c:v>
                </c:pt>
                <c:pt idx="3926">
                  <c:v>-3.3960000000000001E-3</c:v>
                </c:pt>
                <c:pt idx="3927">
                  <c:v>-3.4770000000000001E-3</c:v>
                </c:pt>
                <c:pt idx="3928">
                  <c:v>-3.4399999999999999E-3</c:v>
                </c:pt>
                <c:pt idx="3929">
                  <c:v>-3.3159999999999999E-3</c:v>
                </c:pt>
                <c:pt idx="3930">
                  <c:v>-3.2079999999999999E-3</c:v>
                </c:pt>
                <c:pt idx="3931">
                  <c:v>-3.1970000000000002E-3</c:v>
                </c:pt>
                <c:pt idx="3932">
                  <c:v>-3.2550000000000001E-3</c:v>
                </c:pt>
                <c:pt idx="3933">
                  <c:v>-3.3119999999999998E-3</c:v>
                </c:pt>
                <c:pt idx="3934">
                  <c:v>-3.3029999999999999E-3</c:v>
                </c:pt>
                <c:pt idx="3935">
                  <c:v>-3.1979999999999999E-3</c:v>
                </c:pt>
                <c:pt idx="3936">
                  <c:v>-3.1089999999999998E-3</c:v>
                </c:pt>
                <c:pt idx="3937">
                  <c:v>-3.0929999999999998E-3</c:v>
                </c:pt>
                <c:pt idx="3938">
                  <c:v>-3.1700000000000001E-3</c:v>
                </c:pt>
                <c:pt idx="3939">
                  <c:v>-3.31E-3</c:v>
                </c:pt>
                <c:pt idx="3940">
                  <c:v>-3.4090000000000001E-3</c:v>
                </c:pt>
                <c:pt idx="3941">
                  <c:v>-3.4150000000000001E-3</c:v>
                </c:pt>
                <c:pt idx="3942">
                  <c:v>-3.362E-3</c:v>
                </c:pt>
                <c:pt idx="3943">
                  <c:v>-3.313E-3</c:v>
                </c:pt>
                <c:pt idx="3944">
                  <c:v>-3.3549999999999999E-3</c:v>
                </c:pt>
                <c:pt idx="3945">
                  <c:v>-3.49E-3</c:v>
                </c:pt>
                <c:pt idx="3946">
                  <c:v>-3.6350000000000002E-3</c:v>
                </c:pt>
                <c:pt idx="3947">
                  <c:v>-3.7190000000000001E-3</c:v>
                </c:pt>
                <c:pt idx="3948">
                  <c:v>-3.7190000000000001E-3</c:v>
                </c:pt>
                <c:pt idx="3949">
                  <c:v>-3.6970000000000002E-3</c:v>
                </c:pt>
                <c:pt idx="3950">
                  <c:v>-3.6979999999999999E-3</c:v>
                </c:pt>
                <c:pt idx="3951">
                  <c:v>-3.7429999999999998E-3</c:v>
                </c:pt>
                <c:pt idx="3952">
                  <c:v>-3.8279999999999998E-3</c:v>
                </c:pt>
                <c:pt idx="3953">
                  <c:v>-3.882E-3</c:v>
                </c:pt>
                <c:pt idx="3954">
                  <c:v>-3.8730000000000001E-3</c:v>
                </c:pt>
                <c:pt idx="3955">
                  <c:v>-3.8240000000000001E-3</c:v>
                </c:pt>
                <c:pt idx="3956">
                  <c:v>-3.748E-3</c:v>
                </c:pt>
                <c:pt idx="3957">
                  <c:v>-3.6939999999999998E-3</c:v>
                </c:pt>
                <c:pt idx="3958">
                  <c:v>-3.725E-3</c:v>
                </c:pt>
                <c:pt idx="3959">
                  <c:v>-3.7989999999999999E-3</c:v>
                </c:pt>
                <c:pt idx="3960">
                  <c:v>-3.8449999999999999E-3</c:v>
                </c:pt>
                <c:pt idx="3961">
                  <c:v>-3.8379999999999998E-3</c:v>
                </c:pt>
                <c:pt idx="3962">
                  <c:v>-3.7950000000000002E-3</c:v>
                </c:pt>
                <c:pt idx="3963">
                  <c:v>-3.7829999999999999E-3</c:v>
                </c:pt>
                <c:pt idx="3964">
                  <c:v>-3.8149999999999998E-3</c:v>
                </c:pt>
                <c:pt idx="3965">
                  <c:v>-3.8660000000000001E-3</c:v>
                </c:pt>
                <c:pt idx="3966">
                  <c:v>-3.8909999999999999E-3</c:v>
                </c:pt>
                <c:pt idx="3967">
                  <c:v>-3.8779999999999999E-3</c:v>
                </c:pt>
                <c:pt idx="3968">
                  <c:v>-3.8470000000000002E-3</c:v>
                </c:pt>
                <c:pt idx="3969">
                  <c:v>-3.836E-3</c:v>
                </c:pt>
                <c:pt idx="3970">
                  <c:v>-3.833E-3</c:v>
                </c:pt>
                <c:pt idx="3971">
                  <c:v>-3.9029999999999998E-3</c:v>
                </c:pt>
                <c:pt idx="3972">
                  <c:v>-4.0130000000000001E-3</c:v>
                </c:pt>
                <c:pt idx="3973">
                  <c:v>-4.0879999999999996E-3</c:v>
                </c:pt>
                <c:pt idx="3974">
                  <c:v>-4.0810000000000004E-3</c:v>
                </c:pt>
                <c:pt idx="3975">
                  <c:v>-4.0109999999999998E-3</c:v>
                </c:pt>
                <c:pt idx="3976">
                  <c:v>-3.9420000000000002E-3</c:v>
                </c:pt>
                <c:pt idx="3977">
                  <c:v>-3.9529999999999999E-3</c:v>
                </c:pt>
                <c:pt idx="3978">
                  <c:v>-4.032E-3</c:v>
                </c:pt>
                <c:pt idx="3979">
                  <c:v>-4.1320000000000003E-3</c:v>
                </c:pt>
                <c:pt idx="3980">
                  <c:v>-4.1809999999999998E-3</c:v>
                </c:pt>
                <c:pt idx="3981">
                  <c:v>-4.1570000000000001E-3</c:v>
                </c:pt>
                <c:pt idx="3982">
                  <c:v>-4.0969999999999999E-3</c:v>
                </c:pt>
                <c:pt idx="3983">
                  <c:v>-4.0470000000000002E-3</c:v>
                </c:pt>
                <c:pt idx="3984">
                  <c:v>-4.0499999999999998E-3</c:v>
                </c:pt>
                <c:pt idx="3985">
                  <c:v>-4.0969999999999999E-3</c:v>
                </c:pt>
                <c:pt idx="3986">
                  <c:v>-4.1260000000000003E-3</c:v>
                </c:pt>
                <c:pt idx="3987">
                  <c:v>-4.0899999999999999E-3</c:v>
                </c:pt>
                <c:pt idx="3988">
                  <c:v>-3.9830000000000004E-3</c:v>
                </c:pt>
                <c:pt idx="3989">
                  <c:v>-3.8609999999999998E-3</c:v>
                </c:pt>
                <c:pt idx="3990">
                  <c:v>-3.7959999999999999E-3</c:v>
                </c:pt>
                <c:pt idx="3991">
                  <c:v>-3.8189999999999999E-3</c:v>
                </c:pt>
                <c:pt idx="3992">
                  <c:v>-3.908E-3</c:v>
                </c:pt>
                <c:pt idx="3993">
                  <c:v>-4.0130000000000001E-3</c:v>
                </c:pt>
                <c:pt idx="3994">
                  <c:v>-4.1149999999999997E-3</c:v>
                </c:pt>
                <c:pt idx="3995">
                  <c:v>-4.2180000000000004E-3</c:v>
                </c:pt>
                <c:pt idx="3996">
                  <c:v>-4.3020000000000003E-3</c:v>
                </c:pt>
                <c:pt idx="3997">
                  <c:v>-4.4000000000000003E-3</c:v>
                </c:pt>
                <c:pt idx="3998">
                  <c:v>-4.5310000000000003E-3</c:v>
                </c:pt>
                <c:pt idx="3999">
                  <c:v>-4.6499999999999996E-3</c:v>
                </c:pt>
                <c:pt idx="4000">
                  <c:v>-4.7219999999999996E-3</c:v>
                </c:pt>
                <c:pt idx="4001">
                  <c:v>-4.7590000000000002E-3</c:v>
                </c:pt>
                <c:pt idx="4002">
                  <c:v>-4.7949999999999998E-3</c:v>
                </c:pt>
                <c:pt idx="4003">
                  <c:v>-4.8440000000000002E-3</c:v>
                </c:pt>
                <c:pt idx="4004">
                  <c:v>-4.9020000000000001E-3</c:v>
                </c:pt>
                <c:pt idx="4005">
                  <c:v>-4.9379999999999997E-3</c:v>
                </c:pt>
                <c:pt idx="4006">
                  <c:v>-4.9500000000000004E-3</c:v>
                </c:pt>
                <c:pt idx="4007">
                  <c:v>-4.9370000000000004E-3</c:v>
                </c:pt>
                <c:pt idx="4008">
                  <c:v>-4.9259999999999998E-3</c:v>
                </c:pt>
                <c:pt idx="4009">
                  <c:v>-4.9040000000000004E-3</c:v>
                </c:pt>
                <c:pt idx="4010">
                  <c:v>-4.8659999999999997E-3</c:v>
                </c:pt>
                <c:pt idx="4011">
                  <c:v>-4.823E-3</c:v>
                </c:pt>
                <c:pt idx="4012">
                  <c:v>-4.7650000000000001E-3</c:v>
                </c:pt>
                <c:pt idx="4013">
                  <c:v>-4.6810000000000003E-3</c:v>
                </c:pt>
                <c:pt idx="4014">
                  <c:v>-4.5919999999999997E-3</c:v>
                </c:pt>
                <c:pt idx="4015">
                  <c:v>-4.47E-3</c:v>
                </c:pt>
                <c:pt idx="4016">
                  <c:v>-4.3470000000000002E-3</c:v>
                </c:pt>
                <c:pt idx="4017">
                  <c:v>-4.2969999999999996E-3</c:v>
                </c:pt>
                <c:pt idx="4018">
                  <c:v>-4.3030000000000004E-3</c:v>
                </c:pt>
                <c:pt idx="4019">
                  <c:v>-4.3449999999999999E-3</c:v>
                </c:pt>
                <c:pt idx="4020">
                  <c:v>-4.3839999999999999E-3</c:v>
                </c:pt>
                <c:pt idx="4021">
                  <c:v>-4.3689999999999996E-3</c:v>
                </c:pt>
                <c:pt idx="4022">
                  <c:v>-4.346E-3</c:v>
                </c:pt>
                <c:pt idx="4023">
                  <c:v>-4.3779999999999999E-3</c:v>
                </c:pt>
                <c:pt idx="4024">
                  <c:v>-4.4749999999999998E-3</c:v>
                </c:pt>
                <c:pt idx="4025">
                  <c:v>-4.5869999999999999E-3</c:v>
                </c:pt>
                <c:pt idx="4026">
                  <c:v>-4.6759999999999996E-3</c:v>
                </c:pt>
                <c:pt idx="4027">
                  <c:v>-4.7479999999999996E-3</c:v>
                </c:pt>
                <c:pt idx="4028">
                  <c:v>-4.8079999999999998E-3</c:v>
                </c:pt>
                <c:pt idx="4029">
                  <c:v>-4.8570000000000002E-3</c:v>
                </c:pt>
                <c:pt idx="4030">
                  <c:v>-4.9240000000000004E-3</c:v>
                </c:pt>
                <c:pt idx="4031">
                  <c:v>-5.0039999999999998E-3</c:v>
                </c:pt>
                <c:pt idx="4032">
                  <c:v>-5.0540000000000003E-3</c:v>
                </c:pt>
                <c:pt idx="4033">
                  <c:v>-5.0600000000000003E-3</c:v>
                </c:pt>
                <c:pt idx="4034">
                  <c:v>-5.0650000000000001E-3</c:v>
                </c:pt>
                <c:pt idx="4035">
                  <c:v>-5.1000000000000004E-3</c:v>
                </c:pt>
                <c:pt idx="4036">
                  <c:v>-5.1939999999999998E-3</c:v>
                </c:pt>
                <c:pt idx="4037">
                  <c:v>-5.2919999999999998E-3</c:v>
                </c:pt>
                <c:pt idx="4038">
                  <c:v>-5.3379999999999999E-3</c:v>
                </c:pt>
                <c:pt idx="4039">
                  <c:v>-5.3189999999999999E-3</c:v>
                </c:pt>
                <c:pt idx="4040">
                  <c:v>-5.2550000000000001E-3</c:v>
                </c:pt>
                <c:pt idx="4041">
                  <c:v>-5.195E-3</c:v>
                </c:pt>
                <c:pt idx="4042">
                  <c:v>-5.2310000000000004E-3</c:v>
                </c:pt>
                <c:pt idx="4043">
                  <c:v>-5.3449999999999999E-3</c:v>
                </c:pt>
                <c:pt idx="4044">
                  <c:v>-5.5120000000000004E-3</c:v>
                </c:pt>
                <c:pt idx="4045">
                  <c:v>-5.653E-3</c:v>
                </c:pt>
                <c:pt idx="4046">
                  <c:v>-5.744E-3</c:v>
                </c:pt>
                <c:pt idx="4047">
                  <c:v>-5.8120000000000003E-3</c:v>
                </c:pt>
                <c:pt idx="4048">
                  <c:v>-5.8890000000000001E-3</c:v>
                </c:pt>
                <c:pt idx="4049">
                  <c:v>-5.9930000000000001E-3</c:v>
                </c:pt>
                <c:pt idx="4050">
                  <c:v>-6.1320000000000003E-3</c:v>
                </c:pt>
                <c:pt idx="4051">
                  <c:v>-6.2420000000000002E-3</c:v>
                </c:pt>
                <c:pt idx="4052">
                  <c:v>-6.2899999999999996E-3</c:v>
                </c:pt>
                <c:pt idx="4053">
                  <c:v>-6.2899999999999996E-3</c:v>
                </c:pt>
                <c:pt idx="4054">
                  <c:v>-6.2870000000000001E-3</c:v>
                </c:pt>
                <c:pt idx="4055">
                  <c:v>-6.2760000000000003E-3</c:v>
                </c:pt>
                <c:pt idx="4056">
                  <c:v>-6.2690000000000003E-3</c:v>
                </c:pt>
                <c:pt idx="4057">
                  <c:v>-6.2760000000000003E-3</c:v>
                </c:pt>
                <c:pt idx="4058">
                  <c:v>-6.3049999999999998E-3</c:v>
                </c:pt>
                <c:pt idx="4059">
                  <c:v>-6.3309999999999998E-3</c:v>
                </c:pt>
                <c:pt idx="4060">
                  <c:v>-6.3709999999999999E-3</c:v>
                </c:pt>
                <c:pt idx="4061">
                  <c:v>-6.43E-3</c:v>
                </c:pt>
                <c:pt idx="4062">
                  <c:v>-6.5300000000000002E-3</c:v>
                </c:pt>
                <c:pt idx="4063">
                  <c:v>-6.6769999999999998E-3</c:v>
                </c:pt>
                <c:pt idx="4064">
                  <c:v>-6.8399999999999997E-3</c:v>
                </c:pt>
                <c:pt idx="4065">
                  <c:v>-6.9430000000000004E-3</c:v>
                </c:pt>
                <c:pt idx="4066">
                  <c:v>-6.9540000000000001E-3</c:v>
                </c:pt>
                <c:pt idx="4067">
                  <c:v>-6.8700000000000002E-3</c:v>
                </c:pt>
                <c:pt idx="4068">
                  <c:v>-6.7510000000000001E-3</c:v>
                </c:pt>
                <c:pt idx="4069">
                  <c:v>-6.705E-3</c:v>
                </c:pt>
                <c:pt idx="4070">
                  <c:v>-6.757E-3</c:v>
                </c:pt>
                <c:pt idx="4071">
                  <c:v>-6.8469999999999998E-3</c:v>
                </c:pt>
                <c:pt idx="4072">
                  <c:v>-6.8789999999999997E-3</c:v>
                </c:pt>
                <c:pt idx="4073">
                  <c:v>-6.8009999999999998E-3</c:v>
                </c:pt>
                <c:pt idx="4074">
                  <c:v>-6.6670000000000002E-3</c:v>
                </c:pt>
                <c:pt idx="4075">
                  <c:v>-6.6020000000000002E-3</c:v>
                </c:pt>
                <c:pt idx="4076">
                  <c:v>-6.6699999999999997E-3</c:v>
                </c:pt>
                <c:pt idx="4077">
                  <c:v>-6.8100000000000001E-3</c:v>
                </c:pt>
                <c:pt idx="4078">
                  <c:v>-6.9519999999999998E-3</c:v>
                </c:pt>
                <c:pt idx="4079">
                  <c:v>-7.0029999999999997E-3</c:v>
                </c:pt>
                <c:pt idx="4080">
                  <c:v>-6.9459999999999999E-3</c:v>
                </c:pt>
                <c:pt idx="4081">
                  <c:v>-6.8669999999999998E-3</c:v>
                </c:pt>
                <c:pt idx="4082">
                  <c:v>-6.9059999999999998E-3</c:v>
                </c:pt>
                <c:pt idx="4083">
                  <c:v>-7.084E-3</c:v>
                </c:pt>
                <c:pt idx="4084">
                  <c:v>-7.3309999999999998E-3</c:v>
                </c:pt>
                <c:pt idx="4085">
                  <c:v>-7.509E-3</c:v>
                </c:pt>
                <c:pt idx="4086">
                  <c:v>-7.5310000000000004E-3</c:v>
                </c:pt>
                <c:pt idx="4087">
                  <c:v>-7.404E-3</c:v>
                </c:pt>
                <c:pt idx="4088">
                  <c:v>-7.2760000000000003E-3</c:v>
                </c:pt>
                <c:pt idx="4089">
                  <c:v>-7.2750000000000002E-3</c:v>
                </c:pt>
                <c:pt idx="4090">
                  <c:v>-7.3819999999999997E-3</c:v>
                </c:pt>
                <c:pt idx="4091">
                  <c:v>-7.4830000000000001E-3</c:v>
                </c:pt>
                <c:pt idx="4092">
                  <c:v>-7.4619999999999999E-3</c:v>
                </c:pt>
                <c:pt idx="4093">
                  <c:v>-7.2890000000000003E-3</c:v>
                </c:pt>
                <c:pt idx="4094">
                  <c:v>-7.0730000000000003E-3</c:v>
                </c:pt>
                <c:pt idx="4095">
                  <c:v>-6.9560000000000004E-3</c:v>
                </c:pt>
                <c:pt idx="4096">
                  <c:v>-6.9709999999999998E-3</c:v>
                </c:pt>
                <c:pt idx="4097">
                  <c:v>-7.0559999999999998E-3</c:v>
                </c:pt>
                <c:pt idx="4098">
                  <c:v>-7.0990000000000003E-3</c:v>
                </c:pt>
                <c:pt idx="4099">
                  <c:v>-7.0280000000000004E-3</c:v>
                </c:pt>
                <c:pt idx="4100">
                  <c:v>-6.8869999999999999E-3</c:v>
                </c:pt>
                <c:pt idx="4101">
                  <c:v>-6.7530000000000003E-3</c:v>
                </c:pt>
                <c:pt idx="4102">
                  <c:v>-6.7419999999999997E-3</c:v>
                </c:pt>
                <c:pt idx="4103">
                  <c:v>-6.9179999999999997E-3</c:v>
                </c:pt>
                <c:pt idx="4104">
                  <c:v>-7.1770000000000002E-3</c:v>
                </c:pt>
                <c:pt idx="4105">
                  <c:v>-7.4009999999999996E-3</c:v>
                </c:pt>
                <c:pt idx="4106">
                  <c:v>-7.4900000000000001E-3</c:v>
                </c:pt>
                <c:pt idx="4107">
                  <c:v>-7.4380000000000002E-3</c:v>
                </c:pt>
                <c:pt idx="4108">
                  <c:v>-7.3610000000000004E-3</c:v>
                </c:pt>
                <c:pt idx="4109">
                  <c:v>-7.3689999999999997E-3</c:v>
                </c:pt>
                <c:pt idx="4110">
                  <c:v>-7.4780000000000003E-3</c:v>
                </c:pt>
                <c:pt idx="4111">
                  <c:v>-7.6319999999999999E-3</c:v>
                </c:pt>
                <c:pt idx="4112">
                  <c:v>-7.705E-3</c:v>
                </c:pt>
                <c:pt idx="4113">
                  <c:v>-7.62E-3</c:v>
                </c:pt>
                <c:pt idx="4114">
                  <c:v>-7.4250000000000002E-3</c:v>
                </c:pt>
                <c:pt idx="4115">
                  <c:v>-7.2610000000000001E-3</c:v>
                </c:pt>
                <c:pt idx="4116">
                  <c:v>-7.2319999999999997E-3</c:v>
                </c:pt>
                <c:pt idx="4117">
                  <c:v>-7.3660000000000002E-3</c:v>
                </c:pt>
                <c:pt idx="4118">
                  <c:v>-7.554E-3</c:v>
                </c:pt>
                <c:pt idx="4119">
                  <c:v>-7.7140000000000004E-3</c:v>
                </c:pt>
                <c:pt idx="4120">
                  <c:v>-7.7860000000000004E-3</c:v>
                </c:pt>
                <c:pt idx="4121">
                  <c:v>-7.7720000000000003E-3</c:v>
                </c:pt>
                <c:pt idx="4122">
                  <c:v>-7.7190000000000002E-3</c:v>
                </c:pt>
                <c:pt idx="4123">
                  <c:v>-7.7159999999999998E-3</c:v>
                </c:pt>
                <c:pt idx="4124">
                  <c:v>-7.7860000000000004E-3</c:v>
                </c:pt>
                <c:pt idx="4125">
                  <c:v>-7.9139999999999992E-3</c:v>
                </c:pt>
                <c:pt idx="4126">
                  <c:v>-8.0450000000000001E-3</c:v>
                </c:pt>
                <c:pt idx="4127">
                  <c:v>-8.1709999999999994E-3</c:v>
                </c:pt>
                <c:pt idx="4128">
                  <c:v>-8.3180000000000007E-3</c:v>
                </c:pt>
                <c:pt idx="4129">
                  <c:v>-8.4530000000000004E-3</c:v>
                </c:pt>
                <c:pt idx="4130">
                  <c:v>-8.515E-3</c:v>
                </c:pt>
                <c:pt idx="4131">
                  <c:v>-8.5100000000000002E-3</c:v>
                </c:pt>
                <c:pt idx="4132">
                  <c:v>-8.4740000000000006E-3</c:v>
                </c:pt>
                <c:pt idx="4133">
                  <c:v>-8.4399999999999996E-3</c:v>
                </c:pt>
                <c:pt idx="4134">
                  <c:v>-8.4419999999999999E-3</c:v>
                </c:pt>
                <c:pt idx="4135">
                  <c:v>-8.4810000000000007E-3</c:v>
                </c:pt>
                <c:pt idx="4136">
                  <c:v>-8.5280000000000009E-3</c:v>
                </c:pt>
                <c:pt idx="4137">
                  <c:v>-8.5210000000000008E-3</c:v>
                </c:pt>
                <c:pt idx="4138">
                  <c:v>-8.4139999999999996E-3</c:v>
                </c:pt>
                <c:pt idx="4139">
                  <c:v>-8.2360000000000003E-3</c:v>
                </c:pt>
                <c:pt idx="4140">
                  <c:v>-8.0890000000000007E-3</c:v>
                </c:pt>
                <c:pt idx="4141">
                  <c:v>-8.0599999999999995E-3</c:v>
                </c:pt>
                <c:pt idx="4142">
                  <c:v>-8.1560000000000001E-3</c:v>
                </c:pt>
                <c:pt idx="4143">
                  <c:v>-8.3169999999999997E-3</c:v>
                </c:pt>
                <c:pt idx="4144">
                  <c:v>-8.4480000000000006E-3</c:v>
                </c:pt>
                <c:pt idx="4145">
                  <c:v>-8.4919999999999995E-3</c:v>
                </c:pt>
                <c:pt idx="4146">
                  <c:v>-8.4779999999999994E-3</c:v>
                </c:pt>
                <c:pt idx="4147">
                  <c:v>-8.4499999999999992E-3</c:v>
                </c:pt>
                <c:pt idx="4148">
                  <c:v>-8.43E-3</c:v>
                </c:pt>
                <c:pt idx="4149">
                  <c:v>-8.4519999999999994E-3</c:v>
                </c:pt>
                <c:pt idx="4150">
                  <c:v>-8.5550000000000001E-3</c:v>
                </c:pt>
                <c:pt idx="4151">
                  <c:v>-8.6759999999999997E-3</c:v>
                </c:pt>
                <c:pt idx="4152">
                  <c:v>-8.6999999999999994E-3</c:v>
                </c:pt>
                <c:pt idx="4153">
                  <c:v>-8.5880000000000001E-3</c:v>
                </c:pt>
                <c:pt idx="4154">
                  <c:v>-8.4180000000000001E-3</c:v>
                </c:pt>
                <c:pt idx="4155">
                  <c:v>-8.3339999999999994E-3</c:v>
                </c:pt>
                <c:pt idx="4156">
                  <c:v>-8.4130000000000003E-3</c:v>
                </c:pt>
                <c:pt idx="4157">
                  <c:v>-8.6210000000000002E-3</c:v>
                </c:pt>
                <c:pt idx="4158">
                  <c:v>-8.8380000000000004E-3</c:v>
                </c:pt>
                <c:pt idx="4159">
                  <c:v>-8.9619999999999995E-3</c:v>
                </c:pt>
                <c:pt idx="4160">
                  <c:v>-8.9259999999999999E-3</c:v>
                </c:pt>
                <c:pt idx="4161">
                  <c:v>-8.7679999999999998E-3</c:v>
                </c:pt>
                <c:pt idx="4162">
                  <c:v>-8.6130000000000009E-3</c:v>
                </c:pt>
                <c:pt idx="4163">
                  <c:v>-8.5800000000000008E-3</c:v>
                </c:pt>
                <c:pt idx="4164">
                  <c:v>-8.6759999999999997E-3</c:v>
                </c:pt>
                <c:pt idx="4165">
                  <c:v>-8.8280000000000008E-3</c:v>
                </c:pt>
                <c:pt idx="4166">
                  <c:v>-8.9420000000000003E-3</c:v>
                </c:pt>
                <c:pt idx="4167">
                  <c:v>-8.966E-3</c:v>
                </c:pt>
                <c:pt idx="4168">
                  <c:v>-8.8979999999999997E-3</c:v>
                </c:pt>
                <c:pt idx="4169">
                  <c:v>-8.8000000000000005E-3</c:v>
                </c:pt>
                <c:pt idx="4170">
                  <c:v>-8.7200000000000003E-3</c:v>
                </c:pt>
                <c:pt idx="4171">
                  <c:v>-8.6650000000000008E-3</c:v>
                </c:pt>
                <c:pt idx="4172">
                  <c:v>-8.6140000000000001E-3</c:v>
                </c:pt>
                <c:pt idx="4173">
                  <c:v>-8.5500000000000003E-3</c:v>
                </c:pt>
                <c:pt idx="4174">
                  <c:v>-8.4620000000000008E-3</c:v>
                </c:pt>
                <c:pt idx="4175">
                  <c:v>-8.3909999999999992E-3</c:v>
                </c:pt>
                <c:pt idx="4176">
                  <c:v>-8.4159999999999999E-3</c:v>
                </c:pt>
                <c:pt idx="4177">
                  <c:v>-8.5609999999999992E-3</c:v>
                </c:pt>
                <c:pt idx="4178">
                  <c:v>-8.7209999999999996E-3</c:v>
                </c:pt>
                <c:pt idx="4179">
                  <c:v>-8.7829999999999991E-3</c:v>
                </c:pt>
                <c:pt idx="4180">
                  <c:v>-8.7039999999999999E-3</c:v>
                </c:pt>
                <c:pt idx="4181">
                  <c:v>-8.567E-3</c:v>
                </c:pt>
                <c:pt idx="4182">
                  <c:v>-8.515E-3</c:v>
                </c:pt>
                <c:pt idx="4183">
                  <c:v>-8.6470000000000002E-3</c:v>
                </c:pt>
                <c:pt idx="4184">
                  <c:v>-8.9210000000000001E-3</c:v>
                </c:pt>
                <c:pt idx="4185">
                  <c:v>-9.195E-3</c:v>
                </c:pt>
                <c:pt idx="4186">
                  <c:v>-9.3670000000000003E-3</c:v>
                </c:pt>
                <c:pt idx="4187">
                  <c:v>-9.3670000000000003E-3</c:v>
                </c:pt>
                <c:pt idx="4188">
                  <c:v>-9.2599999999999991E-3</c:v>
                </c:pt>
                <c:pt idx="4189">
                  <c:v>-9.2090000000000002E-3</c:v>
                </c:pt>
                <c:pt idx="4190">
                  <c:v>-9.2960000000000004E-3</c:v>
                </c:pt>
                <c:pt idx="4191">
                  <c:v>-9.4929999999999997E-3</c:v>
                </c:pt>
                <c:pt idx="4192">
                  <c:v>-9.6880000000000004E-3</c:v>
                </c:pt>
                <c:pt idx="4193">
                  <c:v>-9.7649999999999994E-3</c:v>
                </c:pt>
                <c:pt idx="4194">
                  <c:v>-9.6830000000000006E-3</c:v>
                </c:pt>
                <c:pt idx="4195">
                  <c:v>-9.495E-3</c:v>
                </c:pt>
                <c:pt idx="4196">
                  <c:v>-9.3259999999999992E-3</c:v>
                </c:pt>
                <c:pt idx="4197">
                  <c:v>-9.2929999999999992E-3</c:v>
                </c:pt>
                <c:pt idx="4198">
                  <c:v>-9.4079999999999997E-3</c:v>
                </c:pt>
                <c:pt idx="4199">
                  <c:v>-9.6240000000000006E-3</c:v>
                </c:pt>
                <c:pt idx="4200">
                  <c:v>-9.8539999999999999E-3</c:v>
                </c:pt>
                <c:pt idx="4201">
                  <c:v>-0.01</c:v>
                </c:pt>
                <c:pt idx="4202">
                  <c:v>-1.0030000000000001E-2</c:v>
                </c:pt>
                <c:pt idx="4203">
                  <c:v>-9.9360000000000004E-3</c:v>
                </c:pt>
                <c:pt idx="4204">
                  <c:v>-9.8110000000000003E-3</c:v>
                </c:pt>
                <c:pt idx="4205">
                  <c:v>-9.7780000000000002E-3</c:v>
                </c:pt>
                <c:pt idx="4206">
                  <c:v>-9.9089999999999994E-3</c:v>
                </c:pt>
                <c:pt idx="4207">
                  <c:v>-1.017E-2</c:v>
                </c:pt>
                <c:pt idx="4208">
                  <c:v>-1.044E-2</c:v>
                </c:pt>
                <c:pt idx="4209">
                  <c:v>-1.064E-2</c:v>
                </c:pt>
                <c:pt idx="4210">
                  <c:v>-1.072E-2</c:v>
                </c:pt>
                <c:pt idx="4211">
                  <c:v>-1.069E-2</c:v>
                </c:pt>
                <c:pt idx="4212">
                  <c:v>-1.0630000000000001E-2</c:v>
                </c:pt>
                <c:pt idx="4213">
                  <c:v>-1.0630000000000001E-2</c:v>
                </c:pt>
                <c:pt idx="4214">
                  <c:v>-1.0710000000000001E-2</c:v>
                </c:pt>
                <c:pt idx="4215">
                  <c:v>-1.085E-2</c:v>
                </c:pt>
                <c:pt idx="4216">
                  <c:v>-1.099E-2</c:v>
                </c:pt>
                <c:pt idx="4217">
                  <c:v>-1.1129999999999999E-2</c:v>
                </c:pt>
                <c:pt idx="4218">
                  <c:v>-1.1220000000000001E-2</c:v>
                </c:pt>
                <c:pt idx="4219">
                  <c:v>-1.123E-2</c:v>
                </c:pt>
                <c:pt idx="4220">
                  <c:v>-1.1169999999999999E-2</c:v>
                </c:pt>
                <c:pt idx="4221">
                  <c:v>-1.11E-2</c:v>
                </c:pt>
                <c:pt idx="4222">
                  <c:v>-1.1039999999999999E-2</c:v>
                </c:pt>
                <c:pt idx="4223">
                  <c:v>-1.103E-2</c:v>
                </c:pt>
                <c:pt idx="4224">
                  <c:v>-1.106E-2</c:v>
                </c:pt>
                <c:pt idx="4225">
                  <c:v>-1.1089999999999999E-2</c:v>
                </c:pt>
                <c:pt idx="4226">
                  <c:v>-1.107E-2</c:v>
                </c:pt>
                <c:pt idx="4227">
                  <c:v>-1.107E-2</c:v>
                </c:pt>
                <c:pt idx="4228">
                  <c:v>-1.11E-2</c:v>
                </c:pt>
                <c:pt idx="4229">
                  <c:v>-1.116E-2</c:v>
                </c:pt>
                <c:pt idx="4230">
                  <c:v>-1.12E-2</c:v>
                </c:pt>
                <c:pt idx="4231">
                  <c:v>-1.125E-2</c:v>
                </c:pt>
                <c:pt idx="4232">
                  <c:v>-1.1299999999999999E-2</c:v>
                </c:pt>
                <c:pt idx="4233">
                  <c:v>-1.132E-2</c:v>
                </c:pt>
                <c:pt idx="4234">
                  <c:v>-1.1310000000000001E-2</c:v>
                </c:pt>
                <c:pt idx="4235">
                  <c:v>-1.133E-2</c:v>
                </c:pt>
                <c:pt idx="4236">
                  <c:v>-1.142E-2</c:v>
                </c:pt>
                <c:pt idx="4237">
                  <c:v>-1.158E-2</c:v>
                </c:pt>
                <c:pt idx="4238">
                  <c:v>-1.1780000000000001E-2</c:v>
                </c:pt>
                <c:pt idx="4239">
                  <c:v>-1.1990000000000001E-2</c:v>
                </c:pt>
                <c:pt idx="4240">
                  <c:v>-1.217E-2</c:v>
                </c:pt>
                <c:pt idx="4241">
                  <c:v>-1.2279999999999999E-2</c:v>
                </c:pt>
                <c:pt idx="4242">
                  <c:v>-1.231E-2</c:v>
                </c:pt>
                <c:pt idx="4243">
                  <c:v>-1.23E-2</c:v>
                </c:pt>
                <c:pt idx="4244">
                  <c:v>-1.2279999999999999E-2</c:v>
                </c:pt>
                <c:pt idx="4245">
                  <c:v>-1.2279999999999999E-2</c:v>
                </c:pt>
                <c:pt idx="4246">
                  <c:v>-1.2319999999999999E-2</c:v>
                </c:pt>
                <c:pt idx="4247">
                  <c:v>-1.244E-2</c:v>
                </c:pt>
                <c:pt idx="4248">
                  <c:v>-1.265E-2</c:v>
                </c:pt>
                <c:pt idx="4249">
                  <c:v>-1.291E-2</c:v>
                </c:pt>
                <c:pt idx="4250">
                  <c:v>-1.315E-2</c:v>
                </c:pt>
                <c:pt idx="4251">
                  <c:v>-1.333E-2</c:v>
                </c:pt>
                <c:pt idx="4252">
                  <c:v>-1.337E-2</c:v>
                </c:pt>
                <c:pt idx="4253">
                  <c:v>-1.3339999999999999E-2</c:v>
                </c:pt>
                <c:pt idx="4254">
                  <c:v>-1.3310000000000001E-2</c:v>
                </c:pt>
                <c:pt idx="4255">
                  <c:v>-1.338E-2</c:v>
                </c:pt>
                <c:pt idx="4256">
                  <c:v>-1.3610000000000001E-2</c:v>
                </c:pt>
                <c:pt idx="4257">
                  <c:v>-1.3950000000000001E-2</c:v>
                </c:pt>
                <c:pt idx="4258">
                  <c:v>-1.427E-2</c:v>
                </c:pt>
                <c:pt idx="4259">
                  <c:v>-1.447E-2</c:v>
                </c:pt>
                <c:pt idx="4260">
                  <c:v>-1.4489999999999999E-2</c:v>
                </c:pt>
                <c:pt idx="4261">
                  <c:v>-1.44E-2</c:v>
                </c:pt>
                <c:pt idx="4262">
                  <c:v>-1.4370000000000001E-2</c:v>
                </c:pt>
                <c:pt idx="4263">
                  <c:v>-1.4500000000000001E-2</c:v>
                </c:pt>
                <c:pt idx="4264">
                  <c:v>-1.4749999999999999E-2</c:v>
                </c:pt>
                <c:pt idx="4265">
                  <c:v>-1.502E-2</c:v>
                </c:pt>
                <c:pt idx="4266">
                  <c:v>-1.519E-2</c:v>
                </c:pt>
                <c:pt idx="4267">
                  <c:v>-1.521E-2</c:v>
                </c:pt>
                <c:pt idx="4268">
                  <c:v>-1.511E-2</c:v>
                </c:pt>
                <c:pt idx="4269">
                  <c:v>-1.4970000000000001E-2</c:v>
                </c:pt>
                <c:pt idx="4270">
                  <c:v>-1.494E-2</c:v>
                </c:pt>
                <c:pt idx="4271">
                  <c:v>-1.506E-2</c:v>
                </c:pt>
                <c:pt idx="4272">
                  <c:v>-1.5259999999999999E-2</c:v>
                </c:pt>
                <c:pt idx="4273">
                  <c:v>-1.546E-2</c:v>
                </c:pt>
                <c:pt idx="4274">
                  <c:v>-1.555E-2</c:v>
                </c:pt>
                <c:pt idx="4275">
                  <c:v>-1.554E-2</c:v>
                </c:pt>
                <c:pt idx="4276">
                  <c:v>-1.546E-2</c:v>
                </c:pt>
                <c:pt idx="4277">
                  <c:v>-1.54E-2</c:v>
                </c:pt>
                <c:pt idx="4278">
                  <c:v>-1.537E-2</c:v>
                </c:pt>
                <c:pt idx="4279">
                  <c:v>-1.541E-2</c:v>
                </c:pt>
                <c:pt idx="4280">
                  <c:v>-1.5480000000000001E-2</c:v>
                </c:pt>
                <c:pt idx="4281">
                  <c:v>-1.5570000000000001E-2</c:v>
                </c:pt>
                <c:pt idx="4282">
                  <c:v>-1.562E-2</c:v>
                </c:pt>
                <c:pt idx="4283">
                  <c:v>-1.562E-2</c:v>
                </c:pt>
                <c:pt idx="4284">
                  <c:v>-1.558E-2</c:v>
                </c:pt>
                <c:pt idx="4285">
                  <c:v>-1.549E-2</c:v>
                </c:pt>
                <c:pt idx="4286">
                  <c:v>-1.5389999999999999E-2</c:v>
                </c:pt>
                <c:pt idx="4287">
                  <c:v>-1.5339999999999999E-2</c:v>
                </c:pt>
                <c:pt idx="4288">
                  <c:v>-1.5389999999999999E-2</c:v>
                </c:pt>
                <c:pt idx="4289">
                  <c:v>-1.55E-2</c:v>
                </c:pt>
                <c:pt idx="4290">
                  <c:v>-1.5630000000000002E-2</c:v>
                </c:pt>
                <c:pt idx="4291">
                  <c:v>-1.5730000000000001E-2</c:v>
                </c:pt>
                <c:pt idx="4292">
                  <c:v>-1.576E-2</c:v>
                </c:pt>
                <c:pt idx="4293">
                  <c:v>-1.5730000000000001E-2</c:v>
                </c:pt>
                <c:pt idx="4294">
                  <c:v>-1.566E-2</c:v>
                </c:pt>
                <c:pt idx="4295">
                  <c:v>-1.559E-2</c:v>
                </c:pt>
                <c:pt idx="4296">
                  <c:v>-1.559E-2</c:v>
                </c:pt>
                <c:pt idx="4297">
                  <c:v>-1.5740000000000001E-2</c:v>
                </c:pt>
                <c:pt idx="4298">
                  <c:v>-1.6E-2</c:v>
                </c:pt>
                <c:pt idx="4299">
                  <c:v>-1.6230000000000001E-2</c:v>
                </c:pt>
                <c:pt idx="4300">
                  <c:v>-1.634E-2</c:v>
                </c:pt>
                <c:pt idx="4301">
                  <c:v>-1.6330000000000001E-2</c:v>
                </c:pt>
                <c:pt idx="4302">
                  <c:v>-1.6250000000000001E-2</c:v>
                </c:pt>
                <c:pt idx="4303">
                  <c:v>-1.6209999999999999E-2</c:v>
                </c:pt>
                <c:pt idx="4304">
                  <c:v>-1.6299999999999999E-2</c:v>
                </c:pt>
                <c:pt idx="4305">
                  <c:v>-1.651E-2</c:v>
                </c:pt>
                <c:pt idx="4306">
                  <c:v>-1.6740000000000001E-2</c:v>
                </c:pt>
                <c:pt idx="4307">
                  <c:v>-1.6879999999999999E-2</c:v>
                </c:pt>
                <c:pt idx="4308">
                  <c:v>-1.6889999999999999E-2</c:v>
                </c:pt>
                <c:pt idx="4309">
                  <c:v>-1.6830000000000001E-2</c:v>
                </c:pt>
                <c:pt idx="4310">
                  <c:v>-1.6789999999999999E-2</c:v>
                </c:pt>
                <c:pt idx="4311">
                  <c:v>-1.6809999999999999E-2</c:v>
                </c:pt>
                <c:pt idx="4312">
                  <c:v>-1.687E-2</c:v>
                </c:pt>
                <c:pt idx="4313">
                  <c:v>-1.6879999999999999E-2</c:v>
                </c:pt>
                <c:pt idx="4314">
                  <c:v>-1.6820000000000002E-2</c:v>
                </c:pt>
                <c:pt idx="4315">
                  <c:v>-1.6719999999999999E-2</c:v>
                </c:pt>
                <c:pt idx="4316">
                  <c:v>-1.668E-2</c:v>
                </c:pt>
                <c:pt idx="4317">
                  <c:v>-1.6729999999999998E-2</c:v>
                </c:pt>
                <c:pt idx="4318">
                  <c:v>-1.6809999999999999E-2</c:v>
                </c:pt>
                <c:pt idx="4319">
                  <c:v>-1.685E-2</c:v>
                </c:pt>
                <c:pt idx="4320">
                  <c:v>-1.686E-2</c:v>
                </c:pt>
                <c:pt idx="4321">
                  <c:v>-1.6820000000000002E-2</c:v>
                </c:pt>
                <c:pt idx="4322">
                  <c:v>-1.6760000000000001E-2</c:v>
                </c:pt>
                <c:pt idx="4323">
                  <c:v>-1.6719999999999999E-2</c:v>
                </c:pt>
                <c:pt idx="4324">
                  <c:v>-1.677E-2</c:v>
                </c:pt>
                <c:pt idx="4325">
                  <c:v>-1.687E-2</c:v>
                </c:pt>
                <c:pt idx="4326">
                  <c:v>-1.6979999999999999E-2</c:v>
                </c:pt>
                <c:pt idx="4327">
                  <c:v>-1.704E-2</c:v>
                </c:pt>
                <c:pt idx="4328">
                  <c:v>-1.7049999999999999E-2</c:v>
                </c:pt>
                <c:pt idx="4329">
                  <c:v>-1.7049999999999999E-2</c:v>
                </c:pt>
                <c:pt idx="4330">
                  <c:v>-1.711E-2</c:v>
                </c:pt>
                <c:pt idx="4331">
                  <c:v>-1.7260000000000001E-2</c:v>
                </c:pt>
                <c:pt idx="4332">
                  <c:v>-1.7500000000000002E-2</c:v>
                </c:pt>
                <c:pt idx="4333">
                  <c:v>-1.77E-2</c:v>
                </c:pt>
                <c:pt idx="4334">
                  <c:v>-1.7819999999999999E-2</c:v>
                </c:pt>
                <c:pt idx="4335">
                  <c:v>-1.7850000000000001E-2</c:v>
                </c:pt>
                <c:pt idx="4336">
                  <c:v>-1.7850000000000001E-2</c:v>
                </c:pt>
                <c:pt idx="4337">
                  <c:v>-1.7909999999999999E-2</c:v>
                </c:pt>
                <c:pt idx="4338">
                  <c:v>-1.7979999999999999E-2</c:v>
                </c:pt>
                <c:pt idx="4339">
                  <c:v>-1.806E-2</c:v>
                </c:pt>
                <c:pt idx="4340">
                  <c:v>-1.8120000000000001E-2</c:v>
                </c:pt>
                <c:pt idx="4341">
                  <c:v>-1.814E-2</c:v>
                </c:pt>
                <c:pt idx="4342">
                  <c:v>-1.8079999999999999E-2</c:v>
                </c:pt>
                <c:pt idx="4343">
                  <c:v>-1.8030000000000001E-2</c:v>
                </c:pt>
                <c:pt idx="4344">
                  <c:v>-1.8020000000000001E-2</c:v>
                </c:pt>
                <c:pt idx="4345">
                  <c:v>-1.804E-2</c:v>
                </c:pt>
                <c:pt idx="4346">
                  <c:v>-1.805E-2</c:v>
                </c:pt>
                <c:pt idx="4347">
                  <c:v>-1.804E-2</c:v>
                </c:pt>
                <c:pt idx="4348">
                  <c:v>-1.7999999999999999E-2</c:v>
                </c:pt>
                <c:pt idx="4349">
                  <c:v>-1.7919999999999998E-2</c:v>
                </c:pt>
                <c:pt idx="4350">
                  <c:v>-1.78E-2</c:v>
                </c:pt>
                <c:pt idx="4351">
                  <c:v>-1.77E-2</c:v>
                </c:pt>
                <c:pt idx="4352">
                  <c:v>-1.7649999999999999E-2</c:v>
                </c:pt>
                <c:pt idx="4353">
                  <c:v>-1.763E-2</c:v>
                </c:pt>
                <c:pt idx="4354">
                  <c:v>-1.7590000000000001E-2</c:v>
                </c:pt>
                <c:pt idx="4355">
                  <c:v>-1.753E-2</c:v>
                </c:pt>
                <c:pt idx="4356">
                  <c:v>-1.7479999999999999E-2</c:v>
                </c:pt>
                <c:pt idx="4357">
                  <c:v>-1.745E-2</c:v>
                </c:pt>
                <c:pt idx="4358">
                  <c:v>-1.7420000000000001E-2</c:v>
                </c:pt>
                <c:pt idx="4359">
                  <c:v>-1.7350000000000001E-2</c:v>
                </c:pt>
                <c:pt idx="4360">
                  <c:v>-1.7270000000000001E-2</c:v>
                </c:pt>
                <c:pt idx="4361">
                  <c:v>-1.7170000000000001E-2</c:v>
                </c:pt>
                <c:pt idx="4362">
                  <c:v>-1.704E-2</c:v>
                </c:pt>
                <c:pt idx="4363">
                  <c:v>-1.6899999999999998E-2</c:v>
                </c:pt>
                <c:pt idx="4364">
                  <c:v>-1.6740000000000001E-2</c:v>
                </c:pt>
                <c:pt idx="4365">
                  <c:v>-1.6639999999999999E-2</c:v>
                </c:pt>
                <c:pt idx="4366">
                  <c:v>-1.6559999999999998E-2</c:v>
                </c:pt>
                <c:pt idx="4367">
                  <c:v>-1.6469999999999999E-2</c:v>
                </c:pt>
                <c:pt idx="4368">
                  <c:v>-1.6379999999999999E-2</c:v>
                </c:pt>
                <c:pt idx="4369">
                  <c:v>-1.6299999999999999E-2</c:v>
                </c:pt>
                <c:pt idx="4370">
                  <c:v>-1.627E-2</c:v>
                </c:pt>
                <c:pt idx="4371">
                  <c:v>-1.6230000000000001E-2</c:v>
                </c:pt>
                <c:pt idx="4372">
                  <c:v>-1.6160000000000001E-2</c:v>
                </c:pt>
                <c:pt idx="4373">
                  <c:v>-1.6029999999999999E-2</c:v>
                </c:pt>
                <c:pt idx="4374">
                  <c:v>-1.583E-2</c:v>
                </c:pt>
                <c:pt idx="4375">
                  <c:v>-1.5610000000000001E-2</c:v>
                </c:pt>
                <c:pt idx="4376">
                  <c:v>-1.542E-2</c:v>
                </c:pt>
                <c:pt idx="4377">
                  <c:v>-1.5350000000000001E-2</c:v>
                </c:pt>
                <c:pt idx="4378">
                  <c:v>-1.5389999999999999E-2</c:v>
                </c:pt>
                <c:pt idx="4379">
                  <c:v>-1.545E-2</c:v>
                </c:pt>
                <c:pt idx="4380">
                  <c:v>-1.5429999999999999E-2</c:v>
                </c:pt>
                <c:pt idx="4381">
                  <c:v>-1.532E-2</c:v>
                </c:pt>
                <c:pt idx="4382">
                  <c:v>-1.5219999999999999E-2</c:v>
                </c:pt>
                <c:pt idx="4383">
                  <c:v>-1.5219999999999999E-2</c:v>
                </c:pt>
                <c:pt idx="4384">
                  <c:v>-1.54E-2</c:v>
                </c:pt>
                <c:pt idx="4385">
                  <c:v>-1.5679999999999999E-2</c:v>
                </c:pt>
                <c:pt idx="4386">
                  <c:v>-1.5959999999999998E-2</c:v>
                </c:pt>
                <c:pt idx="4387">
                  <c:v>-1.6140000000000002E-2</c:v>
                </c:pt>
                <c:pt idx="4388">
                  <c:v>-1.619E-2</c:v>
                </c:pt>
                <c:pt idx="4389">
                  <c:v>-1.6150000000000001E-2</c:v>
                </c:pt>
                <c:pt idx="4390">
                  <c:v>-1.6150000000000001E-2</c:v>
                </c:pt>
                <c:pt idx="4391">
                  <c:v>-1.627E-2</c:v>
                </c:pt>
                <c:pt idx="4392">
                  <c:v>-1.651E-2</c:v>
                </c:pt>
                <c:pt idx="4393">
                  <c:v>-1.6760000000000001E-2</c:v>
                </c:pt>
                <c:pt idx="4394">
                  <c:v>-1.6899999999999998E-2</c:v>
                </c:pt>
                <c:pt idx="4395">
                  <c:v>-1.687E-2</c:v>
                </c:pt>
                <c:pt idx="4396">
                  <c:v>-1.6719999999999999E-2</c:v>
                </c:pt>
                <c:pt idx="4397">
                  <c:v>-1.6629999999999999E-2</c:v>
                </c:pt>
                <c:pt idx="4398">
                  <c:v>-1.6719999999999999E-2</c:v>
                </c:pt>
                <c:pt idx="4399">
                  <c:v>-1.6979999999999999E-2</c:v>
                </c:pt>
                <c:pt idx="4400">
                  <c:v>-1.7250000000000001E-2</c:v>
                </c:pt>
                <c:pt idx="4401">
                  <c:v>-1.7430000000000001E-2</c:v>
                </c:pt>
                <c:pt idx="4402">
                  <c:v>-1.746E-2</c:v>
                </c:pt>
                <c:pt idx="4403">
                  <c:v>-1.738E-2</c:v>
                </c:pt>
                <c:pt idx="4404">
                  <c:v>-1.729E-2</c:v>
                </c:pt>
                <c:pt idx="4405">
                  <c:v>-1.7309999999999999E-2</c:v>
                </c:pt>
                <c:pt idx="4406">
                  <c:v>-1.7489999999999999E-2</c:v>
                </c:pt>
                <c:pt idx="4407">
                  <c:v>-1.7760000000000001E-2</c:v>
                </c:pt>
                <c:pt idx="4408">
                  <c:v>-1.797E-2</c:v>
                </c:pt>
                <c:pt idx="4409">
                  <c:v>-1.8100000000000002E-2</c:v>
                </c:pt>
                <c:pt idx="4410">
                  <c:v>-1.813E-2</c:v>
                </c:pt>
                <c:pt idx="4411">
                  <c:v>-1.8089999999999998E-2</c:v>
                </c:pt>
                <c:pt idx="4412">
                  <c:v>-1.805E-2</c:v>
                </c:pt>
                <c:pt idx="4413">
                  <c:v>-1.805E-2</c:v>
                </c:pt>
                <c:pt idx="4414">
                  <c:v>-1.8100000000000002E-2</c:v>
                </c:pt>
                <c:pt idx="4415">
                  <c:v>-1.821E-2</c:v>
                </c:pt>
                <c:pt idx="4416">
                  <c:v>-1.83E-2</c:v>
                </c:pt>
                <c:pt idx="4417">
                  <c:v>-1.8360000000000001E-2</c:v>
                </c:pt>
                <c:pt idx="4418">
                  <c:v>-1.8370000000000001E-2</c:v>
                </c:pt>
                <c:pt idx="4419">
                  <c:v>-1.8360000000000001E-2</c:v>
                </c:pt>
                <c:pt idx="4420">
                  <c:v>-1.8360000000000001E-2</c:v>
                </c:pt>
                <c:pt idx="4421">
                  <c:v>-1.8370000000000001E-2</c:v>
                </c:pt>
                <c:pt idx="4422">
                  <c:v>-1.8350000000000002E-2</c:v>
                </c:pt>
                <c:pt idx="4423">
                  <c:v>-1.8290000000000001E-2</c:v>
                </c:pt>
                <c:pt idx="4424">
                  <c:v>-1.821E-2</c:v>
                </c:pt>
                <c:pt idx="4425">
                  <c:v>-1.8169999999999999E-2</c:v>
                </c:pt>
                <c:pt idx="4426">
                  <c:v>-1.813E-2</c:v>
                </c:pt>
                <c:pt idx="4427">
                  <c:v>-1.8120000000000001E-2</c:v>
                </c:pt>
                <c:pt idx="4428">
                  <c:v>-1.8190000000000001E-2</c:v>
                </c:pt>
                <c:pt idx="4429">
                  <c:v>-1.8290000000000001E-2</c:v>
                </c:pt>
                <c:pt idx="4430">
                  <c:v>-1.8360000000000001E-2</c:v>
                </c:pt>
                <c:pt idx="4431">
                  <c:v>-1.8350000000000002E-2</c:v>
                </c:pt>
                <c:pt idx="4432">
                  <c:v>-1.8290000000000001E-2</c:v>
                </c:pt>
                <c:pt idx="4433">
                  <c:v>-1.8200000000000001E-2</c:v>
                </c:pt>
                <c:pt idx="4434">
                  <c:v>-1.8079999999999999E-2</c:v>
                </c:pt>
                <c:pt idx="4435">
                  <c:v>-1.797E-2</c:v>
                </c:pt>
                <c:pt idx="4436">
                  <c:v>-1.7899999999999999E-2</c:v>
                </c:pt>
                <c:pt idx="4437">
                  <c:v>-1.7909999999999999E-2</c:v>
                </c:pt>
                <c:pt idx="4438">
                  <c:v>-1.8020000000000001E-2</c:v>
                </c:pt>
                <c:pt idx="4439">
                  <c:v>-1.8169999999999999E-2</c:v>
                </c:pt>
                <c:pt idx="4440">
                  <c:v>-1.8259999999999998E-2</c:v>
                </c:pt>
                <c:pt idx="4441">
                  <c:v>-1.8259999999999998E-2</c:v>
                </c:pt>
                <c:pt idx="4442">
                  <c:v>-1.8159999999999999E-2</c:v>
                </c:pt>
                <c:pt idx="4443">
                  <c:v>-1.8020000000000001E-2</c:v>
                </c:pt>
                <c:pt idx="4444">
                  <c:v>-1.7909999999999999E-2</c:v>
                </c:pt>
                <c:pt idx="4445">
                  <c:v>-1.7809999999999999E-2</c:v>
                </c:pt>
                <c:pt idx="4446">
                  <c:v>-1.7770000000000001E-2</c:v>
                </c:pt>
                <c:pt idx="4447">
                  <c:v>-1.7809999999999999E-2</c:v>
                </c:pt>
                <c:pt idx="4448">
                  <c:v>-1.788E-2</c:v>
                </c:pt>
                <c:pt idx="4449">
                  <c:v>-1.7909999999999999E-2</c:v>
                </c:pt>
                <c:pt idx="4450">
                  <c:v>-1.788E-2</c:v>
                </c:pt>
                <c:pt idx="4451">
                  <c:v>-1.7809999999999999E-2</c:v>
                </c:pt>
                <c:pt idx="4452">
                  <c:v>-1.7760000000000001E-2</c:v>
                </c:pt>
                <c:pt idx="4453">
                  <c:v>-1.772E-2</c:v>
                </c:pt>
                <c:pt idx="4454">
                  <c:v>-1.7680000000000001E-2</c:v>
                </c:pt>
                <c:pt idx="4455">
                  <c:v>-1.7639999999999999E-2</c:v>
                </c:pt>
                <c:pt idx="4456">
                  <c:v>-1.762E-2</c:v>
                </c:pt>
                <c:pt idx="4457">
                  <c:v>-1.7590000000000001E-2</c:v>
                </c:pt>
                <c:pt idx="4458">
                  <c:v>-1.753E-2</c:v>
                </c:pt>
                <c:pt idx="4459">
                  <c:v>-1.7409999999999998E-2</c:v>
                </c:pt>
                <c:pt idx="4460">
                  <c:v>-1.7250000000000001E-2</c:v>
                </c:pt>
                <c:pt idx="4461">
                  <c:v>-1.7080000000000001E-2</c:v>
                </c:pt>
                <c:pt idx="4462">
                  <c:v>-1.6990000000000002E-2</c:v>
                </c:pt>
                <c:pt idx="4463">
                  <c:v>-1.703E-2</c:v>
                </c:pt>
                <c:pt idx="4464">
                  <c:v>-1.7219999999999999E-2</c:v>
                </c:pt>
                <c:pt idx="4465">
                  <c:v>-1.746E-2</c:v>
                </c:pt>
                <c:pt idx="4466">
                  <c:v>-1.762E-2</c:v>
                </c:pt>
                <c:pt idx="4467">
                  <c:v>-1.7649999999999999E-2</c:v>
                </c:pt>
                <c:pt idx="4468">
                  <c:v>-1.755E-2</c:v>
                </c:pt>
                <c:pt idx="4469">
                  <c:v>-1.7409999999999998E-2</c:v>
                </c:pt>
                <c:pt idx="4470">
                  <c:v>-1.738E-2</c:v>
                </c:pt>
                <c:pt idx="4471">
                  <c:v>-1.7479999999999999E-2</c:v>
                </c:pt>
                <c:pt idx="4472">
                  <c:v>-1.7649999999999999E-2</c:v>
                </c:pt>
                <c:pt idx="4473">
                  <c:v>-1.7809999999999999E-2</c:v>
                </c:pt>
                <c:pt idx="4474">
                  <c:v>-1.789E-2</c:v>
                </c:pt>
                <c:pt idx="4475">
                  <c:v>-1.7860000000000001E-2</c:v>
                </c:pt>
                <c:pt idx="4476">
                  <c:v>-1.77E-2</c:v>
                </c:pt>
                <c:pt idx="4477">
                  <c:v>-1.7510000000000001E-2</c:v>
                </c:pt>
                <c:pt idx="4478">
                  <c:v>-1.745E-2</c:v>
                </c:pt>
                <c:pt idx="4479">
                  <c:v>-1.7590000000000001E-2</c:v>
                </c:pt>
                <c:pt idx="4480">
                  <c:v>-1.788E-2</c:v>
                </c:pt>
                <c:pt idx="4481">
                  <c:v>-1.8180000000000002E-2</c:v>
                </c:pt>
                <c:pt idx="4482">
                  <c:v>-1.839E-2</c:v>
                </c:pt>
                <c:pt idx="4483">
                  <c:v>-1.8429999999999998E-2</c:v>
                </c:pt>
                <c:pt idx="4484">
                  <c:v>-1.8360000000000001E-2</c:v>
                </c:pt>
                <c:pt idx="4485">
                  <c:v>-1.8290000000000001E-2</c:v>
                </c:pt>
                <c:pt idx="4486">
                  <c:v>-1.8329999999999999E-2</c:v>
                </c:pt>
                <c:pt idx="4487">
                  <c:v>-1.848E-2</c:v>
                </c:pt>
                <c:pt idx="4488">
                  <c:v>-1.8679999999999999E-2</c:v>
                </c:pt>
                <c:pt idx="4489">
                  <c:v>-1.8870000000000001E-2</c:v>
                </c:pt>
                <c:pt idx="4490">
                  <c:v>-1.9029999999999998E-2</c:v>
                </c:pt>
                <c:pt idx="4491">
                  <c:v>-1.9099999999999999E-2</c:v>
                </c:pt>
                <c:pt idx="4492">
                  <c:v>-1.9060000000000001E-2</c:v>
                </c:pt>
                <c:pt idx="4493">
                  <c:v>-1.898E-2</c:v>
                </c:pt>
                <c:pt idx="4494">
                  <c:v>-1.891E-2</c:v>
                </c:pt>
                <c:pt idx="4495">
                  <c:v>-1.8919999999999999E-2</c:v>
                </c:pt>
                <c:pt idx="4496">
                  <c:v>-1.9019999999999999E-2</c:v>
                </c:pt>
                <c:pt idx="4497">
                  <c:v>-1.9140000000000001E-2</c:v>
                </c:pt>
                <c:pt idx="4498">
                  <c:v>-1.9220000000000001E-2</c:v>
                </c:pt>
                <c:pt idx="4499">
                  <c:v>-1.9230000000000001E-2</c:v>
                </c:pt>
                <c:pt idx="4500">
                  <c:v>-1.9199999999999998E-2</c:v>
                </c:pt>
                <c:pt idx="4501">
                  <c:v>-1.915E-2</c:v>
                </c:pt>
                <c:pt idx="4502">
                  <c:v>-1.9089999999999999E-2</c:v>
                </c:pt>
                <c:pt idx="4503">
                  <c:v>-1.9009999999999999E-2</c:v>
                </c:pt>
                <c:pt idx="4504">
                  <c:v>-1.89E-2</c:v>
                </c:pt>
                <c:pt idx="4505">
                  <c:v>-1.8769999999999998E-2</c:v>
                </c:pt>
                <c:pt idx="4506">
                  <c:v>-1.864E-2</c:v>
                </c:pt>
                <c:pt idx="4507">
                  <c:v>-1.8499999999999999E-2</c:v>
                </c:pt>
                <c:pt idx="4508">
                  <c:v>-1.8380000000000001E-2</c:v>
                </c:pt>
                <c:pt idx="4509">
                  <c:v>-1.84E-2</c:v>
                </c:pt>
                <c:pt idx="4510">
                  <c:v>-1.8540000000000001E-2</c:v>
                </c:pt>
                <c:pt idx="4511">
                  <c:v>-1.8669999999999999E-2</c:v>
                </c:pt>
                <c:pt idx="4512">
                  <c:v>-1.8749999999999999E-2</c:v>
                </c:pt>
                <c:pt idx="4513">
                  <c:v>-1.8720000000000001E-2</c:v>
                </c:pt>
                <c:pt idx="4514">
                  <c:v>-1.8589999999999999E-2</c:v>
                </c:pt>
                <c:pt idx="4515">
                  <c:v>-1.8419999999999999E-2</c:v>
                </c:pt>
                <c:pt idx="4516">
                  <c:v>-1.83E-2</c:v>
                </c:pt>
                <c:pt idx="4517">
                  <c:v>-1.8270000000000002E-2</c:v>
                </c:pt>
                <c:pt idx="4518">
                  <c:v>-1.8370000000000001E-2</c:v>
                </c:pt>
                <c:pt idx="4519">
                  <c:v>-1.8530000000000001E-2</c:v>
                </c:pt>
                <c:pt idx="4520">
                  <c:v>-1.865E-2</c:v>
                </c:pt>
                <c:pt idx="4521">
                  <c:v>-1.865E-2</c:v>
                </c:pt>
                <c:pt idx="4522">
                  <c:v>-1.8509999999999999E-2</c:v>
                </c:pt>
                <c:pt idx="4523">
                  <c:v>-1.8290000000000001E-2</c:v>
                </c:pt>
                <c:pt idx="4524">
                  <c:v>-1.814E-2</c:v>
                </c:pt>
                <c:pt idx="4525">
                  <c:v>-1.8089999999999998E-2</c:v>
                </c:pt>
                <c:pt idx="4526">
                  <c:v>-1.8100000000000002E-2</c:v>
                </c:pt>
                <c:pt idx="4527">
                  <c:v>-1.814E-2</c:v>
                </c:pt>
                <c:pt idx="4528">
                  <c:v>-1.8159999999999999E-2</c:v>
                </c:pt>
                <c:pt idx="4529">
                  <c:v>-1.8079999999999999E-2</c:v>
                </c:pt>
                <c:pt idx="4530">
                  <c:v>-1.787E-2</c:v>
                </c:pt>
                <c:pt idx="4531">
                  <c:v>-1.7569999999999999E-2</c:v>
                </c:pt>
                <c:pt idx="4532">
                  <c:v>-1.737E-2</c:v>
                </c:pt>
                <c:pt idx="4533">
                  <c:v>-1.7340000000000001E-2</c:v>
                </c:pt>
                <c:pt idx="4534">
                  <c:v>-1.745E-2</c:v>
                </c:pt>
                <c:pt idx="4535">
                  <c:v>-1.7579999999999998E-2</c:v>
                </c:pt>
                <c:pt idx="4536">
                  <c:v>-1.7649999999999999E-2</c:v>
                </c:pt>
                <c:pt idx="4537">
                  <c:v>-1.763E-2</c:v>
                </c:pt>
                <c:pt idx="4538">
                  <c:v>-1.7500000000000002E-2</c:v>
                </c:pt>
                <c:pt idx="4539">
                  <c:v>-1.7299999999999999E-2</c:v>
                </c:pt>
                <c:pt idx="4540">
                  <c:v>-1.7149999999999999E-2</c:v>
                </c:pt>
                <c:pt idx="4541">
                  <c:v>-1.7069999999999998E-2</c:v>
                </c:pt>
                <c:pt idx="4542">
                  <c:v>-1.7059999999999999E-2</c:v>
                </c:pt>
                <c:pt idx="4543">
                  <c:v>-1.7100000000000001E-2</c:v>
                </c:pt>
                <c:pt idx="4544">
                  <c:v>-1.711E-2</c:v>
                </c:pt>
                <c:pt idx="4545">
                  <c:v>-1.7069999999999998E-2</c:v>
                </c:pt>
                <c:pt idx="4546">
                  <c:v>-1.6959999999999999E-2</c:v>
                </c:pt>
                <c:pt idx="4547">
                  <c:v>-1.678E-2</c:v>
                </c:pt>
                <c:pt idx="4548">
                  <c:v>-1.6619999999999999E-2</c:v>
                </c:pt>
                <c:pt idx="4549">
                  <c:v>-1.651E-2</c:v>
                </c:pt>
                <c:pt idx="4550">
                  <c:v>-1.6469999999999999E-2</c:v>
                </c:pt>
                <c:pt idx="4551">
                  <c:v>-1.652E-2</c:v>
                </c:pt>
                <c:pt idx="4552">
                  <c:v>-1.6590000000000001E-2</c:v>
                </c:pt>
                <c:pt idx="4553">
                  <c:v>-1.6570000000000001E-2</c:v>
                </c:pt>
                <c:pt idx="4554">
                  <c:v>-1.6449999999999999E-2</c:v>
                </c:pt>
                <c:pt idx="4555">
                  <c:v>-1.6219999999999998E-2</c:v>
                </c:pt>
                <c:pt idx="4556">
                  <c:v>-1.5949999999999999E-2</c:v>
                </c:pt>
                <c:pt idx="4557">
                  <c:v>-1.575E-2</c:v>
                </c:pt>
                <c:pt idx="4558">
                  <c:v>-1.555E-2</c:v>
                </c:pt>
                <c:pt idx="4559">
                  <c:v>-1.545E-2</c:v>
                </c:pt>
                <c:pt idx="4560">
                  <c:v>-1.5469999999999999E-2</c:v>
                </c:pt>
                <c:pt idx="4561">
                  <c:v>-1.5559999999999999E-2</c:v>
                </c:pt>
                <c:pt idx="4562">
                  <c:v>-1.5640000000000001E-2</c:v>
                </c:pt>
                <c:pt idx="4563">
                  <c:v>-1.5640000000000001E-2</c:v>
                </c:pt>
                <c:pt idx="4564">
                  <c:v>-1.5520000000000001E-2</c:v>
                </c:pt>
                <c:pt idx="4565">
                  <c:v>-1.5350000000000001E-2</c:v>
                </c:pt>
                <c:pt idx="4566">
                  <c:v>-1.52E-2</c:v>
                </c:pt>
                <c:pt idx="4567">
                  <c:v>-1.5140000000000001E-2</c:v>
                </c:pt>
                <c:pt idx="4568">
                  <c:v>-1.5169999999999999E-2</c:v>
                </c:pt>
                <c:pt idx="4569">
                  <c:v>-1.524E-2</c:v>
                </c:pt>
                <c:pt idx="4570">
                  <c:v>-1.533E-2</c:v>
                </c:pt>
                <c:pt idx="4571">
                  <c:v>-1.536E-2</c:v>
                </c:pt>
                <c:pt idx="4572">
                  <c:v>-1.529E-2</c:v>
                </c:pt>
                <c:pt idx="4573">
                  <c:v>-1.512E-2</c:v>
                </c:pt>
                <c:pt idx="4574">
                  <c:v>-1.4970000000000001E-2</c:v>
                </c:pt>
                <c:pt idx="4575">
                  <c:v>-1.491E-2</c:v>
                </c:pt>
                <c:pt idx="4576">
                  <c:v>-1.502E-2</c:v>
                </c:pt>
                <c:pt idx="4577">
                  <c:v>-1.524E-2</c:v>
                </c:pt>
                <c:pt idx="4578">
                  <c:v>-1.5469999999999999E-2</c:v>
                </c:pt>
                <c:pt idx="4579">
                  <c:v>-1.5599999999999999E-2</c:v>
                </c:pt>
                <c:pt idx="4580">
                  <c:v>-1.554E-2</c:v>
                </c:pt>
                <c:pt idx="4581">
                  <c:v>-1.5339999999999999E-2</c:v>
                </c:pt>
                <c:pt idx="4582">
                  <c:v>-1.5140000000000001E-2</c:v>
                </c:pt>
                <c:pt idx="4583">
                  <c:v>-1.506E-2</c:v>
                </c:pt>
                <c:pt idx="4584">
                  <c:v>-1.5089999999999999E-2</c:v>
                </c:pt>
                <c:pt idx="4585">
                  <c:v>-1.512E-2</c:v>
                </c:pt>
                <c:pt idx="4586">
                  <c:v>-1.508E-2</c:v>
                </c:pt>
                <c:pt idx="4587">
                  <c:v>-1.486E-2</c:v>
                </c:pt>
                <c:pt idx="4588">
                  <c:v>-1.444E-2</c:v>
                </c:pt>
                <c:pt idx="4589">
                  <c:v>-1.3950000000000001E-2</c:v>
                </c:pt>
                <c:pt idx="4590">
                  <c:v>-1.3679999999999999E-2</c:v>
                </c:pt>
                <c:pt idx="4591">
                  <c:v>-1.372E-2</c:v>
                </c:pt>
                <c:pt idx="4592">
                  <c:v>-1.3979999999999999E-2</c:v>
                </c:pt>
                <c:pt idx="4593">
                  <c:v>-1.4319999999999999E-2</c:v>
                </c:pt>
                <c:pt idx="4594">
                  <c:v>-1.456E-2</c:v>
                </c:pt>
                <c:pt idx="4595">
                  <c:v>-1.451E-2</c:v>
                </c:pt>
                <c:pt idx="4596">
                  <c:v>-1.418E-2</c:v>
                </c:pt>
              </c:numCache>
            </c:numRef>
          </c:yVal>
          <c:smooth val="1"/>
          <c:extLst xmlns:c16r2="http://schemas.microsoft.com/office/drawing/2015/06/chart">
            <c:ext xmlns:c16="http://schemas.microsoft.com/office/drawing/2014/chart" uri="{C3380CC4-5D6E-409C-BE32-E72D297353CC}">
              <c16:uniqueId val="{00000001-F2B2-4907-9192-56689417EB0D}"/>
            </c:ext>
          </c:extLst>
        </c:ser>
        <c:ser>
          <c:idx val="2"/>
          <c:order val="2"/>
          <c:tx>
            <c:v>Ramp: 20 K/min</c:v>
          </c:tx>
          <c:spPr>
            <a:ln w="19050">
              <a:solidFill>
                <a:schemeClr val="tx1"/>
              </a:solidFill>
              <a:prstDash val="sysDot"/>
            </a:ln>
          </c:spPr>
          <c:marker>
            <c:symbol val="none"/>
          </c:marker>
          <c:xVal>
            <c:numRef>
              <c:f>Sheet1!$H$4:$H$3440</c:f>
              <c:numCache>
                <c:formatCode>General</c:formatCode>
                <c:ptCount val="3437"/>
                <c:pt idx="0">
                  <c:v>300.22000000000003</c:v>
                </c:pt>
                <c:pt idx="1">
                  <c:v>300.24</c:v>
                </c:pt>
                <c:pt idx="2">
                  <c:v>300.25</c:v>
                </c:pt>
                <c:pt idx="3">
                  <c:v>300.27</c:v>
                </c:pt>
                <c:pt idx="4">
                  <c:v>300.27999999999997</c:v>
                </c:pt>
                <c:pt idx="5">
                  <c:v>300.31</c:v>
                </c:pt>
                <c:pt idx="6">
                  <c:v>300.32</c:v>
                </c:pt>
                <c:pt idx="7">
                  <c:v>300.33999999999997</c:v>
                </c:pt>
                <c:pt idx="8">
                  <c:v>300.36</c:v>
                </c:pt>
                <c:pt idx="9">
                  <c:v>300.39</c:v>
                </c:pt>
                <c:pt idx="10">
                  <c:v>300.41000000000003</c:v>
                </c:pt>
                <c:pt idx="11">
                  <c:v>300.44</c:v>
                </c:pt>
                <c:pt idx="12">
                  <c:v>300.47000000000003</c:v>
                </c:pt>
                <c:pt idx="13">
                  <c:v>300.5</c:v>
                </c:pt>
                <c:pt idx="14">
                  <c:v>300.52999999999997</c:v>
                </c:pt>
                <c:pt idx="15">
                  <c:v>300.56</c:v>
                </c:pt>
                <c:pt idx="16">
                  <c:v>300.60000000000002</c:v>
                </c:pt>
                <c:pt idx="17">
                  <c:v>300.63</c:v>
                </c:pt>
                <c:pt idx="18">
                  <c:v>300.67</c:v>
                </c:pt>
                <c:pt idx="19">
                  <c:v>300.70999999999998</c:v>
                </c:pt>
                <c:pt idx="20">
                  <c:v>300.75</c:v>
                </c:pt>
                <c:pt idx="21">
                  <c:v>300.79000000000002</c:v>
                </c:pt>
                <c:pt idx="22">
                  <c:v>300.83999999999997</c:v>
                </c:pt>
                <c:pt idx="23">
                  <c:v>300.88</c:v>
                </c:pt>
                <c:pt idx="24">
                  <c:v>300.93</c:v>
                </c:pt>
                <c:pt idx="25">
                  <c:v>300.98</c:v>
                </c:pt>
                <c:pt idx="26">
                  <c:v>301.02999999999997</c:v>
                </c:pt>
                <c:pt idx="27">
                  <c:v>301.08999999999997</c:v>
                </c:pt>
                <c:pt idx="28">
                  <c:v>301.14</c:v>
                </c:pt>
                <c:pt idx="29">
                  <c:v>301.2</c:v>
                </c:pt>
                <c:pt idx="30">
                  <c:v>301.26</c:v>
                </c:pt>
                <c:pt idx="31">
                  <c:v>301.32</c:v>
                </c:pt>
                <c:pt idx="32">
                  <c:v>301.39</c:v>
                </c:pt>
                <c:pt idx="33">
                  <c:v>301.45</c:v>
                </c:pt>
                <c:pt idx="34">
                  <c:v>301.52</c:v>
                </c:pt>
                <c:pt idx="35">
                  <c:v>301.58999999999997</c:v>
                </c:pt>
                <c:pt idx="36">
                  <c:v>301.66000000000003</c:v>
                </c:pt>
                <c:pt idx="37">
                  <c:v>301.74</c:v>
                </c:pt>
                <c:pt idx="38">
                  <c:v>301.81</c:v>
                </c:pt>
                <c:pt idx="39">
                  <c:v>301.89</c:v>
                </c:pt>
                <c:pt idx="40">
                  <c:v>301.97000000000003</c:v>
                </c:pt>
                <c:pt idx="41">
                  <c:v>302.05</c:v>
                </c:pt>
                <c:pt idx="42">
                  <c:v>302.13</c:v>
                </c:pt>
                <c:pt idx="43">
                  <c:v>302.22000000000003</c:v>
                </c:pt>
                <c:pt idx="44">
                  <c:v>302.31</c:v>
                </c:pt>
                <c:pt idx="45">
                  <c:v>302.39999999999998</c:v>
                </c:pt>
                <c:pt idx="46">
                  <c:v>302.49</c:v>
                </c:pt>
                <c:pt idx="47">
                  <c:v>302.58</c:v>
                </c:pt>
                <c:pt idx="48">
                  <c:v>302.67</c:v>
                </c:pt>
                <c:pt idx="49">
                  <c:v>302.77</c:v>
                </c:pt>
                <c:pt idx="50">
                  <c:v>302.87</c:v>
                </c:pt>
                <c:pt idx="51">
                  <c:v>302.95999999999998</c:v>
                </c:pt>
                <c:pt idx="52">
                  <c:v>303.07</c:v>
                </c:pt>
                <c:pt idx="53">
                  <c:v>303.17</c:v>
                </c:pt>
                <c:pt idx="54">
                  <c:v>303.27</c:v>
                </c:pt>
                <c:pt idx="55">
                  <c:v>303.38</c:v>
                </c:pt>
                <c:pt idx="56">
                  <c:v>303.49</c:v>
                </c:pt>
                <c:pt idx="57">
                  <c:v>303.60000000000002</c:v>
                </c:pt>
                <c:pt idx="58">
                  <c:v>303.70999999999998</c:v>
                </c:pt>
                <c:pt idx="59">
                  <c:v>303.82</c:v>
                </c:pt>
                <c:pt idx="60">
                  <c:v>303.93</c:v>
                </c:pt>
                <c:pt idx="61">
                  <c:v>304.05</c:v>
                </c:pt>
                <c:pt idx="62">
                  <c:v>304.17</c:v>
                </c:pt>
                <c:pt idx="63">
                  <c:v>304.27999999999997</c:v>
                </c:pt>
                <c:pt idx="64">
                  <c:v>304.39999999999998</c:v>
                </c:pt>
                <c:pt idx="65">
                  <c:v>304.52</c:v>
                </c:pt>
                <c:pt idx="66">
                  <c:v>304.64</c:v>
                </c:pt>
                <c:pt idx="67">
                  <c:v>304.77</c:v>
                </c:pt>
                <c:pt idx="68">
                  <c:v>304.89</c:v>
                </c:pt>
                <c:pt idx="69">
                  <c:v>305.02</c:v>
                </c:pt>
                <c:pt idx="70">
                  <c:v>305.14</c:v>
                </c:pt>
                <c:pt idx="71">
                  <c:v>305.27</c:v>
                </c:pt>
                <c:pt idx="72">
                  <c:v>305.39999999999998</c:v>
                </c:pt>
                <c:pt idx="73">
                  <c:v>305.52999999999997</c:v>
                </c:pt>
                <c:pt idx="74">
                  <c:v>305.65999999999997</c:v>
                </c:pt>
                <c:pt idx="75">
                  <c:v>305.79000000000002</c:v>
                </c:pt>
                <c:pt idx="76">
                  <c:v>305.92</c:v>
                </c:pt>
                <c:pt idx="77">
                  <c:v>306.06</c:v>
                </c:pt>
                <c:pt idx="78">
                  <c:v>306.19</c:v>
                </c:pt>
                <c:pt idx="79">
                  <c:v>306.33</c:v>
                </c:pt>
                <c:pt idx="80">
                  <c:v>306.45999999999998</c:v>
                </c:pt>
                <c:pt idx="81">
                  <c:v>306.60000000000002</c:v>
                </c:pt>
                <c:pt idx="82">
                  <c:v>306.74</c:v>
                </c:pt>
                <c:pt idx="83">
                  <c:v>306.88</c:v>
                </c:pt>
                <c:pt idx="84">
                  <c:v>307.02</c:v>
                </c:pt>
                <c:pt idx="85">
                  <c:v>307.15999999999997</c:v>
                </c:pt>
                <c:pt idx="86">
                  <c:v>307.3</c:v>
                </c:pt>
                <c:pt idx="87">
                  <c:v>307.44</c:v>
                </c:pt>
                <c:pt idx="88">
                  <c:v>307.59000000000003</c:v>
                </c:pt>
                <c:pt idx="89">
                  <c:v>307.73</c:v>
                </c:pt>
                <c:pt idx="90">
                  <c:v>307.87</c:v>
                </c:pt>
                <c:pt idx="91">
                  <c:v>308.02</c:v>
                </c:pt>
                <c:pt idx="92">
                  <c:v>308.15999999999997</c:v>
                </c:pt>
                <c:pt idx="93">
                  <c:v>308.31</c:v>
                </c:pt>
                <c:pt idx="94">
                  <c:v>308.45</c:v>
                </c:pt>
                <c:pt idx="95">
                  <c:v>308.60000000000002</c:v>
                </c:pt>
                <c:pt idx="96">
                  <c:v>308.75</c:v>
                </c:pt>
                <c:pt idx="97">
                  <c:v>308.89</c:v>
                </c:pt>
                <c:pt idx="98">
                  <c:v>309.04000000000002</c:v>
                </c:pt>
                <c:pt idx="99">
                  <c:v>309.2</c:v>
                </c:pt>
                <c:pt idx="100">
                  <c:v>309.34000000000003</c:v>
                </c:pt>
                <c:pt idx="101">
                  <c:v>309.49</c:v>
                </c:pt>
                <c:pt idx="102">
                  <c:v>309.64</c:v>
                </c:pt>
                <c:pt idx="103">
                  <c:v>309.79000000000002</c:v>
                </c:pt>
                <c:pt idx="104">
                  <c:v>309.94</c:v>
                </c:pt>
                <c:pt idx="105">
                  <c:v>310.10000000000002</c:v>
                </c:pt>
                <c:pt idx="106">
                  <c:v>310.25</c:v>
                </c:pt>
                <c:pt idx="107">
                  <c:v>310.39999999999998</c:v>
                </c:pt>
                <c:pt idx="108">
                  <c:v>310.55</c:v>
                </c:pt>
                <c:pt idx="109">
                  <c:v>310.7</c:v>
                </c:pt>
                <c:pt idx="110">
                  <c:v>310.86</c:v>
                </c:pt>
                <c:pt idx="111">
                  <c:v>311.01</c:v>
                </c:pt>
                <c:pt idx="112">
                  <c:v>311.15999999999997</c:v>
                </c:pt>
                <c:pt idx="113">
                  <c:v>311.32</c:v>
                </c:pt>
                <c:pt idx="114">
                  <c:v>311.47000000000003</c:v>
                </c:pt>
                <c:pt idx="115">
                  <c:v>311.63</c:v>
                </c:pt>
                <c:pt idx="116">
                  <c:v>311.77999999999997</c:v>
                </c:pt>
                <c:pt idx="117">
                  <c:v>311.94</c:v>
                </c:pt>
                <c:pt idx="118">
                  <c:v>312.09000000000003</c:v>
                </c:pt>
                <c:pt idx="119">
                  <c:v>312.25</c:v>
                </c:pt>
                <c:pt idx="120">
                  <c:v>312.40999999999997</c:v>
                </c:pt>
                <c:pt idx="121">
                  <c:v>312.56</c:v>
                </c:pt>
                <c:pt idx="122">
                  <c:v>312.72000000000003</c:v>
                </c:pt>
                <c:pt idx="123">
                  <c:v>312.88</c:v>
                </c:pt>
                <c:pt idx="124">
                  <c:v>313.02999999999997</c:v>
                </c:pt>
                <c:pt idx="125">
                  <c:v>313.19</c:v>
                </c:pt>
                <c:pt idx="126">
                  <c:v>313.34000000000003</c:v>
                </c:pt>
                <c:pt idx="127">
                  <c:v>313.5</c:v>
                </c:pt>
                <c:pt idx="128">
                  <c:v>313.65999999999997</c:v>
                </c:pt>
                <c:pt idx="129">
                  <c:v>313.82</c:v>
                </c:pt>
                <c:pt idx="130">
                  <c:v>313.98</c:v>
                </c:pt>
                <c:pt idx="131">
                  <c:v>314.13</c:v>
                </c:pt>
                <c:pt idx="132">
                  <c:v>314.29000000000002</c:v>
                </c:pt>
                <c:pt idx="133">
                  <c:v>314.45</c:v>
                </c:pt>
                <c:pt idx="134">
                  <c:v>314.61</c:v>
                </c:pt>
                <c:pt idx="135">
                  <c:v>314.77</c:v>
                </c:pt>
                <c:pt idx="136">
                  <c:v>314.93</c:v>
                </c:pt>
                <c:pt idx="137">
                  <c:v>315.09000000000003</c:v>
                </c:pt>
                <c:pt idx="138">
                  <c:v>315.25</c:v>
                </c:pt>
                <c:pt idx="139">
                  <c:v>315.39999999999998</c:v>
                </c:pt>
                <c:pt idx="140">
                  <c:v>315.56</c:v>
                </c:pt>
                <c:pt idx="141">
                  <c:v>315.72000000000003</c:v>
                </c:pt>
                <c:pt idx="142">
                  <c:v>315.88</c:v>
                </c:pt>
                <c:pt idx="143">
                  <c:v>316.04000000000002</c:v>
                </c:pt>
                <c:pt idx="144">
                  <c:v>316.2</c:v>
                </c:pt>
                <c:pt idx="145">
                  <c:v>316.36</c:v>
                </c:pt>
                <c:pt idx="146">
                  <c:v>316.52</c:v>
                </c:pt>
                <c:pt idx="147">
                  <c:v>316.68</c:v>
                </c:pt>
                <c:pt idx="148">
                  <c:v>316.84000000000003</c:v>
                </c:pt>
                <c:pt idx="149">
                  <c:v>317</c:v>
                </c:pt>
                <c:pt idx="150">
                  <c:v>317.15999999999997</c:v>
                </c:pt>
                <c:pt idx="151">
                  <c:v>317.33</c:v>
                </c:pt>
                <c:pt idx="152">
                  <c:v>317.48</c:v>
                </c:pt>
                <c:pt idx="153">
                  <c:v>317.64999999999998</c:v>
                </c:pt>
                <c:pt idx="154">
                  <c:v>317.81</c:v>
                </c:pt>
                <c:pt idx="155">
                  <c:v>317.97000000000003</c:v>
                </c:pt>
                <c:pt idx="156">
                  <c:v>318.13</c:v>
                </c:pt>
                <c:pt idx="157">
                  <c:v>318.29000000000002</c:v>
                </c:pt>
                <c:pt idx="158">
                  <c:v>318.45</c:v>
                </c:pt>
                <c:pt idx="159">
                  <c:v>318.61</c:v>
                </c:pt>
                <c:pt idx="160">
                  <c:v>318.77</c:v>
                </c:pt>
                <c:pt idx="161">
                  <c:v>318.93</c:v>
                </c:pt>
                <c:pt idx="162">
                  <c:v>319.09000000000003</c:v>
                </c:pt>
                <c:pt idx="163">
                  <c:v>319.25</c:v>
                </c:pt>
                <c:pt idx="164">
                  <c:v>319.40999999999997</c:v>
                </c:pt>
                <c:pt idx="165">
                  <c:v>319.57</c:v>
                </c:pt>
                <c:pt idx="166">
                  <c:v>319.73</c:v>
                </c:pt>
                <c:pt idx="167">
                  <c:v>319.89</c:v>
                </c:pt>
                <c:pt idx="168">
                  <c:v>320.05</c:v>
                </c:pt>
                <c:pt idx="169">
                  <c:v>320.20999999999998</c:v>
                </c:pt>
                <c:pt idx="170">
                  <c:v>320.38</c:v>
                </c:pt>
                <c:pt idx="171">
                  <c:v>320.54000000000002</c:v>
                </c:pt>
                <c:pt idx="172">
                  <c:v>320.69</c:v>
                </c:pt>
                <c:pt idx="173">
                  <c:v>320.85000000000002</c:v>
                </c:pt>
                <c:pt idx="174">
                  <c:v>321.02</c:v>
                </c:pt>
                <c:pt idx="175">
                  <c:v>321.17</c:v>
                </c:pt>
                <c:pt idx="176">
                  <c:v>321.33</c:v>
                </c:pt>
                <c:pt idx="177">
                  <c:v>321.49</c:v>
                </c:pt>
                <c:pt idx="178">
                  <c:v>321.64999999999998</c:v>
                </c:pt>
                <c:pt idx="179">
                  <c:v>321.81</c:v>
                </c:pt>
                <c:pt idx="180">
                  <c:v>321.97000000000003</c:v>
                </c:pt>
                <c:pt idx="181">
                  <c:v>322.13</c:v>
                </c:pt>
                <c:pt idx="182">
                  <c:v>322.29000000000002</c:v>
                </c:pt>
                <c:pt idx="183">
                  <c:v>322.45</c:v>
                </c:pt>
                <c:pt idx="184">
                  <c:v>322.61</c:v>
                </c:pt>
                <c:pt idx="185">
                  <c:v>322.77</c:v>
                </c:pt>
                <c:pt idx="186">
                  <c:v>322.93</c:v>
                </c:pt>
                <c:pt idx="187">
                  <c:v>323.08</c:v>
                </c:pt>
                <c:pt idx="188">
                  <c:v>323.25</c:v>
                </c:pt>
                <c:pt idx="189">
                  <c:v>323.39999999999998</c:v>
                </c:pt>
                <c:pt idx="190">
                  <c:v>323.56</c:v>
                </c:pt>
                <c:pt idx="191">
                  <c:v>323.72000000000003</c:v>
                </c:pt>
                <c:pt idx="192">
                  <c:v>323.88</c:v>
                </c:pt>
                <c:pt idx="193">
                  <c:v>324.04000000000002</c:v>
                </c:pt>
                <c:pt idx="194">
                  <c:v>324.19</c:v>
                </c:pt>
                <c:pt idx="195">
                  <c:v>324.35000000000002</c:v>
                </c:pt>
                <c:pt idx="196">
                  <c:v>324.51</c:v>
                </c:pt>
                <c:pt idx="197">
                  <c:v>324.67</c:v>
                </c:pt>
                <c:pt idx="198">
                  <c:v>324.83</c:v>
                </c:pt>
                <c:pt idx="199">
                  <c:v>324.99</c:v>
                </c:pt>
                <c:pt idx="200">
                  <c:v>325.14999999999998</c:v>
                </c:pt>
                <c:pt idx="201">
                  <c:v>325.31</c:v>
                </c:pt>
                <c:pt idx="202">
                  <c:v>325.45999999999998</c:v>
                </c:pt>
                <c:pt idx="203">
                  <c:v>325.62</c:v>
                </c:pt>
                <c:pt idx="204">
                  <c:v>325.77999999999997</c:v>
                </c:pt>
                <c:pt idx="205">
                  <c:v>325.94</c:v>
                </c:pt>
                <c:pt idx="206">
                  <c:v>326.09000000000003</c:v>
                </c:pt>
                <c:pt idx="207">
                  <c:v>326.25</c:v>
                </c:pt>
                <c:pt idx="208">
                  <c:v>326.40999999999997</c:v>
                </c:pt>
                <c:pt idx="209">
                  <c:v>326.56</c:v>
                </c:pt>
                <c:pt idx="210">
                  <c:v>326.72000000000003</c:v>
                </c:pt>
                <c:pt idx="211">
                  <c:v>326.88</c:v>
                </c:pt>
                <c:pt idx="212">
                  <c:v>327.04000000000002</c:v>
                </c:pt>
                <c:pt idx="213">
                  <c:v>327.19</c:v>
                </c:pt>
                <c:pt idx="214">
                  <c:v>327.35000000000002</c:v>
                </c:pt>
                <c:pt idx="215">
                  <c:v>327.51</c:v>
                </c:pt>
                <c:pt idx="216">
                  <c:v>327.67</c:v>
                </c:pt>
                <c:pt idx="217">
                  <c:v>327.82</c:v>
                </c:pt>
                <c:pt idx="218">
                  <c:v>327.98</c:v>
                </c:pt>
                <c:pt idx="219">
                  <c:v>328.14</c:v>
                </c:pt>
                <c:pt idx="220">
                  <c:v>328.29</c:v>
                </c:pt>
                <c:pt idx="221">
                  <c:v>328.45</c:v>
                </c:pt>
                <c:pt idx="222">
                  <c:v>328.61</c:v>
                </c:pt>
                <c:pt idx="223">
                  <c:v>328.76</c:v>
                </c:pt>
                <c:pt idx="224">
                  <c:v>328.92</c:v>
                </c:pt>
                <c:pt idx="225">
                  <c:v>329.08</c:v>
                </c:pt>
                <c:pt idx="226">
                  <c:v>329.23</c:v>
                </c:pt>
                <c:pt idx="227">
                  <c:v>329.39</c:v>
                </c:pt>
                <c:pt idx="228">
                  <c:v>329.55</c:v>
                </c:pt>
                <c:pt idx="229">
                  <c:v>329.7</c:v>
                </c:pt>
                <c:pt idx="230">
                  <c:v>329.86</c:v>
                </c:pt>
                <c:pt idx="231">
                  <c:v>330.01</c:v>
                </c:pt>
                <c:pt idx="232">
                  <c:v>330.17</c:v>
                </c:pt>
                <c:pt idx="233">
                  <c:v>330.33</c:v>
                </c:pt>
                <c:pt idx="234">
                  <c:v>330.48</c:v>
                </c:pt>
                <c:pt idx="235">
                  <c:v>330.64</c:v>
                </c:pt>
                <c:pt idx="236">
                  <c:v>330.79</c:v>
                </c:pt>
                <c:pt idx="237">
                  <c:v>330.95</c:v>
                </c:pt>
                <c:pt idx="238">
                  <c:v>331.11</c:v>
                </c:pt>
                <c:pt idx="239">
                  <c:v>331.26</c:v>
                </c:pt>
                <c:pt idx="240">
                  <c:v>331.42</c:v>
                </c:pt>
                <c:pt idx="241">
                  <c:v>331.58</c:v>
                </c:pt>
                <c:pt idx="242">
                  <c:v>331.74</c:v>
                </c:pt>
                <c:pt idx="243">
                  <c:v>331.89</c:v>
                </c:pt>
                <c:pt idx="244">
                  <c:v>332.05</c:v>
                </c:pt>
                <c:pt idx="245">
                  <c:v>332.2</c:v>
                </c:pt>
                <c:pt idx="246">
                  <c:v>332.36</c:v>
                </c:pt>
                <c:pt idx="247">
                  <c:v>332.52</c:v>
                </c:pt>
                <c:pt idx="248">
                  <c:v>332.68</c:v>
                </c:pt>
                <c:pt idx="249">
                  <c:v>332.83</c:v>
                </c:pt>
                <c:pt idx="250">
                  <c:v>332.99</c:v>
                </c:pt>
                <c:pt idx="251">
                  <c:v>333.14</c:v>
                </c:pt>
                <c:pt idx="252">
                  <c:v>333.3</c:v>
                </c:pt>
                <c:pt idx="253">
                  <c:v>333.46</c:v>
                </c:pt>
                <c:pt idx="254">
                  <c:v>333.62</c:v>
                </c:pt>
                <c:pt idx="255">
                  <c:v>333.77</c:v>
                </c:pt>
                <c:pt idx="256">
                  <c:v>333.93</c:v>
                </c:pt>
                <c:pt idx="257">
                  <c:v>334.09000000000003</c:v>
                </c:pt>
                <c:pt idx="258">
                  <c:v>334.25</c:v>
                </c:pt>
                <c:pt idx="259">
                  <c:v>334.4</c:v>
                </c:pt>
                <c:pt idx="260">
                  <c:v>334.56</c:v>
                </c:pt>
                <c:pt idx="261">
                  <c:v>334.72</c:v>
                </c:pt>
                <c:pt idx="262">
                  <c:v>334.88</c:v>
                </c:pt>
                <c:pt idx="263">
                  <c:v>335.03</c:v>
                </c:pt>
                <c:pt idx="264">
                  <c:v>335.19</c:v>
                </c:pt>
                <c:pt idx="265">
                  <c:v>335.35</c:v>
                </c:pt>
                <c:pt idx="266">
                  <c:v>335.51</c:v>
                </c:pt>
                <c:pt idx="267">
                  <c:v>335.65999999999997</c:v>
                </c:pt>
                <c:pt idx="268">
                  <c:v>335.82</c:v>
                </c:pt>
                <c:pt idx="269">
                  <c:v>335.98</c:v>
                </c:pt>
                <c:pt idx="270">
                  <c:v>336.14</c:v>
                </c:pt>
                <c:pt idx="271">
                  <c:v>336.3</c:v>
                </c:pt>
                <c:pt idx="272">
                  <c:v>336.45</c:v>
                </c:pt>
                <c:pt idx="273">
                  <c:v>336.61</c:v>
                </c:pt>
                <c:pt idx="274">
                  <c:v>336.77</c:v>
                </c:pt>
                <c:pt idx="275">
                  <c:v>336.93</c:v>
                </c:pt>
                <c:pt idx="276">
                  <c:v>337.09000000000003</c:v>
                </c:pt>
                <c:pt idx="277">
                  <c:v>337.25</c:v>
                </c:pt>
                <c:pt idx="278">
                  <c:v>337.4</c:v>
                </c:pt>
                <c:pt idx="279">
                  <c:v>337.56</c:v>
                </c:pt>
                <c:pt idx="280">
                  <c:v>337.72</c:v>
                </c:pt>
                <c:pt idx="281">
                  <c:v>337.88</c:v>
                </c:pt>
                <c:pt idx="282">
                  <c:v>338.04</c:v>
                </c:pt>
                <c:pt idx="283">
                  <c:v>338.2</c:v>
                </c:pt>
                <c:pt idx="284">
                  <c:v>338.36</c:v>
                </c:pt>
                <c:pt idx="285">
                  <c:v>338.51</c:v>
                </c:pt>
                <c:pt idx="286">
                  <c:v>338.67</c:v>
                </c:pt>
                <c:pt idx="287">
                  <c:v>338.83</c:v>
                </c:pt>
                <c:pt idx="288">
                  <c:v>338.99</c:v>
                </c:pt>
                <c:pt idx="289">
                  <c:v>339.15</c:v>
                </c:pt>
                <c:pt idx="290">
                  <c:v>339.31</c:v>
                </c:pt>
                <c:pt idx="291">
                  <c:v>339.47</c:v>
                </c:pt>
                <c:pt idx="292">
                  <c:v>339.63</c:v>
                </c:pt>
                <c:pt idx="293">
                  <c:v>339.79</c:v>
                </c:pt>
                <c:pt idx="294">
                  <c:v>339.95</c:v>
                </c:pt>
                <c:pt idx="295">
                  <c:v>340.11</c:v>
                </c:pt>
                <c:pt idx="296">
                  <c:v>340.27</c:v>
                </c:pt>
                <c:pt idx="297">
                  <c:v>340.43</c:v>
                </c:pt>
                <c:pt idx="298">
                  <c:v>340.58</c:v>
                </c:pt>
                <c:pt idx="299">
                  <c:v>340.74</c:v>
                </c:pt>
                <c:pt idx="300">
                  <c:v>340.9</c:v>
                </c:pt>
                <c:pt idx="301">
                  <c:v>341.06</c:v>
                </c:pt>
                <c:pt idx="302">
                  <c:v>341.22</c:v>
                </c:pt>
                <c:pt idx="303">
                  <c:v>341.38</c:v>
                </c:pt>
                <c:pt idx="304">
                  <c:v>341.54</c:v>
                </c:pt>
                <c:pt idx="305">
                  <c:v>341.7</c:v>
                </c:pt>
                <c:pt idx="306">
                  <c:v>341.86</c:v>
                </c:pt>
                <c:pt idx="307">
                  <c:v>342.02</c:v>
                </c:pt>
                <c:pt idx="308">
                  <c:v>342.18</c:v>
                </c:pt>
                <c:pt idx="309">
                  <c:v>342.34000000000003</c:v>
                </c:pt>
                <c:pt idx="310">
                  <c:v>342.5</c:v>
                </c:pt>
                <c:pt idx="311">
                  <c:v>342.65999999999997</c:v>
                </c:pt>
                <c:pt idx="312">
                  <c:v>342.83</c:v>
                </c:pt>
                <c:pt idx="313">
                  <c:v>342.99</c:v>
                </c:pt>
                <c:pt idx="314">
                  <c:v>343.15</c:v>
                </c:pt>
                <c:pt idx="315">
                  <c:v>343.31</c:v>
                </c:pt>
                <c:pt idx="316">
                  <c:v>343.47</c:v>
                </c:pt>
                <c:pt idx="317">
                  <c:v>343.63</c:v>
                </c:pt>
                <c:pt idx="318">
                  <c:v>343.79</c:v>
                </c:pt>
                <c:pt idx="319">
                  <c:v>343.95</c:v>
                </c:pt>
                <c:pt idx="320">
                  <c:v>344.11</c:v>
                </c:pt>
                <c:pt idx="321">
                  <c:v>344.27</c:v>
                </c:pt>
                <c:pt idx="322">
                  <c:v>344.43</c:v>
                </c:pt>
                <c:pt idx="323">
                  <c:v>344.59000000000003</c:v>
                </c:pt>
                <c:pt idx="324">
                  <c:v>344.76</c:v>
                </c:pt>
                <c:pt idx="325">
                  <c:v>344.92</c:v>
                </c:pt>
                <c:pt idx="326">
                  <c:v>345.08</c:v>
                </c:pt>
                <c:pt idx="327">
                  <c:v>345.24</c:v>
                </c:pt>
                <c:pt idx="328">
                  <c:v>345.40999999999997</c:v>
                </c:pt>
                <c:pt idx="329">
                  <c:v>345.57</c:v>
                </c:pt>
                <c:pt idx="330">
                  <c:v>345.73</c:v>
                </c:pt>
                <c:pt idx="331">
                  <c:v>345.89</c:v>
                </c:pt>
                <c:pt idx="332">
                  <c:v>346.05</c:v>
                </c:pt>
                <c:pt idx="333">
                  <c:v>346.22</c:v>
                </c:pt>
                <c:pt idx="334">
                  <c:v>346.38</c:v>
                </c:pt>
                <c:pt idx="335">
                  <c:v>346.54</c:v>
                </c:pt>
                <c:pt idx="336">
                  <c:v>346.7</c:v>
                </c:pt>
                <c:pt idx="337">
                  <c:v>346.86</c:v>
                </c:pt>
                <c:pt idx="338">
                  <c:v>347.03</c:v>
                </c:pt>
                <c:pt idx="339">
                  <c:v>347.19</c:v>
                </c:pt>
                <c:pt idx="340">
                  <c:v>347.35</c:v>
                </c:pt>
                <c:pt idx="341">
                  <c:v>347.51</c:v>
                </c:pt>
                <c:pt idx="342">
                  <c:v>347.68</c:v>
                </c:pt>
                <c:pt idx="343">
                  <c:v>347.84000000000003</c:v>
                </c:pt>
                <c:pt idx="344">
                  <c:v>348</c:v>
                </c:pt>
                <c:pt idx="345">
                  <c:v>348.17</c:v>
                </c:pt>
                <c:pt idx="346">
                  <c:v>348.33</c:v>
                </c:pt>
                <c:pt idx="347">
                  <c:v>348.5</c:v>
                </c:pt>
                <c:pt idx="348">
                  <c:v>348.65999999999997</c:v>
                </c:pt>
                <c:pt idx="349">
                  <c:v>348.83</c:v>
                </c:pt>
                <c:pt idx="350">
                  <c:v>348.99</c:v>
                </c:pt>
                <c:pt idx="351">
                  <c:v>349.15999999999997</c:v>
                </c:pt>
                <c:pt idx="352">
                  <c:v>349.32</c:v>
                </c:pt>
                <c:pt idx="353">
                  <c:v>349.49</c:v>
                </c:pt>
                <c:pt idx="354">
                  <c:v>349.65</c:v>
                </c:pt>
                <c:pt idx="355">
                  <c:v>349.82</c:v>
                </c:pt>
                <c:pt idx="356">
                  <c:v>349.98</c:v>
                </c:pt>
                <c:pt idx="357">
                  <c:v>350.15</c:v>
                </c:pt>
                <c:pt idx="358">
                  <c:v>350.31</c:v>
                </c:pt>
                <c:pt idx="359">
                  <c:v>350.48</c:v>
                </c:pt>
                <c:pt idx="360">
                  <c:v>350.64</c:v>
                </c:pt>
                <c:pt idx="361">
                  <c:v>350.81</c:v>
                </c:pt>
                <c:pt idx="362">
                  <c:v>350.97</c:v>
                </c:pt>
                <c:pt idx="363">
                  <c:v>351.14</c:v>
                </c:pt>
                <c:pt idx="364">
                  <c:v>351.31</c:v>
                </c:pt>
                <c:pt idx="365">
                  <c:v>351.47</c:v>
                </c:pt>
                <c:pt idx="366">
                  <c:v>351.64</c:v>
                </c:pt>
                <c:pt idx="367">
                  <c:v>351.8</c:v>
                </c:pt>
                <c:pt idx="368">
                  <c:v>351.97</c:v>
                </c:pt>
                <c:pt idx="369">
                  <c:v>352.14</c:v>
                </c:pt>
                <c:pt idx="370">
                  <c:v>352.3</c:v>
                </c:pt>
                <c:pt idx="371">
                  <c:v>352.47</c:v>
                </c:pt>
                <c:pt idx="372">
                  <c:v>352.63</c:v>
                </c:pt>
                <c:pt idx="373">
                  <c:v>352.8</c:v>
                </c:pt>
                <c:pt idx="374">
                  <c:v>352.97</c:v>
                </c:pt>
                <c:pt idx="375">
                  <c:v>353.13</c:v>
                </c:pt>
                <c:pt idx="376">
                  <c:v>353.3</c:v>
                </c:pt>
                <c:pt idx="377">
                  <c:v>353.46</c:v>
                </c:pt>
                <c:pt idx="378">
                  <c:v>353.63</c:v>
                </c:pt>
                <c:pt idx="379">
                  <c:v>353.8</c:v>
                </c:pt>
                <c:pt idx="380">
                  <c:v>353.96</c:v>
                </c:pt>
                <c:pt idx="381">
                  <c:v>354.12</c:v>
                </c:pt>
                <c:pt idx="382">
                  <c:v>354.29</c:v>
                </c:pt>
                <c:pt idx="383">
                  <c:v>354.46</c:v>
                </c:pt>
                <c:pt idx="384">
                  <c:v>354.62</c:v>
                </c:pt>
                <c:pt idx="385">
                  <c:v>354.79</c:v>
                </c:pt>
                <c:pt idx="386">
                  <c:v>354.95</c:v>
                </c:pt>
                <c:pt idx="387">
                  <c:v>355.12</c:v>
                </c:pt>
                <c:pt idx="388">
                  <c:v>355.28</c:v>
                </c:pt>
                <c:pt idx="389">
                  <c:v>355.45</c:v>
                </c:pt>
                <c:pt idx="390">
                  <c:v>355.61</c:v>
                </c:pt>
                <c:pt idx="391">
                  <c:v>355.78</c:v>
                </c:pt>
                <c:pt idx="392">
                  <c:v>355.94</c:v>
                </c:pt>
                <c:pt idx="393">
                  <c:v>356.11</c:v>
                </c:pt>
                <c:pt idx="394">
                  <c:v>356.27</c:v>
                </c:pt>
                <c:pt idx="395">
                  <c:v>356.43</c:v>
                </c:pt>
                <c:pt idx="396">
                  <c:v>356.6</c:v>
                </c:pt>
                <c:pt idx="397">
                  <c:v>356.76</c:v>
                </c:pt>
                <c:pt idx="398">
                  <c:v>356.93</c:v>
                </c:pt>
                <c:pt idx="399">
                  <c:v>357.09000000000003</c:v>
                </c:pt>
                <c:pt idx="400">
                  <c:v>357.26</c:v>
                </c:pt>
                <c:pt idx="401">
                  <c:v>357.42</c:v>
                </c:pt>
                <c:pt idx="402">
                  <c:v>357.58</c:v>
                </c:pt>
                <c:pt idx="403">
                  <c:v>357.74</c:v>
                </c:pt>
                <c:pt idx="404">
                  <c:v>357.90999999999997</c:v>
                </c:pt>
                <c:pt idx="405">
                  <c:v>358.07</c:v>
                </c:pt>
                <c:pt idx="406">
                  <c:v>358.23</c:v>
                </c:pt>
                <c:pt idx="407">
                  <c:v>358.4</c:v>
                </c:pt>
                <c:pt idx="408">
                  <c:v>358.57</c:v>
                </c:pt>
                <c:pt idx="409">
                  <c:v>358.73</c:v>
                </c:pt>
                <c:pt idx="410">
                  <c:v>358.89</c:v>
                </c:pt>
                <c:pt idx="411">
                  <c:v>359.05</c:v>
                </c:pt>
                <c:pt idx="412">
                  <c:v>359.22</c:v>
                </c:pt>
                <c:pt idx="413">
                  <c:v>359.38</c:v>
                </c:pt>
                <c:pt idx="414">
                  <c:v>359.55</c:v>
                </c:pt>
                <c:pt idx="415">
                  <c:v>359.71</c:v>
                </c:pt>
                <c:pt idx="416">
                  <c:v>359.87</c:v>
                </c:pt>
                <c:pt idx="417">
                  <c:v>360.03</c:v>
                </c:pt>
                <c:pt idx="418">
                  <c:v>360.2</c:v>
                </c:pt>
                <c:pt idx="419">
                  <c:v>360.36</c:v>
                </c:pt>
                <c:pt idx="420">
                  <c:v>360.52</c:v>
                </c:pt>
                <c:pt idx="421">
                  <c:v>360.69</c:v>
                </c:pt>
                <c:pt idx="422">
                  <c:v>360.85</c:v>
                </c:pt>
                <c:pt idx="423">
                  <c:v>361.01</c:v>
                </c:pt>
                <c:pt idx="424">
                  <c:v>361.17</c:v>
                </c:pt>
                <c:pt idx="425">
                  <c:v>361.34000000000003</c:v>
                </c:pt>
                <c:pt idx="426">
                  <c:v>361.5</c:v>
                </c:pt>
                <c:pt idx="427">
                  <c:v>361.65999999999997</c:v>
                </c:pt>
                <c:pt idx="428">
                  <c:v>361.82</c:v>
                </c:pt>
                <c:pt idx="429">
                  <c:v>361.99</c:v>
                </c:pt>
                <c:pt idx="430">
                  <c:v>362.15</c:v>
                </c:pt>
                <c:pt idx="431">
                  <c:v>362.31</c:v>
                </c:pt>
                <c:pt idx="432">
                  <c:v>362.47</c:v>
                </c:pt>
                <c:pt idx="433">
                  <c:v>362.64</c:v>
                </c:pt>
                <c:pt idx="434">
                  <c:v>362.8</c:v>
                </c:pt>
                <c:pt idx="435">
                  <c:v>362.96</c:v>
                </c:pt>
                <c:pt idx="436">
                  <c:v>363.12</c:v>
                </c:pt>
                <c:pt idx="437">
                  <c:v>363.29</c:v>
                </c:pt>
                <c:pt idx="438">
                  <c:v>363.45</c:v>
                </c:pt>
                <c:pt idx="439">
                  <c:v>363.61</c:v>
                </c:pt>
                <c:pt idx="440">
                  <c:v>363.77</c:v>
                </c:pt>
                <c:pt idx="441">
                  <c:v>363.94</c:v>
                </c:pt>
                <c:pt idx="442">
                  <c:v>364.1</c:v>
                </c:pt>
                <c:pt idx="443">
                  <c:v>364.26</c:v>
                </c:pt>
                <c:pt idx="444">
                  <c:v>364.43</c:v>
                </c:pt>
                <c:pt idx="445">
                  <c:v>364.59000000000003</c:v>
                </c:pt>
                <c:pt idx="446">
                  <c:v>364.75</c:v>
                </c:pt>
                <c:pt idx="447">
                  <c:v>364.90999999999997</c:v>
                </c:pt>
                <c:pt idx="448">
                  <c:v>365.07</c:v>
                </c:pt>
                <c:pt idx="449">
                  <c:v>365.24</c:v>
                </c:pt>
                <c:pt idx="450">
                  <c:v>365.4</c:v>
                </c:pt>
                <c:pt idx="451">
                  <c:v>365.56</c:v>
                </c:pt>
                <c:pt idx="452">
                  <c:v>365.72</c:v>
                </c:pt>
                <c:pt idx="453">
                  <c:v>365.88</c:v>
                </c:pt>
                <c:pt idx="454">
                  <c:v>366.05</c:v>
                </c:pt>
                <c:pt idx="455">
                  <c:v>366.21</c:v>
                </c:pt>
                <c:pt idx="456">
                  <c:v>366.37</c:v>
                </c:pt>
                <c:pt idx="457">
                  <c:v>366.54</c:v>
                </c:pt>
                <c:pt idx="458">
                  <c:v>366.7</c:v>
                </c:pt>
                <c:pt idx="459">
                  <c:v>366.86</c:v>
                </c:pt>
                <c:pt idx="460">
                  <c:v>367.02</c:v>
                </c:pt>
                <c:pt idx="461">
                  <c:v>367.19</c:v>
                </c:pt>
                <c:pt idx="462">
                  <c:v>367.35</c:v>
                </c:pt>
                <c:pt idx="463">
                  <c:v>367.51</c:v>
                </c:pt>
                <c:pt idx="464">
                  <c:v>367.68</c:v>
                </c:pt>
                <c:pt idx="465">
                  <c:v>367.84000000000003</c:v>
                </c:pt>
                <c:pt idx="466">
                  <c:v>368</c:v>
                </c:pt>
                <c:pt idx="467">
                  <c:v>368.15999999999997</c:v>
                </c:pt>
                <c:pt idx="468">
                  <c:v>368.33</c:v>
                </c:pt>
                <c:pt idx="469">
                  <c:v>368.49</c:v>
                </c:pt>
                <c:pt idx="470">
                  <c:v>368.65</c:v>
                </c:pt>
                <c:pt idx="471">
                  <c:v>368.81</c:v>
                </c:pt>
                <c:pt idx="472">
                  <c:v>368.98</c:v>
                </c:pt>
                <c:pt idx="473">
                  <c:v>369.14</c:v>
                </c:pt>
                <c:pt idx="474">
                  <c:v>369.3</c:v>
                </c:pt>
                <c:pt idx="475">
                  <c:v>369.46</c:v>
                </c:pt>
                <c:pt idx="476">
                  <c:v>369.63</c:v>
                </c:pt>
                <c:pt idx="477">
                  <c:v>369.79</c:v>
                </c:pt>
                <c:pt idx="478">
                  <c:v>369.95</c:v>
                </c:pt>
                <c:pt idx="479">
                  <c:v>370.12</c:v>
                </c:pt>
                <c:pt idx="480">
                  <c:v>370.28</c:v>
                </c:pt>
                <c:pt idx="481">
                  <c:v>370.44</c:v>
                </c:pt>
                <c:pt idx="482">
                  <c:v>370.61</c:v>
                </c:pt>
                <c:pt idx="483">
                  <c:v>370.77</c:v>
                </c:pt>
                <c:pt idx="484">
                  <c:v>370.93</c:v>
                </c:pt>
                <c:pt idx="485">
                  <c:v>371.1</c:v>
                </c:pt>
                <c:pt idx="486">
                  <c:v>371.26</c:v>
                </c:pt>
                <c:pt idx="487">
                  <c:v>371.42</c:v>
                </c:pt>
                <c:pt idx="488">
                  <c:v>371.59000000000003</c:v>
                </c:pt>
                <c:pt idx="489">
                  <c:v>371.75</c:v>
                </c:pt>
                <c:pt idx="490">
                  <c:v>371.92</c:v>
                </c:pt>
                <c:pt idx="491">
                  <c:v>372.08</c:v>
                </c:pt>
                <c:pt idx="492">
                  <c:v>372.24</c:v>
                </c:pt>
                <c:pt idx="493">
                  <c:v>372.4</c:v>
                </c:pt>
                <c:pt idx="494">
                  <c:v>372.57</c:v>
                </c:pt>
                <c:pt idx="495">
                  <c:v>372.73</c:v>
                </c:pt>
                <c:pt idx="496">
                  <c:v>372.9</c:v>
                </c:pt>
                <c:pt idx="497">
                  <c:v>373.06</c:v>
                </c:pt>
                <c:pt idx="498">
                  <c:v>373.22</c:v>
                </c:pt>
                <c:pt idx="499">
                  <c:v>373.39</c:v>
                </c:pt>
                <c:pt idx="500">
                  <c:v>373.55</c:v>
                </c:pt>
                <c:pt idx="501">
                  <c:v>373.72</c:v>
                </c:pt>
                <c:pt idx="502">
                  <c:v>373.88</c:v>
                </c:pt>
                <c:pt idx="503">
                  <c:v>374.04</c:v>
                </c:pt>
                <c:pt idx="504">
                  <c:v>374.21</c:v>
                </c:pt>
                <c:pt idx="505">
                  <c:v>374.37</c:v>
                </c:pt>
                <c:pt idx="506">
                  <c:v>374.54</c:v>
                </c:pt>
                <c:pt idx="507">
                  <c:v>374.7</c:v>
                </c:pt>
                <c:pt idx="508">
                  <c:v>374.86</c:v>
                </c:pt>
                <c:pt idx="509">
                  <c:v>375.03</c:v>
                </c:pt>
                <c:pt idx="510">
                  <c:v>375.19</c:v>
                </c:pt>
                <c:pt idx="511">
                  <c:v>375.36</c:v>
                </c:pt>
                <c:pt idx="512">
                  <c:v>375.52</c:v>
                </c:pt>
                <c:pt idx="513">
                  <c:v>375.69</c:v>
                </c:pt>
                <c:pt idx="514">
                  <c:v>375.85</c:v>
                </c:pt>
                <c:pt idx="515">
                  <c:v>376.02</c:v>
                </c:pt>
                <c:pt idx="516">
                  <c:v>376.18</c:v>
                </c:pt>
                <c:pt idx="517">
                  <c:v>376.35</c:v>
                </c:pt>
                <c:pt idx="518">
                  <c:v>376.51</c:v>
                </c:pt>
                <c:pt idx="519">
                  <c:v>376.68</c:v>
                </c:pt>
                <c:pt idx="520">
                  <c:v>376.84000000000003</c:v>
                </c:pt>
                <c:pt idx="521">
                  <c:v>377.01</c:v>
                </c:pt>
                <c:pt idx="522">
                  <c:v>377.17</c:v>
                </c:pt>
                <c:pt idx="523">
                  <c:v>377.34000000000003</c:v>
                </c:pt>
                <c:pt idx="524">
                  <c:v>377.5</c:v>
                </c:pt>
                <c:pt idx="525">
                  <c:v>377.67</c:v>
                </c:pt>
                <c:pt idx="526">
                  <c:v>377.84000000000003</c:v>
                </c:pt>
                <c:pt idx="527">
                  <c:v>378</c:v>
                </c:pt>
                <c:pt idx="528">
                  <c:v>378.17</c:v>
                </c:pt>
                <c:pt idx="529">
                  <c:v>378.33</c:v>
                </c:pt>
                <c:pt idx="530">
                  <c:v>378.5</c:v>
                </c:pt>
                <c:pt idx="531">
                  <c:v>378.65999999999997</c:v>
                </c:pt>
                <c:pt idx="532">
                  <c:v>378.83</c:v>
                </c:pt>
                <c:pt idx="533">
                  <c:v>378.99</c:v>
                </c:pt>
                <c:pt idx="534">
                  <c:v>379.15999999999997</c:v>
                </c:pt>
                <c:pt idx="535">
                  <c:v>379.33</c:v>
                </c:pt>
                <c:pt idx="536">
                  <c:v>379.49</c:v>
                </c:pt>
                <c:pt idx="537">
                  <c:v>379.65999999999997</c:v>
                </c:pt>
                <c:pt idx="538">
                  <c:v>379.83</c:v>
                </c:pt>
                <c:pt idx="539">
                  <c:v>379.99</c:v>
                </c:pt>
                <c:pt idx="540">
                  <c:v>380.15999999999997</c:v>
                </c:pt>
                <c:pt idx="541">
                  <c:v>380.32</c:v>
                </c:pt>
                <c:pt idx="542">
                  <c:v>380.49</c:v>
                </c:pt>
                <c:pt idx="543">
                  <c:v>380.65</c:v>
                </c:pt>
                <c:pt idx="544">
                  <c:v>380.82</c:v>
                </c:pt>
                <c:pt idx="545">
                  <c:v>380.99</c:v>
                </c:pt>
                <c:pt idx="546">
                  <c:v>381.15</c:v>
                </c:pt>
                <c:pt idx="547">
                  <c:v>381.32</c:v>
                </c:pt>
                <c:pt idx="548">
                  <c:v>381.49</c:v>
                </c:pt>
                <c:pt idx="549">
                  <c:v>381.65</c:v>
                </c:pt>
                <c:pt idx="550">
                  <c:v>381.82</c:v>
                </c:pt>
                <c:pt idx="551">
                  <c:v>381.99</c:v>
                </c:pt>
                <c:pt idx="552">
                  <c:v>382.15</c:v>
                </c:pt>
                <c:pt idx="553">
                  <c:v>382.32</c:v>
                </c:pt>
                <c:pt idx="554">
                  <c:v>382.48</c:v>
                </c:pt>
                <c:pt idx="555">
                  <c:v>382.65</c:v>
                </c:pt>
                <c:pt idx="556">
                  <c:v>382.82</c:v>
                </c:pt>
                <c:pt idx="557">
                  <c:v>382.99</c:v>
                </c:pt>
                <c:pt idx="558">
                  <c:v>383.15</c:v>
                </c:pt>
                <c:pt idx="559">
                  <c:v>383.32</c:v>
                </c:pt>
                <c:pt idx="560">
                  <c:v>383.48</c:v>
                </c:pt>
                <c:pt idx="561">
                  <c:v>383.65</c:v>
                </c:pt>
                <c:pt idx="562">
                  <c:v>383.82</c:v>
                </c:pt>
                <c:pt idx="563">
                  <c:v>383.99</c:v>
                </c:pt>
                <c:pt idx="564">
                  <c:v>384.15</c:v>
                </c:pt>
                <c:pt idx="565">
                  <c:v>384.32</c:v>
                </c:pt>
                <c:pt idx="566">
                  <c:v>384.49</c:v>
                </c:pt>
                <c:pt idx="567">
                  <c:v>384.65</c:v>
                </c:pt>
                <c:pt idx="568">
                  <c:v>384.82</c:v>
                </c:pt>
                <c:pt idx="569">
                  <c:v>384.99</c:v>
                </c:pt>
                <c:pt idx="570">
                  <c:v>385.15</c:v>
                </c:pt>
                <c:pt idx="571">
                  <c:v>385.32</c:v>
                </c:pt>
                <c:pt idx="572">
                  <c:v>385.49</c:v>
                </c:pt>
                <c:pt idx="573">
                  <c:v>385.65999999999997</c:v>
                </c:pt>
                <c:pt idx="574">
                  <c:v>385.82</c:v>
                </c:pt>
                <c:pt idx="575">
                  <c:v>385.99</c:v>
                </c:pt>
                <c:pt idx="576">
                  <c:v>386.15999999999997</c:v>
                </c:pt>
                <c:pt idx="577">
                  <c:v>386.33</c:v>
                </c:pt>
                <c:pt idx="578">
                  <c:v>386.49</c:v>
                </c:pt>
                <c:pt idx="579">
                  <c:v>386.65999999999997</c:v>
                </c:pt>
                <c:pt idx="580">
                  <c:v>386.83</c:v>
                </c:pt>
                <c:pt idx="581">
                  <c:v>386.99</c:v>
                </c:pt>
                <c:pt idx="582">
                  <c:v>387.15999999999997</c:v>
                </c:pt>
                <c:pt idx="583">
                  <c:v>387.33</c:v>
                </c:pt>
                <c:pt idx="584">
                  <c:v>387.5</c:v>
                </c:pt>
                <c:pt idx="585">
                  <c:v>387.65999999999997</c:v>
                </c:pt>
                <c:pt idx="586">
                  <c:v>387.83</c:v>
                </c:pt>
                <c:pt idx="587">
                  <c:v>388</c:v>
                </c:pt>
                <c:pt idx="588">
                  <c:v>388.15999999999997</c:v>
                </c:pt>
                <c:pt idx="589">
                  <c:v>388.33</c:v>
                </c:pt>
                <c:pt idx="590">
                  <c:v>388.5</c:v>
                </c:pt>
                <c:pt idx="591">
                  <c:v>388.65999999999997</c:v>
                </c:pt>
                <c:pt idx="592">
                  <c:v>388.83</c:v>
                </c:pt>
                <c:pt idx="593">
                  <c:v>389</c:v>
                </c:pt>
                <c:pt idx="594">
                  <c:v>389.17</c:v>
                </c:pt>
                <c:pt idx="595">
                  <c:v>389.33</c:v>
                </c:pt>
                <c:pt idx="596">
                  <c:v>389.5</c:v>
                </c:pt>
                <c:pt idx="597">
                  <c:v>389.67</c:v>
                </c:pt>
                <c:pt idx="598">
                  <c:v>389.84000000000003</c:v>
                </c:pt>
                <c:pt idx="599">
                  <c:v>390</c:v>
                </c:pt>
                <c:pt idx="600">
                  <c:v>390.17</c:v>
                </c:pt>
                <c:pt idx="601">
                  <c:v>390.34000000000003</c:v>
                </c:pt>
                <c:pt idx="602">
                  <c:v>390.51</c:v>
                </c:pt>
                <c:pt idx="603">
                  <c:v>390.67</c:v>
                </c:pt>
                <c:pt idx="604">
                  <c:v>390.84000000000003</c:v>
                </c:pt>
                <c:pt idx="605">
                  <c:v>391.01</c:v>
                </c:pt>
                <c:pt idx="606">
                  <c:v>391.18</c:v>
                </c:pt>
                <c:pt idx="607">
                  <c:v>391.34000000000003</c:v>
                </c:pt>
                <c:pt idx="608">
                  <c:v>391.51</c:v>
                </c:pt>
                <c:pt idx="609">
                  <c:v>391.68</c:v>
                </c:pt>
                <c:pt idx="610">
                  <c:v>391.84000000000003</c:v>
                </c:pt>
                <c:pt idx="611">
                  <c:v>392.01</c:v>
                </c:pt>
                <c:pt idx="612">
                  <c:v>392.18</c:v>
                </c:pt>
                <c:pt idx="613">
                  <c:v>392.34000000000003</c:v>
                </c:pt>
                <c:pt idx="614">
                  <c:v>392.51</c:v>
                </c:pt>
                <c:pt idx="615">
                  <c:v>392.68</c:v>
                </c:pt>
                <c:pt idx="616">
                  <c:v>392.85</c:v>
                </c:pt>
                <c:pt idx="617">
                  <c:v>393.01</c:v>
                </c:pt>
                <c:pt idx="618">
                  <c:v>393.18</c:v>
                </c:pt>
                <c:pt idx="619">
                  <c:v>393.35</c:v>
                </c:pt>
                <c:pt idx="620">
                  <c:v>393.52</c:v>
                </c:pt>
                <c:pt idx="621">
                  <c:v>393.68</c:v>
                </c:pt>
                <c:pt idx="622">
                  <c:v>393.85</c:v>
                </c:pt>
                <c:pt idx="623">
                  <c:v>394.02</c:v>
                </c:pt>
                <c:pt idx="624">
                  <c:v>394.18</c:v>
                </c:pt>
                <c:pt idx="625">
                  <c:v>394.35</c:v>
                </c:pt>
                <c:pt idx="626">
                  <c:v>394.52</c:v>
                </c:pt>
                <c:pt idx="627">
                  <c:v>394.69</c:v>
                </c:pt>
                <c:pt idx="628">
                  <c:v>394.85</c:v>
                </c:pt>
                <c:pt idx="629">
                  <c:v>395.02</c:v>
                </c:pt>
                <c:pt idx="630">
                  <c:v>395.19</c:v>
                </c:pt>
                <c:pt idx="631">
                  <c:v>395.35</c:v>
                </c:pt>
                <c:pt idx="632">
                  <c:v>395.52</c:v>
                </c:pt>
                <c:pt idx="633">
                  <c:v>395.69</c:v>
                </c:pt>
                <c:pt idx="634">
                  <c:v>395.85</c:v>
                </c:pt>
                <c:pt idx="635">
                  <c:v>396.02</c:v>
                </c:pt>
                <c:pt idx="636">
                  <c:v>396.19</c:v>
                </c:pt>
                <c:pt idx="637">
                  <c:v>396.36</c:v>
                </c:pt>
                <c:pt idx="638">
                  <c:v>396.52</c:v>
                </c:pt>
                <c:pt idx="639">
                  <c:v>396.69</c:v>
                </c:pt>
                <c:pt idx="640">
                  <c:v>396.86</c:v>
                </c:pt>
                <c:pt idx="641">
                  <c:v>397.03</c:v>
                </c:pt>
                <c:pt idx="642">
                  <c:v>397.19</c:v>
                </c:pt>
                <c:pt idx="643">
                  <c:v>397.36</c:v>
                </c:pt>
                <c:pt idx="644">
                  <c:v>397.53</c:v>
                </c:pt>
                <c:pt idx="645">
                  <c:v>397.69</c:v>
                </c:pt>
                <c:pt idx="646">
                  <c:v>397.86</c:v>
                </c:pt>
                <c:pt idx="647">
                  <c:v>398.03</c:v>
                </c:pt>
                <c:pt idx="648">
                  <c:v>398.2</c:v>
                </c:pt>
                <c:pt idx="649">
                  <c:v>398.36</c:v>
                </c:pt>
                <c:pt idx="650">
                  <c:v>398.53</c:v>
                </c:pt>
                <c:pt idx="651">
                  <c:v>398.7</c:v>
                </c:pt>
                <c:pt idx="652">
                  <c:v>398.87</c:v>
                </c:pt>
                <c:pt idx="653">
                  <c:v>399.03</c:v>
                </c:pt>
                <c:pt idx="654">
                  <c:v>399.2</c:v>
                </c:pt>
                <c:pt idx="655">
                  <c:v>399.37</c:v>
                </c:pt>
                <c:pt idx="656">
                  <c:v>399.53</c:v>
                </c:pt>
                <c:pt idx="657">
                  <c:v>399.7</c:v>
                </c:pt>
                <c:pt idx="658">
                  <c:v>399.86</c:v>
                </c:pt>
                <c:pt idx="659">
                  <c:v>400.03</c:v>
                </c:pt>
                <c:pt idx="660">
                  <c:v>400.2</c:v>
                </c:pt>
                <c:pt idx="661">
                  <c:v>400.36</c:v>
                </c:pt>
                <c:pt idx="662">
                  <c:v>400.53</c:v>
                </c:pt>
                <c:pt idx="663">
                  <c:v>400.7</c:v>
                </c:pt>
                <c:pt idx="664">
                  <c:v>400.87</c:v>
                </c:pt>
                <c:pt idx="665">
                  <c:v>401.03</c:v>
                </c:pt>
                <c:pt idx="666">
                  <c:v>401.2</c:v>
                </c:pt>
                <c:pt idx="667">
                  <c:v>401.37</c:v>
                </c:pt>
                <c:pt idx="668">
                  <c:v>401.53</c:v>
                </c:pt>
                <c:pt idx="669">
                  <c:v>401.7</c:v>
                </c:pt>
                <c:pt idx="670">
                  <c:v>401.86</c:v>
                </c:pt>
                <c:pt idx="671">
                  <c:v>402.03</c:v>
                </c:pt>
                <c:pt idx="672">
                  <c:v>402.2</c:v>
                </c:pt>
                <c:pt idx="673">
                  <c:v>402.37</c:v>
                </c:pt>
                <c:pt idx="674">
                  <c:v>402.53</c:v>
                </c:pt>
                <c:pt idx="675">
                  <c:v>402.7</c:v>
                </c:pt>
                <c:pt idx="676">
                  <c:v>402.86</c:v>
                </c:pt>
                <c:pt idx="677">
                  <c:v>403.03</c:v>
                </c:pt>
                <c:pt idx="678">
                  <c:v>403.19</c:v>
                </c:pt>
                <c:pt idx="679">
                  <c:v>403.36</c:v>
                </c:pt>
                <c:pt idx="680">
                  <c:v>403.53</c:v>
                </c:pt>
                <c:pt idx="681">
                  <c:v>403.7</c:v>
                </c:pt>
                <c:pt idx="682">
                  <c:v>403.86</c:v>
                </c:pt>
                <c:pt idx="683">
                  <c:v>404.03</c:v>
                </c:pt>
                <c:pt idx="684">
                  <c:v>404.2</c:v>
                </c:pt>
                <c:pt idx="685">
                  <c:v>404.36</c:v>
                </c:pt>
                <c:pt idx="686">
                  <c:v>404.53</c:v>
                </c:pt>
                <c:pt idx="687">
                  <c:v>404.7</c:v>
                </c:pt>
                <c:pt idx="688">
                  <c:v>404.86</c:v>
                </c:pt>
                <c:pt idx="689">
                  <c:v>405.03</c:v>
                </c:pt>
                <c:pt idx="690">
                  <c:v>405.19</c:v>
                </c:pt>
                <c:pt idx="691">
                  <c:v>405.36</c:v>
                </c:pt>
                <c:pt idx="692">
                  <c:v>405.52</c:v>
                </c:pt>
                <c:pt idx="693">
                  <c:v>405.69</c:v>
                </c:pt>
                <c:pt idx="694">
                  <c:v>405.86</c:v>
                </c:pt>
                <c:pt idx="695">
                  <c:v>406.02</c:v>
                </c:pt>
                <c:pt idx="696">
                  <c:v>406.19</c:v>
                </c:pt>
                <c:pt idx="697">
                  <c:v>406.36</c:v>
                </c:pt>
                <c:pt idx="698">
                  <c:v>406.52</c:v>
                </c:pt>
                <c:pt idx="699">
                  <c:v>406.69</c:v>
                </c:pt>
                <c:pt idx="700">
                  <c:v>406.85</c:v>
                </c:pt>
                <c:pt idx="701">
                  <c:v>407.02</c:v>
                </c:pt>
                <c:pt idx="702">
                  <c:v>407.19</c:v>
                </c:pt>
                <c:pt idx="703">
                  <c:v>407.35</c:v>
                </c:pt>
                <c:pt idx="704">
                  <c:v>407.52</c:v>
                </c:pt>
                <c:pt idx="705">
                  <c:v>407.68</c:v>
                </c:pt>
                <c:pt idx="706">
                  <c:v>407.85</c:v>
                </c:pt>
                <c:pt idx="707">
                  <c:v>408.01</c:v>
                </c:pt>
                <c:pt idx="708">
                  <c:v>408.18</c:v>
                </c:pt>
                <c:pt idx="709">
                  <c:v>408.35</c:v>
                </c:pt>
                <c:pt idx="710">
                  <c:v>408.51</c:v>
                </c:pt>
                <c:pt idx="711">
                  <c:v>408.68</c:v>
                </c:pt>
                <c:pt idx="712">
                  <c:v>408.84000000000003</c:v>
                </c:pt>
                <c:pt idx="713">
                  <c:v>409.01</c:v>
                </c:pt>
                <c:pt idx="714">
                  <c:v>409.18</c:v>
                </c:pt>
                <c:pt idx="715">
                  <c:v>409.34000000000003</c:v>
                </c:pt>
                <c:pt idx="716">
                  <c:v>409.51</c:v>
                </c:pt>
                <c:pt idx="717">
                  <c:v>409.66999999999996</c:v>
                </c:pt>
                <c:pt idx="718">
                  <c:v>409.84000000000003</c:v>
                </c:pt>
                <c:pt idx="719">
                  <c:v>410.01</c:v>
                </c:pt>
                <c:pt idx="720">
                  <c:v>410.16999999999996</c:v>
                </c:pt>
                <c:pt idx="721">
                  <c:v>410.33000000000004</c:v>
                </c:pt>
                <c:pt idx="722">
                  <c:v>410.5</c:v>
                </c:pt>
                <c:pt idx="723">
                  <c:v>410.66999999999996</c:v>
                </c:pt>
                <c:pt idx="724">
                  <c:v>410.83000000000004</c:v>
                </c:pt>
                <c:pt idx="725">
                  <c:v>411</c:v>
                </c:pt>
                <c:pt idx="726">
                  <c:v>411.16999999999996</c:v>
                </c:pt>
                <c:pt idx="727">
                  <c:v>411.33000000000004</c:v>
                </c:pt>
                <c:pt idx="728">
                  <c:v>411.5</c:v>
                </c:pt>
                <c:pt idx="729">
                  <c:v>411.65999999999997</c:v>
                </c:pt>
                <c:pt idx="730">
                  <c:v>411.83000000000004</c:v>
                </c:pt>
                <c:pt idx="731">
                  <c:v>411.99</c:v>
                </c:pt>
                <c:pt idx="732">
                  <c:v>412.15999999999997</c:v>
                </c:pt>
                <c:pt idx="733">
                  <c:v>412.33000000000004</c:v>
                </c:pt>
                <c:pt idx="734">
                  <c:v>412.49</c:v>
                </c:pt>
                <c:pt idx="735">
                  <c:v>412.65999999999997</c:v>
                </c:pt>
                <c:pt idx="736">
                  <c:v>412.82</c:v>
                </c:pt>
                <c:pt idx="737">
                  <c:v>412.99</c:v>
                </c:pt>
                <c:pt idx="738">
                  <c:v>413.15999999999997</c:v>
                </c:pt>
                <c:pt idx="739">
                  <c:v>413.32</c:v>
                </c:pt>
                <c:pt idx="740">
                  <c:v>413.49</c:v>
                </c:pt>
                <c:pt idx="741">
                  <c:v>413.65999999999997</c:v>
                </c:pt>
                <c:pt idx="742">
                  <c:v>413.82</c:v>
                </c:pt>
                <c:pt idx="743">
                  <c:v>413.98</c:v>
                </c:pt>
                <c:pt idx="744">
                  <c:v>414.15</c:v>
                </c:pt>
                <c:pt idx="745">
                  <c:v>414.31</c:v>
                </c:pt>
                <c:pt idx="746">
                  <c:v>414.48</c:v>
                </c:pt>
                <c:pt idx="747">
                  <c:v>414.65</c:v>
                </c:pt>
                <c:pt idx="748">
                  <c:v>414.81</c:v>
                </c:pt>
                <c:pt idx="749">
                  <c:v>414.98</c:v>
                </c:pt>
                <c:pt idx="750">
                  <c:v>415.14</c:v>
                </c:pt>
                <c:pt idx="751">
                  <c:v>415.31</c:v>
                </c:pt>
                <c:pt idx="752">
                  <c:v>415.48</c:v>
                </c:pt>
                <c:pt idx="753">
                  <c:v>415.64</c:v>
                </c:pt>
                <c:pt idx="754">
                  <c:v>415.81</c:v>
                </c:pt>
                <c:pt idx="755">
                  <c:v>415.97</c:v>
                </c:pt>
                <c:pt idx="756">
                  <c:v>416.14</c:v>
                </c:pt>
                <c:pt idx="757">
                  <c:v>416.3</c:v>
                </c:pt>
                <c:pt idx="758">
                  <c:v>416.47</c:v>
                </c:pt>
                <c:pt idx="759">
                  <c:v>416.63</c:v>
                </c:pt>
                <c:pt idx="760">
                  <c:v>416.8</c:v>
                </c:pt>
                <c:pt idx="761">
                  <c:v>416.97</c:v>
                </c:pt>
                <c:pt idx="762">
                  <c:v>417.13</c:v>
                </c:pt>
                <c:pt idx="763">
                  <c:v>417.3</c:v>
                </c:pt>
                <c:pt idx="764">
                  <c:v>417.46000000000004</c:v>
                </c:pt>
                <c:pt idx="765">
                  <c:v>417.63</c:v>
                </c:pt>
                <c:pt idx="766">
                  <c:v>417.8</c:v>
                </c:pt>
                <c:pt idx="767">
                  <c:v>417.96000000000004</c:v>
                </c:pt>
                <c:pt idx="768">
                  <c:v>418.13</c:v>
                </c:pt>
                <c:pt idx="769">
                  <c:v>418.3</c:v>
                </c:pt>
                <c:pt idx="770">
                  <c:v>418.46000000000004</c:v>
                </c:pt>
                <c:pt idx="771">
                  <c:v>418.63</c:v>
                </c:pt>
                <c:pt idx="772">
                  <c:v>418.78999999999996</c:v>
                </c:pt>
                <c:pt idx="773">
                  <c:v>418.96000000000004</c:v>
                </c:pt>
                <c:pt idx="774">
                  <c:v>419.12</c:v>
                </c:pt>
                <c:pt idx="775">
                  <c:v>419.28999999999996</c:v>
                </c:pt>
                <c:pt idx="776">
                  <c:v>419.45</c:v>
                </c:pt>
                <c:pt idx="777">
                  <c:v>419.62</c:v>
                </c:pt>
                <c:pt idx="778">
                  <c:v>419.78999999999996</c:v>
                </c:pt>
                <c:pt idx="779">
                  <c:v>419.95</c:v>
                </c:pt>
                <c:pt idx="780">
                  <c:v>420.12</c:v>
                </c:pt>
                <c:pt idx="781">
                  <c:v>420.28999999999996</c:v>
                </c:pt>
                <c:pt idx="782">
                  <c:v>420.45</c:v>
                </c:pt>
                <c:pt idx="783">
                  <c:v>420.62</c:v>
                </c:pt>
                <c:pt idx="784">
                  <c:v>420.78</c:v>
                </c:pt>
                <c:pt idx="785">
                  <c:v>420.95</c:v>
                </c:pt>
                <c:pt idx="786">
                  <c:v>421.11</c:v>
                </c:pt>
                <c:pt idx="787">
                  <c:v>421.28</c:v>
                </c:pt>
                <c:pt idx="788">
                  <c:v>421.45</c:v>
                </c:pt>
                <c:pt idx="789">
                  <c:v>421.61</c:v>
                </c:pt>
                <c:pt idx="790">
                  <c:v>421.78</c:v>
                </c:pt>
                <c:pt idx="791">
                  <c:v>421.94</c:v>
                </c:pt>
                <c:pt idx="792">
                  <c:v>422.11</c:v>
                </c:pt>
                <c:pt idx="793">
                  <c:v>422.28</c:v>
                </c:pt>
                <c:pt idx="794">
                  <c:v>422.44</c:v>
                </c:pt>
                <c:pt idx="795">
                  <c:v>422.61</c:v>
                </c:pt>
                <c:pt idx="796">
                  <c:v>422.78</c:v>
                </c:pt>
                <c:pt idx="797">
                  <c:v>422.94</c:v>
                </c:pt>
                <c:pt idx="798">
                  <c:v>423.11</c:v>
                </c:pt>
                <c:pt idx="799">
                  <c:v>423.27</c:v>
                </c:pt>
                <c:pt idx="800">
                  <c:v>423.44</c:v>
                </c:pt>
                <c:pt idx="801">
                  <c:v>423.61</c:v>
                </c:pt>
                <c:pt idx="802">
                  <c:v>423.77</c:v>
                </c:pt>
                <c:pt idx="803">
                  <c:v>423.94</c:v>
                </c:pt>
                <c:pt idx="804">
                  <c:v>424.11</c:v>
                </c:pt>
                <c:pt idx="805">
                  <c:v>424.27</c:v>
                </c:pt>
                <c:pt idx="806">
                  <c:v>424.44</c:v>
                </c:pt>
                <c:pt idx="807">
                  <c:v>424.6</c:v>
                </c:pt>
                <c:pt idx="808">
                  <c:v>424.77</c:v>
                </c:pt>
                <c:pt idx="809">
                  <c:v>424.94</c:v>
                </c:pt>
                <c:pt idx="810">
                  <c:v>425.1</c:v>
                </c:pt>
                <c:pt idx="811">
                  <c:v>425.27</c:v>
                </c:pt>
                <c:pt idx="812">
                  <c:v>425.43</c:v>
                </c:pt>
                <c:pt idx="813">
                  <c:v>425.6</c:v>
                </c:pt>
                <c:pt idx="814">
                  <c:v>425.77</c:v>
                </c:pt>
                <c:pt idx="815">
                  <c:v>425.94</c:v>
                </c:pt>
                <c:pt idx="816">
                  <c:v>426.1</c:v>
                </c:pt>
                <c:pt idx="817">
                  <c:v>426.27</c:v>
                </c:pt>
                <c:pt idx="818">
                  <c:v>426.43</c:v>
                </c:pt>
                <c:pt idx="819">
                  <c:v>426.6</c:v>
                </c:pt>
                <c:pt idx="820">
                  <c:v>426.77</c:v>
                </c:pt>
                <c:pt idx="821">
                  <c:v>426.93</c:v>
                </c:pt>
                <c:pt idx="822">
                  <c:v>427.1</c:v>
                </c:pt>
                <c:pt idx="823">
                  <c:v>427.27</c:v>
                </c:pt>
                <c:pt idx="824">
                  <c:v>427.43</c:v>
                </c:pt>
                <c:pt idx="825">
                  <c:v>427.6</c:v>
                </c:pt>
                <c:pt idx="826">
                  <c:v>427.76</c:v>
                </c:pt>
                <c:pt idx="827">
                  <c:v>427.93</c:v>
                </c:pt>
                <c:pt idx="828">
                  <c:v>428.1</c:v>
                </c:pt>
                <c:pt idx="829">
                  <c:v>428.26</c:v>
                </c:pt>
                <c:pt idx="830">
                  <c:v>428.43</c:v>
                </c:pt>
                <c:pt idx="831">
                  <c:v>428.6</c:v>
                </c:pt>
                <c:pt idx="832">
                  <c:v>428.76</c:v>
                </c:pt>
                <c:pt idx="833">
                  <c:v>428.93</c:v>
                </c:pt>
                <c:pt idx="834">
                  <c:v>429.1</c:v>
                </c:pt>
                <c:pt idx="835">
                  <c:v>429.26</c:v>
                </c:pt>
                <c:pt idx="836">
                  <c:v>429.43</c:v>
                </c:pt>
                <c:pt idx="837">
                  <c:v>429.6</c:v>
                </c:pt>
                <c:pt idx="838">
                  <c:v>429.76</c:v>
                </c:pt>
                <c:pt idx="839">
                  <c:v>429.93</c:v>
                </c:pt>
                <c:pt idx="840">
                  <c:v>430.09000000000003</c:v>
                </c:pt>
                <c:pt idx="841">
                  <c:v>430.26</c:v>
                </c:pt>
                <c:pt idx="842">
                  <c:v>430.43</c:v>
                </c:pt>
                <c:pt idx="843">
                  <c:v>430.6</c:v>
                </c:pt>
                <c:pt idx="844">
                  <c:v>430.76</c:v>
                </c:pt>
                <c:pt idx="845">
                  <c:v>430.93</c:v>
                </c:pt>
                <c:pt idx="846">
                  <c:v>431.1</c:v>
                </c:pt>
                <c:pt idx="847">
                  <c:v>431.26</c:v>
                </c:pt>
                <c:pt idx="848">
                  <c:v>431.43</c:v>
                </c:pt>
                <c:pt idx="849">
                  <c:v>431.6</c:v>
                </c:pt>
                <c:pt idx="850">
                  <c:v>431.76</c:v>
                </c:pt>
                <c:pt idx="851">
                  <c:v>431.93</c:v>
                </c:pt>
                <c:pt idx="852">
                  <c:v>432.09000000000003</c:v>
                </c:pt>
                <c:pt idx="853">
                  <c:v>432.26</c:v>
                </c:pt>
                <c:pt idx="854">
                  <c:v>432.43</c:v>
                </c:pt>
                <c:pt idx="855">
                  <c:v>432.59000000000003</c:v>
                </c:pt>
                <c:pt idx="856">
                  <c:v>432.76</c:v>
                </c:pt>
                <c:pt idx="857">
                  <c:v>432.93</c:v>
                </c:pt>
                <c:pt idx="858">
                  <c:v>433.09000000000003</c:v>
                </c:pt>
                <c:pt idx="859">
                  <c:v>433.26</c:v>
                </c:pt>
                <c:pt idx="860">
                  <c:v>433.43</c:v>
                </c:pt>
                <c:pt idx="861">
                  <c:v>433.59000000000003</c:v>
                </c:pt>
                <c:pt idx="862">
                  <c:v>433.76</c:v>
                </c:pt>
                <c:pt idx="863">
                  <c:v>433.91999999999996</c:v>
                </c:pt>
                <c:pt idx="864">
                  <c:v>434.09000000000003</c:v>
                </c:pt>
                <c:pt idx="865">
                  <c:v>434.26</c:v>
                </c:pt>
                <c:pt idx="866">
                  <c:v>434.41999999999996</c:v>
                </c:pt>
                <c:pt idx="867">
                  <c:v>434.59000000000003</c:v>
                </c:pt>
                <c:pt idx="868">
                  <c:v>434.76</c:v>
                </c:pt>
                <c:pt idx="869">
                  <c:v>434.91999999999996</c:v>
                </c:pt>
                <c:pt idx="870">
                  <c:v>435.09000000000003</c:v>
                </c:pt>
                <c:pt idx="871">
                  <c:v>435.25</c:v>
                </c:pt>
                <c:pt idx="872">
                  <c:v>435.41999999999996</c:v>
                </c:pt>
                <c:pt idx="873">
                  <c:v>435.59000000000003</c:v>
                </c:pt>
                <c:pt idx="874">
                  <c:v>435.75</c:v>
                </c:pt>
                <c:pt idx="875">
                  <c:v>435.91999999999996</c:v>
                </c:pt>
                <c:pt idx="876">
                  <c:v>436.09000000000003</c:v>
                </c:pt>
                <c:pt idx="877">
                  <c:v>436.25</c:v>
                </c:pt>
                <c:pt idx="878">
                  <c:v>436.41999999999996</c:v>
                </c:pt>
                <c:pt idx="879">
                  <c:v>436.58000000000004</c:v>
                </c:pt>
                <c:pt idx="880">
                  <c:v>436.75</c:v>
                </c:pt>
                <c:pt idx="881">
                  <c:v>436.91999999999996</c:v>
                </c:pt>
                <c:pt idx="882">
                  <c:v>437.08000000000004</c:v>
                </c:pt>
                <c:pt idx="883">
                  <c:v>437.25</c:v>
                </c:pt>
                <c:pt idx="884">
                  <c:v>437.41999999999996</c:v>
                </c:pt>
                <c:pt idx="885">
                  <c:v>437.59000000000003</c:v>
                </c:pt>
                <c:pt idx="886">
                  <c:v>437.75</c:v>
                </c:pt>
                <c:pt idx="887">
                  <c:v>437.91999999999996</c:v>
                </c:pt>
                <c:pt idx="888">
                  <c:v>438.09000000000003</c:v>
                </c:pt>
                <c:pt idx="889">
                  <c:v>438.25</c:v>
                </c:pt>
                <c:pt idx="890">
                  <c:v>438.41999999999996</c:v>
                </c:pt>
                <c:pt idx="891">
                  <c:v>438.59000000000003</c:v>
                </c:pt>
                <c:pt idx="892">
                  <c:v>438.75</c:v>
                </c:pt>
                <c:pt idx="893">
                  <c:v>438.91999999999996</c:v>
                </c:pt>
                <c:pt idx="894">
                  <c:v>439.09000000000003</c:v>
                </c:pt>
                <c:pt idx="895">
                  <c:v>439.25</c:v>
                </c:pt>
                <c:pt idx="896">
                  <c:v>439.41999999999996</c:v>
                </c:pt>
                <c:pt idx="897">
                  <c:v>439.58000000000004</c:v>
                </c:pt>
                <c:pt idx="898">
                  <c:v>439.75</c:v>
                </c:pt>
                <c:pt idx="899">
                  <c:v>439.91999999999996</c:v>
                </c:pt>
                <c:pt idx="900">
                  <c:v>440.08000000000004</c:v>
                </c:pt>
                <c:pt idx="901">
                  <c:v>440.26</c:v>
                </c:pt>
                <c:pt idx="902">
                  <c:v>440.41999999999996</c:v>
                </c:pt>
                <c:pt idx="903">
                  <c:v>440.59000000000003</c:v>
                </c:pt>
                <c:pt idx="904">
                  <c:v>440.75</c:v>
                </c:pt>
                <c:pt idx="905">
                  <c:v>440.91999999999996</c:v>
                </c:pt>
                <c:pt idx="906">
                  <c:v>441.08000000000004</c:v>
                </c:pt>
                <c:pt idx="907">
                  <c:v>441.25</c:v>
                </c:pt>
                <c:pt idx="908">
                  <c:v>441.41999999999996</c:v>
                </c:pt>
                <c:pt idx="909">
                  <c:v>441.58000000000004</c:v>
                </c:pt>
                <c:pt idx="910">
                  <c:v>441.75</c:v>
                </c:pt>
                <c:pt idx="911">
                  <c:v>441.91999999999996</c:v>
                </c:pt>
                <c:pt idx="912">
                  <c:v>442.08000000000004</c:v>
                </c:pt>
                <c:pt idx="913">
                  <c:v>442.25</c:v>
                </c:pt>
                <c:pt idx="914">
                  <c:v>442.40999999999997</c:v>
                </c:pt>
                <c:pt idx="915">
                  <c:v>442.58000000000004</c:v>
                </c:pt>
                <c:pt idx="916">
                  <c:v>442.75</c:v>
                </c:pt>
                <c:pt idx="917">
                  <c:v>442.90999999999997</c:v>
                </c:pt>
                <c:pt idx="918">
                  <c:v>443.08000000000004</c:v>
                </c:pt>
                <c:pt idx="919">
                  <c:v>443.24</c:v>
                </c:pt>
                <c:pt idx="920">
                  <c:v>443.40999999999997</c:v>
                </c:pt>
                <c:pt idx="921">
                  <c:v>443.58000000000004</c:v>
                </c:pt>
                <c:pt idx="922">
                  <c:v>443.75</c:v>
                </c:pt>
                <c:pt idx="923">
                  <c:v>443.90999999999997</c:v>
                </c:pt>
                <c:pt idx="924">
                  <c:v>444.08000000000004</c:v>
                </c:pt>
                <c:pt idx="925">
                  <c:v>444.24</c:v>
                </c:pt>
                <c:pt idx="926">
                  <c:v>444.40999999999997</c:v>
                </c:pt>
                <c:pt idx="927">
                  <c:v>444.58000000000004</c:v>
                </c:pt>
                <c:pt idx="928">
                  <c:v>444.74</c:v>
                </c:pt>
                <c:pt idx="929">
                  <c:v>444.90999999999997</c:v>
                </c:pt>
                <c:pt idx="930">
                  <c:v>445.08000000000004</c:v>
                </c:pt>
                <c:pt idx="931">
                  <c:v>445.24</c:v>
                </c:pt>
                <c:pt idx="932">
                  <c:v>445.40999999999997</c:v>
                </c:pt>
                <c:pt idx="933">
                  <c:v>445.57</c:v>
                </c:pt>
                <c:pt idx="934">
                  <c:v>445.74</c:v>
                </c:pt>
                <c:pt idx="935">
                  <c:v>445.90999999999997</c:v>
                </c:pt>
                <c:pt idx="936">
                  <c:v>446.07</c:v>
                </c:pt>
                <c:pt idx="937">
                  <c:v>446.24</c:v>
                </c:pt>
                <c:pt idx="938">
                  <c:v>446.40999999999997</c:v>
                </c:pt>
                <c:pt idx="939">
                  <c:v>446.57</c:v>
                </c:pt>
                <c:pt idx="940">
                  <c:v>446.74</c:v>
                </c:pt>
                <c:pt idx="941">
                  <c:v>446.90999999999997</c:v>
                </c:pt>
                <c:pt idx="942">
                  <c:v>447.07</c:v>
                </c:pt>
                <c:pt idx="943">
                  <c:v>447.24</c:v>
                </c:pt>
                <c:pt idx="944">
                  <c:v>447.40999999999997</c:v>
                </c:pt>
                <c:pt idx="945">
                  <c:v>447.57</c:v>
                </c:pt>
                <c:pt idx="946">
                  <c:v>447.74</c:v>
                </c:pt>
                <c:pt idx="947">
                  <c:v>447.90999999999997</c:v>
                </c:pt>
                <c:pt idx="948">
                  <c:v>448.07</c:v>
                </c:pt>
                <c:pt idx="949">
                  <c:v>448.24</c:v>
                </c:pt>
                <c:pt idx="950">
                  <c:v>448.4</c:v>
                </c:pt>
                <c:pt idx="951">
                  <c:v>448.57</c:v>
                </c:pt>
                <c:pt idx="952">
                  <c:v>448.74</c:v>
                </c:pt>
                <c:pt idx="953">
                  <c:v>448.9</c:v>
                </c:pt>
                <c:pt idx="954">
                  <c:v>449.07</c:v>
                </c:pt>
                <c:pt idx="955">
                  <c:v>449.24</c:v>
                </c:pt>
                <c:pt idx="956">
                  <c:v>449.4</c:v>
                </c:pt>
                <c:pt idx="957">
                  <c:v>449.57</c:v>
                </c:pt>
                <c:pt idx="958">
                  <c:v>449.73</c:v>
                </c:pt>
                <c:pt idx="959">
                  <c:v>449.9</c:v>
                </c:pt>
                <c:pt idx="960">
                  <c:v>450.07</c:v>
                </c:pt>
                <c:pt idx="961">
                  <c:v>450.24</c:v>
                </c:pt>
                <c:pt idx="962">
                  <c:v>450.4</c:v>
                </c:pt>
                <c:pt idx="963">
                  <c:v>450.57</c:v>
                </c:pt>
                <c:pt idx="964">
                  <c:v>450.73</c:v>
                </c:pt>
                <c:pt idx="965">
                  <c:v>450.9</c:v>
                </c:pt>
                <c:pt idx="966">
                  <c:v>451.07</c:v>
                </c:pt>
                <c:pt idx="967">
                  <c:v>451.23</c:v>
                </c:pt>
                <c:pt idx="968">
                  <c:v>451.4</c:v>
                </c:pt>
                <c:pt idx="969">
                  <c:v>451.57</c:v>
                </c:pt>
                <c:pt idx="970">
                  <c:v>451.73</c:v>
                </c:pt>
                <c:pt idx="971">
                  <c:v>451.9</c:v>
                </c:pt>
                <c:pt idx="972">
                  <c:v>452.06</c:v>
                </c:pt>
                <c:pt idx="973">
                  <c:v>452.23</c:v>
                </c:pt>
                <c:pt idx="974">
                  <c:v>452.4</c:v>
                </c:pt>
                <c:pt idx="975">
                  <c:v>452.56</c:v>
                </c:pt>
                <c:pt idx="976">
                  <c:v>452.73</c:v>
                </c:pt>
                <c:pt idx="977">
                  <c:v>452.9</c:v>
                </c:pt>
                <c:pt idx="978">
                  <c:v>453.06</c:v>
                </c:pt>
                <c:pt idx="979">
                  <c:v>453.23</c:v>
                </c:pt>
                <c:pt idx="980">
                  <c:v>453.4</c:v>
                </c:pt>
                <c:pt idx="981">
                  <c:v>453.56</c:v>
                </c:pt>
                <c:pt idx="982">
                  <c:v>453.73</c:v>
                </c:pt>
                <c:pt idx="983">
                  <c:v>453.9</c:v>
                </c:pt>
                <c:pt idx="984">
                  <c:v>454.06</c:v>
                </c:pt>
                <c:pt idx="985">
                  <c:v>454.23</c:v>
                </c:pt>
                <c:pt idx="986">
                  <c:v>454.39</c:v>
                </c:pt>
                <c:pt idx="987">
                  <c:v>454.56</c:v>
                </c:pt>
                <c:pt idx="988">
                  <c:v>454.73</c:v>
                </c:pt>
                <c:pt idx="989">
                  <c:v>454.89</c:v>
                </c:pt>
                <c:pt idx="990">
                  <c:v>455.06</c:v>
                </c:pt>
                <c:pt idx="991">
                  <c:v>455.23</c:v>
                </c:pt>
                <c:pt idx="992">
                  <c:v>455.4</c:v>
                </c:pt>
                <c:pt idx="993">
                  <c:v>455.56</c:v>
                </c:pt>
                <c:pt idx="994">
                  <c:v>455.72</c:v>
                </c:pt>
                <c:pt idx="995">
                  <c:v>455.89</c:v>
                </c:pt>
                <c:pt idx="996">
                  <c:v>456.06</c:v>
                </c:pt>
                <c:pt idx="997">
                  <c:v>456.22</c:v>
                </c:pt>
                <c:pt idx="998">
                  <c:v>456.39</c:v>
                </c:pt>
                <c:pt idx="999">
                  <c:v>456.56</c:v>
                </c:pt>
                <c:pt idx="1000">
                  <c:v>456.72</c:v>
                </c:pt>
                <c:pt idx="1001">
                  <c:v>456.89</c:v>
                </c:pt>
                <c:pt idx="1002">
                  <c:v>457.06</c:v>
                </c:pt>
                <c:pt idx="1003">
                  <c:v>457.22</c:v>
                </c:pt>
                <c:pt idx="1004">
                  <c:v>457.39</c:v>
                </c:pt>
                <c:pt idx="1005">
                  <c:v>457.55</c:v>
                </c:pt>
                <c:pt idx="1006">
                  <c:v>457.72</c:v>
                </c:pt>
                <c:pt idx="1007">
                  <c:v>457.89</c:v>
                </c:pt>
                <c:pt idx="1008">
                  <c:v>458.06</c:v>
                </c:pt>
                <c:pt idx="1009">
                  <c:v>458.22</c:v>
                </c:pt>
                <c:pt idx="1010">
                  <c:v>458.39</c:v>
                </c:pt>
                <c:pt idx="1011">
                  <c:v>458.55</c:v>
                </c:pt>
                <c:pt idx="1012">
                  <c:v>458.72</c:v>
                </c:pt>
                <c:pt idx="1013">
                  <c:v>458.89</c:v>
                </c:pt>
                <c:pt idx="1014">
                  <c:v>459.05</c:v>
                </c:pt>
                <c:pt idx="1015">
                  <c:v>459.22</c:v>
                </c:pt>
                <c:pt idx="1016">
                  <c:v>459.39</c:v>
                </c:pt>
                <c:pt idx="1017">
                  <c:v>459.55</c:v>
                </c:pt>
                <c:pt idx="1018">
                  <c:v>459.72</c:v>
                </c:pt>
                <c:pt idx="1019">
                  <c:v>459.88</c:v>
                </c:pt>
                <c:pt idx="1020">
                  <c:v>460.05</c:v>
                </c:pt>
                <c:pt idx="1021">
                  <c:v>460.21000000000004</c:v>
                </c:pt>
                <c:pt idx="1022">
                  <c:v>460.38</c:v>
                </c:pt>
                <c:pt idx="1023">
                  <c:v>460.55</c:v>
                </c:pt>
                <c:pt idx="1024">
                  <c:v>460.72</c:v>
                </c:pt>
                <c:pt idx="1025">
                  <c:v>460.88</c:v>
                </c:pt>
                <c:pt idx="1026">
                  <c:v>461.05</c:v>
                </c:pt>
                <c:pt idx="1027">
                  <c:v>461.21000000000004</c:v>
                </c:pt>
                <c:pt idx="1028">
                  <c:v>461.38</c:v>
                </c:pt>
                <c:pt idx="1029">
                  <c:v>461.55</c:v>
                </c:pt>
                <c:pt idx="1030">
                  <c:v>461.71000000000004</c:v>
                </c:pt>
                <c:pt idx="1031">
                  <c:v>461.88</c:v>
                </c:pt>
                <c:pt idx="1032">
                  <c:v>462.03999999999996</c:v>
                </c:pt>
                <c:pt idx="1033">
                  <c:v>462.21000000000004</c:v>
                </c:pt>
                <c:pt idx="1034">
                  <c:v>462.38</c:v>
                </c:pt>
                <c:pt idx="1035">
                  <c:v>462.55</c:v>
                </c:pt>
                <c:pt idx="1036">
                  <c:v>462.71000000000004</c:v>
                </c:pt>
                <c:pt idx="1037">
                  <c:v>462.88</c:v>
                </c:pt>
                <c:pt idx="1038">
                  <c:v>463.03999999999996</c:v>
                </c:pt>
                <c:pt idx="1039">
                  <c:v>463.21000000000004</c:v>
                </c:pt>
                <c:pt idx="1040">
                  <c:v>463.38</c:v>
                </c:pt>
                <c:pt idx="1041">
                  <c:v>463.55</c:v>
                </c:pt>
                <c:pt idx="1042">
                  <c:v>463.71000000000004</c:v>
                </c:pt>
                <c:pt idx="1043">
                  <c:v>463.88</c:v>
                </c:pt>
                <c:pt idx="1044">
                  <c:v>464.03999999999996</c:v>
                </c:pt>
                <c:pt idx="1045">
                  <c:v>464.21000000000004</c:v>
                </c:pt>
                <c:pt idx="1046">
                  <c:v>464.38</c:v>
                </c:pt>
                <c:pt idx="1047">
                  <c:v>464.53999999999996</c:v>
                </c:pt>
                <c:pt idx="1048">
                  <c:v>464.71000000000004</c:v>
                </c:pt>
                <c:pt idx="1049">
                  <c:v>464.87</c:v>
                </c:pt>
                <c:pt idx="1050">
                  <c:v>465.03999999999996</c:v>
                </c:pt>
                <c:pt idx="1051">
                  <c:v>465.21000000000004</c:v>
                </c:pt>
                <c:pt idx="1052">
                  <c:v>465.37</c:v>
                </c:pt>
                <c:pt idx="1053">
                  <c:v>465.53999999999996</c:v>
                </c:pt>
                <c:pt idx="1054">
                  <c:v>465.71000000000004</c:v>
                </c:pt>
                <c:pt idx="1055">
                  <c:v>465.87</c:v>
                </c:pt>
                <c:pt idx="1056">
                  <c:v>466.03999999999996</c:v>
                </c:pt>
                <c:pt idx="1057">
                  <c:v>466.21000000000004</c:v>
                </c:pt>
                <c:pt idx="1058">
                  <c:v>466.37</c:v>
                </c:pt>
                <c:pt idx="1059">
                  <c:v>466.53999999999996</c:v>
                </c:pt>
                <c:pt idx="1060">
                  <c:v>466.7</c:v>
                </c:pt>
                <c:pt idx="1061">
                  <c:v>466.87</c:v>
                </c:pt>
                <c:pt idx="1062">
                  <c:v>467.03999999999996</c:v>
                </c:pt>
                <c:pt idx="1063">
                  <c:v>467.21000000000004</c:v>
                </c:pt>
                <c:pt idx="1064">
                  <c:v>467.37</c:v>
                </c:pt>
                <c:pt idx="1065">
                  <c:v>467.53999999999996</c:v>
                </c:pt>
                <c:pt idx="1066">
                  <c:v>467.7</c:v>
                </c:pt>
                <c:pt idx="1067">
                  <c:v>467.87</c:v>
                </c:pt>
                <c:pt idx="1068">
                  <c:v>468.03</c:v>
                </c:pt>
                <c:pt idx="1069">
                  <c:v>468.2</c:v>
                </c:pt>
                <c:pt idx="1070">
                  <c:v>468.37</c:v>
                </c:pt>
                <c:pt idx="1071">
                  <c:v>468.53</c:v>
                </c:pt>
                <c:pt idx="1072">
                  <c:v>468.7</c:v>
                </c:pt>
                <c:pt idx="1073">
                  <c:v>468.87</c:v>
                </c:pt>
                <c:pt idx="1074">
                  <c:v>469.03</c:v>
                </c:pt>
                <c:pt idx="1075">
                  <c:v>469.2</c:v>
                </c:pt>
                <c:pt idx="1076">
                  <c:v>469.36</c:v>
                </c:pt>
                <c:pt idx="1077">
                  <c:v>469.53</c:v>
                </c:pt>
                <c:pt idx="1078">
                  <c:v>469.7</c:v>
                </c:pt>
                <c:pt idx="1079">
                  <c:v>469.86</c:v>
                </c:pt>
                <c:pt idx="1080">
                  <c:v>470.03</c:v>
                </c:pt>
                <c:pt idx="1081">
                  <c:v>470.2</c:v>
                </c:pt>
                <c:pt idx="1082">
                  <c:v>470.36</c:v>
                </c:pt>
                <c:pt idx="1083">
                  <c:v>470.53</c:v>
                </c:pt>
                <c:pt idx="1084">
                  <c:v>470.7</c:v>
                </c:pt>
                <c:pt idx="1085">
                  <c:v>470.86</c:v>
                </c:pt>
                <c:pt idx="1086">
                  <c:v>471.03</c:v>
                </c:pt>
                <c:pt idx="1087">
                  <c:v>471.2</c:v>
                </c:pt>
                <c:pt idx="1088">
                  <c:v>471.36</c:v>
                </c:pt>
                <c:pt idx="1089">
                  <c:v>471.53</c:v>
                </c:pt>
                <c:pt idx="1090">
                  <c:v>471.69</c:v>
                </c:pt>
                <c:pt idx="1091">
                  <c:v>471.86</c:v>
                </c:pt>
                <c:pt idx="1092">
                  <c:v>472.03</c:v>
                </c:pt>
                <c:pt idx="1093">
                  <c:v>472.19</c:v>
                </c:pt>
                <c:pt idx="1094">
                  <c:v>472.36</c:v>
                </c:pt>
                <c:pt idx="1095">
                  <c:v>472.52</c:v>
                </c:pt>
                <c:pt idx="1096">
                  <c:v>472.69</c:v>
                </c:pt>
                <c:pt idx="1097">
                  <c:v>472.86</c:v>
                </c:pt>
                <c:pt idx="1098">
                  <c:v>473.03</c:v>
                </c:pt>
                <c:pt idx="1099">
                  <c:v>473.19</c:v>
                </c:pt>
                <c:pt idx="1100">
                  <c:v>473.36</c:v>
                </c:pt>
                <c:pt idx="1101">
                  <c:v>473.52</c:v>
                </c:pt>
                <c:pt idx="1102">
                  <c:v>473.69</c:v>
                </c:pt>
                <c:pt idx="1103">
                  <c:v>473.86</c:v>
                </c:pt>
                <c:pt idx="1104">
                  <c:v>474.02</c:v>
                </c:pt>
                <c:pt idx="1105">
                  <c:v>474.19</c:v>
                </c:pt>
                <c:pt idx="1106">
                  <c:v>474.36</c:v>
                </c:pt>
                <c:pt idx="1107">
                  <c:v>474.52</c:v>
                </c:pt>
                <c:pt idx="1108">
                  <c:v>474.69</c:v>
                </c:pt>
                <c:pt idx="1109">
                  <c:v>474.86</c:v>
                </c:pt>
                <c:pt idx="1110">
                  <c:v>475.02</c:v>
                </c:pt>
                <c:pt idx="1111">
                  <c:v>475.19</c:v>
                </c:pt>
                <c:pt idx="1112">
                  <c:v>475.35</c:v>
                </c:pt>
                <c:pt idx="1113">
                  <c:v>475.52</c:v>
                </c:pt>
                <c:pt idx="1114">
                  <c:v>475.69</c:v>
                </c:pt>
                <c:pt idx="1115">
                  <c:v>475.85</c:v>
                </c:pt>
                <c:pt idx="1116">
                  <c:v>476.02</c:v>
                </c:pt>
                <c:pt idx="1117">
                  <c:v>476.19</c:v>
                </c:pt>
                <c:pt idx="1118">
                  <c:v>476.35</c:v>
                </c:pt>
                <c:pt idx="1119">
                  <c:v>476.52</c:v>
                </c:pt>
                <c:pt idx="1120">
                  <c:v>476.69</c:v>
                </c:pt>
                <c:pt idx="1121">
                  <c:v>476.85</c:v>
                </c:pt>
                <c:pt idx="1122">
                  <c:v>477.02</c:v>
                </c:pt>
                <c:pt idx="1123">
                  <c:v>477.18</c:v>
                </c:pt>
                <c:pt idx="1124">
                  <c:v>477.35</c:v>
                </c:pt>
                <c:pt idx="1125">
                  <c:v>477.52</c:v>
                </c:pt>
                <c:pt idx="1126">
                  <c:v>477.68</c:v>
                </c:pt>
                <c:pt idx="1127">
                  <c:v>477.85</c:v>
                </c:pt>
                <c:pt idx="1128">
                  <c:v>478.02</c:v>
                </c:pt>
                <c:pt idx="1129">
                  <c:v>478.18</c:v>
                </c:pt>
                <c:pt idx="1130">
                  <c:v>478.35</c:v>
                </c:pt>
                <c:pt idx="1131">
                  <c:v>478.51</c:v>
                </c:pt>
                <c:pt idx="1132">
                  <c:v>478.68</c:v>
                </c:pt>
                <c:pt idx="1133">
                  <c:v>478.85</c:v>
                </c:pt>
                <c:pt idx="1134">
                  <c:v>479.01</c:v>
                </c:pt>
                <c:pt idx="1135">
                  <c:v>479.18</c:v>
                </c:pt>
                <c:pt idx="1136">
                  <c:v>479.35</c:v>
                </c:pt>
                <c:pt idx="1137">
                  <c:v>479.51</c:v>
                </c:pt>
                <c:pt idx="1138">
                  <c:v>479.68</c:v>
                </c:pt>
                <c:pt idx="1139">
                  <c:v>479.84000000000003</c:v>
                </c:pt>
                <c:pt idx="1140">
                  <c:v>480.01</c:v>
                </c:pt>
                <c:pt idx="1141">
                  <c:v>480.18</c:v>
                </c:pt>
                <c:pt idx="1142">
                  <c:v>480.34000000000003</c:v>
                </c:pt>
                <c:pt idx="1143">
                  <c:v>480.51</c:v>
                </c:pt>
                <c:pt idx="1144">
                  <c:v>480.68</c:v>
                </c:pt>
                <c:pt idx="1145">
                  <c:v>480.84000000000003</c:v>
                </c:pt>
                <c:pt idx="1146">
                  <c:v>481.01</c:v>
                </c:pt>
                <c:pt idx="1147">
                  <c:v>481.18</c:v>
                </c:pt>
                <c:pt idx="1148">
                  <c:v>481.34000000000003</c:v>
                </c:pt>
                <c:pt idx="1149">
                  <c:v>481.51</c:v>
                </c:pt>
                <c:pt idx="1150">
                  <c:v>481.68</c:v>
                </c:pt>
                <c:pt idx="1151">
                  <c:v>481.84000000000003</c:v>
                </c:pt>
                <c:pt idx="1152">
                  <c:v>482.01</c:v>
                </c:pt>
                <c:pt idx="1153">
                  <c:v>482.18</c:v>
                </c:pt>
                <c:pt idx="1154">
                  <c:v>482.34000000000003</c:v>
                </c:pt>
                <c:pt idx="1155">
                  <c:v>482.51</c:v>
                </c:pt>
                <c:pt idx="1156">
                  <c:v>482.66999999999996</c:v>
                </c:pt>
                <c:pt idx="1157">
                  <c:v>482.84000000000003</c:v>
                </c:pt>
                <c:pt idx="1158">
                  <c:v>483.01</c:v>
                </c:pt>
                <c:pt idx="1159">
                  <c:v>483.16999999999996</c:v>
                </c:pt>
                <c:pt idx="1160">
                  <c:v>483.34000000000003</c:v>
                </c:pt>
                <c:pt idx="1161">
                  <c:v>483.5</c:v>
                </c:pt>
                <c:pt idx="1162">
                  <c:v>483.66999999999996</c:v>
                </c:pt>
                <c:pt idx="1163">
                  <c:v>483.84000000000003</c:v>
                </c:pt>
                <c:pt idx="1164">
                  <c:v>484</c:v>
                </c:pt>
                <c:pt idx="1165">
                  <c:v>484.16999999999996</c:v>
                </c:pt>
                <c:pt idx="1166">
                  <c:v>484.34000000000003</c:v>
                </c:pt>
                <c:pt idx="1167">
                  <c:v>484.5</c:v>
                </c:pt>
                <c:pt idx="1168">
                  <c:v>484.66999999999996</c:v>
                </c:pt>
                <c:pt idx="1169">
                  <c:v>484.84000000000003</c:v>
                </c:pt>
                <c:pt idx="1170">
                  <c:v>485</c:v>
                </c:pt>
                <c:pt idx="1171">
                  <c:v>485.16999999999996</c:v>
                </c:pt>
                <c:pt idx="1172">
                  <c:v>485.34000000000003</c:v>
                </c:pt>
                <c:pt idx="1173">
                  <c:v>485.5</c:v>
                </c:pt>
                <c:pt idx="1174">
                  <c:v>485.66999999999996</c:v>
                </c:pt>
                <c:pt idx="1175">
                  <c:v>485.83000000000004</c:v>
                </c:pt>
                <c:pt idx="1176">
                  <c:v>486</c:v>
                </c:pt>
                <c:pt idx="1177">
                  <c:v>486.16999999999996</c:v>
                </c:pt>
                <c:pt idx="1178">
                  <c:v>486.33000000000004</c:v>
                </c:pt>
                <c:pt idx="1179">
                  <c:v>486.5</c:v>
                </c:pt>
                <c:pt idx="1180">
                  <c:v>486.66999999999996</c:v>
                </c:pt>
                <c:pt idx="1181">
                  <c:v>486.83000000000004</c:v>
                </c:pt>
                <c:pt idx="1182">
                  <c:v>487</c:v>
                </c:pt>
                <c:pt idx="1183">
                  <c:v>487.15999999999997</c:v>
                </c:pt>
                <c:pt idx="1184">
                  <c:v>487.33000000000004</c:v>
                </c:pt>
                <c:pt idx="1185">
                  <c:v>487.5</c:v>
                </c:pt>
                <c:pt idx="1186">
                  <c:v>487.65999999999997</c:v>
                </c:pt>
                <c:pt idx="1187">
                  <c:v>487.83000000000004</c:v>
                </c:pt>
                <c:pt idx="1188">
                  <c:v>488</c:v>
                </c:pt>
                <c:pt idx="1189">
                  <c:v>488.15999999999997</c:v>
                </c:pt>
                <c:pt idx="1190">
                  <c:v>488.33000000000004</c:v>
                </c:pt>
                <c:pt idx="1191">
                  <c:v>488.49</c:v>
                </c:pt>
                <c:pt idx="1192">
                  <c:v>488.65999999999997</c:v>
                </c:pt>
                <c:pt idx="1193">
                  <c:v>488.83000000000004</c:v>
                </c:pt>
                <c:pt idx="1194">
                  <c:v>488.99</c:v>
                </c:pt>
                <c:pt idx="1195">
                  <c:v>489.15999999999997</c:v>
                </c:pt>
                <c:pt idx="1196">
                  <c:v>489.33000000000004</c:v>
                </c:pt>
                <c:pt idx="1197">
                  <c:v>489.49</c:v>
                </c:pt>
                <c:pt idx="1198">
                  <c:v>489.65999999999997</c:v>
                </c:pt>
                <c:pt idx="1199">
                  <c:v>489.83000000000004</c:v>
                </c:pt>
                <c:pt idx="1200">
                  <c:v>489.99</c:v>
                </c:pt>
                <c:pt idx="1201">
                  <c:v>490.15999999999997</c:v>
                </c:pt>
                <c:pt idx="1202">
                  <c:v>490.33000000000004</c:v>
                </c:pt>
                <c:pt idx="1203">
                  <c:v>490.49</c:v>
                </c:pt>
                <c:pt idx="1204">
                  <c:v>490.65999999999997</c:v>
                </c:pt>
                <c:pt idx="1205">
                  <c:v>490.82</c:v>
                </c:pt>
                <c:pt idx="1206">
                  <c:v>490.99</c:v>
                </c:pt>
                <c:pt idx="1207">
                  <c:v>491.15999999999997</c:v>
                </c:pt>
                <c:pt idx="1208">
                  <c:v>491.32</c:v>
                </c:pt>
                <c:pt idx="1209">
                  <c:v>491.49</c:v>
                </c:pt>
                <c:pt idx="1210">
                  <c:v>491.65</c:v>
                </c:pt>
                <c:pt idx="1211">
                  <c:v>491.82</c:v>
                </c:pt>
                <c:pt idx="1212">
                  <c:v>491.99</c:v>
                </c:pt>
                <c:pt idx="1213">
                  <c:v>492.15</c:v>
                </c:pt>
                <c:pt idx="1214">
                  <c:v>492.32</c:v>
                </c:pt>
                <c:pt idx="1215">
                  <c:v>492.49</c:v>
                </c:pt>
                <c:pt idx="1216">
                  <c:v>492.65</c:v>
                </c:pt>
                <c:pt idx="1217">
                  <c:v>492.82</c:v>
                </c:pt>
                <c:pt idx="1218">
                  <c:v>492.99</c:v>
                </c:pt>
                <c:pt idx="1219">
                  <c:v>493.15</c:v>
                </c:pt>
                <c:pt idx="1220">
                  <c:v>493.32</c:v>
                </c:pt>
                <c:pt idx="1221">
                  <c:v>493.49</c:v>
                </c:pt>
                <c:pt idx="1222">
                  <c:v>493.65</c:v>
                </c:pt>
                <c:pt idx="1223">
                  <c:v>493.82</c:v>
                </c:pt>
                <c:pt idx="1224">
                  <c:v>493.98</c:v>
                </c:pt>
                <c:pt idx="1225">
                  <c:v>494.15</c:v>
                </c:pt>
                <c:pt idx="1226">
                  <c:v>494.32</c:v>
                </c:pt>
                <c:pt idx="1227">
                  <c:v>494.48</c:v>
                </c:pt>
                <c:pt idx="1228">
                  <c:v>494.65</c:v>
                </c:pt>
                <c:pt idx="1229">
                  <c:v>494.82</c:v>
                </c:pt>
                <c:pt idx="1230">
                  <c:v>494.98</c:v>
                </c:pt>
                <c:pt idx="1231">
                  <c:v>495.15</c:v>
                </c:pt>
                <c:pt idx="1232">
                  <c:v>495.32</c:v>
                </c:pt>
                <c:pt idx="1233">
                  <c:v>495.48</c:v>
                </c:pt>
                <c:pt idx="1234">
                  <c:v>495.65</c:v>
                </c:pt>
                <c:pt idx="1235">
                  <c:v>495.82</c:v>
                </c:pt>
                <c:pt idx="1236">
                  <c:v>495.98</c:v>
                </c:pt>
                <c:pt idx="1237">
                  <c:v>496.15</c:v>
                </c:pt>
                <c:pt idx="1238">
                  <c:v>496.31</c:v>
                </c:pt>
                <c:pt idx="1239">
                  <c:v>496.48</c:v>
                </c:pt>
                <c:pt idx="1240">
                  <c:v>496.65</c:v>
                </c:pt>
                <c:pt idx="1241">
                  <c:v>496.81</c:v>
                </c:pt>
                <c:pt idx="1242">
                  <c:v>496.98</c:v>
                </c:pt>
                <c:pt idx="1243">
                  <c:v>497.15</c:v>
                </c:pt>
                <c:pt idx="1244">
                  <c:v>497.31</c:v>
                </c:pt>
                <c:pt idx="1245">
                  <c:v>497.48</c:v>
                </c:pt>
                <c:pt idx="1246">
                  <c:v>497.64</c:v>
                </c:pt>
                <c:pt idx="1247">
                  <c:v>497.81</c:v>
                </c:pt>
                <c:pt idx="1248">
                  <c:v>497.98</c:v>
                </c:pt>
                <c:pt idx="1249">
                  <c:v>498.14</c:v>
                </c:pt>
                <c:pt idx="1250">
                  <c:v>498.31</c:v>
                </c:pt>
                <c:pt idx="1251">
                  <c:v>498.48</c:v>
                </c:pt>
                <c:pt idx="1252">
                  <c:v>498.64</c:v>
                </c:pt>
                <c:pt idx="1253">
                  <c:v>498.81</c:v>
                </c:pt>
                <c:pt idx="1254">
                  <c:v>498.97</c:v>
                </c:pt>
                <c:pt idx="1255">
                  <c:v>499.14</c:v>
                </c:pt>
                <c:pt idx="1256">
                  <c:v>499.31</c:v>
                </c:pt>
                <c:pt idx="1257">
                  <c:v>499.47</c:v>
                </c:pt>
                <c:pt idx="1258">
                  <c:v>499.64</c:v>
                </c:pt>
                <c:pt idx="1259">
                  <c:v>499.81</c:v>
                </c:pt>
                <c:pt idx="1260">
                  <c:v>499.97</c:v>
                </c:pt>
                <c:pt idx="1261">
                  <c:v>500.14</c:v>
                </c:pt>
                <c:pt idx="1262">
                  <c:v>500.31</c:v>
                </c:pt>
                <c:pt idx="1263">
                  <c:v>500.47</c:v>
                </c:pt>
                <c:pt idx="1264">
                  <c:v>500.64</c:v>
                </c:pt>
                <c:pt idx="1265">
                  <c:v>500.81</c:v>
                </c:pt>
                <c:pt idx="1266">
                  <c:v>500.97</c:v>
                </c:pt>
                <c:pt idx="1267">
                  <c:v>501.14</c:v>
                </c:pt>
                <c:pt idx="1268">
                  <c:v>501.31</c:v>
                </c:pt>
                <c:pt idx="1269">
                  <c:v>501.47</c:v>
                </c:pt>
                <c:pt idx="1270">
                  <c:v>501.64</c:v>
                </c:pt>
                <c:pt idx="1271">
                  <c:v>501.8</c:v>
                </c:pt>
                <c:pt idx="1272">
                  <c:v>501.97</c:v>
                </c:pt>
                <c:pt idx="1273">
                  <c:v>502.14</c:v>
                </c:pt>
                <c:pt idx="1274">
                  <c:v>502.3</c:v>
                </c:pt>
                <c:pt idx="1275">
                  <c:v>502.47</c:v>
                </c:pt>
                <c:pt idx="1276">
                  <c:v>502.63</c:v>
                </c:pt>
                <c:pt idx="1277">
                  <c:v>502.8</c:v>
                </c:pt>
                <c:pt idx="1278">
                  <c:v>502.97</c:v>
                </c:pt>
                <c:pt idx="1279">
                  <c:v>503.13</c:v>
                </c:pt>
                <c:pt idx="1280">
                  <c:v>503.3</c:v>
                </c:pt>
                <c:pt idx="1281">
                  <c:v>503.47</c:v>
                </c:pt>
                <c:pt idx="1282">
                  <c:v>503.63</c:v>
                </c:pt>
                <c:pt idx="1283">
                  <c:v>503.8</c:v>
                </c:pt>
                <c:pt idx="1284">
                  <c:v>503.97</c:v>
                </c:pt>
                <c:pt idx="1285">
                  <c:v>504.13</c:v>
                </c:pt>
                <c:pt idx="1286">
                  <c:v>504.3</c:v>
                </c:pt>
                <c:pt idx="1287">
                  <c:v>504.47</c:v>
                </c:pt>
                <c:pt idx="1288">
                  <c:v>504.63</c:v>
                </c:pt>
                <c:pt idx="1289">
                  <c:v>504.8</c:v>
                </c:pt>
                <c:pt idx="1290">
                  <c:v>504.97</c:v>
                </c:pt>
                <c:pt idx="1291">
                  <c:v>505.13</c:v>
                </c:pt>
                <c:pt idx="1292">
                  <c:v>505.3</c:v>
                </c:pt>
                <c:pt idx="1293">
                  <c:v>505.47</c:v>
                </c:pt>
                <c:pt idx="1294">
                  <c:v>505.63</c:v>
                </c:pt>
                <c:pt idx="1295">
                  <c:v>505.8</c:v>
                </c:pt>
                <c:pt idx="1296">
                  <c:v>505.96000000000004</c:v>
                </c:pt>
                <c:pt idx="1297">
                  <c:v>506.13</c:v>
                </c:pt>
                <c:pt idx="1298">
                  <c:v>506.3</c:v>
                </c:pt>
                <c:pt idx="1299">
                  <c:v>506.46000000000004</c:v>
                </c:pt>
                <c:pt idx="1300">
                  <c:v>506.63</c:v>
                </c:pt>
                <c:pt idx="1301">
                  <c:v>506.8</c:v>
                </c:pt>
                <c:pt idx="1302">
                  <c:v>506.96000000000004</c:v>
                </c:pt>
                <c:pt idx="1303">
                  <c:v>507.13</c:v>
                </c:pt>
                <c:pt idx="1304">
                  <c:v>507.3</c:v>
                </c:pt>
                <c:pt idx="1305">
                  <c:v>507.46000000000004</c:v>
                </c:pt>
                <c:pt idx="1306">
                  <c:v>507.63</c:v>
                </c:pt>
                <c:pt idx="1307">
                  <c:v>507.8</c:v>
                </c:pt>
                <c:pt idx="1308">
                  <c:v>507.96000000000004</c:v>
                </c:pt>
                <c:pt idx="1309">
                  <c:v>508.13</c:v>
                </c:pt>
                <c:pt idx="1310">
                  <c:v>508.28999999999996</c:v>
                </c:pt>
                <c:pt idx="1311">
                  <c:v>508.46000000000004</c:v>
                </c:pt>
                <c:pt idx="1312">
                  <c:v>508.63</c:v>
                </c:pt>
                <c:pt idx="1313">
                  <c:v>508.8</c:v>
                </c:pt>
                <c:pt idx="1314">
                  <c:v>508.96000000000004</c:v>
                </c:pt>
                <c:pt idx="1315">
                  <c:v>509.13</c:v>
                </c:pt>
                <c:pt idx="1316">
                  <c:v>509.3</c:v>
                </c:pt>
                <c:pt idx="1317">
                  <c:v>509.46000000000004</c:v>
                </c:pt>
                <c:pt idx="1318">
                  <c:v>509.63</c:v>
                </c:pt>
                <c:pt idx="1319">
                  <c:v>509.78999999999996</c:v>
                </c:pt>
                <c:pt idx="1320">
                  <c:v>509.96000000000004</c:v>
                </c:pt>
                <c:pt idx="1321">
                  <c:v>510.13</c:v>
                </c:pt>
                <c:pt idx="1322">
                  <c:v>510.28999999999996</c:v>
                </c:pt>
                <c:pt idx="1323">
                  <c:v>510.46000000000004</c:v>
                </c:pt>
                <c:pt idx="1324">
                  <c:v>510.63</c:v>
                </c:pt>
                <c:pt idx="1325">
                  <c:v>510.78999999999996</c:v>
                </c:pt>
                <c:pt idx="1326">
                  <c:v>510.96000000000004</c:v>
                </c:pt>
                <c:pt idx="1327">
                  <c:v>511.13</c:v>
                </c:pt>
                <c:pt idx="1328">
                  <c:v>511.28999999999996</c:v>
                </c:pt>
                <c:pt idx="1329">
                  <c:v>511.46000000000004</c:v>
                </c:pt>
                <c:pt idx="1330">
                  <c:v>511.63</c:v>
                </c:pt>
                <c:pt idx="1331">
                  <c:v>511.78999999999996</c:v>
                </c:pt>
                <c:pt idx="1332">
                  <c:v>511.96000000000004</c:v>
                </c:pt>
                <c:pt idx="1333">
                  <c:v>512.13</c:v>
                </c:pt>
                <c:pt idx="1334">
                  <c:v>512.29</c:v>
                </c:pt>
                <c:pt idx="1335">
                  <c:v>512.46</c:v>
                </c:pt>
                <c:pt idx="1336">
                  <c:v>512.63</c:v>
                </c:pt>
                <c:pt idx="1337">
                  <c:v>512.79</c:v>
                </c:pt>
                <c:pt idx="1338">
                  <c:v>512.96</c:v>
                </c:pt>
                <c:pt idx="1339">
                  <c:v>513.13</c:v>
                </c:pt>
                <c:pt idx="1340">
                  <c:v>513.29</c:v>
                </c:pt>
                <c:pt idx="1341">
                  <c:v>513.46</c:v>
                </c:pt>
                <c:pt idx="1342">
                  <c:v>513.63</c:v>
                </c:pt>
                <c:pt idx="1343">
                  <c:v>513.79</c:v>
                </c:pt>
                <c:pt idx="1344">
                  <c:v>513.96</c:v>
                </c:pt>
                <c:pt idx="1345">
                  <c:v>514.13</c:v>
                </c:pt>
                <c:pt idx="1346">
                  <c:v>514.29</c:v>
                </c:pt>
                <c:pt idx="1347">
                  <c:v>514.46</c:v>
                </c:pt>
                <c:pt idx="1348">
                  <c:v>514.63</c:v>
                </c:pt>
                <c:pt idx="1349">
                  <c:v>514.79</c:v>
                </c:pt>
                <c:pt idx="1350">
                  <c:v>514.96</c:v>
                </c:pt>
                <c:pt idx="1351">
                  <c:v>515.13</c:v>
                </c:pt>
                <c:pt idx="1352">
                  <c:v>515.29</c:v>
                </c:pt>
                <c:pt idx="1353">
                  <c:v>515.46</c:v>
                </c:pt>
                <c:pt idx="1354">
                  <c:v>515.63</c:v>
                </c:pt>
                <c:pt idx="1355">
                  <c:v>515.79</c:v>
                </c:pt>
                <c:pt idx="1356">
                  <c:v>515.96</c:v>
                </c:pt>
                <c:pt idx="1357">
                  <c:v>516.13</c:v>
                </c:pt>
                <c:pt idx="1358">
                  <c:v>516.29</c:v>
                </c:pt>
                <c:pt idx="1359">
                  <c:v>516.46</c:v>
                </c:pt>
                <c:pt idx="1360">
                  <c:v>516.63</c:v>
                </c:pt>
                <c:pt idx="1361">
                  <c:v>516.79</c:v>
                </c:pt>
                <c:pt idx="1362">
                  <c:v>516.96</c:v>
                </c:pt>
                <c:pt idx="1363">
                  <c:v>517.12</c:v>
                </c:pt>
                <c:pt idx="1364">
                  <c:v>517.29</c:v>
                </c:pt>
                <c:pt idx="1365">
                  <c:v>517.46</c:v>
                </c:pt>
                <c:pt idx="1366">
                  <c:v>517.63</c:v>
                </c:pt>
                <c:pt idx="1367">
                  <c:v>517.79</c:v>
                </c:pt>
                <c:pt idx="1368">
                  <c:v>517.96</c:v>
                </c:pt>
                <c:pt idx="1369">
                  <c:v>518.12</c:v>
                </c:pt>
                <c:pt idx="1370">
                  <c:v>518.29</c:v>
                </c:pt>
                <c:pt idx="1371">
                  <c:v>518.46</c:v>
                </c:pt>
                <c:pt idx="1372">
                  <c:v>518.62</c:v>
                </c:pt>
                <c:pt idx="1373">
                  <c:v>518.79</c:v>
                </c:pt>
                <c:pt idx="1374">
                  <c:v>518.96</c:v>
                </c:pt>
                <c:pt idx="1375">
                  <c:v>519.12</c:v>
                </c:pt>
                <c:pt idx="1376">
                  <c:v>519.29</c:v>
                </c:pt>
                <c:pt idx="1377">
                  <c:v>519.46</c:v>
                </c:pt>
                <c:pt idx="1378">
                  <c:v>519.62</c:v>
                </c:pt>
                <c:pt idx="1379">
                  <c:v>519.79</c:v>
                </c:pt>
                <c:pt idx="1380">
                  <c:v>519.96</c:v>
                </c:pt>
                <c:pt idx="1381">
                  <c:v>520.12</c:v>
                </c:pt>
                <c:pt idx="1382">
                  <c:v>520.29</c:v>
                </c:pt>
                <c:pt idx="1383">
                  <c:v>520.46</c:v>
                </c:pt>
                <c:pt idx="1384">
                  <c:v>520.62</c:v>
                </c:pt>
                <c:pt idx="1385">
                  <c:v>520.79</c:v>
                </c:pt>
                <c:pt idx="1386">
                  <c:v>520.95000000000005</c:v>
                </c:pt>
                <c:pt idx="1387">
                  <c:v>521.12</c:v>
                </c:pt>
                <c:pt idx="1388">
                  <c:v>521.29</c:v>
                </c:pt>
                <c:pt idx="1389">
                  <c:v>521.46</c:v>
                </c:pt>
                <c:pt idx="1390">
                  <c:v>521.62</c:v>
                </c:pt>
                <c:pt idx="1391">
                  <c:v>521.79</c:v>
                </c:pt>
                <c:pt idx="1392">
                  <c:v>521.95000000000005</c:v>
                </c:pt>
                <c:pt idx="1393">
                  <c:v>522.12</c:v>
                </c:pt>
                <c:pt idx="1394">
                  <c:v>522.29</c:v>
                </c:pt>
                <c:pt idx="1395">
                  <c:v>522.45000000000005</c:v>
                </c:pt>
                <c:pt idx="1396">
                  <c:v>522.62</c:v>
                </c:pt>
                <c:pt idx="1397">
                  <c:v>522.79</c:v>
                </c:pt>
                <c:pt idx="1398">
                  <c:v>522.95000000000005</c:v>
                </c:pt>
                <c:pt idx="1399">
                  <c:v>523.12</c:v>
                </c:pt>
                <c:pt idx="1400">
                  <c:v>523.29</c:v>
                </c:pt>
                <c:pt idx="1401">
                  <c:v>523.45000000000005</c:v>
                </c:pt>
                <c:pt idx="1402">
                  <c:v>523.62</c:v>
                </c:pt>
                <c:pt idx="1403">
                  <c:v>523.78</c:v>
                </c:pt>
                <c:pt idx="1404">
                  <c:v>523.95000000000005</c:v>
                </c:pt>
                <c:pt idx="1405">
                  <c:v>524.12</c:v>
                </c:pt>
                <c:pt idx="1406">
                  <c:v>524.28</c:v>
                </c:pt>
                <c:pt idx="1407">
                  <c:v>524.45000000000005</c:v>
                </c:pt>
                <c:pt idx="1408">
                  <c:v>524.62</c:v>
                </c:pt>
                <c:pt idx="1409">
                  <c:v>524.78</c:v>
                </c:pt>
                <c:pt idx="1410">
                  <c:v>524.95000000000005</c:v>
                </c:pt>
                <c:pt idx="1411">
                  <c:v>525.11</c:v>
                </c:pt>
                <c:pt idx="1412">
                  <c:v>525.28</c:v>
                </c:pt>
                <c:pt idx="1413">
                  <c:v>525.45000000000005</c:v>
                </c:pt>
                <c:pt idx="1414">
                  <c:v>525.61</c:v>
                </c:pt>
                <c:pt idx="1415">
                  <c:v>525.78</c:v>
                </c:pt>
                <c:pt idx="1416">
                  <c:v>525.94000000000005</c:v>
                </c:pt>
                <c:pt idx="1417">
                  <c:v>526.11</c:v>
                </c:pt>
                <c:pt idx="1418">
                  <c:v>526.28</c:v>
                </c:pt>
                <c:pt idx="1419">
                  <c:v>526.45000000000005</c:v>
                </c:pt>
                <c:pt idx="1420">
                  <c:v>526.61</c:v>
                </c:pt>
                <c:pt idx="1421">
                  <c:v>526.78</c:v>
                </c:pt>
                <c:pt idx="1422">
                  <c:v>526.94000000000005</c:v>
                </c:pt>
                <c:pt idx="1423">
                  <c:v>527.11</c:v>
                </c:pt>
                <c:pt idx="1424">
                  <c:v>527.28</c:v>
                </c:pt>
                <c:pt idx="1425">
                  <c:v>527.44000000000005</c:v>
                </c:pt>
                <c:pt idx="1426">
                  <c:v>527.61</c:v>
                </c:pt>
                <c:pt idx="1427">
                  <c:v>527.77</c:v>
                </c:pt>
                <c:pt idx="1428">
                  <c:v>527.94000000000005</c:v>
                </c:pt>
                <c:pt idx="1429">
                  <c:v>528.11</c:v>
                </c:pt>
                <c:pt idx="1430">
                  <c:v>528.27</c:v>
                </c:pt>
                <c:pt idx="1431">
                  <c:v>528.44000000000005</c:v>
                </c:pt>
                <c:pt idx="1432">
                  <c:v>528.61</c:v>
                </c:pt>
                <c:pt idx="1433">
                  <c:v>528.77</c:v>
                </c:pt>
                <c:pt idx="1434">
                  <c:v>528.94000000000005</c:v>
                </c:pt>
                <c:pt idx="1435">
                  <c:v>529.11</c:v>
                </c:pt>
                <c:pt idx="1436">
                  <c:v>529.27</c:v>
                </c:pt>
                <c:pt idx="1437">
                  <c:v>529.44000000000005</c:v>
                </c:pt>
                <c:pt idx="1438">
                  <c:v>529.6</c:v>
                </c:pt>
                <c:pt idx="1439">
                  <c:v>529.77</c:v>
                </c:pt>
                <c:pt idx="1440">
                  <c:v>529.94000000000005</c:v>
                </c:pt>
                <c:pt idx="1441">
                  <c:v>530.1</c:v>
                </c:pt>
                <c:pt idx="1442">
                  <c:v>530.27</c:v>
                </c:pt>
                <c:pt idx="1443">
                  <c:v>530.44000000000005</c:v>
                </c:pt>
                <c:pt idx="1444">
                  <c:v>530.6</c:v>
                </c:pt>
                <c:pt idx="1445">
                  <c:v>530.77</c:v>
                </c:pt>
                <c:pt idx="1446">
                  <c:v>530.94000000000005</c:v>
                </c:pt>
                <c:pt idx="1447">
                  <c:v>531.1</c:v>
                </c:pt>
                <c:pt idx="1448">
                  <c:v>531.27</c:v>
                </c:pt>
                <c:pt idx="1449">
                  <c:v>531.44000000000005</c:v>
                </c:pt>
                <c:pt idx="1450">
                  <c:v>531.6</c:v>
                </c:pt>
                <c:pt idx="1451">
                  <c:v>531.77</c:v>
                </c:pt>
                <c:pt idx="1452">
                  <c:v>531.94000000000005</c:v>
                </c:pt>
                <c:pt idx="1453">
                  <c:v>532.1</c:v>
                </c:pt>
                <c:pt idx="1454">
                  <c:v>532.27</c:v>
                </c:pt>
                <c:pt idx="1455">
                  <c:v>532.43000000000006</c:v>
                </c:pt>
                <c:pt idx="1456">
                  <c:v>532.6</c:v>
                </c:pt>
                <c:pt idx="1457">
                  <c:v>532.77</c:v>
                </c:pt>
                <c:pt idx="1458">
                  <c:v>532.93000000000006</c:v>
                </c:pt>
                <c:pt idx="1459">
                  <c:v>533.1</c:v>
                </c:pt>
                <c:pt idx="1460">
                  <c:v>533.27</c:v>
                </c:pt>
                <c:pt idx="1461">
                  <c:v>533.43000000000006</c:v>
                </c:pt>
                <c:pt idx="1462">
                  <c:v>533.6</c:v>
                </c:pt>
                <c:pt idx="1463">
                  <c:v>533.77</c:v>
                </c:pt>
                <c:pt idx="1464">
                  <c:v>533.93000000000006</c:v>
                </c:pt>
                <c:pt idx="1465">
                  <c:v>534.1</c:v>
                </c:pt>
                <c:pt idx="1466">
                  <c:v>534.27</c:v>
                </c:pt>
                <c:pt idx="1467">
                  <c:v>534.43000000000006</c:v>
                </c:pt>
                <c:pt idx="1468">
                  <c:v>534.6</c:v>
                </c:pt>
                <c:pt idx="1469">
                  <c:v>534.77</c:v>
                </c:pt>
                <c:pt idx="1470">
                  <c:v>534.93000000000006</c:v>
                </c:pt>
                <c:pt idx="1471">
                  <c:v>535.1</c:v>
                </c:pt>
                <c:pt idx="1472">
                  <c:v>535.27</c:v>
                </c:pt>
                <c:pt idx="1473">
                  <c:v>535.43000000000006</c:v>
                </c:pt>
                <c:pt idx="1474">
                  <c:v>535.6</c:v>
                </c:pt>
                <c:pt idx="1475">
                  <c:v>535.77</c:v>
                </c:pt>
                <c:pt idx="1476">
                  <c:v>535.93000000000006</c:v>
                </c:pt>
                <c:pt idx="1477">
                  <c:v>536.1</c:v>
                </c:pt>
                <c:pt idx="1478">
                  <c:v>536.27</c:v>
                </c:pt>
                <c:pt idx="1479">
                  <c:v>536.43000000000006</c:v>
                </c:pt>
                <c:pt idx="1480">
                  <c:v>536.6</c:v>
                </c:pt>
                <c:pt idx="1481">
                  <c:v>536.77</c:v>
                </c:pt>
                <c:pt idx="1482">
                  <c:v>536.93000000000006</c:v>
                </c:pt>
                <c:pt idx="1483">
                  <c:v>537.1</c:v>
                </c:pt>
                <c:pt idx="1484">
                  <c:v>537.27</c:v>
                </c:pt>
                <c:pt idx="1485">
                  <c:v>537.43000000000006</c:v>
                </c:pt>
                <c:pt idx="1486">
                  <c:v>537.6</c:v>
                </c:pt>
                <c:pt idx="1487">
                  <c:v>537.77</c:v>
                </c:pt>
                <c:pt idx="1488">
                  <c:v>537.93000000000006</c:v>
                </c:pt>
                <c:pt idx="1489">
                  <c:v>538.1</c:v>
                </c:pt>
                <c:pt idx="1490">
                  <c:v>538.27</c:v>
                </c:pt>
                <c:pt idx="1491">
                  <c:v>538.44000000000005</c:v>
                </c:pt>
                <c:pt idx="1492">
                  <c:v>538.6</c:v>
                </c:pt>
                <c:pt idx="1493">
                  <c:v>538.77</c:v>
                </c:pt>
                <c:pt idx="1494">
                  <c:v>538.93000000000006</c:v>
                </c:pt>
                <c:pt idx="1495">
                  <c:v>539.1</c:v>
                </c:pt>
                <c:pt idx="1496">
                  <c:v>539.27</c:v>
                </c:pt>
                <c:pt idx="1497">
                  <c:v>539.44000000000005</c:v>
                </c:pt>
                <c:pt idx="1498">
                  <c:v>539.6</c:v>
                </c:pt>
                <c:pt idx="1499">
                  <c:v>539.77</c:v>
                </c:pt>
                <c:pt idx="1500">
                  <c:v>539.94000000000005</c:v>
                </c:pt>
                <c:pt idx="1501">
                  <c:v>540.1</c:v>
                </c:pt>
                <c:pt idx="1502">
                  <c:v>540.27</c:v>
                </c:pt>
                <c:pt idx="1503">
                  <c:v>540.44000000000005</c:v>
                </c:pt>
                <c:pt idx="1504">
                  <c:v>540.6</c:v>
                </c:pt>
                <c:pt idx="1505">
                  <c:v>540.77</c:v>
                </c:pt>
                <c:pt idx="1506">
                  <c:v>540.94000000000005</c:v>
                </c:pt>
                <c:pt idx="1507">
                  <c:v>541.1</c:v>
                </c:pt>
                <c:pt idx="1508">
                  <c:v>541.27</c:v>
                </c:pt>
                <c:pt idx="1509">
                  <c:v>541.44000000000005</c:v>
                </c:pt>
                <c:pt idx="1510">
                  <c:v>541.61</c:v>
                </c:pt>
                <c:pt idx="1511">
                  <c:v>541.77</c:v>
                </c:pt>
                <c:pt idx="1512">
                  <c:v>541.94000000000005</c:v>
                </c:pt>
                <c:pt idx="1513">
                  <c:v>542.1</c:v>
                </c:pt>
                <c:pt idx="1514">
                  <c:v>542.27</c:v>
                </c:pt>
                <c:pt idx="1515">
                  <c:v>542.44000000000005</c:v>
                </c:pt>
                <c:pt idx="1516">
                  <c:v>542.61</c:v>
                </c:pt>
                <c:pt idx="1517">
                  <c:v>542.77</c:v>
                </c:pt>
                <c:pt idx="1518">
                  <c:v>542.94000000000005</c:v>
                </c:pt>
                <c:pt idx="1519">
                  <c:v>543.1</c:v>
                </c:pt>
                <c:pt idx="1520">
                  <c:v>543.27</c:v>
                </c:pt>
                <c:pt idx="1521">
                  <c:v>543.44000000000005</c:v>
                </c:pt>
                <c:pt idx="1522">
                  <c:v>543.61</c:v>
                </c:pt>
                <c:pt idx="1523">
                  <c:v>543.77</c:v>
                </c:pt>
                <c:pt idx="1524">
                  <c:v>543.94000000000005</c:v>
                </c:pt>
                <c:pt idx="1525">
                  <c:v>544.11</c:v>
                </c:pt>
                <c:pt idx="1526">
                  <c:v>544.27</c:v>
                </c:pt>
                <c:pt idx="1527">
                  <c:v>544.44000000000005</c:v>
                </c:pt>
                <c:pt idx="1528">
                  <c:v>544.61</c:v>
                </c:pt>
                <c:pt idx="1529">
                  <c:v>544.77</c:v>
                </c:pt>
                <c:pt idx="1530">
                  <c:v>544.94000000000005</c:v>
                </c:pt>
                <c:pt idx="1531">
                  <c:v>545.11</c:v>
                </c:pt>
                <c:pt idx="1532">
                  <c:v>545.27</c:v>
                </c:pt>
                <c:pt idx="1533">
                  <c:v>545.44000000000005</c:v>
                </c:pt>
                <c:pt idx="1534">
                  <c:v>545.61</c:v>
                </c:pt>
                <c:pt idx="1535">
                  <c:v>545.78</c:v>
                </c:pt>
                <c:pt idx="1536">
                  <c:v>545.94000000000005</c:v>
                </c:pt>
                <c:pt idx="1537">
                  <c:v>546.11</c:v>
                </c:pt>
                <c:pt idx="1538">
                  <c:v>546.27</c:v>
                </c:pt>
                <c:pt idx="1539">
                  <c:v>546.44000000000005</c:v>
                </c:pt>
                <c:pt idx="1540">
                  <c:v>546.61</c:v>
                </c:pt>
                <c:pt idx="1541">
                  <c:v>546.77</c:v>
                </c:pt>
                <c:pt idx="1542">
                  <c:v>546.94000000000005</c:v>
                </c:pt>
                <c:pt idx="1543">
                  <c:v>547.11</c:v>
                </c:pt>
                <c:pt idx="1544">
                  <c:v>547.27</c:v>
                </c:pt>
                <c:pt idx="1545">
                  <c:v>547.44000000000005</c:v>
                </c:pt>
                <c:pt idx="1546">
                  <c:v>547.61</c:v>
                </c:pt>
                <c:pt idx="1547">
                  <c:v>547.77</c:v>
                </c:pt>
                <c:pt idx="1548">
                  <c:v>547.94000000000005</c:v>
                </c:pt>
                <c:pt idx="1549">
                  <c:v>548.11</c:v>
                </c:pt>
                <c:pt idx="1550">
                  <c:v>548.27</c:v>
                </c:pt>
                <c:pt idx="1551">
                  <c:v>548.44000000000005</c:v>
                </c:pt>
                <c:pt idx="1552">
                  <c:v>548.61</c:v>
                </c:pt>
                <c:pt idx="1553">
                  <c:v>548.77</c:v>
                </c:pt>
                <c:pt idx="1554">
                  <c:v>548.94000000000005</c:v>
                </c:pt>
                <c:pt idx="1555">
                  <c:v>549.11</c:v>
                </c:pt>
                <c:pt idx="1556">
                  <c:v>549.27</c:v>
                </c:pt>
                <c:pt idx="1557">
                  <c:v>549.44000000000005</c:v>
                </c:pt>
                <c:pt idx="1558">
                  <c:v>549.61</c:v>
                </c:pt>
                <c:pt idx="1559">
                  <c:v>549.77</c:v>
                </c:pt>
                <c:pt idx="1560">
                  <c:v>549.94000000000005</c:v>
                </c:pt>
                <c:pt idx="1561">
                  <c:v>550.11</c:v>
                </c:pt>
                <c:pt idx="1562">
                  <c:v>550.27</c:v>
                </c:pt>
                <c:pt idx="1563">
                  <c:v>550.44000000000005</c:v>
                </c:pt>
                <c:pt idx="1564">
                  <c:v>550.6</c:v>
                </c:pt>
                <c:pt idx="1565">
                  <c:v>550.77</c:v>
                </c:pt>
                <c:pt idx="1566">
                  <c:v>550.94000000000005</c:v>
                </c:pt>
                <c:pt idx="1567">
                  <c:v>551.1</c:v>
                </c:pt>
                <c:pt idx="1568">
                  <c:v>551.27</c:v>
                </c:pt>
                <c:pt idx="1569">
                  <c:v>551.44000000000005</c:v>
                </c:pt>
                <c:pt idx="1570">
                  <c:v>551.6</c:v>
                </c:pt>
                <c:pt idx="1571">
                  <c:v>551.77</c:v>
                </c:pt>
                <c:pt idx="1572">
                  <c:v>551.94000000000005</c:v>
                </c:pt>
                <c:pt idx="1573">
                  <c:v>552.1</c:v>
                </c:pt>
                <c:pt idx="1574">
                  <c:v>552.27</c:v>
                </c:pt>
                <c:pt idx="1575">
                  <c:v>552.43000000000006</c:v>
                </c:pt>
                <c:pt idx="1576">
                  <c:v>552.6</c:v>
                </c:pt>
                <c:pt idx="1577">
                  <c:v>552.76</c:v>
                </c:pt>
                <c:pt idx="1578">
                  <c:v>552.93000000000006</c:v>
                </c:pt>
                <c:pt idx="1579">
                  <c:v>553.1</c:v>
                </c:pt>
                <c:pt idx="1580">
                  <c:v>553.27</c:v>
                </c:pt>
                <c:pt idx="1581">
                  <c:v>553.43000000000006</c:v>
                </c:pt>
                <c:pt idx="1582">
                  <c:v>553.6</c:v>
                </c:pt>
                <c:pt idx="1583">
                  <c:v>553.76</c:v>
                </c:pt>
                <c:pt idx="1584">
                  <c:v>553.93000000000006</c:v>
                </c:pt>
                <c:pt idx="1585">
                  <c:v>554.1</c:v>
                </c:pt>
                <c:pt idx="1586">
                  <c:v>554.26</c:v>
                </c:pt>
                <c:pt idx="1587">
                  <c:v>554.43000000000006</c:v>
                </c:pt>
                <c:pt idx="1588">
                  <c:v>554.58999999999992</c:v>
                </c:pt>
                <c:pt idx="1589">
                  <c:v>554.76</c:v>
                </c:pt>
                <c:pt idx="1590">
                  <c:v>554.93000000000006</c:v>
                </c:pt>
                <c:pt idx="1591">
                  <c:v>555.08999999999992</c:v>
                </c:pt>
                <c:pt idx="1592">
                  <c:v>555.26</c:v>
                </c:pt>
                <c:pt idx="1593">
                  <c:v>555.43000000000006</c:v>
                </c:pt>
                <c:pt idx="1594">
                  <c:v>555.58999999999992</c:v>
                </c:pt>
                <c:pt idx="1595">
                  <c:v>555.76</c:v>
                </c:pt>
                <c:pt idx="1596">
                  <c:v>555.93000000000006</c:v>
                </c:pt>
                <c:pt idx="1597">
                  <c:v>556.08999999999992</c:v>
                </c:pt>
                <c:pt idx="1598">
                  <c:v>556.26</c:v>
                </c:pt>
                <c:pt idx="1599">
                  <c:v>556.42000000000007</c:v>
                </c:pt>
                <c:pt idx="1600">
                  <c:v>556.58999999999992</c:v>
                </c:pt>
                <c:pt idx="1601">
                  <c:v>556.76</c:v>
                </c:pt>
                <c:pt idx="1602">
                  <c:v>556.92000000000007</c:v>
                </c:pt>
                <c:pt idx="1603">
                  <c:v>557.08999999999992</c:v>
                </c:pt>
                <c:pt idx="1604">
                  <c:v>557.26</c:v>
                </c:pt>
                <c:pt idx="1605">
                  <c:v>557.42000000000007</c:v>
                </c:pt>
                <c:pt idx="1606">
                  <c:v>557.58999999999992</c:v>
                </c:pt>
                <c:pt idx="1607">
                  <c:v>557.75</c:v>
                </c:pt>
                <c:pt idx="1608">
                  <c:v>557.92000000000007</c:v>
                </c:pt>
                <c:pt idx="1609">
                  <c:v>558.08999999999992</c:v>
                </c:pt>
                <c:pt idx="1610">
                  <c:v>558.25</c:v>
                </c:pt>
                <c:pt idx="1611">
                  <c:v>558.42000000000007</c:v>
                </c:pt>
                <c:pt idx="1612">
                  <c:v>558.58999999999992</c:v>
                </c:pt>
                <c:pt idx="1613">
                  <c:v>558.75</c:v>
                </c:pt>
                <c:pt idx="1614">
                  <c:v>558.92000000000007</c:v>
                </c:pt>
                <c:pt idx="1615">
                  <c:v>559.07999999999993</c:v>
                </c:pt>
                <c:pt idx="1616">
                  <c:v>559.25</c:v>
                </c:pt>
                <c:pt idx="1617">
                  <c:v>559.42000000000007</c:v>
                </c:pt>
                <c:pt idx="1618">
                  <c:v>559.57999999999993</c:v>
                </c:pt>
                <c:pt idx="1619">
                  <c:v>559.75</c:v>
                </c:pt>
                <c:pt idx="1620">
                  <c:v>559.92000000000007</c:v>
                </c:pt>
                <c:pt idx="1621">
                  <c:v>560.07999999999993</c:v>
                </c:pt>
                <c:pt idx="1622">
                  <c:v>560.25</c:v>
                </c:pt>
                <c:pt idx="1623">
                  <c:v>560.42000000000007</c:v>
                </c:pt>
                <c:pt idx="1624">
                  <c:v>560.57999999999993</c:v>
                </c:pt>
                <c:pt idx="1625">
                  <c:v>560.75</c:v>
                </c:pt>
                <c:pt idx="1626">
                  <c:v>560.91000000000008</c:v>
                </c:pt>
                <c:pt idx="1627">
                  <c:v>561.07999999999993</c:v>
                </c:pt>
                <c:pt idx="1628">
                  <c:v>561.25</c:v>
                </c:pt>
                <c:pt idx="1629">
                  <c:v>561.41000000000008</c:v>
                </c:pt>
                <c:pt idx="1630">
                  <c:v>561.57999999999993</c:v>
                </c:pt>
                <c:pt idx="1631">
                  <c:v>561.75</c:v>
                </c:pt>
                <c:pt idx="1632">
                  <c:v>561.91000000000008</c:v>
                </c:pt>
                <c:pt idx="1633">
                  <c:v>562.07999999999993</c:v>
                </c:pt>
                <c:pt idx="1634">
                  <c:v>562.25</c:v>
                </c:pt>
                <c:pt idx="1635">
                  <c:v>562.41000000000008</c:v>
                </c:pt>
                <c:pt idx="1636">
                  <c:v>562.57999999999993</c:v>
                </c:pt>
                <c:pt idx="1637">
                  <c:v>562.75</c:v>
                </c:pt>
                <c:pt idx="1638">
                  <c:v>562.91000000000008</c:v>
                </c:pt>
                <c:pt idx="1639">
                  <c:v>563.07999999999993</c:v>
                </c:pt>
                <c:pt idx="1640">
                  <c:v>563.24</c:v>
                </c:pt>
                <c:pt idx="1641">
                  <c:v>563.41000000000008</c:v>
                </c:pt>
                <c:pt idx="1642">
                  <c:v>563.57999999999993</c:v>
                </c:pt>
                <c:pt idx="1643">
                  <c:v>563.74</c:v>
                </c:pt>
                <c:pt idx="1644">
                  <c:v>563.91000000000008</c:v>
                </c:pt>
                <c:pt idx="1645">
                  <c:v>564.07999999999993</c:v>
                </c:pt>
                <c:pt idx="1646">
                  <c:v>564.24</c:v>
                </c:pt>
                <c:pt idx="1647">
                  <c:v>564.41000000000008</c:v>
                </c:pt>
                <c:pt idx="1648">
                  <c:v>564.57999999999993</c:v>
                </c:pt>
                <c:pt idx="1649">
                  <c:v>564.74</c:v>
                </c:pt>
                <c:pt idx="1650">
                  <c:v>564.91000000000008</c:v>
                </c:pt>
                <c:pt idx="1651">
                  <c:v>565.06999999999994</c:v>
                </c:pt>
                <c:pt idx="1652">
                  <c:v>565.24</c:v>
                </c:pt>
                <c:pt idx="1653">
                  <c:v>565.41000000000008</c:v>
                </c:pt>
                <c:pt idx="1654">
                  <c:v>565.56999999999994</c:v>
                </c:pt>
                <c:pt idx="1655">
                  <c:v>565.74</c:v>
                </c:pt>
                <c:pt idx="1656">
                  <c:v>565.91000000000008</c:v>
                </c:pt>
                <c:pt idx="1657">
                  <c:v>566.06999999999994</c:v>
                </c:pt>
                <c:pt idx="1658">
                  <c:v>566.24</c:v>
                </c:pt>
                <c:pt idx="1659">
                  <c:v>566.41000000000008</c:v>
                </c:pt>
                <c:pt idx="1660">
                  <c:v>566.56999999999994</c:v>
                </c:pt>
                <c:pt idx="1661">
                  <c:v>566.74</c:v>
                </c:pt>
                <c:pt idx="1662">
                  <c:v>566.91000000000008</c:v>
                </c:pt>
                <c:pt idx="1663">
                  <c:v>567.06999999999994</c:v>
                </c:pt>
                <c:pt idx="1664">
                  <c:v>567.24</c:v>
                </c:pt>
                <c:pt idx="1665">
                  <c:v>567.41000000000008</c:v>
                </c:pt>
                <c:pt idx="1666">
                  <c:v>567.56999999999994</c:v>
                </c:pt>
                <c:pt idx="1667">
                  <c:v>567.74</c:v>
                </c:pt>
                <c:pt idx="1668">
                  <c:v>567.9</c:v>
                </c:pt>
                <c:pt idx="1669">
                  <c:v>568.06999999999994</c:v>
                </c:pt>
                <c:pt idx="1670">
                  <c:v>568.24</c:v>
                </c:pt>
                <c:pt idx="1671">
                  <c:v>568.4</c:v>
                </c:pt>
                <c:pt idx="1672">
                  <c:v>568.56999999999994</c:v>
                </c:pt>
                <c:pt idx="1673">
                  <c:v>568.74</c:v>
                </c:pt>
                <c:pt idx="1674">
                  <c:v>568.9</c:v>
                </c:pt>
                <c:pt idx="1675">
                  <c:v>569.06999999999994</c:v>
                </c:pt>
                <c:pt idx="1676">
                  <c:v>569.24</c:v>
                </c:pt>
                <c:pt idx="1677">
                  <c:v>569.4</c:v>
                </c:pt>
                <c:pt idx="1678">
                  <c:v>569.56999999999994</c:v>
                </c:pt>
                <c:pt idx="1679">
                  <c:v>569.74</c:v>
                </c:pt>
                <c:pt idx="1680">
                  <c:v>569.9</c:v>
                </c:pt>
                <c:pt idx="1681">
                  <c:v>570.06999999999994</c:v>
                </c:pt>
                <c:pt idx="1682">
                  <c:v>570.24</c:v>
                </c:pt>
                <c:pt idx="1683">
                  <c:v>570.4</c:v>
                </c:pt>
                <c:pt idx="1684">
                  <c:v>570.56999999999994</c:v>
                </c:pt>
                <c:pt idx="1685">
                  <c:v>570.74</c:v>
                </c:pt>
                <c:pt idx="1686">
                  <c:v>570.9</c:v>
                </c:pt>
                <c:pt idx="1687">
                  <c:v>571.06999999999994</c:v>
                </c:pt>
                <c:pt idx="1688">
                  <c:v>571.24</c:v>
                </c:pt>
                <c:pt idx="1689">
                  <c:v>571.4</c:v>
                </c:pt>
                <c:pt idx="1690">
                  <c:v>571.56999999999994</c:v>
                </c:pt>
                <c:pt idx="1691">
                  <c:v>571.74</c:v>
                </c:pt>
                <c:pt idx="1692">
                  <c:v>571.9</c:v>
                </c:pt>
                <c:pt idx="1693">
                  <c:v>572.06999999999994</c:v>
                </c:pt>
                <c:pt idx="1694">
                  <c:v>572.23</c:v>
                </c:pt>
                <c:pt idx="1695">
                  <c:v>572.4</c:v>
                </c:pt>
                <c:pt idx="1696">
                  <c:v>572.56999999999994</c:v>
                </c:pt>
                <c:pt idx="1697">
                  <c:v>572.73</c:v>
                </c:pt>
                <c:pt idx="1698">
                  <c:v>572.9</c:v>
                </c:pt>
                <c:pt idx="1699">
                  <c:v>573.06999999999994</c:v>
                </c:pt>
                <c:pt idx="1700">
                  <c:v>573.23</c:v>
                </c:pt>
                <c:pt idx="1701">
                  <c:v>573.4</c:v>
                </c:pt>
                <c:pt idx="1702">
                  <c:v>573.56999999999994</c:v>
                </c:pt>
                <c:pt idx="1703">
                  <c:v>573.73</c:v>
                </c:pt>
                <c:pt idx="1704">
                  <c:v>573.9</c:v>
                </c:pt>
                <c:pt idx="1705">
                  <c:v>574.06999999999994</c:v>
                </c:pt>
                <c:pt idx="1706">
                  <c:v>574.23</c:v>
                </c:pt>
                <c:pt idx="1707">
                  <c:v>574.4</c:v>
                </c:pt>
                <c:pt idx="1708">
                  <c:v>574.56999999999994</c:v>
                </c:pt>
                <c:pt idx="1709">
                  <c:v>574.73</c:v>
                </c:pt>
                <c:pt idx="1710">
                  <c:v>574.9</c:v>
                </c:pt>
                <c:pt idx="1711">
                  <c:v>575.06999999999994</c:v>
                </c:pt>
                <c:pt idx="1712">
                  <c:v>575.23</c:v>
                </c:pt>
                <c:pt idx="1713">
                  <c:v>575.4</c:v>
                </c:pt>
                <c:pt idx="1714">
                  <c:v>575.56999999999994</c:v>
                </c:pt>
                <c:pt idx="1715">
                  <c:v>575.73</c:v>
                </c:pt>
                <c:pt idx="1716">
                  <c:v>575.9</c:v>
                </c:pt>
                <c:pt idx="1717">
                  <c:v>576.06999999999994</c:v>
                </c:pt>
                <c:pt idx="1718">
                  <c:v>576.23</c:v>
                </c:pt>
                <c:pt idx="1719">
                  <c:v>576.4</c:v>
                </c:pt>
                <c:pt idx="1720">
                  <c:v>576.55999999999995</c:v>
                </c:pt>
                <c:pt idx="1721">
                  <c:v>576.73</c:v>
                </c:pt>
                <c:pt idx="1722">
                  <c:v>576.9</c:v>
                </c:pt>
                <c:pt idx="1723">
                  <c:v>577.05999999999995</c:v>
                </c:pt>
                <c:pt idx="1724">
                  <c:v>577.23</c:v>
                </c:pt>
                <c:pt idx="1725">
                  <c:v>577.4</c:v>
                </c:pt>
                <c:pt idx="1726">
                  <c:v>577.55999999999995</c:v>
                </c:pt>
                <c:pt idx="1727">
                  <c:v>577.73</c:v>
                </c:pt>
                <c:pt idx="1728">
                  <c:v>577.9</c:v>
                </c:pt>
                <c:pt idx="1729">
                  <c:v>578.05999999999995</c:v>
                </c:pt>
                <c:pt idx="1730">
                  <c:v>578.23</c:v>
                </c:pt>
                <c:pt idx="1731">
                  <c:v>578.4</c:v>
                </c:pt>
                <c:pt idx="1732">
                  <c:v>578.55999999999995</c:v>
                </c:pt>
                <c:pt idx="1733">
                  <c:v>578.73</c:v>
                </c:pt>
                <c:pt idx="1734">
                  <c:v>578.89</c:v>
                </c:pt>
                <c:pt idx="1735">
                  <c:v>579.05999999999995</c:v>
                </c:pt>
                <c:pt idx="1736">
                  <c:v>579.23</c:v>
                </c:pt>
                <c:pt idx="1737">
                  <c:v>579.39</c:v>
                </c:pt>
                <c:pt idx="1738">
                  <c:v>579.55999999999995</c:v>
                </c:pt>
                <c:pt idx="1739">
                  <c:v>579.73</c:v>
                </c:pt>
                <c:pt idx="1740">
                  <c:v>579.9</c:v>
                </c:pt>
                <c:pt idx="1741">
                  <c:v>580.05999999999995</c:v>
                </c:pt>
                <c:pt idx="1742">
                  <c:v>580.23</c:v>
                </c:pt>
                <c:pt idx="1743">
                  <c:v>580.39</c:v>
                </c:pt>
                <c:pt idx="1744">
                  <c:v>580.55999999999995</c:v>
                </c:pt>
                <c:pt idx="1745">
                  <c:v>580.73</c:v>
                </c:pt>
                <c:pt idx="1746">
                  <c:v>580.89</c:v>
                </c:pt>
                <c:pt idx="1747">
                  <c:v>581.05999999999995</c:v>
                </c:pt>
                <c:pt idx="1748">
                  <c:v>581.23</c:v>
                </c:pt>
                <c:pt idx="1749">
                  <c:v>581.39</c:v>
                </c:pt>
                <c:pt idx="1750">
                  <c:v>581.55999999999995</c:v>
                </c:pt>
                <c:pt idx="1751">
                  <c:v>581.73</c:v>
                </c:pt>
                <c:pt idx="1752">
                  <c:v>581.89</c:v>
                </c:pt>
                <c:pt idx="1753">
                  <c:v>582.05999999999995</c:v>
                </c:pt>
                <c:pt idx="1754">
                  <c:v>582.23</c:v>
                </c:pt>
                <c:pt idx="1755">
                  <c:v>582.39</c:v>
                </c:pt>
                <c:pt idx="1756">
                  <c:v>582.55999999999995</c:v>
                </c:pt>
                <c:pt idx="1757">
                  <c:v>582.73</c:v>
                </c:pt>
                <c:pt idx="1758">
                  <c:v>582.89</c:v>
                </c:pt>
                <c:pt idx="1759">
                  <c:v>583.05999999999995</c:v>
                </c:pt>
                <c:pt idx="1760">
                  <c:v>583.23</c:v>
                </c:pt>
                <c:pt idx="1761">
                  <c:v>583.39</c:v>
                </c:pt>
                <c:pt idx="1762">
                  <c:v>583.55999999999995</c:v>
                </c:pt>
                <c:pt idx="1763">
                  <c:v>583.73</c:v>
                </c:pt>
                <c:pt idx="1764">
                  <c:v>583.89</c:v>
                </c:pt>
                <c:pt idx="1765">
                  <c:v>584.05999999999995</c:v>
                </c:pt>
                <c:pt idx="1766">
                  <c:v>584.23</c:v>
                </c:pt>
                <c:pt idx="1767">
                  <c:v>584.39</c:v>
                </c:pt>
                <c:pt idx="1768">
                  <c:v>584.55999999999995</c:v>
                </c:pt>
                <c:pt idx="1769">
                  <c:v>584.73</c:v>
                </c:pt>
                <c:pt idx="1770">
                  <c:v>584.89</c:v>
                </c:pt>
                <c:pt idx="1771">
                  <c:v>585.05999999999995</c:v>
                </c:pt>
                <c:pt idx="1772">
                  <c:v>585.23</c:v>
                </c:pt>
                <c:pt idx="1773">
                  <c:v>585.39</c:v>
                </c:pt>
                <c:pt idx="1774">
                  <c:v>585.55999999999995</c:v>
                </c:pt>
                <c:pt idx="1775">
                  <c:v>585.73</c:v>
                </c:pt>
                <c:pt idx="1776">
                  <c:v>585.9</c:v>
                </c:pt>
                <c:pt idx="1777">
                  <c:v>586.05999999999995</c:v>
                </c:pt>
                <c:pt idx="1778">
                  <c:v>586.23</c:v>
                </c:pt>
                <c:pt idx="1779">
                  <c:v>586.39</c:v>
                </c:pt>
                <c:pt idx="1780">
                  <c:v>586.55999999999995</c:v>
                </c:pt>
                <c:pt idx="1781">
                  <c:v>586.73</c:v>
                </c:pt>
                <c:pt idx="1782">
                  <c:v>586.89</c:v>
                </c:pt>
                <c:pt idx="1783">
                  <c:v>587.05999999999995</c:v>
                </c:pt>
                <c:pt idx="1784">
                  <c:v>587.23</c:v>
                </c:pt>
                <c:pt idx="1785">
                  <c:v>587.39</c:v>
                </c:pt>
                <c:pt idx="1786">
                  <c:v>587.55999999999995</c:v>
                </c:pt>
                <c:pt idx="1787">
                  <c:v>587.73</c:v>
                </c:pt>
                <c:pt idx="1788">
                  <c:v>587.89</c:v>
                </c:pt>
                <c:pt idx="1789">
                  <c:v>588.05999999999995</c:v>
                </c:pt>
                <c:pt idx="1790">
                  <c:v>588.23</c:v>
                </c:pt>
                <c:pt idx="1791">
                  <c:v>588.4</c:v>
                </c:pt>
                <c:pt idx="1792">
                  <c:v>588.55999999999995</c:v>
                </c:pt>
                <c:pt idx="1793">
                  <c:v>588.73</c:v>
                </c:pt>
                <c:pt idx="1794">
                  <c:v>588.9</c:v>
                </c:pt>
                <c:pt idx="1795">
                  <c:v>589.05999999999995</c:v>
                </c:pt>
                <c:pt idx="1796">
                  <c:v>589.23</c:v>
                </c:pt>
                <c:pt idx="1797">
                  <c:v>589.39</c:v>
                </c:pt>
                <c:pt idx="1798">
                  <c:v>589.55999999999995</c:v>
                </c:pt>
                <c:pt idx="1799">
                  <c:v>589.73</c:v>
                </c:pt>
                <c:pt idx="1800">
                  <c:v>589.9</c:v>
                </c:pt>
                <c:pt idx="1801">
                  <c:v>590.05999999999995</c:v>
                </c:pt>
                <c:pt idx="1802">
                  <c:v>590.23</c:v>
                </c:pt>
                <c:pt idx="1803">
                  <c:v>590.4</c:v>
                </c:pt>
                <c:pt idx="1804">
                  <c:v>590.55999999999995</c:v>
                </c:pt>
                <c:pt idx="1805">
                  <c:v>590.73</c:v>
                </c:pt>
                <c:pt idx="1806">
                  <c:v>590.9</c:v>
                </c:pt>
                <c:pt idx="1807">
                  <c:v>591.05999999999995</c:v>
                </c:pt>
                <c:pt idx="1808">
                  <c:v>591.23</c:v>
                </c:pt>
                <c:pt idx="1809">
                  <c:v>591.4</c:v>
                </c:pt>
                <c:pt idx="1810">
                  <c:v>591.55999999999995</c:v>
                </c:pt>
                <c:pt idx="1811">
                  <c:v>591.73</c:v>
                </c:pt>
                <c:pt idx="1812">
                  <c:v>591.9</c:v>
                </c:pt>
                <c:pt idx="1813">
                  <c:v>592.05999999999995</c:v>
                </c:pt>
                <c:pt idx="1814">
                  <c:v>592.23</c:v>
                </c:pt>
                <c:pt idx="1815">
                  <c:v>592.4</c:v>
                </c:pt>
                <c:pt idx="1816">
                  <c:v>592.55999999999995</c:v>
                </c:pt>
                <c:pt idx="1817">
                  <c:v>592.73</c:v>
                </c:pt>
                <c:pt idx="1818">
                  <c:v>592.9</c:v>
                </c:pt>
                <c:pt idx="1819">
                  <c:v>593.06999999999994</c:v>
                </c:pt>
                <c:pt idx="1820">
                  <c:v>593.23</c:v>
                </c:pt>
                <c:pt idx="1821">
                  <c:v>593.4</c:v>
                </c:pt>
                <c:pt idx="1822">
                  <c:v>593.56999999999994</c:v>
                </c:pt>
                <c:pt idx="1823">
                  <c:v>593.73</c:v>
                </c:pt>
                <c:pt idx="1824">
                  <c:v>593.9</c:v>
                </c:pt>
                <c:pt idx="1825">
                  <c:v>594.06999999999994</c:v>
                </c:pt>
                <c:pt idx="1826">
                  <c:v>594.23</c:v>
                </c:pt>
                <c:pt idx="1827">
                  <c:v>594.4</c:v>
                </c:pt>
                <c:pt idx="1828">
                  <c:v>594.56999999999994</c:v>
                </c:pt>
                <c:pt idx="1829">
                  <c:v>594.73</c:v>
                </c:pt>
                <c:pt idx="1830">
                  <c:v>594.9</c:v>
                </c:pt>
                <c:pt idx="1831">
                  <c:v>595.06999999999994</c:v>
                </c:pt>
                <c:pt idx="1832">
                  <c:v>595.23</c:v>
                </c:pt>
                <c:pt idx="1833">
                  <c:v>595.4</c:v>
                </c:pt>
                <c:pt idx="1834">
                  <c:v>595.56999999999994</c:v>
                </c:pt>
                <c:pt idx="1835">
                  <c:v>595.73</c:v>
                </c:pt>
                <c:pt idx="1836">
                  <c:v>595.9</c:v>
                </c:pt>
                <c:pt idx="1837">
                  <c:v>596.06999999999994</c:v>
                </c:pt>
                <c:pt idx="1838">
                  <c:v>596.23</c:v>
                </c:pt>
                <c:pt idx="1839">
                  <c:v>596.4</c:v>
                </c:pt>
                <c:pt idx="1840">
                  <c:v>596.56999999999994</c:v>
                </c:pt>
                <c:pt idx="1841">
                  <c:v>596.73</c:v>
                </c:pt>
                <c:pt idx="1842">
                  <c:v>596.9</c:v>
                </c:pt>
                <c:pt idx="1843">
                  <c:v>597.06999999999994</c:v>
                </c:pt>
                <c:pt idx="1844">
                  <c:v>597.23</c:v>
                </c:pt>
                <c:pt idx="1845">
                  <c:v>597.4</c:v>
                </c:pt>
                <c:pt idx="1846">
                  <c:v>597.56999999999994</c:v>
                </c:pt>
                <c:pt idx="1847">
                  <c:v>597.73</c:v>
                </c:pt>
                <c:pt idx="1848">
                  <c:v>597.9</c:v>
                </c:pt>
                <c:pt idx="1849">
                  <c:v>598.06999999999994</c:v>
                </c:pt>
                <c:pt idx="1850">
                  <c:v>598.23</c:v>
                </c:pt>
                <c:pt idx="1851">
                  <c:v>598.4</c:v>
                </c:pt>
                <c:pt idx="1852">
                  <c:v>598.56999999999994</c:v>
                </c:pt>
                <c:pt idx="1853">
                  <c:v>598.73</c:v>
                </c:pt>
                <c:pt idx="1854">
                  <c:v>598.9</c:v>
                </c:pt>
                <c:pt idx="1855">
                  <c:v>599.06999999999994</c:v>
                </c:pt>
                <c:pt idx="1856">
                  <c:v>599.24</c:v>
                </c:pt>
                <c:pt idx="1857">
                  <c:v>599.4</c:v>
                </c:pt>
                <c:pt idx="1858">
                  <c:v>599.56999999999994</c:v>
                </c:pt>
                <c:pt idx="1859">
                  <c:v>599.74</c:v>
                </c:pt>
                <c:pt idx="1860">
                  <c:v>599.9</c:v>
                </c:pt>
                <c:pt idx="1861">
                  <c:v>600.06999999999994</c:v>
                </c:pt>
                <c:pt idx="1862">
                  <c:v>600.24</c:v>
                </c:pt>
                <c:pt idx="1863">
                  <c:v>600.4</c:v>
                </c:pt>
                <c:pt idx="1864">
                  <c:v>600.56999999999994</c:v>
                </c:pt>
                <c:pt idx="1865">
                  <c:v>600.74</c:v>
                </c:pt>
                <c:pt idx="1866">
                  <c:v>600.9</c:v>
                </c:pt>
                <c:pt idx="1867">
                  <c:v>601.06999999999994</c:v>
                </c:pt>
                <c:pt idx="1868">
                  <c:v>601.24</c:v>
                </c:pt>
                <c:pt idx="1869">
                  <c:v>601.4</c:v>
                </c:pt>
                <c:pt idx="1870">
                  <c:v>601.56999999999994</c:v>
                </c:pt>
                <c:pt idx="1871">
                  <c:v>601.74</c:v>
                </c:pt>
                <c:pt idx="1872">
                  <c:v>601.9</c:v>
                </c:pt>
                <c:pt idx="1873">
                  <c:v>602.06999999999994</c:v>
                </c:pt>
                <c:pt idx="1874">
                  <c:v>602.24</c:v>
                </c:pt>
                <c:pt idx="1875">
                  <c:v>602.4</c:v>
                </c:pt>
                <c:pt idx="1876">
                  <c:v>602.56999999999994</c:v>
                </c:pt>
                <c:pt idx="1877">
                  <c:v>602.74</c:v>
                </c:pt>
                <c:pt idx="1878">
                  <c:v>602.9</c:v>
                </c:pt>
                <c:pt idx="1879">
                  <c:v>603.06999999999994</c:v>
                </c:pt>
                <c:pt idx="1880">
                  <c:v>603.24</c:v>
                </c:pt>
                <c:pt idx="1881">
                  <c:v>603.41000000000008</c:v>
                </c:pt>
                <c:pt idx="1882">
                  <c:v>603.56999999999994</c:v>
                </c:pt>
                <c:pt idx="1883">
                  <c:v>603.74</c:v>
                </c:pt>
                <c:pt idx="1884">
                  <c:v>603.9</c:v>
                </c:pt>
                <c:pt idx="1885">
                  <c:v>604.06999999999994</c:v>
                </c:pt>
                <c:pt idx="1886">
                  <c:v>604.24</c:v>
                </c:pt>
                <c:pt idx="1887">
                  <c:v>604.4</c:v>
                </c:pt>
                <c:pt idx="1888">
                  <c:v>604.56999999999994</c:v>
                </c:pt>
                <c:pt idx="1889">
                  <c:v>604.74</c:v>
                </c:pt>
                <c:pt idx="1890">
                  <c:v>604.91000000000008</c:v>
                </c:pt>
                <c:pt idx="1891">
                  <c:v>605.06999999999994</c:v>
                </c:pt>
                <c:pt idx="1892">
                  <c:v>605.24</c:v>
                </c:pt>
                <c:pt idx="1893">
                  <c:v>605.41000000000008</c:v>
                </c:pt>
                <c:pt idx="1894">
                  <c:v>605.56999999999994</c:v>
                </c:pt>
                <c:pt idx="1895">
                  <c:v>605.74</c:v>
                </c:pt>
                <c:pt idx="1896">
                  <c:v>605.9</c:v>
                </c:pt>
                <c:pt idx="1897">
                  <c:v>606.06999999999994</c:v>
                </c:pt>
                <c:pt idx="1898">
                  <c:v>606.24</c:v>
                </c:pt>
                <c:pt idx="1899">
                  <c:v>606.41000000000008</c:v>
                </c:pt>
                <c:pt idx="1900">
                  <c:v>606.56999999999994</c:v>
                </c:pt>
                <c:pt idx="1901">
                  <c:v>606.74</c:v>
                </c:pt>
                <c:pt idx="1902">
                  <c:v>606.91000000000008</c:v>
                </c:pt>
                <c:pt idx="1903">
                  <c:v>607.06999999999994</c:v>
                </c:pt>
                <c:pt idx="1904">
                  <c:v>607.24</c:v>
                </c:pt>
                <c:pt idx="1905">
                  <c:v>607.41000000000008</c:v>
                </c:pt>
                <c:pt idx="1906">
                  <c:v>607.56999999999994</c:v>
                </c:pt>
                <c:pt idx="1907">
                  <c:v>607.74</c:v>
                </c:pt>
                <c:pt idx="1908">
                  <c:v>607.91000000000008</c:v>
                </c:pt>
                <c:pt idx="1909">
                  <c:v>608.06999999999994</c:v>
                </c:pt>
                <c:pt idx="1910">
                  <c:v>608.24</c:v>
                </c:pt>
                <c:pt idx="1911">
                  <c:v>608.41000000000008</c:v>
                </c:pt>
                <c:pt idx="1912">
                  <c:v>608.56999999999994</c:v>
                </c:pt>
                <c:pt idx="1913">
                  <c:v>608.74</c:v>
                </c:pt>
                <c:pt idx="1914">
                  <c:v>608.91000000000008</c:v>
                </c:pt>
                <c:pt idx="1915">
                  <c:v>609.06999999999994</c:v>
                </c:pt>
                <c:pt idx="1916">
                  <c:v>609.24</c:v>
                </c:pt>
                <c:pt idx="1917">
                  <c:v>609.41000000000008</c:v>
                </c:pt>
                <c:pt idx="1918">
                  <c:v>609.57999999999993</c:v>
                </c:pt>
                <c:pt idx="1919">
                  <c:v>609.74</c:v>
                </c:pt>
                <c:pt idx="1920">
                  <c:v>609.91000000000008</c:v>
                </c:pt>
                <c:pt idx="1921">
                  <c:v>610.06999999999994</c:v>
                </c:pt>
                <c:pt idx="1922">
                  <c:v>610.24</c:v>
                </c:pt>
                <c:pt idx="1923">
                  <c:v>610.41000000000008</c:v>
                </c:pt>
                <c:pt idx="1924">
                  <c:v>610.56999999999994</c:v>
                </c:pt>
                <c:pt idx="1925">
                  <c:v>610.74</c:v>
                </c:pt>
                <c:pt idx="1926">
                  <c:v>610.91000000000008</c:v>
                </c:pt>
                <c:pt idx="1927">
                  <c:v>611.07999999999993</c:v>
                </c:pt>
                <c:pt idx="1928">
                  <c:v>611.24</c:v>
                </c:pt>
                <c:pt idx="1929">
                  <c:v>611.41000000000008</c:v>
                </c:pt>
                <c:pt idx="1930">
                  <c:v>611.57999999999993</c:v>
                </c:pt>
                <c:pt idx="1931">
                  <c:v>611.75</c:v>
                </c:pt>
                <c:pt idx="1932">
                  <c:v>611.91000000000008</c:v>
                </c:pt>
                <c:pt idx="1933">
                  <c:v>612.07999999999993</c:v>
                </c:pt>
                <c:pt idx="1934">
                  <c:v>612.24</c:v>
                </c:pt>
                <c:pt idx="1935">
                  <c:v>612.41000000000008</c:v>
                </c:pt>
                <c:pt idx="1936">
                  <c:v>612.57999999999993</c:v>
                </c:pt>
                <c:pt idx="1937">
                  <c:v>612.74</c:v>
                </c:pt>
                <c:pt idx="1938">
                  <c:v>612.91000000000008</c:v>
                </c:pt>
                <c:pt idx="1939">
                  <c:v>613.07999999999993</c:v>
                </c:pt>
                <c:pt idx="1940">
                  <c:v>613.24</c:v>
                </c:pt>
                <c:pt idx="1941">
                  <c:v>613.41000000000008</c:v>
                </c:pt>
                <c:pt idx="1942">
                  <c:v>613.57999999999993</c:v>
                </c:pt>
                <c:pt idx="1943">
                  <c:v>613.75</c:v>
                </c:pt>
                <c:pt idx="1944">
                  <c:v>613.91000000000008</c:v>
                </c:pt>
                <c:pt idx="1945">
                  <c:v>614.07999999999993</c:v>
                </c:pt>
                <c:pt idx="1946">
                  <c:v>614.25</c:v>
                </c:pt>
                <c:pt idx="1947">
                  <c:v>614.41000000000008</c:v>
                </c:pt>
                <c:pt idx="1948">
                  <c:v>614.57999999999993</c:v>
                </c:pt>
                <c:pt idx="1949">
                  <c:v>614.75</c:v>
                </c:pt>
                <c:pt idx="1950">
                  <c:v>614.91000000000008</c:v>
                </c:pt>
                <c:pt idx="1951">
                  <c:v>615.07999999999993</c:v>
                </c:pt>
                <c:pt idx="1952">
                  <c:v>615.25</c:v>
                </c:pt>
                <c:pt idx="1953">
                  <c:v>615.41000000000008</c:v>
                </c:pt>
                <c:pt idx="1954">
                  <c:v>615.57999999999993</c:v>
                </c:pt>
                <c:pt idx="1955">
                  <c:v>615.75</c:v>
                </c:pt>
                <c:pt idx="1956">
                  <c:v>615.92000000000007</c:v>
                </c:pt>
                <c:pt idx="1957">
                  <c:v>616.07999999999993</c:v>
                </c:pt>
                <c:pt idx="1958">
                  <c:v>616.25</c:v>
                </c:pt>
                <c:pt idx="1959">
                  <c:v>616.41000000000008</c:v>
                </c:pt>
                <c:pt idx="1960">
                  <c:v>616.57999999999993</c:v>
                </c:pt>
                <c:pt idx="1961">
                  <c:v>616.75</c:v>
                </c:pt>
                <c:pt idx="1962">
                  <c:v>616.92000000000007</c:v>
                </c:pt>
                <c:pt idx="1963">
                  <c:v>617.07999999999993</c:v>
                </c:pt>
                <c:pt idx="1964">
                  <c:v>617.25</c:v>
                </c:pt>
                <c:pt idx="1965">
                  <c:v>617.42000000000007</c:v>
                </c:pt>
                <c:pt idx="1966">
                  <c:v>617.57999999999993</c:v>
                </c:pt>
                <c:pt idx="1967">
                  <c:v>617.75</c:v>
                </c:pt>
                <c:pt idx="1968">
                  <c:v>617.92000000000007</c:v>
                </c:pt>
                <c:pt idx="1969">
                  <c:v>618.07999999999993</c:v>
                </c:pt>
                <c:pt idx="1970">
                  <c:v>618.25</c:v>
                </c:pt>
                <c:pt idx="1971">
                  <c:v>618.42000000000007</c:v>
                </c:pt>
                <c:pt idx="1972">
                  <c:v>618.57999999999993</c:v>
                </c:pt>
                <c:pt idx="1973">
                  <c:v>618.75</c:v>
                </c:pt>
                <c:pt idx="1974">
                  <c:v>618.92000000000007</c:v>
                </c:pt>
                <c:pt idx="1975">
                  <c:v>619.07999999999993</c:v>
                </c:pt>
                <c:pt idx="1976">
                  <c:v>619.25</c:v>
                </c:pt>
                <c:pt idx="1977">
                  <c:v>619.42000000000007</c:v>
                </c:pt>
                <c:pt idx="1978">
                  <c:v>619.57999999999993</c:v>
                </c:pt>
                <c:pt idx="1979">
                  <c:v>619.75</c:v>
                </c:pt>
                <c:pt idx="1980">
                  <c:v>619.92000000000007</c:v>
                </c:pt>
                <c:pt idx="1981">
                  <c:v>620.08999999999992</c:v>
                </c:pt>
                <c:pt idx="1982">
                  <c:v>620.25</c:v>
                </c:pt>
                <c:pt idx="1983">
                  <c:v>620.42000000000007</c:v>
                </c:pt>
                <c:pt idx="1984">
                  <c:v>620.58999999999992</c:v>
                </c:pt>
                <c:pt idx="1985">
                  <c:v>620.75</c:v>
                </c:pt>
                <c:pt idx="1986">
                  <c:v>620.92000000000007</c:v>
                </c:pt>
                <c:pt idx="1987">
                  <c:v>621.08999999999992</c:v>
                </c:pt>
                <c:pt idx="1988">
                  <c:v>621.25</c:v>
                </c:pt>
                <c:pt idx="1989">
                  <c:v>621.42000000000007</c:v>
                </c:pt>
                <c:pt idx="1990">
                  <c:v>621.58999999999992</c:v>
                </c:pt>
                <c:pt idx="1991">
                  <c:v>621.75</c:v>
                </c:pt>
                <c:pt idx="1992">
                  <c:v>621.92000000000007</c:v>
                </c:pt>
                <c:pt idx="1993">
                  <c:v>622.08999999999992</c:v>
                </c:pt>
                <c:pt idx="1994">
                  <c:v>622.25</c:v>
                </c:pt>
                <c:pt idx="1995">
                  <c:v>622.42000000000007</c:v>
                </c:pt>
                <c:pt idx="1996">
                  <c:v>622.58999999999992</c:v>
                </c:pt>
                <c:pt idx="1997">
                  <c:v>622.75</c:v>
                </c:pt>
                <c:pt idx="1998">
                  <c:v>622.92000000000007</c:v>
                </c:pt>
                <c:pt idx="1999">
                  <c:v>623.08999999999992</c:v>
                </c:pt>
                <c:pt idx="2000">
                  <c:v>623.26</c:v>
                </c:pt>
                <c:pt idx="2001">
                  <c:v>623.43000000000006</c:v>
                </c:pt>
                <c:pt idx="2002">
                  <c:v>623.58999999999992</c:v>
                </c:pt>
                <c:pt idx="2003">
                  <c:v>623.76</c:v>
                </c:pt>
                <c:pt idx="2004">
                  <c:v>623.92000000000007</c:v>
                </c:pt>
                <c:pt idx="2005">
                  <c:v>624.08999999999992</c:v>
                </c:pt>
                <c:pt idx="2006">
                  <c:v>624.26</c:v>
                </c:pt>
                <c:pt idx="2007">
                  <c:v>624.42000000000007</c:v>
                </c:pt>
                <c:pt idx="2008">
                  <c:v>624.58999999999992</c:v>
                </c:pt>
                <c:pt idx="2009">
                  <c:v>624.76</c:v>
                </c:pt>
                <c:pt idx="2010">
                  <c:v>624.93000000000006</c:v>
                </c:pt>
                <c:pt idx="2011">
                  <c:v>625.08999999999992</c:v>
                </c:pt>
                <c:pt idx="2012">
                  <c:v>625.26</c:v>
                </c:pt>
                <c:pt idx="2013">
                  <c:v>625.43000000000006</c:v>
                </c:pt>
                <c:pt idx="2014">
                  <c:v>625.58999999999992</c:v>
                </c:pt>
                <c:pt idx="2015">
                  <c:v>625.76</c:v>
                </c:pt>
                <c:pt idx="2016">
                  <c:v>625.93000000000006</c:v>
                </c:pt>
                <c:pt idx="2017">
                  <c:v>626.08999999999992</c:v>
                </c:pt>
                <c:pt idx="2018">
                  <c:v>626.26</c:v>
                </c:pt>
                <c:pt idx="2019">
                  <c:v>626.43000000000006</c:v>
                </c:pt>
                <c:pt idx="2020">
                  <c:v>626.58999999999992</c:v>
                </c:pt>
                <c:pt idx="2021">
                  <c:v>626.76</c:v>
                </c:pt>
                <c:pt idx="2022">
                  <c:v>626.93000000000006</c:v>
                </c:pt>
                <c:pt idx="2023">
                  <c:v>627.08999999999992</c:v>
                </c:pt>
                <c:pt idx="2024">
                  <c:v>627.26</c:v>
                </c:pt>
                <c:pt idx="2025">
                  <c:v>627.43000000000006</c:v>
                </c:pt>
                <c:pt idx="2026">
                  <c:v>627.58999999999992</c:v>
                </c:pt>
                <c:pt idx="2027">
                  <c:v>627.76</c:v>
                </c:pt>
                <c:pt idx="2028">
                  <c:v>627.93000000000006</c:v>
                </c:pt>
                <c:pt idx="2029">
                  <c:v>628.08999999999992</c:v>
                </c:pt>
                <c:pt idx="2030">
                  <c:v>628.26</c:v>
                </c:pt>
                <c:pt idx="2031">
                  <c:v>628.43000000000006</c:v>
                </c:pt>
                <c:pt idx="2032">
                  <c:v>628.58999999999992</c:v>
                </c:pt>
                <c:pt idx="2033">
                  <c:v>628.76</c:v>
                </c:pt>
                <c:pt idx="2034">
                  <c:v>628.93000000000006</c:v>
                </c:pt>
                <c:pt idx="2035">
                  <c:v>629.1</c:v>
                </c:pt>
                <c:pt idx="2036">
                  <c:v>629.26</c:v>
                </c:pt>
                <c:pt idx="2037">
                  <c:v>629.43000000000006</c:v>
                </c:pt>
                <c:pt idx="2038">
                  <c:v>629.6</c:v>
                </c:pt>
                <c:pt idx="2039">
                  <c:v>629.76</c:v>
                </c:pt>
                <c:pt idx="2040">
                  <c:v>629.93000000000006</c:v>
                </c:pt>
                <c:pt idx="2041">
                  <c:v>630.1</c:v>
                </c:pt>
                <c:pt idx="2042">
                  <c:v>630.26</c:v>
                </c:pt>
                <c:pt idx="2043">
                  <c:v>630.43000000000006</c:v>
                </c:pt>
                <c:pt idx="2044">
                  <c:v>630.6</c:v>
                </c:pt>
                <c:pt idx="2045">
                  <c:v>630.76</c:v>
                </c:pt>
                <c:pt idx="2046">
                  <c:v>630.93000000000006</c:v>
                </c:pt>
                <c:pt idx="2047">
                  <c:v>631.1</c:v>
                </c:pt>
                <c:pt idx="2048">
                  <c:v>631.26</c:v>
                </c:pt>
                <c:pt idx="2049">
                  <c:v>631.43000000000006</c:v>
                </c:pt>
                <c:pt idx="2050">
                  <c:v>631.6</c:v>
                </c:pt>
                <c:pt idx="2051">
                  <c:v>631.77</c:v>
                </c:pt>
                <c:pt idx="2052">
                  <c:v>631.93000000000006</c:v>
                </c:pt>
                <c:pt idx="2053">
                  <c:v>632.1</c:v>
                </c:pt>
                <c:pt idx="2054">
                  <c:v>632.26</c:v>
                </c:pt>
                <c:pt idx="2055">
                  <c:v>632.43000000000006</c:v>
                </c:pt>
                <c:pt idx="2056">
                  <c:v>632.6</c:v>
                </c:pt>
                <c:pt idx="2057">
                  <c:v>632.76</c:v>
                </c:pt>
                <c:pt idx="2058">
                  <c:v>632.93000000000006</c:v>
                </c:pt>
                <c:pt idx="2059">
                  <c:v>633.1</c:v>
                </c:pt>
                <c:pt idx="2060">
                  <c:v>633.26</c:v>
                </c:pt>
                <c:pt idx="2061">
                  <c:v>633.43000000000006</c:v>
                </c:pt>
                <c:pt idx="2062">
                  <c:v>633.6</c:v>
                </c:pt>
                <c:pt idx="2063">
                  <c:v>633.76</c:v>
                </c:pt>
                <c:pt idx="2064">
                  <c:v>633.93000000000006</c:v>
                </c:pt>
                <c:pt idx="2065">
                  <c:v>634.1</c:v>
                </c:pt>
                <c:pt idx="2066">
                  <c:v>634.27</c:v>
                </c:pt>
                <c:pt idx="2067">
                  <c:v>634.43000000000006</c:v>
                </c:pt>
                <c:pt idx="2068">
                  <c:v>634.6</c:v>
                </c:pt>
                <c:pt idx="2069">
                  <c:v>634.77</c:v>
                </c:pt>
                <c:pt idx="2070">
                  <c:v>634.93000000000006</c:v>
                </c:pt>
                <c:pt idx="2071">
                  <c:v>635.1</c:v>
                </c:pt>
                <c:pt idx="2072">
                  <c:v>635.27</c:v>
                </c:pt>
                <c:pt idx="2073">
                  <c:v>635.43000000000006</c:v>
                </c:pt>
                <c:pt idx="2074">
                  <c:v>635.6</c:v>
                </c:pt>
                <c:pt idx="2075">
                  <c:v>635.77</c:v>
                </c:pt>
                <c:pt idx="2076">
                  <c:v>635.94000000000005</c:v>
                </c:pt>
                <c:pt idx="2077">
                  <c:v>636.1</c:v>
                </c:pt>
                <c:pt idx="2078">
                  <c:v>636.27</c:v>
                </c:pt>
                <c:pt idx="2079">
                  <c:v>636.43000000000006</c:v>
                </c:pt>
                <c:pt idx="2080">
                  <c:v>636.6</c:v>
                </c:pt>
                <c:pt idx="2081">
                  <c:v>636.77</c:v>
                </c:pt>
                <c:pt idx="2082">
                  <c:v>636.93000000000006</c:v>
                </c:pt>
                <c:pt idx="2083">
                  <c:v>637.1</c:v>
                </c:pt>
                <c:pt idx="2084">
                  <c:v>637.27</c:v>
                </c:pt>
                <c:pt idx="2085">
                  <c:v>637.43000000000006</c:v>
                </c:pt>
                <c:pt idx="2086">
                  <c:v>637.6</c:v>
                </c:pt>
                <c:pt idx="2087">
                  <c:v>637.77</c:v>
                </c:pt>
                <c:pt idx="2088">
                  <c:v>637.94000000000005</c:v>
                </c:pt>
                <c:pt idx="2089">
                  <c:v>638.1</c:v>
                </c:pt>
                <c:pt idx="2090">
                  <c:v>638.27</c:v>
                </c:pt>
                <c:pt idx="2091">
                  <c:v>638.44000000000005</c:v>
                </c:pt>
                <c:pt idx="2092">
                  <c:v>638.6</c:v>
                </c:pt>
                <c:pt idx="2093">
                  <c:v>638.77</c:v>
                </c:pt>
                <c:pt idx="2094">
                  <c:v>638.93000000000006</c:v>
                </c:pt>
                <c:pt idx="2095">
                  <c:v>639.1</c:v>
                </c:pt>
                <c:pt idx="2096">
                  <c:v>639.27</c:v>
                </c:pt>
                <c:pt idx="2097">
                  <c:v>639.43000000000006</c:v>
                </c:pt>
                <c:pt idx="2098">
                  <c:v>639.6</c:v>
                </c:pt>
                <c:pt idx="2099">
                  <c:v>639.77</c:v>
                </c:pt>
                <c:pt idx="2100">
                  <c:v>639.93000000000006</c:v>
                </c:pt>
                <c:pt idx="2101">
                  <c:v>640.1</c:v>
                </c:pt>
                <c:pt idx="2102">
                  <c:v>640.27</c:v>
                </c:pt>
                <c:pt idx="2103">
                  <c:v>640.43000000000006</c:v>
                </c:pt>
                <c:pt idx="2104">
                  <c:v>640.6</c:v>
                </c:pt>
                <c:pt idx="2105">
                  <c:v>640.77</c:v>
                </c:pt>
                <c:pt idx="2106">
                  <c:v>640.93000000000006</c:v>
                </c:pt>
                <c:pt idx="2107">
                  <c:v>641.1</c:v>
                </c:pt>
                <c:pt idx="2108">
                  <c:v>641.27</c:v>
                </c:pt>
                <c:pt idx="2109">
                  <c:v>641.43000000000006</c:v>
                </c:pt>
                <c:pt idx="2110">
                  <c:v>641.6</c:v>
                </c:pt>
                <c:pt idx="2111">
                  <c:v>641.77</c:v>
                </c:pt>
                <c:pt idx="2112">
                  <c:v>641.93000000000006</c:v>
                </c:pt>
                <c:pt idx="2113">
                  <c:v>642.1</c:v>
                </c:pt>
                <c:pt idx="2114">
                  <c:v>642.26</c:v>
                </c:pt>
                <c:pt idx="2115">
                  <c:v>642.43000000000006</c:v>
                </c:pt>
                <c:pt idx="2116">
                  <c:v>642.6</c:v>
                </c:pt>
                <c:pt idx="2117">
                  <c:v>642.77</c:v>
                </c:pt>
                <c:pt idx="2118">
                  <c:v>642.93000000000006</c:v>
                </c:pt>
                <c:pt idx="2119">
                  <c:v>643.1</c:v>
                </c:pt>
                <c:pt idx="2120">
                  <c:v>643.26</c:v>
                </c:pt>
                <c:pt idx="2121">
                  <c:v>643.43000000000006</c:v>
                </c:pt>
                <c:pt idx="2122">
                  <c:v>643.6</c:v>
                </c:pt>
                <c:pt idx="2123">
                  <c:v>643.76</c:v>
                </c:pt>
                <c:pt idx="2124">
                  <c:v>643.93000000000006</c:v>
                </c:pt>
                <c:pt idx="2125">
                  <c:v>644.1</c:v>
                </c:pt>
                <c:pt idx="2126">
                  <c:v>644.26</c:v>
                </c:pt>
                <c:pt idx="2127">
                  <c:v>644.43000000000006</c:v>
                </c:pt>
                <c:pt idx="2128">
                  <c:v>644.6</c:v>
                </c:pt>
                <c:pt idx="2129">
                  <c:v>644.76</c:v>
                </c:pt>
                <c:pt idx="2130">
                  <c:v>644.93000000000006</c:v>
                </c:pt>
                <c:pt idx="2131">
                  <c:v>645.1</c:v>
                </c:pt>
                <c:pt idx="2132">
                  <c:v>645.26</c:v>
                </c:pt>
                <c:pt idx="2133">
                  <c:v>645.43000000000006</c:v>
                </c:pt>
                <c:pt idx="2134">
                  <c:v>645.6</c:v>
                </c:pt>
                <c:pt idx="2135">
                  <c:v>645.76</c:v>
                </c:pt>
                <c:pt idx="2136">
                  <c:v>645.93000000000006</c:v>
                </c:pt>
                <c:pt idx="2137">
                  <c:v>646.08999999999992</c:v>
                </c:pt>
                <c:pt idx="2138">
                  <c:v>646.26</c:v>
                </c:pt>
                <c:pt idx="2139">
                  <c:v>646.43000000000006</c:v>
                </c:pt>
                <c:pt idx="2140">
                  <c:v>646.6</c:v>
                </c:pt>
                <c:pt idx="2141">
                  <c:v>646.76</c:v>
                </c:pt>
                <c:pt idx="2142">
                  <c:v>646.93000000000006</c:v>
                </c:pt>
                <c:pt idx="2143">
                  <c:v>647.08999999999992</c:v>
                </c:pt>
                <c:pt idx="2144">
                  <c:v>647.26</c:v>
                </c:pt>
                <c:pt idx="2145">
                  <c:v>647.43000000000006</c:v>
                </c:pt>
                <c:pt idx="2146">
                  <c:v>647.58999999999992</c:v>
                </c:pt>
                <c:pt idx="2147">
                  <c:v>647.76</c:v>
                </c:pt>
                <c:pt idx="2148">
                  <c:v>647.93000000000006</c:v>
                </c:pt>
                <c:pt idx="2149">
                  <c:v>648.08999999999992</c:v>
                </c:pt>
                <c:pt idx="2150">
                  <c:v>648.26</c:v>
                </c:pt>
                <c:pt idx="2151">
                  <c:v>648.43000000000006</c:v>
                </c:pt>
                <c:pt idx="2152">
                  <c:v>648.58999999999992</c:v>
                </c:pt>
                <c:pt idx="2153">
                  <c:v>648.76</c:v>
                </c:pt>
                <c:pt idx="2154">
                  <c:v>648.93000000000006</c:v>
                </c:pt>
                <c:pt idx="2155">
                  <c:v>649.08999999999992</c:v>
                </c:pt>
                <c:pt idx="2156">
                  <c:v>649.26</c:v>
                </c:pt>
                <c:pt idx="2157">
                  <c:v>649.43000000000006</c:v>
                </c:pt>
                <c:pt idx="2158">
                  <c:v>649.58999999999992</c:v>
                </c:pt>
                <c:pt idx="2159">
                  <c:v>649.76</c:v>
                </c:pt>
                <c:pt idx="2160">
                  <c:v>649.93000000000006</c:v>
                </c:pt>
                <c:pt idx="2161">
                  <c:v>650.08999999999992</c:v>
                </c:pt>
                <c:pt idx="2162">
                  <c:v>650.26</c:v>
                </c:pt>
                <c:pt idx="2163">
                  <c:v>650.43000000000006</c:v>
                </c:pt>
                <c:pt idx="2164">
                  <c:v>650.58999999999992</c:v>
                </c:pt>
                <c:pt idx="2165">
                  <c:v>650.76</c:v>
                </c:pt>
                <c:pt idx="2166">
                  <c:v>650.93000000000006</c:v>
                </c:pt>
                <c:pt idx="2167">
                  <c:v>651.1</c:v>
                </c:pt>
                <c:pt idx="2168">
                  <c:v>651.26</c:v>
                </c:pt>
                <c:pt idx="2169">
                  <c:v>651.43000000000006</c:v>
                </c:pt>
                <c:pt idx="2170">
                  <c:v>651.6</c:v>
                </c:pt>
                <c:pt idx="2171">
                  <c:v>651.77</c:v>
                </c:pt>
                <c:pt idx="2172">
                  <c:v>651.93000000000006</c:v>
                </c:pt>
                <c:pt idx="2173">
                  <c:v>652.1</c:v>
                </c:pt>
                <c:pt idx="2174">
                  <c:v>652.27</c:v>
                </c:pt>
                <c:pt idx="2175">
                  <c:v>652.43000000000006</c:v>
                </c:pt>
                <c:pt idx="2176">
                  <c:v>652.6</c:v>
                </c:pt>
                <c:pt idx="2177">
                  <c:v>652.77</c:v>
                </c:pt>
                <c:pt idx="2178">
                  <c:v>652.93000000000006</c:v>
                </c:pt>
                <c:pt idx="2179">
                  <c:v>653.1</c:v>
                </c:pt>
                <c:pt idx="2180">
                  <c:v>653.27</c:v>
                </c:pt>
                <c:pt idx="2181">
                  <c:v>653.44000000000005</c:v>
                </c:pt>
                <c:pt idx="2182">
                  <c:v>653.6</c:v>
                </c:pt>
                <c:pt idx="2183">
                  <c:v>653.77</c:v>
                </c:pt>
                <c:pt idx="2184">
                  <c:v>653.93000000000006</c:v>
                </c:pt>
                <c:pt idx="2185">
                  <c:v>654.1</c:v>
                </c:pt>
                <c:pt idx="2186">
                  <c:v>654.27</c:v>
                </c:pt>
                <c:pt idx="2187">
                  <c:v>654.43000000000006</c:v>
                </c:pt>
                <c:pt idx="2188">
                  <c:v>654.6</c:v>
                </c:pt>
                <c:pt idx="2189">
                  <c:v>654.77</c:v>
                </c:pt>
                <c:pt idx="2190">
                  <c:v>654.93000000000006</c:v>
                </c:pt>
                <c:pt idx="2191">
                  <c:v>655.1</c:v>
                </c:pt>
                <c:pt idx="2192">
                  <c:v>655.26</c:v>
                </c:pt>
                <c:pt idx="2193">
                  <c:v>655.43000000000006</c:v>
                </c:pt>
                <c:pt idx="2194">
                  <c:v>655.6</c:v>
                </c:pt>
                <c:pt idx="2195">
                  <c:v>655.76</c:v>
                </c:pt>
                <c:pt idx="2196">
                  <c:v>655.93000000000006</c:v>
                </c:pt>
                <c:pt idx="2197">
                  <c:v>656.1</c:v>
                </c:pt>
                <c:pt idx="2198">
                  <c:v>656.26</c:v>
                </c:pt>
                <c:pt idx="2199">
                  <c:v>656.43000000000006</c:v>
                </c:pt>
                <c:pt idx="2200">
                  <c:v>656.6</c:v>
                </c:pt>
                <c:pt idx="2201">
                  <c:v>656.76</c:v>
                </c:pt>
                <c:pt idx="2202">
                  <c:v>656.93000000000006</c:v>
                </c:pt>
                <c:pt idx="2203">
                  <c:v>657.08999999999992</c:v>
                </c:pt>
                <c:pt idx="2204">
                  <c:v>657.26</c:v>
                </c:pt>
                <c:pt idx="2205">
                  <c:v>657.43000000000006</c:v>
                </c:pt>
                <c:pt idx="2206">
                  <c:v>657.58999999999992</c:v>
                </c:pt>
                <c:pt idx="2207">
                  <c:v>657.76</c:v>
                </c:pt>
                <c:pt idx="2208">
                  <c:v>657.93000000000006</c:v>
                </c:pt>
                <c:pt idx="2209">
                  <c:v>658.08999999999992</c:v>
                </c:pt>
                <c:pt idx="2210">
                  <c:v>658.26</c:v>
                </c:pt>
                <c:pt idx="2211">
                  <c:v>658.43000000000006</c:v>
                </c:pt>
                <c:pt idx="2212">
                  <c:v>658.58999999999992</c:v>
                </c:pt>
                <c:pt idx="2213">
                  <c:v>658.76</c:v>
                </c:pt>
                <c:pt idx="2214">
                  <c:v>658.92000000000007</c:v>
                </c:pt>
                <c:pt idx="2215">
                  <c:v>659.08999999999992</c:v>
                </c:pt>
                <c:pt idx="2216">
                  <c:v>659.26</c:v>
                </c:pt>
                <c:pt idx="2217">
                  <c:v>659.42000000000007</c:v>
                </c:pt>
                <c:pt idx="2218">
                  <c:v>659.58999999999992</c:v>
                </c:pt>
                <c:pt idx="2219">
                  <c:v>659.76</c:v>
                </c:pt>
                <c:pt idx="2220">
                  <c:v>659.92000000000007</c:v>
                </c:pt>
                <c:pt idx="2221">
                  <c:v>660.08999999999992</c:v>
                </c:pt>
                <c:pt idx="2222">
                  <c:v>660.26</c:v>
                </c:pt>
                <c:pt idx="2223">
                  <c:v>660.42000000000007</c:v>
                </c:pt>
                <c:pt idx="2224">
                  <c:v>660.58999999999992</c:v>
                </c:pt>
                <c:pt idx="2225">
                  <c:v>660.76</c:v>
                </c:pt>
                <c:pt idx="2226">
                  <c:v>660.92000000000007</c:v>
                </c:pt>
                <c:pt idx="2227">
                  <c:v>661.08999999999992</c:v>
                </c:pt>
                <c:pt idx="2228">
                  <c:v>661.26</c:v>
                </c:pt>
                <c:pt idx="2229">
                  <c:v>661.42000000000007</c:v>
                </c:pt>
                <c:pt idx="2230">
                  <c:v>661.58999999999992</c:v>
                </c:pt>
                <c:pt idx="2231">
                  <c:v>661.76</c:v>
                </c:pt>
                <c:pt idx="2232">
                  <c:v>661.92000000000007</c:v>
                </c:pt>
                <c:pt idx="2233">
                  <c:v>662.08999999999992</c:v>
                </c:pt>
                <c:pt idx="2234">
                  <c:v>662.26</c:v>
                </c:pt>
                <c:pt idx="2235">
                  <c:v>662.42000000000007</c:v>
                </c:pt>
                <c:pt idx="2236">
                  <c:v>662.58999999999992</c:v>
                </c:pt>
                <c:pt idx="2237">
                  <c:v>662.75</c:v>
                </c:pt>
                <c:pt idx="2238">
                  <c:v>662.92000000000007</c:v>
                </c:pt>
                <c:pt idx="2239">
                  <c:v>663.08999999999992</c:v>
                </c:pt>
                <c:pt idx="2240">
                  <c:v>663.25</c:v>
                </c:pt>
                <c:pt idx="2241">
                  <c:v>663.42000000000007</c:v>
                </c:pt>
                <c:pt idx="2242">
                  <c:v>663.58999999999992</c:v>
                </c:pt>
                <c:pt idx="2243">
                  <c:v>663.76</c:v>
                </c:pt>
                <c:pt idx="2244">
                  <c:v>663.92000000000007</c:v>
                </c:pt>
                <c:pt idx="2245">
                  <c:v>664.08999999999992</c:v>
                </c:pt>
                <c:pt idx="2246">
                  <c:v>664.26</c:v>
                </c:pt>
                <c:pt idx="2247">
                  <c:v>664.42000000000007</c:v>
                </c:pt>
                <c:pt idx="2248">
                  <c:v>664.58999999999992</c:v>
                </c:pt>
                <c:pt idx="2249">
                  <c:v>664.76</c:v>
                </c:pt>
                <c:pt idx="2250">
                  <c:v>664.92000000000007</c:v>
                </c:pt>
                <c:pt idx="2251">
                  <c:v>665.08999999999992</c:v>
                </c:pt>
                <c:pt idx="2252">
                  <c:v>665.26</c:v>
                </c:pt>
                <c:pt idx="2253">
                  <c:v>665.42000000000007</c:v>
                </c:pt>
                <c:pt idx="2254">
                  <c:v>665.58999999999992</c:v>
                </c:pt>
                <c:pt idx="2255">
                  <c:v>665.76</c:v>
                </c:pt>
                <c:pt idx="2256">
                  <c:v>665.92000000000007</c:v>
                </c:pt>
                <c:pt idx="2257">
                  <c:v>666.08999999999992</c:v>
                </c:pt>
                <c:pt idx="2258">
                  <c:v>666.25</c:v>
                </c:pt>
                <c:pt idx="2259">
                  <c:v>666.42000000000007</c:v>
                </c:pt>
                <c:pt idx="2260">
                  <c:v>666.58999999999992</c:v>
                </c:pt>
                <c:pt idx="2261">
                  <c:v>666.75</c:v>
                </c:pt>
                <c:pt idx="2262">
                  <c:v>666.92000000000007</c:v>
                </c:pt>
                <c:pt idx="2263">
                  <c:v>667.08999999999992</c:v>
                </c:pt>
                <c:pt idx="2264">
                  <c:v>667.26</c:v>
                </c:pt>
                <c:pt idx="2265">
                  <c:v>667.42000000000007</c:v>
                </c:pt>
                <c:pt idx="2266">
                  <c:v>667.58999999999992</c:v>
                </c:pt>
                <c:pt idx="2267">
                  <c:v>667.76</c:v>
                </c:pt>
                <c:pt idx="2268">
                  <c:v>667.92000000000007</c:v>
                </c:pt>
                <c:pt idx="2269">
                  <c:v>668.08999999999992</c:v>
                </c:pt>
                <c:pt idx="2270">
                  <c:v>668.26</c:v>
                </c:pt>
                <c:pt idx="2271">
                  <c:v>668.42000000000007</c:v>
                </c:pt>
                <c:pt idx="2272">
                  <c:v>668.58999999999992</c:v>
                </c:pt>
                <c:pt idx="2273">
                  <c:v>668.76</c:v>
                </c:pt>
                <c:pt idx="2274">
                  <c:v>668.92000000000007</c:v>
                </c:pt>
                <c:pt idx="2275">
                  <c:v>669.08999999999992</c:v>
                </c:pt>
                <c:pt idx="2276">
                  <c:v>669.26</c:v>
                </c:pt>
                <c:pt idx="2277">
                  <c:v>669.42000000000007</c:v>
                </c:pt>
                <c:pt idx="2278">
                  <c:v>669.58999999999992</c:v>
                </c:pt>
                <c:pt idx="2279">
                  <c:v>669.76</c:v>
                </c:pt>
                <c:pt idx="2280">
                  <c:v>669.92000000000007</c:v>
                </c:pt>
                <c:pt idx="2281">
                  <c:v>670.08999999999992</c:v>
                </c:pt>
                <c:pt idx="2282">
                  <c:v>670.26</c:v>
                </c:pt>
                <c:pt idx="2283">
                  <c:v>670.42000000000007</c:v>
                </c:pt>
                <c:pt idx="2284">
                  <c:v>670.58999999999992</c:v>
                </c:pt>
                <c:pt idx="2285">
                  <c:v>670.76</c:v>
                </c:pt>
                <c:pt idx="2286">
                  <c:v>670.93000000000006</c:v>
                </c:pt>
                <c:pt idx="2287">
                  <c:v>671.08999999999992</c:v>
                </c:pt>
                <c:pt idx="2288">
                  <c:v>671.26</c:v>
                </c:pt>
                <c:pt idx="2289">
                  <c:v>671.43000000000006</c:v>
                </c:pt>
                <c:pt idx="2290">
                  <c:v>671.58999999999992</c:v>
                </c:pt>
                <c:pt idx="2291">
                  <c:v>671.76</c:v>
                </c:pt>
                <c:pt idx="2292">
                  <c:v>671.93000000000006</c:v>
                </c:pt>
                <c:pt idx="2293">
                  <c:v>672.08999999999992</c:v>
                </c:pt>
                <c:pt idx="2294">
                  <c:v>672.26</c:v>
                </c:pt>
                <c:pt idx="2295">
                  <c:v>672.42000000000007</c:v>
                </c:pt>
                <c:pt idx="2296">
                  <c:v>672.58999999999992</c:v>
                </c:pt>
                <c:pt idx="2297">
                  <c:v>672.76</c:v>
                </c:pt>
                <c:pt idx="2298">
                  <c:v>672.93000000000006</c:v>
                </c:pt>
                <c:pt idx="2299">
                  <c:v>673.08999999999992</c:v>
                </c:pt>
                <c:pt idx="2300">
                  <c:v>673.26</c:v>
                </c:pt>
                <c:pt idx="2301">
                  <c:v>673.43000000000006</c:v>
                </c:pt>
                <c:pt idx="2302">
                  <c:v>673.58999999999992</c:v>
                </c:pt>
                <c:pt idx="2303">
                  <c:v>673.76</c:v>
                </c:pt>
                <c:pt idx="2304">
                  <c:v>673.93000000000006</c:v>
                </c:pt>
                <c:pt idx="2305">
                  <c:v>674.08999999999992</c:v>
                </c:pt>
                <c:pt idx="2306">
                  <c:v>674.26</c:v>
                </c:pt>
                <c:pt idx="2307">
                  <c:v>674.43000000000006</c:v>
                </c:pt>
                <c:pt idx="2308">
                  <c:v>674.58999999999992</c:v>
                </c:pt>
                <c:pt idx="2309">
                  <c:v>674.76</c:v>
                </c:pt>
                <c:pt idx="2310">
                  <c:v>674.93000000000006</c:v>
                </c:pt>
                <c:pt idx="2311">
                  <c:v>675.08999999999992</c:v>
                </c:pt>
                <c:pt idx="2312">
                  <c:v>675.26</c:v>
                </c:pt>
                <c:pt idx="2313">
                  <c:v>675.43000000000006</c:v>
                </c:pt>
                <c:pt idx="2314">
                  <c:v>675.6</c:v>
                </c:pt>
                <c:pt idx="2315">
                  <c:v>675.76</c:v>
                </c:pt>
                <c:pt idx="2316">
                  <c:v>675.93000000000006</c:v>
                </c:pt>
                <c:pt idx="2317">
                  <c:v>676.08999999999992</c:v>
                </c:pt>
                <c:pt idx="2318">
                  <c:v>676.26</c:v>
                </c:pt>
                <c:pt idx="2319">
                  <c:v>676.42000000000007</c:v>
                </c:pt>
                <c:pt idx="2320">
                  <c:v>676.58999999999992</c:v>
                </c:pt>
                <c:pt idx="2321">
                  <c:v>676.76</c:v>
                </c:pt>
                <c:pt idx="2322">
                  <c:v>676.92000000000007</c:v>
                </c:pt>
                <c:pt idx="2323">
                  <c:v>677.08999999999992</c:v>
                </c:pt>
                <c:pt idx="2324">
                  <c:v>677.26</c:v>
                </c:pt>
                <c:pt idx="2325">
                  <c:v>677.42000000000007</c:v>
                </c:pt>
                <c:pt idx="2326">
                  <c:v>677.58999999999992</c:v>
                </c:pt>
                <c:pt idx="2327">
                  <c:v>677.76</c:v>
                </c:pt>
                <c:pt idx="2328">
                  <c:v>677.93000000000006</c:v>
                </c:pt>
                <c:pt idx="2329">
                  <c:v>678.08999999999992</c:v>
                </c:pt>
                <c:pt idx="2330">
                  <c:v>678.26</c:v>
                </c:pt>
                <c:pt idx="2331">
                  <c:v>678.43000000000006</c:v>
                </c:pt>
                <c:pt idx="2332">
                  <c:v>678.58999999999992</c:v>
                </c:pt>
                <c:pt idx="2333">
                  <c:v>678.76</c:v>
                </c:pt>
                <c:pt idx="2334">
                  <c:v>678.93000000000006</c:v>
                </c:pt>
                <c:pt idx="2335">
                  <c:v>679.08999999999992</c:v>
                </c:pt>
                <c:pt idx="2336">
                  <c:v>679.26</c:v>
                </c:pt>
                <c:pt idx="2337">
                  <c:v>679.43000000000006</c:v>
                </c:pt>
                <c:pt idx="2338">
                  <c:v>679.58999999999992</c:v>
                </c:pt>
                <c:pt idx="2339">
                  <c:v>679.76</c:v>
                </c:pt>
                <c:pt idx="2340">
                  <c:v>679.93000000000006</c:v>
                </c:pt>
                <c:pt idx="2341">
                  <c:v>680.08999999999992</c:v>
                </c:pt>
                <c:pt idx="2342">
                  <c:v>680.26</c:v>
                </c:pt>
                <c:pt idx="2343">
                  <c:v>680.43000000000006</c:v>
                </c:pt>
                <c:pt idx="2344">
                  <c:v>680.58999999999992</c:v>
                </c:pt>
                <c:pt idx="2345">
                  <c:v>680.76</c:v>
                </c:pt>
                <c:pt idx="2346">
                  <c:v>680.92000000000007</c:v>
                </c:pt>
                <c:pt idx="2347">
                  <c:v>681.08999999999992</c:v>
                </c:pt>
                <c:pt idx="2348">
                  <c:v>681.26</c:v>
                </c:pt>
                <c:pt idx="2349">
                  <c:v>681.43000000000006</c:v>
                </c:pt>
                <c:pt idx="2350">
                  <c:v>681.58999999999992</c:v>
                </c:pt>
                <c:pt idx="2351">
                  <c:v>681.76</c:v>
                </c:pt>
                <c:pt idx="2352">
                  <c:v>681.92000000000007</c:v>
                </c:pt>
                <c:pt idx="2353">
                  <c:v>682.08999999999992</c:v>
                </c:pt>
                <c:pt idx="2354">
                  <c:v>682.26</c:v>
                </c:pt>
                <c:pt idx="2355">
                  <c:v>682.43000000000006</c:v>
                </c:pt>
                <c:pt idx="2356">
                  <c:v>682.58999999999992</c:v>
                </c:pt>
                <c:pt idx="2357">
                  <c:v>682.76</c:v>
                </c:pt>
                <c:pt idx="2358">
                  <c:v>682.92000000000007</c:v>
                </c:pt>
                <c:pt idx="2359">
                  <c:v>683.08999999999992</c:v>
                </c:pt>
                <c:pt idx="2360">
                  <c:v>683.26</c:v>
                </c:pt>
                <c:pt idx="2361">
                  <c:v>683.42000000000007</c:v>
                </c:pt>
                <c:pt idx="2362">
                  <c:v>683.58999999999992</c:v>
                </c:pt>
                <c:pt idx="2363">
                  <c:v>683.76</c:v>
                </c:pt>
                <c:pt idx="2364">
                  <c:v>683.92000000000007</c:v>
                </c:pt>
                <c:pt idx="2365">
                  <c:v>684.08999999999992</c:v>
                </c:pt>
                <c:pt idx="2366">
                  <c:v>684.26</c:v>
                </c:pt>
                <c:pt idx="2367">
                  <c:v>684.42000000000007</c:v>
                </c:pt>
                <c:pt idx="2368">
                  <c:v>684.58999999999992</c:v>
                </c:pt>
                <c:pt idx="2369">
                  <c:v>684.76</c:v>
                </c:pt>
                <c:pt idx="2370">
                  <c:v>684.92000000000007</c:v>
                </c:pt>
                <c:pt idx="2371">
                  <c:v>685.08999999999992</c:v>
                </c:pt>
                <c:pt idx="2372">
                  <c:v>685.26</c:v>
                </c:pt>
                <c:pt idx="2373">
                  <c:v>685.43000000000006</c:v>
                </c:pt>
                <c:pt idx="2374">
                  <c:v>685.58999999999992</c:v>
                </c:pt>
                <c:pt idx="2375">
                  <c:v>685.76</c:v>
                </c:pt>
                <c:pt idx="2376">
                  <c:v>685.92000000000007</c:v>
                </c:pt>
                <c:pt idx="2377">
                  <c:v>686.08999999999992</c:v>
                </c:pt>
                <c:pt idx="2378">
                  <c:v>686.26</c:v>
                </c:pt>
                <c:pt idx="2379">
                  <c:v>686.42000000000007</c:v>
                </c:pt>
                <c:pt idx="2380">
                  <c:v>686.58999999999992</c:v>
                </c:pt>
                <c:pt idx="2381">
                  <c:v>686.76</c:v>
                </c:pt>
                <c:pt idx="2382">
                  <c:v>686.92000000000007</c:v>
                </c:pt>
                <c:pt idx="2383">
                  <c:v>687.08999999999992</c:v>
                </c:pt>
                <c:pt idx="2384">
                  <c:v>687.26</c:v>
                </c:pt>
                <c:pt idx="2385">
                  <c:v>687.42000000000007</c:v>
                </c:pt>
                <c:pt idx="2386">
                  <c:v>687.58999999999992</c:v>
                </c:pt>
                <c:pt idx="2387">
                  <c:v>687.76</c:v>
                </c:pt>
                <c:pt idx="2388">
                  <c:v>687.92000000000007</c:v>
                </c:pt>
                <c:pt idx="2389">
                  <c:v>688.08999999999992</c:v>
                </c:pt>
                <c:pt idx="2390">
                  <c:v>688.26</c:v>
                </c:pt>
                <c:pt idx="2391">
                  <c:v>688.42000000000007</c:v>
                </c:pt>
                <c:pt idx="2392">
                  <c:v>688.58999999999992</c:v>
                </c:pt>
                <c:pt idx="2393">
                  <c:v>688.76</c:v>
                </c:pt>
                <c:pt idx="2394">
                  <c:v>688.93000000000006</c:v>
                </c:pt>
                <c:pt idx="2395">
                  <c:v>689.08999999999992</c:v>
                </c:pt>
                <c:pt idx="2396">
                  <c:v>689.26</c:v>
                </c:pt>
                <c:pt idx="2397">
                  <c:v>689.43000000000006</c:v>
                </c:pt>
                <c:pt idx="2398">
                  <c:v>689.58999999999992</c:v>
                </c:pt>
                <c:pt idx="2399">
                  <c:v>689.76</c:v>
                </c:pt>
                <c:pt idx="2400">
                  <c:v>689.93000000000006</c:v>
                </c:pt>
                <c:pt idx="2401">
                  <c:v>690.08999999999992</c:v>
                </c:pt>
                <c:pt idx="2402">
                  <c:v>690.26</c:v>
                </c:pt>
                <c:pt idx="2403">
                  <c:v>690.43000000000006</c:v>
                </c:pt>
                <c:pt idx="2404">
                  <c:v>690.6</c:v>
                </c:pt>
                <c:pt idx="2405">
                  <c:v>690.76</c:v>
                </c:pt>
                <c:pt idx="2406">
                  <c:v>690.93000000000006</c:v>
                </c:pt>
                <c:pt idx="2407">
                  <c:v>691.08999999999992</c:v>
                </c:pt>
                <c:pt idx="2408">
                  <c:v>691.26</c:v>
                </c:pt>
                <c:pt idx="2409">
                  <c:v>691.43000000000006</c:v>
                </c:pt>
                <c:pt idx="2410">
                  <c:v>691.6</c:v>
                </c:pt>
                <c:pt idx="2411">
                  <c:v>691.76</c:v>
                </c:pt>
                <c:pt idx="2412">
                  <c:v>691.93000000000006</c:v>
                </c:pt>
                <c:pt idx="2413">
                  <c:v>692.1</c:v>
                </c:pt>
                <c:pt idx="2414">
                  <c:v>692.26</c:v>
                </c:pt>
                <c:pt idx="2415">
                  <c:v>692.43000000000006</c:v>
                </c:pt>
                <c:pt idx="2416">
                  <c:v>692.6</c:v>
                </c:pt>
                <c:pt idx="2417">
                  <c:v>692.76</c:v>
                </c:pt>
                <c:pt idx="2418">
                  <c:v>692.93000000000006</c:v>
                </c:pt>
                <c:pt idx="2419">
                  <c:v>693.1</c:v>
                </c:pt>
                <c:pt idx="2420">
                  <c:v>693.26</c:v>
                </c:pt>
                <c:pt idx="2421">
                  <c:v>693.43000000000006</c:v>
                </c:pt>
                <c:pt idx="2422">
                  <c:v>693.6</c:v>
                </c:pt>
                <c:pt idx="2423">
                  <c:v>693.76</c:v>
                </c:pt>
                <c:pt idx="2424">
                  <c:v>693.93000000000006</c:v>
                </c:pt>
                <c:pt idx="2425">
                  <c:v>694.08999999999992</c:v>
                </c:pt>
                <c:pt idx="2426">
                  <c:v>694.26</c:v>
                </c:pt>
                <c:pt idx="2427">
                  <c:v>694.43000000000006</c:v>
                </c:pt>
                <c:pt idx="2428">
                  <c:v>694.6</c:v>
                </c:pt>
                <c:pt idx="2429">
                  <c:v>694.76</c:v>
                </c:pt>
                <c:pt idx="2430">
                  <c:v>694.93000000000006</c:v>
                </c:pt>
                <c:pt idx="2431">
                  <c:v>695.1</c:v>
                </c:pt>
                <c:pt idx="2432">
                  <c:v>695.26</c:v>
                </c:pt>
                <c:pt idx="2433">
                  <c:v>695.43000000000006</c:v>
                </c:pt>
                <c:pt idx="2434">
                  <c:v>695.6</c:v>
                </c:pt>
                <c:pt idx="2435">
                  <c:v>695.76</c:v>
                </c:pt>
                <c:pt idx="2436">
                  <c:v>695.93000000000006</c:v>
                </c:pt>
                <c:pt idx="2437">
                  <c:v>696.1</c:v>
                </c:pt>
                <c:pt idx="2438">
                  <c:v>696.26</c:v>
                </c:pt>
                <c:pt idx="2439">
                  <c:v>696.43000000000006</c:v>
                </c:pt>
                <c:pt idx="2440">
                  <c:v>696.6</c:v>
                </c:pt>
                <c:pt idx="2441">
                  <c:v>696.76</c:v>
                </c:pt>
                <c:pt idx="2442">
                  <c:v>696.93000000000006</c:v>
                </c:pt>
                <c:pt idx="2443">
                  <c:v>697.1</c:v>
                </c:pt>
                <c:pt idx="2444">
                  <c:v>697.26</c:v>
                </c:pt>
                <c:pt idx="2445">
                  <c:v>697.43000000000006</c:v>
                </c:pt>
                <c:pt idx="2446">
                  <c:v>697.6</c:v>
                </c:pt>
                <c:pt idx="2447">
                  <c:v>697.76</c:v>
                </c:pt>
                <c:pt idx="2448">
                  <c:v>697.93000000000006</c:v>
                </c:pt>
                <c:pt idx="2449">
                  <c:v>698.1</c:v>
                </c:pt>
                <c:pt idx="2450">
                  <c:v>698.26</c:v>
                </c:pt>
                <c:pt idx="2451">
                  <c:v>698.43000000000006</c:v>
                </c:pt>
                <c:pt idx="2452">
                  <c:v>698.6</c:v>
                </c:pt>
                <c:pt idx="2453">
                  <c:v>698.77</c:v>
                </c:pt>
                <c:pt idx="2454">
                  <c:v>698.93000000000006</c:v>
                </c:pt>
                <c:pt idx="2455">
                  <c:v>699.1</c:v>
                </c:pt>
                <c:pt idx="2456">
                  <c:v>699.27</c:v>
                </c:pt>
                <c:pt idx="2457">
                  <c:v>699.43000000000006</c:v>
                </c:pt>
                <c:pt idx="2458">
                  <c:v>699.6</c:v>
                </c:pt>
                <c:pt idx="2459">
                  <c:v>699.77</c:v>
                </c:pt>
                <c:pt idx="2460">
                  <c:v>699.93000000000006</c:v>
                </c:pt>
                <c:pt idx="2461">
                  <c:v>700.1</c:v>
                </c:pt>
                <c:pt idx="2462">
                  <c:v>700.27</c:v>
                </c:pt>
                <c:pt idx="2463">
                  <c:v>700.43000000000006</c:v>
                </c:pt>
                <c:pt idx="2464">
                  <c:v>700.6</c:v>
                </c:pt>
                <c:pt idx="2465">
                  <c:v>700.77</c:v>
                </c:pt>
                <c:pt idx="2466">
                  <c:v>700.94</c:v>
                </c:pt>
                <c:pt idx="2467">
                  <c:v>701.1</c:v>
                </c:pt>
                <c:pt idx="2468">
                  <c:v>701.27</c:v>
                </c:pt>
                <c:pt idx="2469">
                  <c:v>701.43000000000006</c:v>
                </c:pt>
                <c:pt idx="2470">
                  <c:v>701.6</c:v>
                </c:pt>
                <c:pt idx="2471">
                  <c:v>701.77</c:v>
                </c:pt>
                <c:pt idx="2472">
                  <c:v>701.94</c:v>
                </c:pt>
                <c:pt idx="2473">
                  <c:v>702.1</c:v>
                </c:pt>
                <c:pt idx="2474">
                  <c:v>702.27</c:v>
                </c:pt>
                <c:pt idx="2475">
                  <c:v>702.44</c:v>
                </c:pt>
                <c:pt idx="2476">
                  <c:v>702.6</c:v>
                </c:pt>
                <c:pt idx="2477">
                  <c:v>702.77</c:v>
                </c:pt>
                <c:pt idx="2478">
                  <c:v>702.94</c:v>
                </c:pt>
                <c:pt idx="2479">
                  <c:v>703.11</c:v>
                </c:pt>
                <c:pt idx="2480">
                  <c:v>703.27</c:v>
                </c:pt>
                <c:pt idx="2481">
                  <c:v>703.44</c:v>
                </c:pt>
                <c:pt idx="2482">
                  <c:v>703.61</c:v>
                </c:pt>
                <c:pt idx="2483">
                  <c:v>703.77</c:v>
                </c:pt>
                <c:pt idx="2484">
                  <c:v>703.94</c:v>
                </c:pt>
                <c:pt idx="2485">
                  <c:v>704.11</c:v>
                </c:pt>
                <c:pt idx="2486">
                  <c:v>704.27</c:v>
                </c:pt>
                <c:pt idx="2487">
                  <c:v>704.44</c:v>
                </c:pt>
                <c:pt idx="2488">
                  <c:v>704.61</c:v>
                </c:pt>
                <c:pt idx="2489">
                  <c:v>704.78</c:v>
                </c:pt>
                <c:pt idx="2490">
                  <c:v>704.94</c:v>
                </c:pt>
                <c:pt idx="2491">
                  <c:v>705.11</c:v>
                </c:pt>
                <c:pt idx="2492">
                  <c:v>705.28</c:v>
                </c:pt>
                <c:pt idx="2493">
                  <c:v>705.44</c:v>
                </c:pt>
                <c:pt idx="2494">
                  <c:v>705.61</c:v>
                </c:pt>
                <c:pt idx="2495">
                  <c:v>705.78</c:v>
                </c:pt>
                <c:pt idx="2496">
                  <c:v>705.95</c:v>
                </c:pt>
                <c:pt idx="2497">
                  <c:v>706.11</c:v>
                </c:pt>
                <c:pt idx="2498">
                  <c:v>706.28</c:v>
                </c:pt>
                <c:pt idx="2499">
                  <c:v>706.45</c:v>
                </c:pt>
                <c:pt idx="2500">
                  <c:v>706.61</c:v>
                </c:pt>
                <c:pt idx="2501">
                  <c:v>706.78</c:v>
                </c:pt>
                <c:pt idx="2502">
                  <c:v>706.95</c:v>
                </c:pt>
                <c:pt idx="2503">
                  <c:v>707.11</c:v>
                </c:pt>
                <c:pt idx="2504">
                  <c:v>707.28</c:v>
                </c:pt>
                <c:pt idx="2505">
                  <c:v>707.45</c:v>
                </c:pt>
                <c:pt idx="2506">
                  <c:v>707.61</c:v>
                </c:pt>
                <c:pt idx="2507">
                  <c:v>707.78</c:v>
                </c:pt>
                <c:pt idx="2508">
                  <c:v>707.95</c:v>
                </c:pt>
                <c:pt idx="2509">
                  <c:v>708.12</c:v>
                </c:pt>
                <c:pt idx="2510">
                  <c:v>708.28</c:v>
                </c:pt>
                <c:pt idx="2511">
                  <c:v>708.45</c:v>
                </c:pt>
                <c:pt idx="2512">
                  <c:v>708.62</c:v>
                </c:pt>
                <c:pt idx="2513">
                  <c:v>708.78</c:v>
                </c:pt>
                <c:pt idx="2514">
                  <c:v>708.95</c:v>
                </c:pt>
                <c:pt idx="2515">
                  <c:v>709.12</c:v>
                </c:pt>
                <c:pt idx="2516">
                  <c:v>709.29</c:v>
                </c:pt>
                <c:pt idx="2517">
                  <c:v>709.45</c:v>
                </c:pt>
                <c:pt idx="2518">
                  <c:v>709.62</c:v>
                </c:pt>
                <c:pt idx="2519">
                  <c:v>709.79</c:v>
                </c:pt>
                <c:pt idx="2520">
                  <c:v>709.95</c:v>
                </c:pt>
                <c:pt idx="2521">
                  <c:v>710.12</c:v>
                </c:pt>
                <c:pt idx="2522">
                  <c:v>710.29</c:v>
                </c:pt>
                <c:pt idx="2523">
                  <c:v>710.45</c:v>
                </c:pt>
                <c:pt idx="2524">
                  <c:v>710.62</c:v>
                </c:pt>
                <c:pt idx="2525">
                  <c:v>710.79</c:v>
                </c:pt>
                <c:pt idx="2526">
                  <c:v>710.96</c:v>
                </c:pt>
                <c:pt idx="2527">
                  <c:v>711.12</c:v>
                </c:pt>
                <c:pt idx="2528">
                  <c:v>711.29</c:v>
                </c:pt>
                <c:pt idx="2529">
                  <c:v>711.46</c:v>
                </c:pt>
                <c:pt idx="2530">
                  <c:v>711.62</c:v>
                </c:pt>
                <c:pt idx="2531">
                  <c:v>711.79</c:v>
                </c:pt>
                <c:pt idx="2532">
                  <c:v>711.96</c:v>
                </c:pt>
                <c:pt idx="2533">
                  <c:v>712.12</c:v>
                </c:pt>
                <c:pt idx="2534">
                  <c:v>712.29</c:v>
                </c:pt>
                <c:pt idx="2535">
                  <c:v>712.46</c:v>
                </c:pt>
                <c:pt idx="2536">
                  <c:v>712.62</c:v>
                </c:pt>
                <c:pt idx="2537">
                  <c:v>712.79</c:v>
                </c:pt>
                <c:pt idx="2538">
                  <c:v>712.96</c:v>
                </c:pt>
                <c:pt idx="2539">
                  <c:v>713.13</c:v>
                </c:pt>
                <c:pt idx="2540">
                  <c:v>713.29</c:v>
                </c:pt>
                <c:pt idx="2541">
                  <c:v>713.46</c:v>
                </c:pt>
                <c:pt idx="2542">
                  <c:v>713.63</c:v>
                </c:pt>
                <c:pt idx="2543">
                  <c:v>713.8</c:v>
                </c:pt>
                <c:pt idx="2544">
                  <c:v>713.96</c:v>
                </c:pt>
                <c:pt idx="2545">
                  <c:v>714.13</c:v>
                </c:pt>
                <c:pt idx="2546">
                  <c:v>714.29</c:v>
                </c:pt>
                <c:pt idx="2547">
                  <c:v>714.46</c:v>
                </c:pt>
                <c:pt idx="2548">
                  <c:v>714.63</c:v>
                </c:pt>
                <c:pt idx="2549">
                  <c:v>714.8</c:v>
                </c:pt>
                <c:pt idx="2550">
                  <c:v>714.96</c:v>
                </c:pt>
                <c:pt idx="2551">
                  <c:v>715.13</c:v>
                </c:pt>
                <c:pt idx="2552">
                  <c:v>715.29</c:v>
                </c:pt>
                <c:pt idx="2553">
                  <c:v>715.46</c:v>
                </c:pt>
                <c:pt idx="2554">
                  <c:v>715.63</c:v>
                </c:pt>
                <c:pt idx="2555">
                  <c:v>715.8</c:v>
                </c:pt>
                <c:pt idx="2556">
                  <c:v>715.96</c:v>
                </c:pt>
                <c:pt idx="2557">
                  <c:v>716.13</c:v>
                </c:pt>
                <c:pt idx="2558">
                  <c:v>716.3</c:v>
                </c:pt>
                <c:pt idx="2559">
                  <c:v>716.46</c:v>
                </c:pt>
                <c:pt idx="2560">
                  <c:v>716.63</c:v>
                </c:pt>
                <c:pt idx="2561">
                  <c:v>716.8</c:v>
                </c:pt>
                <c:pt idx="2562">
                  <c:v>716.97</c:v>
                </c:pt>
                <c:pt idx="2563">
                  <c:v>717.13</c:v>
                </c:pt>
                <c:pt idx="2564">
                  <c:v>717.3</c:v>
                </c:pt>
                <c:pt idx="2565">
                  <c:v>717.46</c:v>
                </c:pt>
                <c:pt idx="2566">
                  <c:v>717.63</c:v>
                </c:pt>
                <c:pt idx="2567">
                  <c:v>717.8</c:v>
                </c:pt>
                <c:pt idx="2568">
                  <c:v>717.97</c:v>
                </c:pt>
                <c:pt idx="2569">
                  <c:v>718.13</c:v>
                </c:pt>
                <c:pt idx="2570">
                  <c:v>718.3</c:v>
                </c:pt>
                <c:pt idx="2571">
                  <c:v>718.47</c:v>
                </c:pt>
                <c:pt idx="2572">
                  <c:v>718.63</c:v>
                </c:pt>
                <c:pt idx="2573">
                  <c:v>718.8</c:v>
                </c:pt>
                <c:pt idx="2574">
                  <c:v>718.97</c:v>
                </c:pt>
                <c:pt idx="2575">
                  <c:v>719.13</c:v>
                </c:pt>
                <c:pt idx="2576">
                  <c:v>719.3</c:v>
                </c:pt>
                <c:pt idx="2577">
                  <c:v>719.47</c:v>
                </c:pt>
                <c:pt idx="2578">
                  <c:v>719.63</c:v>
                </c:pt>
                <c:pt idx="2579">
                  <c:v>719.8</c:v>
                </c:pt>
                <c:pt idx="2580">
                  <c:v>719.97</c:v>
                </c:pt>
                <c:pt idx="2581">
                  <c:v>720.13</c:v>
                </c:pt>
                <c:pt idx="2582">
                  <c:v>720.3</c:v>
                </c:pt>
                <c:pt idx="2583">
                  <c:v>720.47</c:v>
                </c:pt>
                <c:pt idx="2584">
                  <c:v>720.63</c:v>
                </c:pt>
                <c:pt idx="2585">
                  <c:v>720.8</c:v>
                </c:pt>
                <c:pt idx="2586">
                  <c:v>720.97</c:v>
                </c:pt>
                <c:pt idx="2587">
                  <c:v>721.13</c:v>
                </c:pt>
                <c:pt idx="2588">
                  <c:v>721.3</c:v>
                </c:pt>
                <c:pt idx="2589">
                  <c:v>721.47</c:v>
                </c:pt>
                <c:pt idx="2590">
                  <c:v>721.64</c:v>
                </c:pt>
                <c:pt idx="2591">
                  <c:v>721.8</c:v>
                </c:pt>
                <c:pt idx="2592">
                  <c:v>721.97</c:v>
                </c:pt>
                <c:pt idx="2593">
                  <c:v>722.14</c:v>
                </c:pt>
                <c:pt idx="2594">
                  <c:v>722.3</c:v>
                </c:pt>
                <c:pt idx="2595">
                  <c:v>722.47</c:v>
                </c:pt>
                <c:pt idx="2596">
                  <c:v>722.64</c:v>
                </c:pt>
                <c:pt idx="2597">
                  <c:v>722.8</c:v>
                </c:pt>
                <c:pt idx="2598">
                  <c:v>722.97</c:v>
                </c:pt>
                <c:pt idx="2599">
                  <c:v>723.14</c:v>
                </c:pt>
                <c:pt idx="2600">
                  <c:v>723.3</c:v>
                </c:pt>
                <c:pt idx="2601">
                  <c:v>723.47</c:v>
                </c:pt>
                <c:pt idx="2602">
                  <c:v>723.64</c:v>
                </c:pt>
                <c:pt idx="2603">
                  <c:v>723.8</c:v>
                </c:pt>
                <c:pt idx="2604">
                  <c:v>723.97</c:v>
                </c:pt>
                <c:pt idx="2605">
                  <c:v>724.14</c:v>
                </c:pt>
                <c:pt idx="2606">
                  <c:v>724.3</c:v>
                </c:pt>
                <c:pt idx="2607">
                  <c:v>724.47</c:v>
                </c:pt>
                <c:pt idx="2608">
                  <c:v>724.64</c:v>
                </c:pt>
                <c:pt idx="2609">
                  <c:v>724.8</c:v>
                </c:pt>
                <c:pt idx="2610">
                  <c:v>724.97</c:v>
                </c:pt>
                <c:pt idx="2611">
                  <c:v>725.14</c:v>
                </c:pt>
                <c:pt idx="2612">
                  <c:v>725.3</c:v>
                </c:pt>
                <c:pt idx="2613">
                  <c:v>725.47</c:v>
                </c:pt>
                <c:pt idx="2614">
                  <c:v>725.64</c:v>
                </c:pt>
                <c:pt idx="2615">
                  <c:v>725.81</c:v>
                </c:pt>
                <c:pt idx="2616">
                  <c:v>725.97</c:v>
                </c:pt>
                <c:pt idx="2617">
                  <c:v>726.14</c:v>
                </c:pt>
                <c:pt idx="2618">
                  <c:v>726.31</c:v>
                </c:pt>
                <c:pt idx="2619">
                  <c:v>726.47</c:v>
                </c:pt>
                <c:pt idx="2620">
                  <c:v>726.64</c:v>
                </c:pt>
                <c:pt idx="2621">
                  <c:v>726.81</c:v>
                </c:pt>
                <c:pt idx="2622">
                  <c:v>726.97</c:v>
                </c:pt>
                <c:pt idx="2623">
                  <c:v>727.14</c:v>
                </c:pt>
                <c:pt idx="2624">
                  <c:v>727.31</c:v>
                </c:pt>
                <c:pt idx="2625">
                  <c:v>727.47</c:v>
                </c:pt>
                <c:pt idx="2626">
                  <c:v>727.64</c:v>
                </c:pt>
                <c:pt idx="2627">
                  <c:v>727.81</c:v>
                </c:pt>
                <c:pt idx="2628">
                  <c:v>727.98</c:v>
                </c:pt>
                <c:pt idx="2629">
                  <c:v>728.14</c:v>
                </c:pt>
                <c:pt idx="2630">
                  <c:v>728.31</c:v>
                </c:pt>
                <c:pt idx="2631">
                  <c:v>728.48</c:v>
                </c:pt>
                <c:pt idx="2632">
                  <c:v>728.64</c:v>
                </c:pt>
                <c:pt idx="2633">
                  <c:v>728.81</c:v>
                </c:pt>
                <c:pt idx="2634">
                  <c:v>728.97</c:v>
                </c:pt>
                <c:pt idx="2635">
                  <c:v>729.15</c:v>
                </c:pt>
                <c:pt idx="2636">
                  <c:v>729.31</c:v>
                </c:pt>
                <c:pt idx="2637">
                  <c:v>729.48</c:v>
                </c:pt>
                <c:pt idx="2638">
                  <c:v>729.64</c:v>
                </c:pt>
                <c:pt idx="2639">
                  <c:v>729.81</c:v>
                </c:pt>
                <c:pt idx="2640">
                  <c:v>729.98</c:v>
                </c:pt>
                <c:pt idx="2641">
                  <c:v>730.15</c:v>
                </c:pt>
                <c:pt idx="2642">
                  <c:v>730.31</c:v>
                </c:pt>
                <c:pt idx="2643">
                  <c:v>730.48</c:v>
                </c:pt>
                <c:pt idx="2644">
                  <c:v>730.65</c:v>
                </c:pt>
                <c:pt idx="2645">
                  <c:v>730.81</c:v>
                </c:pt>
                <c:pt idx="2646">
                  <c:v>730.98</c:v>
                </c:pt>
                <c:pt idx="2647">
                  <c:v>731.15</c:v>
                </c:pt>
                <c:pt idx="2648">
                  <c:v>731.31</c:v>
                </c:pt>
                <c:pt idx="2649">
                  <c:v>731.48</c:v>
                </c:pt>
                <c:pt idx="2650">
                  <c:v>731.65</c:v>
                </c:pt>
                <c:pt idx="2651">
                  <c:v>731.81</c:v>
                </c:pt>
                <c:pt idx="2652">
                  <c:v>731.98</c:v>
                </c:pt>
                <c:pt idx="2653">
                  <c:v>732.15</c:v>
                </c:pt>
                <c:pt idx="2654">
                  <c:v>732.31999999999994</c:v>
                </c:pt>
                <c:pt idx="2655">
                  <c:v>732.48</c:v>
                </c:pt>
                <c:pt idx="2656">
                  <c:v>732.65</c:v>
                </c:pt>
                <c:pt idx="2657">
                  <c:v>732.81</c:v>
                </c:pt>
                <c:pt idx="2658">
                  <c:v>732.99</c:v>
                </c:pt>
                <c:pt idx="2659">
                  <c:v>733.15</c:v>
                </c:pt>
                <c:pt idx="2660">
                  <c:v>733.31999999999994</c:v>
                </c:pt>
                <c:pt idx="2661">
                  <c:v>733.48</c:v>
                </c:pt>
                <c:pt idx="2662">
                  <c:v>733.65</c:v>
                </c:pt>
                <c:pt idx="2663">
                  <c:v>733.81999999999994</c:v>
                </c:pt>
                <c:pt idx="2664">
                  <c:v>733.98</c:v>
                </c:pt>
                <c:pt idx="2665">
                  <c:v>734.15</c:v>
                </c:pt>
                <c:pt idx="2666">
                  <c:v>734.31999999999994</c:v>
                </c:pt>
                <c:pt idx="2667">
                  <c:v>734.49</c:v>
                </c:pt>
                <c:pt idx="2668">
                  <c:v>734.65</c:v>
                </c:pt>
                <c:pt idx="2669">
                  <c:v>734.81999999999994</c:v>
                </c:pt>
                <c:pt idx="2670">
                  <c:v>734.99</c:v>
                </c:pt>
                <c:pt idx="2671">
                  <c:v>735.15</c:v>
                </c:pt>
                <c:pt idx="2672">
                  <c:v>735.31999999999994</c:v>
                </c:pt>
                <c:pt idx="2673">
                  <c:v>735.49</c:v>
                </c:pt>
                <c:pt idx="2674">
                  <c:v>735.66000000000008</c:v>
                </c:pt>
                <c:pt idx="2675">
                  <c:v>735.81999999999994</c:v>
                </c:pt>
                <c:pt idx="2676">
                  <c:v>735.99</c:v>
                </c:pt>
                <c:pt idx="2677">
                  <c:v>736.16000000000008</c:v>
                </c:pt>
                <c:pt idx="2678">
                  <c:v>736.31999999999994</c:v>
                </c:pt>
                <c:pt idx="2679">
                  <c:v>736.49</c:v>
                </c:pt>
                <c:pt idx="2680">
                  <c:v>736.66000000000008</c:v>
                </c:pt>
                <c:pt idx="2681">
                  <c:v>736.82999999999993</c:v>
                </c:pt>
                <c:pt idx="2682">
                  <c:v>736.99</c:v>
                </c:pt>
                <c:pt idx="2683">
                  <c:v>737.16000000000008</c:v>
                </c:pt>
                <c:pt idx="2684">
                  <c:v>737.32999999999993</c:v>
                </c:pt>
                <c:pt idx="2685">
                  <c:v>737.49</c:v>
                </c:pt>
                <c:pt idx="2686">
                  <c:v>737.66000000000008</c:v>
                </c:pt>
                <c:pt idx="2687">
                  <c:v>737.82999999999993</c:v>
                </c:pt>
                <c:pt idx="2688">
                  <c:v>738</c:v>
                </c:pt>
                <c:pt idx="2689">
                  <c:v>738.16000000000008</c:v>
                </c:pt>
                <c:pt idx="2690">
                  <c:v>738.32999999999993</c:v>
                </c:pt>
                <c:pt idx="2691">
                  <c:v>738.49</c:v>
                </c:pt>
                <c:pt idx="2692">
                  <c:v>738.66000000000008</c:v>
                </c:pt>
                <c:pt idx="2693">
                  <c:v>738.82999999999993</c:v>
                </c:pt>
                <c:pt idx="2694">
                  <c:v>739</c:v>
                </c:pt>
                <c:pt idx="2695">
                  <c:v>739.16000000000008</c:v>
                </c:pt>
                <c:pt idx="2696">
                  <c:v>739.32999999999993</c:v>
                </c:pt>
                <c:pt idx="2697">
                  <c:v>739.5</c:v>
                </c:pt>
                <c:pt idx="2698">
                  <c:v>739.66000000000008</c:v>
                </c:pt>
                <c:pt idx="2699">
                  <c:v>739.82999999999993</c:v>
                </c:pt>
                <c:pt idx="2700">
                  <c:v>740</c:v>
                </c:pt>
                <c:pt idx="2701">
                  <c:v>740.17000000000007</c:v>
                </c:pt>
                <c:pt idx="2702">
                  <c:v>740.32999999999993</c:v>
                </c:pt>
                <c:pt idx="2703">
                  <c:v>740.5</c:v>
                </c:pt>
                <c:pt idx="2704">
                  <c:v>740.67000000000007</c:v>
                </c:pt>
                <c:pt idx="2705">
                  <c:v>740.83999999999992</c:v>
                </c:pt>
                <c:pt idx="2706">
                  <c:v>741</c:v>
                </c:pt>
                <c:pt idx="2707">
                  <c:v>741.17000000000007</c:v>
                </c:pt>
                <c:pt idx="2708">
                  <c:v>741.33999999999992</c:v>
                </c:pt>
                <c:pt idx="2709">
                  <c:v>741.5</c:v>
                </c:pt>
                <c:pt idx="2710">
                  <c:v>741.67000000000007</c:v>
                </c:pt>
                <c:pt idx="2711">
                  <c:v>741.83999999999992</c:v>
                </c:pt>
                <c:pt idx="2712">
                  <c:v>742</c:v>
                </c:pt>
                <c:pt idx="2713">
                  <c:v>742.17000000000007</c:v>
                </c:pt>
                <c:pt idx="2714">
                  <c:v>742.33999999999992</c:v>
                </c:pt>
                <c:pt idx="2715">
                  <c:v>742.5</c:v>
                </c:pt>
                <c:pt idx="2716">
                  <c:v>742.67000000000007</c:v>
                </c:pt>
                <c:pt idx="2717">
                  <c:v>742.83999999999992</c:v>
                </c:pt>
                <c:pt idx="2718">
                  <c:v>743.01</c:v>
                </c:pt>
                <c:pt idx="2719">
                  <c:v>743.17000000000007</c:v>
                </c:pt>
                <c:pt idx="2720">
                  <c:v>743.33999999999992</c:v>
                </c:pt>
                <c:pt idx="2721">
                  <c:v>743.51</c:v>
                </c:pt>
                <c:pt idx="2722">
                  <c:v>743.67000000000007</c:v>
                </c:pt>
                <c:pt idx="2723">
                  <c:v>743.83999999999992</c:v>
                </c:pt>
                <c:pt idx="2724">
                  <c:v>744.01</c:v>
                </c:pt>
                <c:pt idx="2725">
                  <c:v>744.18000000000006</c:v>
                </c:pt>
                <c:pt idx="2726">
                  <c:v>744.33999999999992</c:v>
                </c:pt>
                <c:pt idx="2727">
                  <c:v>744.51</c:v>
                </c:pt>
                <c:pt idx="2728">
                  <c:v>744.68000000000006</c:v>
                </c:pt>
                <c:pt idx="2729">
                  <c:v>744.85</c:v>
                </c:pt>
                <c:pt idx="2730">
                  <c:v>745.02</c:v>
                </c:pt>
                <c:pt idx="2731">
                  <c:v>745.18000000000006</c:v>
                </c:pt>
                <c:pt idx="2732">
                  <c:v>745.35</c:v>
                </c:pt>
                <c:pt idx="2733">
                  <c:v>745.52</c:v>
                </c:pt>
                <c:pt idx="2734">
                  <c:v>745.69</c:v>
                </c:pt>
                <c:pt idx="2735">
                  <c:v>745.86</c:v>
                </c:pt>
                <c:pt idx="2736">
                  <c:v>746.02</c:v>
                </c:pt>
                <c:pt idx="2737">
                  <c:v>746.19</c:v>
                </c:pt>
                <c:pt idx="2738">
                  <c:v>746.36</c:v>
                </c:pt>
                <c:pt idx="2739">
                  <c:v>746.52</c:v>
                </c:pt>
                <c:pt idx="2740">
                  <c:v>746.69</c:v>
                </c:pt>
                <c:pt idx="2741">
                  <c:v>746.86</c:v>
                </c:pt>
                <c:pt idx="2742">
                  <c:v>747.03</c:v>
                </c:pt>
                <c:pt idx="2743">
                  <c:v>747.2</c:v>
                </c:pt>
                <c:pt idx="2744">
                  <c:v>747.36</c:v>
                </c:pt>
                <c:pt idx="2745">
                  <c:v>747.53</c:v>
                </c:pt>
                <c:pt idx="2746">
                  <c:v>747.7</c:v>
                </c:pt>
                <c:pt idx="2747">
                  <c:v>747.86</c:v>
                </c:pt>
                <c:pt idx="2748">
                  <c:v>748.03</c:v>
                </c:pt>
                <c:pt idx="2749">
                  <c:v>748.2</c:v>
                </c:pt>
                <c:pt idx="2750">
                  <c:v>748.36</c:v>
                </c:pt>
                <c:pt idx="2751">
                  <c:v>748.53</c:v>
                </c:pt>
                <c:pt idx="2752">
                  <c:v>748.7</c:v>
                </c:pt>
                <c:pt idx="2753">
                  <c:v>748.87</c:v>
                </c:pt>
                <c:pt idx="2754">
                  <c:v>749.03</c:v>
                </c:pt>
                <c:pt idx="2755">
                  <c:v>749.2</c:v>
                </c:pt>
                <c:pt idx="2756">
                  <c:v>749.37</c:v>
                </c:pt>
                <c:pt idx="2757">
                  <c:v>749.53</c:v>
                </c:pt>
                <c:pt idx="2758">
                  <c:v>749.7</c:v>
                </c:pt>
                <c:pt idx="2759">
                  <c:v>749.87</c:v>
                </c:pt>
                <c:pt idx="2760">
                  <c:v>750.03</c:v>
                </c:pt>
                <c:pt idx="2761">
                  <c:v>750.2</c:v>
                </c:pt>
                <c:pt idx="2762">
                  <c:v>750.37</c:v>
                </c:pt>
                <c:pt idx="2763">
                  <c:v>750.54</c:v>
                </c:pt>
                <c:pt idx="2764">
                  <c:v>750.7</c:v>
                </c:pt>
                <c:pt idx="2765">
                  <c:v>750.87</c:v>
                </c:pt>
                <c:pt idx="2766">
                  <c:v>751.03</c:v>
                </c:pt>
                <c:pt idx="2767">
                  <c:v>751.2</c:v>
                </c:pt>
                <c:pt idx="2768">
                  <c:v>751.37</c:v>
                </c:pt>
                <c:pt idx="2769">
                  <c:v>751.54</c:v>
                </c:pt>
                <c:pt idx="2770">
                  <c:v>751.7</c:v>
                </c:pt>
                <c:pt idx="2771">
                  <c:v>751.87</c:v>
                </c:pt>
                <c:pt idx="2772">
                  <c:v>752.04</c:v>
                </c:pt>
                <c:pt idx="2773">
                  <c:v>752.2</c:v>
                </c:pt>
                <c:pt idx="2774">
                  <c:v>752.37</c:v>
                </c:pt>
                <c:pt idx="2775">
                  <c:v>752.54</c:v>
                </c:pt>
                <c:pt idx="2776">
                  <c:v>752.7</c:v>
                </c:pt>
                <c:pt idx="2777">
                  <c:v>752.87</c:v>
                </c:pt>
                <c:pt idx="2778">
                  <c:v>753.03</c:v>
                </c:pt>
                <c:pt idx="2779">
                  <c:v>753.2</c:v>
                </c:pt>
                <c:pt idx="2780">
                  <c:v>753.37</c:v>
                </c:pt>
                <c:pt idx="2781">
                  <c:v>753.54</c:v>
                </c:pt>
                <c:pt idx="2782">
                  <c:v>753.7</c:v>
                </c:pt>
                <c:pt idx="2783">
                  <c:v>753.87</c:v>
                </c:pt>
                <c:pt idx="2784">
                  <c:v>754.03</c:v>
                </c:pt>
                <c:pt idx="2785">
                  <c:v>754.2</c:v>
                </c:pt>
                <c:pt idx="2786">
                  <c:v>754.37</c:v>
                </c:pt>
                <c:pt idx="2787">
                  <c:v>754.53</c:v>
                </c:pt>
                <c:pt idx="2788">
                  <c:v>754.7</c:v>
                </c:pt>
                <c:pt idx="2789">
                  <c:v>754.87</c:v>
                </c:pt>
                <c:pt idx="2790">
                  <c:v>755.04</c:v>
                </c:pt>
                <c:pt idx="2791">
                  <c:v>755.2</c:v>
                </c:pt>
                <c:pt idx="2792">
                  <c:v>755.37</c:v>
                </c:pt>
                <c:pt idx="2793">
                  <c:v>755.53</c:v>
                </c:pt>
                <c:pt idx="2794">
                  <c:v>755.7</c:v>
                </c:pt>
                <c:pt idx="2795">
                  <c:v>755.87</c:v>
                </c:pt>
                <c:pt idx="2796">
                  <c:v>756.04</c:v>
                </c:pt>
                <c:pt idx="2797">
                  <c:v>756.2</c:v>
                </c:pt>
                <c:pt idx="2798">
                  <c:v>756.37</c:v>
                </c:pt>
                <c:pt idx="2799">
                  <c:v>756.54</c:v>
                </c:pt>
                <c:pt idx="2800">
                  <c:v>756.7</c:v>
                </c:pt>
                <c:pt idx="2801">
                  <c:v>756.87</c:v>
                </c:pt>
                <c:pt idx="2802">
                  <c:v>757.04</c:v>
                </c:pt>
                <c:pt idx="2803">
                  <c:v>757.2</c:v>
                </c:pt>
                <c:pt idx="2804">
                  <c:v>757.37</c:v>
                </c:pt>
                <c:pt idx="2805">
                  <c:v>757.54</c:v>
                </c:pt>
                <c:pt idx="2806">
                  <c:v>757.7</c:v>
                </c:pt>
                <c:pt idx="2807">
                  <c:v>757.87</c:v>
                </c:pt>
                <c:pt idx="2808">
                  <c:v>758.04</c:v>
                </c:pt>
                <c:pt idx="2809">
                  <c:v>758.21</c:v>
                </c:pt>
                <c:pt idx="2810">
                  <c:v>758.37</c:v>
                </c:pt>
                <c:pt idx="2811">
                  <c:v>758.54</c:v>
                </c:pt>
                <c:pt idx="2812">
                  <c:v>758.71</c:v>
                </c:pt>
                <c:pt idx="2813">
                  <c:v>758.87</c:v>
                </c:pt>
                <c:pt idx="2814">
                  <c:v>759.04</c:v>
                </c:pt>
                <c:pt idx="2815">
                  <c:v>759.2</c:v>
                </c:pt>
                <c:pt idx="2816">
                  <c:v>759.37</c:v>
                </c:pt>
                <c:pt idx="2817">
                  <c:v>759.54</c:v>
                </c:pt>
                <c:pt idx="2818">
                  <c:v>759.71</c:v>
                </c:pt>
                <c:pt idx="2819">
                  <c:v>759.87</c:v>
                </c:pt>
                <c:pt idx="2820">
                  <c:v>760.04</c:v>
                </c:pt>
                <c:pt idx="2821">
                  <c:v>760.21</c:v>
                </c:pt>
                <c:pt idx="2822">
                  <c:v>760.37</c:v>
                </c:pt>
                <c:pt idx="2823">
                  <c:v>760.54</c:v>
                </c:pt>
                <c:pt idx="2824">
                  <c:v>760.71</c:v>
                </c:pt>
                <c:pt idx="2825">
                  <c:v>760.87</c:v>
                </c:pt>
                <c:pt idx="2826">
                  <c:v>761.04</c:v>
                </c:pt>
                <c:pt idx="2827">
                  <c:v>761.21</c:v>
                </c:pt>
                <c:pt idx="2828">
                  <c:v>761.38</c:v>
                </c:pt>
                <c:pt idx="2829">
                  <c:v>761.54</c:v>
                </c:pt>
                <c:pt idx="2830">
                  <c:v>761.71</c:v>
                </c:pt>
                <c:pt idx="2831">
                  <c:v>761.88</c:v>
                </c:pt>
                <c:pt idx="2832">
                  <c:v>762.04</c:v>
                </c:pt>
                <c:pt idx="2833">
                  <c:v>762.21</c:v>
                </c:pt>
                <c:pt idx="2834">
                  <c:v>762.38</c:v>
                </c:pt>
                <c:pt idx="2835">
                  <c:v>762.54</c:v>
                </c:pt>
                <c:pt idx="2836">
                  <c:v>762.71</c:v>
                </c:pt>
                <c:pt idx="2837">
                  <c:v>762.88</c:v>
                </c:pt>
                <c:pt idx="2838">
                  <c:v>763.05</c:v>
                </c:pt>
                <c:pt idx="2839">
                  <c:v>763.21</c:v>
                </c:pt>
                <c:pt idx="2840">
                  <c:v>763.38</c:v>
                </c:pt>
                <c:pt idx="2841">
                  <c:v>763.55</c:v>
                </c:pt>
                <c:pt idx="2842">
                  <c:v>763.71</c:v>
                </c:pt>
                <c:pt idx="2843">
                  <c:v>763.88</c:v>
                </c:pt>
                <c:pt idx="2844">
                  <c:v>764.05</c:v>
                </c:pt>
                <c:pt idx="2845">
                  <c:v>764.21</c:v>
                </c:pt>
                <c:pt idx="2846">
                  <c:v>764.38</c:v>
                </c:pt>
                <c:pt idx="2847">
                  <c:v>764.55</c:v>
                </c:pt>
                <c:pt idx="2848">
                  <c:v>764.71</c:v>
                </c:pt>
                <c:pt idx="2849">
                  <c:v>764.88</c:v>
                </c:pt>
                <c:pt idx="2850">
                  <c:v>765.05</c:v>
                </c:pt>
                <c:pt idx="2851">
                  <c:v>765.22</c:v>
                </c:pt>
                <c:pt idx="2852">
                  <c:v>765.38</c:v>
                </c:pt>
                <c:pt idx="2853">
                  <c:v>765.55</c:v>
                </c:pt>
                <c:pt idx="2854">
                  <c:v>765.72</c:v>
                </c:pt>
                <c:pt idx="2855">
                  <c:v>765.88</c:v>
                </c:pt>
                <c:pt idx="2856">
                  <c:v>766.05</c:v>
                </c:pt>
                <c:pt idx="2857">
                  <c:v>766.22</c:v>
                </c:pt>
                <c:pt idx="2858">
                  <c:v>766.38</c:v>
                </c:pt>
                <c:pt idx="2859">
                  <c:v>766.55</c:v>
                </c:pt>
                <c:pt idx="2860">
                  <c:v>766.72</c:v>
                </c:pt>
                <c:pt idx="2861">
                  <c:v>766.89</c:v>
                </c:pt>
                <c:pt idx="2862">
                  <c:v>767.05</c:v>
                </c:pt>
                <c:pt idx="2863">
                  <c:v>767.22</c:v>
                </c:pt>
                <c:pt idx="2864">
                  <c:v>767.39</c:v>
                </c:pt>
                <c:pt idx="2865">
                  <c:v>767.55</c:v>
                </c:pt>
                <c:pt idx="2866">
                  <c:v>767.72</c:v>
                </c:pt>
                <c:pt idx="2867">
                  <c:v>767.89</c:v>
                </c:pt>
                <c:pt idx="2868">
                  <c:v>768.06</c:v>
                </c:pt>
                <c:pt idx="2869">
                  <c:v>768.22</c:v>
                </c:pt>
                <c:pt idx="2870">
                  <c:v>768.39</c:v>
                </c:pt>
                <c:pt idx="2871">
                  <c:v>768.56</c:v>
                </c:pt>
                <c:pt idx="2872">
                  <c:v>768.72</c:v>
                </c:pt>
                <c:pt idx="2873">
                  <c:v>768.89</c:v>
                </c:pt>
                <c:pt idx="2874">
                  <c:v>769.06</c:v>
                </c:pt>
                <c:pt idx="2875">
                  <c:v>769.23</c:v>
                </c:pt>
                <c:pt idx="2876">
                  <c:v>769.39</c:v>
                </c:pt>
                <c:pt idx="2877">
                  <c:v>769.56</c:v>
                </c:pt>
                <c:pt idx="2878">
                  <c:v>769.73</c:v>
                </c:pt>
                <c:pt idx="2879">
                  <c:v>769.89</c:v>
                </c:pt>
                <c:pt idx="2880">
                  <c:v>770.06</c:v>
                </c:pt>
                <c:pt idx="2881">
                  <c:v>770.23</c:v>
                </c:pt>
                <c:pt idx="2882">
                  <c:v>770.39</c:v>
                </c:pt>
                <c:pt idx="2883">
                  <c:v>770.56</c:v>
                </c:pt>
                <c:pt idx="2884">
                  <c:v>770.73</c:v>
                </c:pt>
                <c:pt idx="2885">
                  <c:v>770.89</c:v>
                </c:pt>
                <c:pt idx="2886">
                  <c:v>771.06</c:v>
                </c:pt>
                <c:pt idx="2887">
                  <c:v>771.23</c:v>
                </c:pt>
                <c:pt idx="2888">
                  <c:v>771.4</c:v>
                </c:pt>
                <c:pt idx="2889">
                  <c:v>771.56</c:v>
                </c:pt>
                <c:pt idx="2890">
                  <c:v>771.73</c:v>
                </c:pt>
                <c:pt idx="2891">
                  <c:v>771.9</c:v>
                </c:pt>
                <c:pt idx="2892">
                  <c:v>772.06999999999994</c:v>
                </c:pt>
                <c:pt idx="2893">
                  <c:v>772.23</c:v>
                </c:pt>
                <c:pt idx="2894">
                  <c:v>772.4</c:v>
                </c:pt>
                <c:pt idx="2895">
                  <c:v>772.56999999999994</c:v>
                </c:pt>
                <c:pt idx="2896">
                  <c:v>772.73</c:v>
                </c:pt>
                <c:pt idx="2897">
                  <c:v>772.9</c:v>
                </c:pt>
                <c:pt idx="2898">
                  <c:v>773.06999999999994</c:v>
                </c:pt>
                <c:pt idx="2899">
                  <c:v>773.23</c:v>
                </c:pt>
                <c:pt idx="2900">
                  <c:v>773.4</c:v>
                </c:pt>
                <c:pt idx="2901">
                  <c:v>773.56999999999994</c:v>
                </c:pt>
                <c:pt idx="2902">
                  <c:v>773.74</c:v>
                </c:pt>
                <c:pt idx="2903">
                  <c:v>773.9</c:v>
                </c:pt>
                <c:pt idx="2904">
                  <c:v>774.06999999999994</c:v>
                </c:pt>
                <c:pt idx="2905">
                  <c:v>774.24</c:v>
                </c:pt>
                <c:pt idx="2906">
                  <c:v>774.41000000000008</c:v>
                </c:pt>
                <c:pt idx="2907">
                  <c:v>774.56999999999994</c:v>
                </c:pt>
                <c:pt idx="2908">
                  <c:v>774.74</c:v>
                </c:pt>
                <c:pt idx="2909">
                  <c:v>774.91000000000008</c:v>
                </c:pt>
                <c:pt idx="2910">
                  <c:v>775.07999999999993</c:v>
                </c:pt>
                <c:pt idx="2911">
                  <c:v>775.24</c:v>
                </c:pt>
                <c:pt idx="2912">
                  <c:v>775.41000000000008</c:v>
                </c:pt>
                <c:pt idx="2913">
                  <c:v>775.56999999999994</c:v>
                </c:pt>
                <c:pt idx="2914">
                  <c:v>775.74</c:v>
                </c:pt>
                <c:pt idx="2915">
                  <c:v>775.91000000000008</c:v>
                </c:pt>
                <c:pt idx="2916">
                  <c:v>776.07999999999993</c:v>
                </c:pt>
                <c:pt idx="2917">
                  <c:v>776.24</c:v>
                </c:pt>
                <c:pt idx="2918">
                  <c:v>776.41000000000008</c:v>
                </c:pt>
                <c:pt idx="2919">
                  <c:v>776.57999999999993</c:v>
                </c:pt>
                <c:pt idx="2920">
                  <c:v>776.74</c:v>
                </c:pt>
                <c:pt idx="2921">
                  <c:v>776.91000000000008</c:v>
                </c:pt>
                <c:pt idx="2922">
                  <c:v>777.07999999999993</c:v>
                </c:pt>
                <c:pt idx="2923">
                  <c:v>777.25</c:v>
                </c:pt>
                <c:pt idx="2924">
                  <c:v>777.41000000000008</c:v>
                </c:pt>
                <c:pt idx="2925">
                  <c:v>777.57999999999993</c:v>
                </c:pt>
                <c:pt idx="2926">
                  <c:v>777.75</c:v>
                </c:pt>
                <c:pt idx="2927">
                  <c:v>777.91000000000008</c:v>
                </c:pt>
                <c:pt idx="2928">
                  <c:v>778.07999999999993</c:v>
                </c:pt>
                <c:pt idx="2929">
                  <c:v>778.25</c:v>
                </c:pt>
                <c:pt idx="2930">
                  <c:v>778.41000000000008</c:v>
                </c:pt>
                <c:pt idx="2931">
                  <c:v>778.57999999999993</c:v>
                </c:pt>
                <c:pt idx="2932">
                  <c:v>778.75</c:v>
                </c:pt>
                <c:pt idx="2933">
                  <c:v>778.91000000000008</c:v>
                </c:pt>
                <c:pt idx="2934">
                  <c:v>779.07999999999993</c:v>
                </c:pt>
                <c:pt idx="2935">
                  <c:v>779.25</c:v>
                </c:pt>
                <c:pt idx="2936">
                  <c:v>779.42000000000007</c:v>
                </c:pt>
                <c:pt idx="2937">
                  <c:v>779.57999999999993</c:v>
                </c:pt>
                <c:pt idx="2938">
                  <c:v>779.75</c:v>
                </c:pt>
                <c:pt idx="2939">
                  <c:v>779.92000000000007</c:v>
                </c:pt>
                <c:pt idx="2940">
                  <c:v>780.08999999999992</c:v>
                </c:pt>
                <c:pt idx="2941">
                  <c:v>780.25</c:v>
                </c:pt>
                <c:pt idx="2942">
                  <c:v>780.42000000000007</c:v>
                </c:pt>
                <c:pt idx="2943">
                  <c:v>780.58999999999992</c:v>
                </c:pt>
                <c:pt idx="2944">
                  <c:v>780.75</c:v>
                </c:pt>
                <c:pt idx="2945">
                  <c:v>780.92000000000007</c:v>
                </c:pt>
                <c:pt idx="2946">
                  <c:v>781.08999999999992</c:v>
                </c:pt>
                <c:pt idx="2947">
                  <c:v>781.26</c:v>
                </c:pt>
                <c:pt idx="2948">
                  <c:v>781.42000000000007</c:v>
                </c:pt>
                <c:pt idx="2949">
                  <c:v>781.58999999999992</c:v>
                </c:pt>
                <c:pt idx="2950">
                  <c:v>781.76</c:v>
                </c:pt>
                <c:pt idx="2951">
                  <c:v>781.92000000000007</c:v>
                </c:pt>
                <c:pt idx="2952">
                  <c:v>782.08999999999992</c:v>
                </c:pt>
                <c:pt idx="2953">
                  <c:v>782.26</c:v>
                </c:pt>
                <c:pt idx="2954">
                  <c:v>782.43000000000006</c:v>
                </c:pt>
                <c:pt idx="2955">
                  <c:v>782.58999999999992</c:v>
                </c:pt>
                <c:pt idx="2956">
                  <c:v>782.76</c:v>
                </c:pt>
                <c:pt idx="2957">
                  <c:v>782.93000000000006</c:v>
                </c:pt>
                <c:pt idx="2958">
                  <c:v>783.08999999999992</c:v>
                </c:pt>
                <c:pt idx="2959">
                  <c:v>783.26</c:v>
                </c:pt>
                <c:pt idx="2960">
                  <c:v>783.43000000000006</c:v>
                </c:pt>
                <c:pt idx="2961">
                  <c:v>783.6</c:v>
                </c:pt>
                <c:pt idx="2962">
                  <c:v>783.76</c:v>
                </c:pt>
                <c:pt idx="2963">
                  <c:v>783.93000000000006</c:v>
                </c:pt>
                <c:pt idx="2964">
                  <c:v>784.1</c:v>
                </c:pt>
                <c:pt idx="2965">
                  <c:v>784.26</c:v>
                </c:pt>
                <c:pt idx="2966">
                  <c:v>784.43000000000006</c:v>
                </c:pt>
                <c:pt idx="2967">
                  <c:v>784.6</c:v>
                </c:pt>
                <c:pt idx="2968">
                  <c:v>784.77</c:v>
                </c:pt>
                <c:pt idx="2969">
                  <c:v>784.93000000000006</c:v>
                </c:pt>
                <c:pt idx="2970">
                  <c:v>785.1</c:v>
                </c:pt>
                <c:pt idx="2971">
                  <c:v>785.27</c:v>
                </c:pt>
                <c:pt idx="2972">
                  <c:v>785.43</c:v>
                </c:pt>
                <c:pt idx="2973">
                  <c:v>785.6</c:v>
                </c:pt>
                <c:pt idx="2974">
                  <c:v>785.77</c:v>
                </c:pt>
                <c:pt idx="2975">
                  <c:v>785.94</c:v>
                </c:pt>
                <c:pt idx="2976">
                  <c:v>786.1</c:v>
                </c:pt>
                <c:pt idx="2977">
                  <c:v>786.27</c:v>
                </c:pt>
                <c:pt idx="2978">
                  <c:v>786.44</c:v>
                </c:pt>
                <c:pt idx="2979">
                  <c:v>786.6</c:v>
                </c:pt>
                <c:pt idx="2980">
                  <c:v>786.77</c:v>
                </c:pt>
                <c:pt idx="2981">
                  <c:v>786.94</c:v>
                </c:pt>
                <c:pt idx="2982">
                  <c:v>787.11</c:v>
                </c:pt>
                <c:pt idx="2983">
                  <c:v>787.27</c:v>
                </c:pt>
                <c:pt idx="2984">
                  <c:v>787.44</c:v>
                </c:pt>
                <c:pt idx="2985">
                  <c:v>787.61</c:v>
                </c:pt>
                <c:pt idx="2986">
                  <c:v>787.77</c:v>
                </c:pt>
                <c:pt idx="2987">
                  <c:v>787.94</c:v>
                </c:pt>
                <c:pt idx="2988">
                  <c:v>788.11</c:v>
                </c:pt>
                <c:pt idx="2989">
                  <c:v>788.27</c:v>
                </c:pt>
                <c:pt idx="2990">
                  <c:v>788.44</c:v>
                </c:pt>
                <c:pt idx="2991">
                  <c:v>788.61</c:v>
                </c:pt>
                <c:pt idx="2992">
                  <c:v>788.78</c:v>
                </c:pt>
                <c:pt idx="2993">
                  <c:v>788.94</c:v>
                </c:pt>
                <c:pt idx="2994">
                  <c:v>789.11</c:v>
                </c:pt>
                <c:pt idx="2995">
                  <c:v>789.28</c:v>
                </c:pt>
                <c:pt idx="2996">
                  <c:v>789.44</c:v>
                </c:pt>
                <c:pt idx="2997">
                  <c:v>789.61</c:v>
                </c:pt>
                <c:pt idx="2998">
                  <c:v>789.78</c:v>
                </c:pt>
                <c:pt idx="2999">
                  <c:v>789.94</c:v>
                </c:pt>
                <c:pt idx="3000">
                  <c:v>790.11</c:v>
                </c:pt>
                <c:pt idx="3001">
                  <c:v>790.28</c:v>
                </c:pt>
                <c:pt idx="3002">
                  <c:v>790.45</c:v>
                </c:pt>
                <c:pt idx="3003">
                  <c:v>790.61</c:v>
                </c:pt>
                <c:pt idx="3004">
                  <c:v>790.78</c:v>
                </c:pt>
                <c:pt idx="3005">
                  <c:v>790.95</c:v>
                </c:pt>
                <c:pt idx="3006">
                  <c:v>791.11</c:v>
                </c:pt>
                <c:pt idx="3007">
                  <c:v>791.28</c:v>
                </c:pt>
                <c:pt idx="3008">
                  <c:v>791.45</c:v>
                </c:pt>
                <c:pt idx="3009">
                  <c:v>791.62</c:v>
                </c:pt>
                <c:pt idx="3010">
                  <c:v>791.78</c:v>
                </c:pt>
                <c:pt idx="3011">
                  <c:v>791.95</c:v>
                </c:pt>
                <c:pt idx="3012">
                  <c:v>792.12</c:v>
                </c:pt>
                <c:pt idx="3013">
                  <c:v>792.28</c:v>
                </c:pt>
                <c:pt idx="3014">
                  <c:v>792.45</c:v>
                </c:pt>
                <c:pt idx="3015">
                  <c:v>792.62</c:v>
                </c:pt>
                <c:pt idx="3016">
                  <c:v>792.79</c:v>
                </c:pt>
                <c:pt idx="3017">
                  <c:v>792.95</c:v>
                </c:pt>
                <c:pt idx="3018">
                  <c:v>793.12</c:v>
                </c:pt>
                <c:pt idx="3019">
                  <c:v>793.29</c:v>
                </c:pt>
                <c:pt idx="3020">
                  <c:v>793.45</c:v>
                </c:pt>
                <c:pt idx="3021">
                  <c:v>793.62</c:v>
                </c:pt>
                <c:pt idx="3022">
                  <c:v>793.79</c:v>
                </c:pt>
                <c:pt idx="3023">
                  <c:v>793.96</c:v>
                </c:pt>
                <c:pt idx="3024">
                  <c:v>794.12</c:v>
                </c:pt>
                <c:pt idx="3025">
                  <c:v>794.29</c:v>
                </c:pt>
                <c:pt idx="3026">
                  <c:v>794.46</c:v>
                </c:pt>
                <c:pt idx="3027">
                  <c:v>794.62</c:v>
                </c:pt>
                <c:pt idx="3028">
                  <c:v>794.79</c:v>
                </c:pt>
                <c:pt idx="3029">
                  <c:v>794.96</c:v>
                </c:pt>
                <c:pt idx="3030">
                  <c:v>795.13</c:v>
                </c:pt>
                <c:pt idx="3031">
                  <c:v>795.29</c:v>
                </c:pt>
                <c:pt idx="3032">
                  <c:v>795.46</c:v>
                </c:pt>
                <c:pt idx="3033">
                  <c:v>795.63</c:v>
                </c:pt>
                <c:pt idx="3034">
                  <c:v>795.79</c:v>
                </c:pt>
                <c:pt idx="3035">
                  <c:v>795.96</c:v>
                </c:pt>
                <c:pt idx="3036">
                  <c:v>796.13</c:v>
                </c:pt>
                <c:pt idx="3037">
                  <c:v>796.3</c:v>
                </c:pt>
                <c:pt idx="3038">
                  <c:v>796.46</c:v>
                </c:pt>
                <c:pt idx="3039">
                  <c:v>796.63</c:v>
                </c:pt>
                <c:pt idx="3040">
                  <c:v>796.8</c:v>
                </c:pt>
                <c:pt idx="3041">
                  <c:v>796.96</c:v>
                </c:pt>
                <c:pt idx="3042">
                  <c:v>797.13</c:v>
                </c:pt>
                <c:pt idx="3043">
                  <c:v>797.3</c:v>
                </c:pt>
                <c:pt idx="3044">
                  <c:v>797.47</c:v>
                </c:pt>
                <c:pt idx="3045">
                  <c:v>797.63</c:v>
                </c:pt>
                <c:pt idx="3046">
                  <c:v>797.8</c:v>
                </c:pt>
                <c:pt idx="3047">
                  <c:v>797.97</c:v>
                </c:pt>
                <c:pt idx="3048">
                  <c:v>798.13</c:v>
                </c:pt>
                <c:pt idx="3049">
                  <c:v>798.3</c:v>
                </c:pt>
                <c:pt idx="3050">
                  <c:v>798.47</c:v>
                </c:pt>
                <c:pt idx="3051">
                  <c:v>798.64</c:v>
                </c:pt>
                <c:pt idx="3052">
                  <c:v>798.8</c:v>
                </c:pt>
                <c:pt idx="3053">
                  <c:v>798.97</c:v>
                </c:pt>
                <c:pt idx="3054">
                  <c:v>799.14</c:v>
                </c:pt>
                <c:pt idx="3055">
                  <c:v>799.3</c:v>
                </c:pt>
                <c:pt idx="3056">
                  <c:v>799.47</c:v>
                </c:pt>
                <c:pt idx="3057">
                  <c:v>799.64</c:v>
                </c:pt>
                <c:pt idx="3058">
                  <c:v>799.81</c:v>
                </c:pt>
                <c:pt idx="3059">
                  <c:v>799.97</c:v>
                </c:pt>
                <c:pt idx="3060">
                  <c:v>800.14</c:v>
                </c:pt>
                <c:pt idx="3061">
                  <c:v>800.31</c:v>
                </c:pt>
                <c:pt idx="3062">
                  <c:v>800.48</c:v>
                </c:pt>
                <c:pt idx="3063">
                  <c:v>800.64</c:v>
                </c:pt>
                <c:pt idx="3064">
                  <c:v>800.81</c:v>
                </c:pt>
                <c:pt idx="3065">
                  <c:v>800.98</c:v>
                </c:pt>
                <c:pt idx="3066">
                  <c:v>801.14</c:v>
                </c:pt>
                <c:pt idx="3067">
                  <c:v>801.31</c:v>
                </c:pt>
                <c:pt idx="3068">
                  <c:v>801.48</c:v>
                </c:pt>
                <c:pt idx="3069">
                  <c:v>801.65</c:v>
                </c:pt>
                <c:pt idx="3070">
                  <c:v>801.81</c:v>
                </c:pt>
                <c:pt idx="3071">
                  <c:v>801.98</c:v>
                </c:pt>
                <c:pt idx="3072">
                  <c:v>802.15</c:v>
                </c:pt>
                <c:pt idx="3073">
                  <c:v>802.31</c:v>
                </c:pt>
                <c:pt idx="3074">
                  <c:v>802.48</c:v>
                </c:pt>
                <c:pt idx="3075">
                  <c:v>802.65</c:v>
                </c:pt>
                <c:pt idx="3076">
                  <c:v>802.81</c:v>
                </c:pt>
                <c:pt idx="3077">
                  <c:v>802.98</c:v>
                </c:pt>
                <c:pt idx="3078">
                  <c:v>803.15</c:v>
                </c:pt>
                <c:pt idx="3079">
                  <c:v>803.32</c:v>
                </c:pt>
                <c:pt idx="3080">
                  <c:v>803.48</c:v>
                </c:pt>
                <c:pt idx="3081">
                  <c:v>803.65</c:v>
                </c:pt>
                <c:pt idx="3082">
                  <c:v>803.82</c:v>
                </c:pt>
                <c:pt idx="3083">
                  <c:v>803.99</c:v>
                </c:pt>
                <c:pt idx="3084">
                  <c:v>804.15</c:v>
                </c:pt>
                <c:pt idx="3085">
                  <c:v>804.32</c:v>
                </c:pt>
                <c:pt idx="3086">
                  <c:v>804.49</c:v>
                </c:pt>
                <c:pt idx="3087">
                  <c:v>804.65</c:v>
                </c:pt>
                <c:pt idx="3088">
                  <c:v>804.82</c:v>
                </c:pt>
                <c:pt idx="3089">
                  <c:v>804.99</c:v>
                </c:pt>
                <c:pt idx="3090">
                  <c:v>805.15</c:v>
                </c:pt>
                <c:pt idx="3091">
                  <c:v>805.32</c:v>
                </c:pt>
                <c:pt idx="3092">
                  <c:v>805.49</c:v>
                </c:pt>
                <c:pt idx="3093">
                  <c:v>805.65</c:v>
                </c:pt>
                <c:pt idx="3094">
                  <c:v>805.82</c:v>
                </c:pt>
                <c:pt idx="3095">
                  <c:v>805.99</c:v>
                </c:pt>
                <c:pt idx="3096">
                  <c:v>806.16</c:v>
                </c:pt>
                <c:pt idx="3097">
                  <c:v>806.32</c:v>
                </c:pt>
                <c:pt idx="3098">
                  <c:v>806.49</c:v>
                </c:pt>
                <c:pt idx="3099">
                  <c:v>806.66</c:v>
                </c:pt>
                <c:pt idx="3100">
                  <c:v>806.82</c:v>
                </c:pt>
                <c:pt idx="3101">
                  <c:v>806.99</c:v>
                </c:pt>
                <c:pt idx="3102">
                  <c:v>807.16</c:v>
                </c:pt>
                <c:pt idx="3103">
                  <c:v>807.33</c:v>
                </c:pt>
                <c:pt idx="3104">
                  <c:v>807.49</c:v>
                </c:pt>
                <c:pt idx="3105">
                  <c:v>807.66</c:v>
                </c:pt>
                <c:pt idx="3106">
                  <c:v>807.83</c:v>
                </c:pt>
                <c:pt idx="3107">
                  <c:v>807.99</c:v>
                </c:pt>
                <c:pt idx="3108">
                  <c:v>808.16</c:v>
                </c:pt>
                <c:pt idx="3109">
                  <c:v>808.33</c:v>
                </c:pt>
                <c:pt idx="3110">
                  <c:v>808.5</c:v>
                </c:pt>
                <c:pt idx="3111">
                  <c:v>808.66</c:v>
                </c:pt>
                <c:pt idx="3112">
                  <c:v>808.83</c:v>
                </c:pt>
                <c:pt idx="3113">
                  <c:v>809</c:v>
                </c:pt>
                <c:pt idx="3114">
                  <c:v>809.16</c:v>
                </c:pt>
                <c:pt idx="3115">
                  <c:v>809.33</c:v>
                </c:pt>
                <c:pt idx="3116">
                  <c:v>809.5</c:v>
                </c:pt>
                <c:pt idx="3117">
                  <c:v>809.67</c:v>
                </c:pt>
                <c:pt idx="3118">
                  <c:v>809.83</c:v>
                </c:pt>
                <c:pt idx="3119">
                  <c:v>810</c:v>
                </c:pt>
                <c:pt idx="3120">
                  <c:v>810.17</c:v>
                </c:pt>
                <c:pt idx="3121">
                  <c:v>810.33</c:v>
                </c:pt>
                <c:pt idx="3122">
                  <c:v>810.5</c:v>
                </c:pt>
                <c:pt idx="3123">
                  <c:v>810.67</c:v>
                </c:pt>
                <c:pt idx="3124">
                  <c:v>810.83</c:v>
                </c:pt>
                <c:pt idx="3125">
                  <c:v>811</c:v>
                </c:pt>
                <c:pt idx="3126">
                  <c:v>811.17</c:v>
                </c:pt>
                <c:pt idx="3127">
                  <c:v>811.33</c:v>
                </c:pt>
                <c:pt idx="3128">
                  <c:v>811.5</c:v>
                </c:pt>
                <c:pt idx="3129">
                  <c:v>811.67</c:v>
                </c:pt>
                <c:pt idx="3130">
                  <c:v>811.84</c:v>
                </c:pt>
                <c:pt idx="3131">
                  <c:v>812</c:v>
                </c:pt>
                <c:pt idx="3132">
                  <c:v>812.17</c:v>
                </c:pt>
                <c:pt idx="3133">
                  <c:v>812.34</c:v>
                </c:pt>
                <c:pt idx="3134">
                  <c:v>812.51</c:v>
                </c:pt>
                <c:pt idx="3135">
                  <c:v>812.67</c:v>
                </c:pt>
                <c:pt idx="3136">
                  <c:v>812.84</c:v>
                </c:pt>
                <c:pt idx="3137">
                  <c:v>813.01</c:v>
                </c:pt>
                <c:pt idx="3138">
                  <c:v>813.17</c:v>
                </c:pt>
                <c:pt idx="3139">
                  <c:v>813.34</c:v>
                </c:pt>
                <c:pt idx="3140">
                  <c:v>813.51</c:v>
                </c:pt>
                <c:pt idx="3141">
                  <c:v>813.68</c:v>
                </c:pt>
                <c:pt idx="3142">
                  <c:v>813.84</c:v>
                </c:pt>
                <c:pt idx="3143">
                  <c:v>814.01</c:v>
                </c:pt>
                <c:pt idx="3144">
                  <c:v>814.18</c:v>
                </c:pt>
                <c:pt idx="3145">
                  <c:v>814.34</c:v>
                </c:pt>
                <c:pt idx="3146">
                  <c:v>814.51</c:v>
                </c:pt>
                <c:pt idx="3147">
                  <c:v>814.68</c:v>
                </c:pt>
                <c:pt idx="3148">
                  <c:v>814.84</c:v>
                </c:pt>
                <c:pt idx="3149">
                  <c:v>815.01</c:v>
                </c:pt>
                <c:pt idx="3150">
                  <c:v>815.18</c:v>
                </c:pt>
                <c:pt idx="3151">
                  <c:v>815.34</c:v>
                </c:pt>
                <c:pt idx="3152">
                  <c:v>815.51</c:v>
                </c:pt>
                <c:pt idx="3153">
                  <c:v>815.68</c:v>
                </c:pt>
                <c:pt idx="3154">
                  <c:v>815.85</c:v>
                </c:pt>
                <c:pt idx="3155">
                  <c:v>816.01</c:v>
                </c:pt>
                <c:pt idx="3156">
                  <c:v>816.18</c:v>
                </c:pt>
                <c:pt idx="3157">
                  <c:v>816.35</c:v>
                </c:pt>
                <c:pt idx="3158">
                  <c:v>816.52</c:v>
                </c:pt>
                <c:pt idx="3159">
                  <c:v>816.68</c:v>
                </c:pt>
                <c:pt idx="3160">
                  <c:v>816.85</c:v>
                </c:pt>
                <c:pt idx="3161">
                  <c:v>817.02</c:v>
                </c:pt>
                <c:pt idx="3162">
                  <c:v>817.18</c:v>
                </c:pt>
                <c:pt idx="3163">
                  <c:v>817.35</c:v>
                </c:pt>
                <c:pt idx="3164">
                  <c:v>817.52</c:v>
                </c:pt>
                <c:pt idx="3165">
                  <c:v>817.69</c:v>
                </c:pt>
                <c:pt idx="3166">
                  <c:v>817.85</c:v>
                </c:pt>
                <c:pt idx="3167">
                  <c:v>818.02</c:v>
                </c:pt>
                <c:pt idx="3168">
                  <c:v>818.19</c:v>
                </c:pt>
                <c:pt idx="3169">
                  <c:v>818.35</c:v>
                </c:pt>
                <c:pt idx="3170">
                  <c:v>818.52</c:v>
                </c:pt>
                <c:pt idx="3171">
                  <c:v>818.69</c:v>
                </c:pt>
                <c:pt idx="3172">
                  <c:v>818.86</c:v>
                </c:pt>
                <c:pt idx="3173">
                  <c:v>819.02</c:v>
                </c:pt>
                <c:pt idx="3174">
                  <c:v>819.19</c:v>
                </c:pt>
                <c:pt idx="3175">
                  <c:v>819.36</c:v>
                </c:pt>
                <c:pt idx="3176">
                  <c:v>819.52</c:v>
                </c:pt>
                <c:pt idx="3177">
                  <c:v>819.69</c:v>
                </c:pt>
                <c:pt idx="3178">
                  <c:v>819.86</c:v>
                </c:pt>
                <c:pt idx="3179">
                  <c:v>820.03</c:v>
                </c:pt>
                <c:pt idx="3180">
                  <c:v>820.19</c:v>
                </c:pt>
                <c:pt idx="3181">
                  <c:v>820.36</c:v>
                </c:pt>
                <c:pt idx="3182">
                  <c:v>820.52</c:v>
                </c:pt>
                <c:pt idx="3183">
                  <c:v>820.69</c:v>
                </c:pt>
                <c:pt idx="3184">
                  <c:v>820.86</c:v>
                </c:pt>
                <c:pt idx="3185">
                  <c:v>821.03</c:v>
                </c:pt>
                <c:pt idx="3186">
                  <c:v>821.19</c:v>
                </c:pt>
                <c:pt idx="3187">
                  <c:v>821.36</c:v>
                </c:pt>
                <c:pt idx="3188">
                  <c:v>821.53</c:v>
                </c:pt>
                <c:pt idx="3189">
                  <c:v>821.69</c:v>
                </c:pt>
                <c:pt idx="3190">
                  <c:v>821.86</c:v>
                </c:pt>
                <c:pt idx="3191">
                  <c:v>822.03</c:v>
                </c:pt>
                <c:pt idx="3192">
                  <c:v>822.19</c:v>
                </c:pt>
                <c:pt idx="3193">
                  <c:v>822.36</c:v>
                </c:pt>
                <c:pt idx="3194">
                  <c:v>822.53</c:v>
                </c:pt>
                <c:pt idx="3195">
                  <c:v>822.7</c:v>
                </c:pt>
                <c:pt idx="3196">
                  <c:v>822.86</c:v>
                </c:pt>
                <c:pt idx="3197">
                  <c:v>823.03</c:v>
                </c:pt>
                <c:pt idx="3198">
                  <c:v>823.2</c:v>
                </c:pt>
                <c:pt idx="3199">
                  <c:v>823.37</c:v>
                </c:pt>
                <c:pt idx="3200">
                  <c:v>823.53</c:v>
                </c:pt>
                <c:pt idx="3201">
                  <c:v>823.7</c:v>
                </c:pt>
                <c:pt idx="3202">
                  <c:v>823.87</c:v>
                </c:pt>
                <c:pt idx="3203">
                  <c:v>824.03</c:v>
                </c:pt>
                <c:pt idx="3204">
                  <c:v>824.2</c:v>
                </c:pt>
                <c:pt idx="3205">
                  <c:v>824.37</c:v>
                </c:pt>
                <c:pt idx="3206">
                  <c:v>824.53</c:v>
                </c:pt>
                <c:pt idx="3207">
                  <c:v>824.7</c:v>
                </c:pt>
                <c:pt idx="3208">
                  <c:v>824.87</c:v>
                </c:pt>
                <c:pt idx="3209">
                  <c:v>825.03</c:v>
                </c:pt>
                <c:pt idx="3210">
                  <c:v>825.2</c:v>
                </c:pt>
                <c:pt idx="3211">
                  <c:v>825.37</c:v>
                </c:pt>
                <c:pt idx="3212">
                  <c:v>825.54</c:v>
                </c:pt>
                <c:pt idx="3213">
                  <c:v>825.7</c:v>
                </c:pt>
                <c:pt idx="3214">
                  <c:v>825.87</c:v>
                </c:pt>
                <c:pt idx="3215">
                  <c:v>826.04</c:v>
                </c:pt>
                <c:pt idx="3216">
                  <c:v>826.2</c:v>
                </c:pt>
                <c:pt idx="3217">
                  <c:v>826.37</c:v>
                </c:pt>
                <c:pt idx="3218">
                  <c:v>826.54</c:v>
                </c:pt>
                <c:pt idx="3219">
                  <c:v>826.7</c:v>
                </c:pt>
                <c:pt idx="3220">
                  <c:v>826.87</c:v>
                </c:pt>
                <c:pt idx="3221">
                  <c:v>827.04</c:v>
                </c:pt>
                <c:pt idx="3222">
                  <c:v>827.21</c:v>
                </c:pt>
                <c:pt idx="3223">
                  <c:v>827.37</c:v>
                </c:pt>
                <c:pt idx="3224">
                  <c:v>827.54</c:v>
                </c:pt>
                <c:pt idx="3225">
                  <c:v>827.71</c:v>
                </c:pt>
                <c:pt idx="3226">
                  <c:v>827.88</c:v>
                </c:pt>
                <c:pt idx="3227">
                  <c:v>828.04</c:v>
                </c:pt>
                <c:pt idx="3228">
                  <c:v>828.21</c:v>
                </c:pt>
                <c:pt idx="3229">
                  <c:v>828.38</c:v>
                </c:pt>
                <c:pt idx="3230">
                  <c:v>828.54</c:v>
                </c:pt>
                <c:pt idx="3231">
                  <c:v>828.71</c:v>
                </c:pt>
                <c:pt idx="3232">
                  <c:v>828.88</c:v>
                </c:pt>
                <c:pt idx="3233">
                  <c:v>829.04</c:v>
                </c:pt>
                <c:pt idx="3234">
                  <c:v>829.21</c:v>
                </c:pt>
                <c:pt idx="3235">
                  <c:v>829.38</c:v>
                </c:pt>
                <c:pt idx="3236">
                  <c:v>829.55</c:v>
                </c:pt>
                <c:pt idx="3237">
                  <c:v>829.71</c:v>
                </c:pt>
                <c:pt idx="3238">
                  <c:v>829.88</c:v>
                </c:pt>
                <c:pt idx="3239">
                  <c:v>830.05</c:v>
                </c:pt>
                <c:pt idx="3240">
                  <c:v>830.21</c:v>
                </c:pt>
                <c:pt idx="3241">
                  <c:v>830.38</c:v>
                </c:pt>
                <c:pt idx="3242">
                  <c:v>830.55</c:v>
                </c:pt>
                <c:pt idx="3243">
                  <c:v>830.72</c:v>
                </c:pt>
                <c:pt idx="3244">
                  <c:v>830.88</c:v>
                </c:pt>
                <c:pt idx="3245">
                  <c:v>831.05</c:v>
                </c:pt>
                <c:pt idx="3246">
                  <c:v>831.22</c:v>
                </c:pt>
                <c:pt idx="3247">
                  <c:v>831.38</c:v>
                </c:pt>
                <c:pt idx="3248">
                  <c:v>831.55</c:v>
                </c:pt>
                <c:pt idx="3249">
                  <c:v>831.72</c:v>
                </c:pt>
                <c:pt idx="3250">
                  <c:v>831.89</c:v>
                </c:pt>
                <c:pt idx="3251">
                  <c:v>832.05</c:v>
                </c:pt>
                <c:pt idx="3252">
                  <c:v>832.22</c:v>
                </c:pt>
                <c:pt idx="3253">
                  <c:v>832.39</c:v>
                </c:pt>
                <c:pt idx="3254">
                  <c:v>832.55</c:v>
                </c:pt>
                <c:pt idx="3255">
                  <c:v>832.72</c:v>
                </c:pt>
                <c:pt idx="3256">
                  <c:v>832.89</c:v>
                </c:pt>
                <c:pt idx="3257">
                  <c:v>833.05</c:v>
                </c:pt>
                <c:pt idx="3258">
                  <c:v>833.22</c:v>
                </c:pt>
                <c:pt idx="3259">
                  <c:v>833.39</c:v>
                </c:pt>
                <c:pt idx="3260">
                  <c:v>833.56</c:v>
                </c:pt>
                <c:pt idx="3261">
                  <c:v>833.72</c:v>
                </c:pt>
                <c:pt idx="3262">
                  <c:v>833.89</c:v>
                </c:pt>
                <c:pt idx="3263">
                  <c:v>834.06</c:v>
                </c:pt>
                <c:pt idx="3264">
                  <c:v>834.22</c:v>
                </c:pt>
                <c:pt idx="3265">
                  <c:v>834.39</c:v>
                </c:pt>
                <c:pt idx="3266">
                  <c:v>834.56</c:v>
                </c:pt>
                <c:pt idx="3267">
                  <c:v>834.72</c:v>
                </c:pt>
                <c:pt idx="3268">
                  <c:v>834.89</c:v>
                </c:pt>
                <c:pt idx="3269">
                  <c:v>835.06</c:v>
                </c:pt>
                <c:pt idx="3270">
                  <c:v>835.22</c:v>
                </c:pt>
                <c:pt idx="3271">
                  <c:v>835.39</c:v>
                </c:pt>
                <c:pt idx="3272">
                  <c:v>835.56</c:v>
                </c:pt>
                <c:pt idx="3273">
                  <c:v>835.73</c:v>
                </c:pt>
                <c:pt idx="3274">
                  <c:v>835.89</c:v>
                </c:pt>
                <c:pt idx="3275">
                  <c:v>836.06</c:v>
                </c:pt>
                <c:pt idx="3276">
                  <c:v>836.22</c:v>
                </c:pt>
                <c:pt idx="3277">
                  <c:v>836.39</c:v>
                </c:pt>
                <c:pt idx="3278">
                  <c:v>836.56</c:v>
                </c:pt>
                <c:pt idx="3279">
                  <c:v>836.73</c:v>
                </c:pt>
                <c:pt idx="3280">
                  <c:v>836.89</c:v>
                </c:pt>
                <c:pt idx="3281">
                  <c:v>837.06</c:v>
                </c:pt>
                <c:pt idx="3282">
                  <c:v>837.23</c:v>
                </c:pt>
                <c:pt idx="3283">
                  <c:v>837.39</c:v>
                </c:pt>
                <c:pt idx="3284">
                  <c:v>837.56</c:v>
                </c:pt>
                <c:pt idx="3285">
                  <c:v>837.73</c:v>
                </c:pt>
                <c:pt idx="3286">
                  <c:v>837.89</c:v>
                </c:pt>
                <c:pt idx="3287">
                  <c:v>838.06</c:v>
                </c:pt>
                <c:pt idx="3288">
                  <c:v>838.23</c:v>
                </c:pt>
                <c:pt idx="3289">
                  <c:v>838.4</c:v>
                </c:pt>
                <c:pt idx="3290">
                  <c:v>838.56</c:v>
                </c:pt>
                <c:pt idx="3291">
                  <c:v>838.73</c:v>
                </c:pt>
                <c:pt idx="3292">
                  <c:v>838.9</c:v>
                </c:pt>
                <c:pt idx="3293">
                  <c:v>839.06</c:v>
                </c:pt>
                <c:pt idx="3294">
                  <c:v>839.23</c:v>
                </c:pt>
                <c:pt idx="3295">
                  <c:v>839.4</c:v>
                </c:pt>
                <c:pt idx="3296">
                  <c:v>839.56</c:v>
                </c:pt>
                <c:pt idx="3297">
                  <c:v>839.73</c:v>
                </c:pt>
                <c:pt idx="3298">
                  <c:v>839.9</c:v>
                </c:pt>
                <c:pt idx="3299">
                  <c:v>840.06</c:v>
                </c:pt>
                <c:pt idx="3300">
                  <c:v>840.23</c:v>
                </c:pt>
                <c:pt idx="3301">
                  <c:v>840.4</c:v>
                </c:pt>
                <c:pt idx="3302">
                  <c:v>840.57</c:v>
                </c:pt>
                <c:pt idx="3303">
                  <c:v>840.73</c:v>
                </c:pt>
                <c:pt idx="3304">
                  <c:v>840.9</c:v>
                </c:pt>
                <c:pt idx="3305">
                  <c:v>841.07</c:v>
                </c:pt>
                <c:pt idx="3306">
                  <c:v>841.23</c:v>
                </c:pt>
                <c:pt idx="3307">
                  <c:v>841.4</c:v>
                </c:pt>
                <c:pt idx="3308">
                  <c:v>841.57</c:v>
                </c:pt>
                <c:pt idx="3309">
                  <c:v>841.73</c:v>
                </c:pt>
                <c:pt idx="3310">
                  <c:v>841.9</c:v>
                </c:pt>
                <c:pt idx="3311">
                  <c:v>842.07</c:v>
                </c:pt>
                <c:pt idx="3312">
                  <c:v>842.24</c:v>
                </c:pt>
                <c:pt idx="3313">
                  <c:v>842.4</c:v>
                </c:pt>
                <c:pt idx="3314">
                  <c:v>842.57</c:v>
                </c:pt>
                <c:pt idx="3315">
                  <c:v>842.74</c:v>
                </c:pt>
                <c:pt idx="3316">
                  <c:v>842.9</c:v>
                </c:pt>
                <c:pt idx="3317">
                  <c:v>843.07</c:v>
                </c:pt>
                <c:pt idx="3318">
                  <c:v>843.24</c:v>
                </c:pt>
                <c:pt idx="3319">
                  <c:v>843.41</c:v>
                </c:pt>
                <c:pt idx="3320">
                  <c:v>843.57</c:v>
                </c:pt>
                <c:pt idx="3321">
                  <c:v>843.74</c:v>
                </c:pt>
                <c:pt idx="3322">
                  <c:v>843.91</c:v>
                </c:pt>
                <c:pt idx="3323">
                  <c:v>844.07</c:v>
                </c:pt>
                <c:pt idx="3324">
                  <c:v>844.24</c:v>
                </c:pt>
                <c:pt idx="3325">
                  <c:v>844.41</c:v>
                </c:pt>
                <c:pt idx="3326">
                  <c:v>844.58</c:v>
                </c:pt>
                <c:pt idx="3327">
                  <c:v>844.74</c:v>
                </c:pt>
                <c:pt idx="3328">
                  <c:v>844.91</c:v>
                </c:pt>
                <c:pt idx="3329">
                  <c:v>845.07</c:v>
                </c:pt>
                <c:pt idx="3330">
                  <c:v>845.24</c:v>
                </c:pt>
                <c:pt idx="3331">
                  <c:v>845.41</c:v>
                </c:pt>
                <c:pt idx="3332">
                  <c:v>845.58</c:v>
                </c:pt>
                <c:pt idx="3333">
                  <c:v>845.74</c:v>
                </c:pt>
                <c:pt idx="3334">
                  <c:v>845.91</c:v>
                </c:pt>
                <c:pt idx="3335">
                  <c:v>846.08</c:v>
                </c:pt>
                <c:pt idx="3336">
                  <c:v>846.25</c:v>
                </c:pt>
                <c:pt idx="3337">
                  <c:v>846.41</c:v>
                </c:pt>
                <c:pt idx="3338">
                  <c:v>846.58</c:v>
                </c:pt>
                <c:pt idx="3339">
                  <c:v>846.75</c:v>
                </c:pt>
                <c:pt idx="3340">
                  <c:v>846.91</c:v>
                </c:pt>
                <c:pt idx="3341">
                  <c:v>847.08</c:v>
                </c:pt>
                <c:pt idx="3342">
                  <c:v>847.25</c:v>
                </c:pt>
                <c:pt idx="3343">
                  <c:v>847.41</c:v>
                </c:pt>
                <c:pt idx="3344">
                  <c:v>847.58</c:v>
                </c:pt>
                <c:pt idx="3345">
                  <c:v>847.75</c:v>
                </c:pt>
                <c:pt idx="3346">
                  <c:v>847.91</c:v>
                </c:pt>
                <c:pt idx="3347">
                  <c:v>848.08</c:v>
                </c:pt>
                <c:pt idx="3348">
                  <c:v>848.25</c:v>
                </c:pt>
                <c:pt idx="3349">
                  <c:v>848.42</c:v>
                </c:pt>
                <c:pt idx="3350">
                  <c:v>848.58</c:v>
                </c:pt>
                <c:pt idx="3351">
                  <c:v>848.75</c:v>
                </c:pt>
                <c:pt idx="3352">
                  <c:v>848.92</c:v>
                </c:pt>
                <c:pt idx="3353">
                  <c:v>849.08</c:v>
                </c:pt>
                <c:pt idx="3354">
                  <c:v>849.25</c:v>
                </c:pt>
                <c:pt idx="3355">
                  <c:v>849.42</c:v>
                </c:pt>
                <c:pt idx="3356">
                  <c:v>849.58</c:v>
                </c:pt>
                <c:pt idx="3357">
                  <c:v>849.75</c:v>
                </c:pt>
                <c:pt idx="3358">
                  <c:v>849.92</c:v>
                </c:pt>
                <c:pt idx="3359">
                  <c:v>850.08</c:v>
                </c:pt>
                <c:pt idx="3360">
                  <c:v>850.25</c:v>
                </c:pt>
                <c:pt idx="3361">
                  <c:v>850.42</c:v>
                </c:pt>
                <c:pt idx="3362">
                  <c:v>850.59</c:v>
                </c:pt>
                <c:pt idx="3363">
                  <c:v>850.76</c:v>
                </c:pt>
                <c:pt idx="3364">
                  <c:v>850.92</c:v>
                </c:pt>
                <c:pt idx="3365">
                  <c:v>851.09</c:v>
                </c:pt>
                <c:pt idx="3366">
                  <c:v>851.26</c:v>
                </c:pt>
                <c:pt idx="3367">
                  <c:v>851.42</c:v>
                </c:pt>
                <c:pt idx="3368">
                  <c:v>851.59</c:v>
                </c:pt>
                <c:pt idx="3369">
                  <c:v>851.76</c:v>
                </c:pt>
                <c:pt idx="3370">
                  <c:v>851.93</c:v>
                </c:pt>
                <c:pt idx="3371">
                  <c:v>852.09</c:v>
                </c:pt>
                <c:pt idx="3372">
                  <c:v>852.26</c:v>
                </c:pt>
                <c:pt idx="3373">
                  <c:v>852.43</c:v>
                </c:pt>
                <c:pt idx="3374">
                  <c:v>852.59</c:v>
                </c:pt>
                <c:pt idx="3375">
                  <c:v>852.76</c:v>
                </c:pt>
                <c:pt idx="3376">
                  <c:v>852.93</c:v>
                </c:pt>
                <c:pt idx="3377">
                  <c:v>853.09</c:v>
                </c:pt>
                <c:pt idx="3378">
                  <c:v>853.26</c:v>
                </c:pt>
                <c:pt idx="3379">
                  <c:v>853.43</c:v>
                </c:pt>
                <c:pt idx="3380">
                  <c:v>853.59</c:v>
                </c:pt>
                <c:pt idx="3381">
                  <c:v>853.76</c:v>
                </c:pt>
                <c:pt idx="3382">
                  <c:v>853.93</c:v>
                </c:pt>
                <c:pt idx="3383">
                  <c:v>854.1</c:v>
                </c:pt>
                <c:pt idx="3384">
                  <c:v>854.26</c:v>
                </c:pt>
                <c:pt idx="3385">
                  <c:v>854.43</c:v>
                </c:pt>
                <c:pt idx="3386">
                  <c:v>854.6</c:v>
                </c:pt>
                <c:pt idx="3387">
                  <c:v>854.76</c:v>
                </c:pt>
                <c:pt idx="3388">
                  <c:v>854.93</c:v>
                </c:pt>
                <c:pt idx="3389">
                  <c:v>855.1</c:v>
                </c:pt>
                <c:pt idx="3390">
                  <c:v>855.27</c:v>
                </c:pt>
                <c:pt idx="3391">
                  <c:v>855.43</c:v>
                </c:pt>
                <c:pt idx="3392">
                  <c:v>855.6</c:v>
                </c:pt>
                <c:pt idx="3393">
                  <c:v>855.77</c:v>
                </c:pt>
                <c:pt idx="3394">
                  <c:v>855.93</c:v>
                </c:pt>
                <c:pt idx="3395">
                  <c:v>856.1</c:v>
                </c:pt>
                <c:pt idx="3396">
                  <c:v>856.27</c:v>
                </c:pt>
                <c:pt idx="3397">
                  <c:v>856.43</c:v>
                </c:pt>
                <c:pt idx="3398">
                  <c:v>856.6</c:v>
                </c:pt>
                <c:pt idx="3399">
                  <c:v>856.77</c:v>
                </c:pt>
                <c:pt idx="3400">
                  <c:v>856.93</c:v>
                </c:pt>
                <c:pt idx="3401">
                  <c:v>857.1</c:v>
                </c:pt>
                <c:pt idx="3402">
                  <c:v>857.27</c:v>
                </c:pt>
                <c:pt idx="3403">
                  <c:v>857.43</c:v>
                </c:pt>
                <c:pt idx="3404">
                  <c:v>857.6</c:v>
                </c:pt>
                <c:pt idx="3405">
                  <c:v>857.77</c:v>
                </c:pt>
                <c:pt idx="3406">
                  <c:v>857.94</c:v>
                </c:pt>
                <c:pt idx="3407">
                  <c:v>858.1</c:v>
                </c:pt>
                <c:pt idx="3408">
                  <c:v>858.27</c:v>
                </c:pt>
                <c:pt idx="3409">
                  <c:v>858.43</c:v>
                </c:pt>
                <c:pt idx="3410">
                  <c:v>858.6</c:v>
                </c:pt>
                <c:pt idx="3411">
                  <c:v>858.77</c:v>
                </c:pt>
                <c:pt idx="3412">
                  <c:v>858.94</c:v>
                </c:pt>
                <c:pt idx="3413">
                  <c:v>859.1</c:v>
                </c:pt>
                <c:pt idx="3414">
                  <c:v>859.27</c:v>
                </c:pt>
                <c:pt idx="3415">
                  <c:v>859.44</c:v>
                </c:pt>
                <c:pt idx="3416">
                  <c:v>859.6</c:v>
                </c:pt>
                <c:pt idx="3417">
                  <c:v>859.77</c:v>
                </c:pt>
                <c:pt idx="3418">
                  <c:v>859.94</c:v>
                </c:pt>
                <c:pt idx="3419">
                  <c:v>860.1</c:v>
                </c:pt>
                <c:pt idx="3420">
                  <c:v>860.27</c:v>
                </c:pt>
                <c:pt idx="3421">
                  <c:v>860.44</c:v>
                </c:pt>
                <c:pt idx="3422">
                  <c:v>860.61</c:v>
                </c:pt>
                <c:pt idx="3423">
                  <c:v>860.77</c:v>
                </c:pt>
                <c:pt idx="3424">
                  <c:v>860.94</c:v>
                </c:pt>
                <c:pt idx="3425">
                  <c:v>861.11</c:v>
                </c:pt>
                <c:pt idx="3426">
                  <c:v>861.27</c:v>
                </c:pt>
                <c:pt idx="3427">
                  <c:v>861.44</c:v>
                </c:pt>
                <c:pt idx="3428">
                  <c:v>861.61</c:v>
                </c:pt>
                <c:pt idx="3429">
                  <c:v>861.78</c:v>
                </c:pt>
                <c:pt idx="3430">
                  <c:v>861.94</c:v>
                </c:pt>
                <c:pt idx="3431">
                  <c:v>862.11</c:v>
                </c:pt>
                <c:pt idx="3432">
                  <c:v>862.28</c:v>
                </c:pt>
                <c:pt idx="3433">
                  <c:v>862.44</c:v>
                </c:pt>
                <c:pt idx="3434">
                  <c:v>862.61</c:v>
                </c:pt>
                <c:pt idx="3435">
                  <c:v>862.78</c:v>
                </c:pt>
                <c:pt idx="3436">
                  <c:v>862.94</c:v>
                </c:pt>
              </c:numCache>
            </c:numRef>
          </c:xVal>
          <c:yVal>
            <c:numRef>
              <c:f>Sheet1!$I$4:$I$3440</c:f>
              <c:numCache>
                <c:formatCode>General</c:formatCode>
                <c:ptCount val="3437"/>
                <c:pt idx="0">
                  <c:v>0.10299999999999999</c:v>
                </c:pt>
                <c:pt idx="1">
                  <c:v>0.10299999999999999</c:v>
                </c:pt>
                <c:pt idx="2">
                  <c:v>0.10299999999999999</c:v>
                </c:pt>
                <c:pt idx="3">
                  <c:v>0.10299999999999999</c:v>
                </c:pt>
                <c:pt idx="4">
                  <c:v>0.1027</c:v>
                </c:pt>
                <c:pt idx="5">
                  <c:v>0.1027</c:v>
                </c:pt>
                <c:pt idx="6">
                  <c:v>0.1027</c:v>
                </c:pt>
                <c:pt idx="7">
                  <c:v>0.1027</c:v>
                </c:pt>
                <c:pt idx="8">
                  <c:v>0.1027</c:v>
                </c:pt>
                <c:pt idx="9">
                  <c:v>0.1027</c:v>
                </c:pt>
                <c:pt idx="10">
                  <c:v>0.1026</c:v>
                </c:pt>
                <c:pt idx="11">
                  <c:v>0.1026</c:v>
                </c:pt>
                <c:pt idx="12">
                  <c:v>0.1027</c:v>
                </c:pt>
                <c:pt idx="13">
                  <c:v>0.1028</c:v>
                </c:pt>
                <c:pt idx="14">
                  <c:v>0.1028</c:v>
                </c:pt>
                <c:pt idx="15">
                  <c:v>0.10299999999999999</c:v>
                </c:pt>
                <c:pt idx="16">
                  <c:v>0.10299999999999999</c:v>
                </c:pt>
                <c:pt idx="17">
                  <c:v>0.1031</c:v>
                </c:pt>
                <c:pt idx="18">
                  <c:v>0.1033</c:v>
                </c:pt>
                <c:pt idx="19">
                  <c:v>0.1033</c:v>
                </c:pt>
                <c:pt idx="20">
                  <c:v>0.1033</c:v>
                </c:pt>
                <c:pt idx="21">
                  <c:v>0.10349999999999999</c:v>
                </c:pt>
                <c:pt idx="22">
                  <c:v>0.10349999999999999</c:v>
                </c:pt>
                <c:pt idx="23">
                  <c:v>0.1036</c:v>
                </c:pt>
                <c:pt idx="24">
                  <c:v>0.104</c:v>
                </c:pt>
                <c:pt idx="25">
                  <c:v>0.1041</c:v>
                </c:pt>
                <c:pt idx="26">
                  <c:v>0.1042</c:v>
                </c:pt>
                <c:pt idx="27">
                  <c:v>0.1047</c:v>
                </c:pt>
                <c:pt idx="28">
                  <c:v>0.1047</c:v>
                </c:pt>
                <c:pt idx="29">
                  <c:v>0.1053</c:v>
                </c:pt>
                <c:pt idx="30">
                  <c:v>0.1052</c:v>
                </c:pt>
                <c:pt idx="31">
                  <c:v>0.1052</c:v>
                </c:pt>
                <c:pt idx="32">
                  <c:v>0.1055</c:v>
                </c:pt>
                <c:pt idx="33">
                  <c:v>0.1056</c:v>
                </c:pt>
                <c:pt idx="34">
                  <c:v>0.106</c:v>
                </c:pt>
                <c:pt idx="35">
                  <c:v>0.106</c:v>
                </c:pt>
                <c:pt idx="36">
                  <c:v>0.10630000000000001</c:v>
                </c:pt>
                <c:pt idx="37">
                  <c:v>0.10630000000000001</c:v>
                </c:pt>
                <c:pt idx="38">
                  <c:v>0.1065</c:v>
                </c:pt>
                <c:pt idx="39">
                  <c:v>0.1065</c:v>
                </c:pt>
                <c:pt idx="40">
                  <c:v>0.1066</c:v>
                </c:pt>
                <c:pt idx="41">
                  <c:v>0.10680000000000001</c:v>
                </c:pt>
                <c:pt idx="42">
                  <c:v>0.1069</c:v>
                </c:pt>
                <c:pt idx="43">
                  <c:v>0.1072</c:v>
                </c:pt>
                <c:pt idx="44">
                  <c:v>0.1075</c:v>
                </c:pt>
                <c:pt idx="45">
                  <c:v>0.1075</c:v>
                </c:pt>
                <c:pt idx="46">
                  <c:v>0.10780000000000001</c:v>
                </c:pt>
                <c:pt idx="47">
                  <c:v>0.1079</c:v>
                </c:pt>
                <c:pt idx="48">
                  <c:v>0.10829999999999999</c:v>
                </c:pt>
                <c:pt idx="49">
                  <c:v>0.10879999999999999</c:v>
                </c:pt>
                <c:pt idx="50">
                  <c:v>0.1089</c:v>
                </c:pt>
                <c:pt idx="51">
                  <c:v>0.1094</c:v>
                </c:pt>
                <c:pt idx="52">
                  <c:v>0.1099</c:v>
                </c:pt>
                <c:pt idx="53">
                  <c:v>0.1105</c:v>
                </c:pt>
                <c:pt idx="54">
                  <c:v>0.1105</c:v>
                </c:pt>
                <c:pt idx="55">
                  <c:v>0.1111</c:v>
                </c:pt>
                <c:pt idx="56">
                  <c:v>0.1115</c:v>
                </c:pt>
                <c:pt idx="57">
                  <c:v>0.1115</c:v>
                </c:pt>
                <c:pt idx="58">
                  <c:v>0.112</c:v>
                </c:pt>
                <c:pt idx="59">
                  <c:v>0.1124</c:v>
                </c:pt>
                <c:pt idx="60">
                  <c:v>0.1129</c:v>
                </c:pt>
                <c:pt idx="61">
                  <c:v>0.1132</c:v>
                </c:pt>
                <c:pt idx="62">
                  <c:v>0.1132</c:v>
                </c:pt>
                <c:pt idx="63">
                  <c:v>0.11360000000000001</c:v>
                </c:pt>
                <c:pt idx="64">
                  <c:v>0.114</c:v>
                </c:pt>
                <c:pt idx="65">
                  <c:v>0.1145</c:v>
                </c:pt>
                <c:pt idx="66">
                  <c:v>0.1145</c:v>
                </c:pt>
                <c:pt idx="67">
                  <c:v>0.115</c:v>
                </c:pt>
                <c:pt idx="68">
                  <c:v>0.11559999999999999</c:v>
                </c:pt>
                <c:pt idx="69">
                  <c:v>0.1162</c:v>
                </c:pt>
                <c:pt idx="70">
                  <c:v>0.1167</c:v>
                </c:pt>
                <c:pt idx="71">
                  <c:v>0.1169</c:v>
                </c:pt>
                <c:pt idx="72">
                  <c:v>0.1176</c:v>
                </c:pt>
                <c:pt idx="73">
                  <c:v>0.11799999999999999</c:v>
                </c:pt>
                <c:pt idx="74">
                  <c:v>0.11899999999999999</c:v>
                </c:pt>
                <c:pt idx="75">
                  <c:v>0.1198</c:v>
                </c:pt>
                <c:pt idx="76">
                  <c:v>0.1207</c:v>
                </c:pt>
                <c:pt idx="77">
                  <c:v>0.12189999999999999</c:v>
                </c:pt>
                <c:pt idx="78">
                  <c:v>0.1232</c:v>
                </c:pt>
                <c:pt idx="79">
                  <c:v>0.1242</c:v>
                </c:pt>
                <c:pt idx="80">
                  <c:v>0.12479999999999999</c:v>
                </c:pt>
                <c:pt idx="81">
                  <c:v>0.12609999999999999</c:v>
                </c:pt>
                <c:pt idx="82">
                  <c:v>0.1275</c:v>
                </c:pt>
                <c:pt idx="83">
                  <c:v>0.1283</c:v>
                </c:pt>
                <c:pt idx="84">
                  <c:v>0.1295</c:v>
                </c:pt>
                <c:pt idx="85">
                  <c:v>0.1305</c:v>
                </c:pt>
                <c:pt idx="86">
                  <c:v>0.13139999999999999</c:v>
                </c:pt>
                <c:pt idx="87">
                  <c:v>0.13239999999999999</c:v>
                </c:pt>
                <c:pt idx="88">
                  <c:v>0.1336</c:v>
                </c:pt>
                <c:pt idx="89">
                  <c:v>0.1343</c:v>
                </c:pt>
                <c:pt idx="90">
                  <c:v>0.13500000000000001</c:v>
                </c:pt>
                <c:pt idx="91">
                  <c:v>0.1356</c:v>
                </c:pt>
                <c:pt idx="92">
                  <c:v>0.1361</c:v>
                </c:pt>
                <c:pt idx="93">
                  <c:v>0.13689999999999999</c:v>
                </c:pt>
                <c:pt idx="94">
                  <c:v>0.13769999999999999</c:v>
                </c:pt>
                <c:pt idx="95">
                  <c:v>0.13869999999999999</c:v>
                </c:pt>
                <c:pt idx="96">
                  <c:v>0.1394</c:v>
                </c:pt>
                <c:pt idx="97">
                  <c:v>0.1401</c:v>
                </c:pt>
                <c:pt idx="98">
                  <c:v>0.14050000000000001</c:v>
                </c:pt>
                <c:pt idx="99">
                  <c:v>0.1411</c:v>
                </c:pt>
                <c:pt idx="100">
                  <c:v>0.14130000000000001</c:v>
                </c:pt>
                <c:pt idx="101">
                  <c:v>0.14130000000000001</c:v>
                </c:pt>
                <c:pt idx="102">
                  <c:v>0.14169999999999999</c:v>
                </c:pt>
                <c:pt idx="103">
                  <c:v>0.14180000000000001</c:v>
                </c:pt>
                <c:pt idx="104">
                  <c:v>0.1416</c:v>
                </c:pt>
                <c:pt idx="105">
                  <c:v>0.1414</c:v>
                </c:pt>
                <c:pt idx="106">
                  <c:v>0.14119999999999999</c:v>
                </c:pt>
                <c:pt idx="107">
                  <c:v>0.14119999999999999</c:v>
                </c:pt>
                <c:pt idx="108">
                  <c:v>0.14069999999999999</c:v>
                </c:pt>
                <c:pt idx="109">
                  <c:v>0.1404</c:v>
                </c:pt>
                <c:pt idx="110">
                  <c:v>0.14000000000000001</c:v>
                </c:pt>
                <c:pt idx="111">
                  <c:v>0.1394</c:v>
                </c:pt>
                <c:pt idx="112">
                  <c:v>0.1389</c:v>
                </c:pt>
                <c:pt idx="113">
                  <c:v>0.1384</c:v>
                </c:pt>
                <c:pt idx="114">
                  <c:v>0.13750000000000001</c:v>
                </c:pt>
                <c:pt idx="115">
                  <c:v>0.1366</c:v>
                </c:pt>
                <c:pt idx="116">
                  <c:v>0.1356</c:v>
                </c:pt>
                <c:pt idx="117">
                  <c:v>0.13450000000000001</c:v>
                </c:pt>
                <c:pt idx="118">
                  <c:v>0.13320000000000001</c:v>
                </c:pt>
                <c:pt idx="119">
                  <c:v>0.13189999999999999</c:v>
                </c:pt>
                <c:pt idx="120">
                  <c:v>0.13059999999999999</c:v>
                </c:pt>
                <c:pt idx="121">
                  <c:v>0.12909999999999999</c:v>
                </c:pt>
                <c:pt idx="122">
                  <c:v>0.1275</c:v>
                </c:pt>
                <c:pt idx="123">
                  <c:v>0.1255</c:v>
                </c:pt>
                <c:pt idx="124">
                  <c:v>0.1237</c:v>
                </c:pt>
                <c:pt idx="125">
                  <c:v>0.12180000000000001</c:v>
                </c:pt>
                <c:pt idx="126">
                  <c:v>0.11990000000000001</c:v>
                </c:pt>
                <c:pt idx="127">
                  <c:v>0.1179</c:v>
                </c:pt>
                <c:pt idx="128">
                  <c:v>0.1158</c:v>
                </c:pt>
                <c:pt idx="129">
                  <c:v>0.1137</c:v>
                </c:pt>
                <c:pt idx="130">
                  <c:v>0.1116</c:v>
                </c:pt>
                <c:pt idx="131">
                  <c:v>0.1094</c:v>
                </c:pt>
                <c:pt idx="132">
                  <c:v>0.1071</c:v>
                </c:pt>
                <c:pt idx="133">
                  <c:v>0.1047</c:v>
                </c:pt>
                <c:pt idx="134">
                  <c:v>0.1023</c:v>
                </c:pt>
                <c:pt idx="135">
                  <c:v>9.9669999999999995E-2</c:v>
                </c:pt>
                <c:pt idx="136">
                  <c:v>9.7100000000000006E-2</c:v>
                </c:pt>
                <c:pt idx="137">
                  <c:v>9.4719999999999999E-2</c:v>
                </c:pt>
                <c:pt idx="138">
                  <c:v>9.2439999999999994E-2</c:v>
                </c:pt>
                <c:pt idx="139">
                  <c:v>8.9039999999999994E-2</c:v>
                </c:pt>
                <c:pt idx="140">
                  <c:v>8.6669999999999997E-2</c:v>
                </c:pt>
                <c:pt idx="141">
                  <c:v>8.4370000000000001E-2</c:v>
                </c:pt>
                <c:pt idx="142">
                  <c:v>8.2019999999999996E-2</c:v>
                </c:pt>
                <c:pt idx="143">
                  <c:v>7.9640000000000002E-2</c:v>
                </c:pt>
                <c:pt idx="144">
                  <c:v>7.7369999999999994E-2</c:v>
                </c:pt>
                <c:pt idx="145">
                  <c:v>7.5179999999999997E-2</c:v>
                </c:pt>
                <c:pt idx="146">
                  <c:v>7.2959999999999997E-2</c:v>
                </c:pt>
                <c:pt idx="147">
                  <c:v>7.0730000000000001E-2</c:v>
                </c:pt>
                <c:pt idx="148">
                  <c:v>6.8519999999999998E-2</c:v>
                </c:pt>
                <c:pt idx="149">
                  <c:v>6.6369999999999998E-2</c:v>
                </c:pt>
                <c:pt idx="150">
                  <c:v>6.4170000000000005E-2</c:v>
                </c:pt>
                <c:pt idx="151">
                  <c:v>6.1990000000000003E-2</c:v>
                </c:pt>
                <c:pt idx="152">
                  <c:v>5.9909999999999998E-2</c:v>
                </c:pt>
                <c:pt idx="153">
                  <c:v>5.7919999999999999E-2</c:v>
                </c:pt>
                <c:pt idx="154">
                  <c:v>5.5930000000000001E-2</c:v>
                </c:pt>
                <c:pt idx="155">
                  <c:v>5.4059999999999997E-2</c:v>
                </c:pt>
                <c:pt idx="156">
                  <c:v>5.2420000000000001E-2</c:v>
                </c:pt>
                <c:pt idx="157">
                  <c:v>5.0909999999999997E-2</c:v>
                </c:pt>
                <c:pt idx="158">
                  <c:v>4.9489999999999999E-2</c:v>
                </c:pt>
                <c:pt idx="159">
                  <c:v>4.8239999999999998E-2</c:v>
                </c:pt>
                <c:pt idx="160">
                  <c:v>4.7169999999999997E-2</c:v>
                </c:pt>
                <c:pt idx="161">
                  <c:v>4.6149999999999997E-2</c:v>
                </c:pt>
                <c:pt idx="162">
                  <c:v>4.521E-2</c:v>
                </c:pt>
                <c:pt idx="163">
                  <c:v>4.4389999999999999E-2</c:v>
                </c:pt>
                <c:pt idx="164">
                  <c:v>4.3650000000000001E-2</c:v>
                </c:pt>
                <c:pt idx="165">
                  <c:v>4.292E-2</c:v>
                </c:pt>
                <c:pt idx="166">
                  <c:v>4.2270000000000002E-2</c:v>
                </c:pt>
                <c:pt idx="167">
                  <c:v>4.1759999999999999E-2</c:v>
                </c:pt>
                <c:pt idx="168">
                  <c:v>4.138E-2</c:v>
                </c:pt>
                <c:pt idx="169">
                  <c:v>4.1110000000000001E-2</c:v>
                </c:pt>
                <c:pt idx="170">
                  <c:v>4.0969999999999999E-2</c:v>
                </c:pt>
                <c:pt idx="171">
                  <c:v>4.0969999999999999E-2</c:v>
                </c:pt>
                <c:pt idx="172">
                  <c:v>4.1029999999999997E-2</c:v>
                </c:pt>
                <c:pt idx="173">
                  <c:v>4.1160000000000002E-2</c:v>
                </c:pt>
                <c:pt idx="174">
                  <c:v>4.1419999999999998E-2</c:v>
                </c:pt>
                <c:pt idx="175">
                  <c:v>4.1790000000000001E-2</c:v>
                </c:pt>
                <c:pt idx="176">
                  <c:v>4.2270000000000002E-2</c:v>
                </c:pt>
                <c:pt idx="177">
                  <c:v>4.2770000000000002E-2</c:v>
                </c:pt>
                <c:pt idx="178">
                  <c:v>4.3389999999999998E-2</c:v>
                </c:pt>
                <c:pt idx="179">
                  <c:v>4.4089999999999997E-2</c:v>
                </c:pt>
                <c:pt idx="180">
                  <c:v>4.487E-2</c:v>
                </c:pt>
                <c:pt idx="181">
                  <c:v>4.5760000000000002E-2</c:v>
                </c:pt>
                <c:pt idx="182">
                  <c:v>4.6760000000000003E-2</c:v>
                </c:pt>
                <c:pt idx="183">
                  <c:v>4.7879999999999999E-2</c:v>
                </c:pt>
                <c:pt idx="184">
                  <c:v>4.904E-2</c:v>
                </c:pt>
                <c:pt idx="185">
                  <c:v>5.0279999999999998E-2</c:v>
                </c:pt>
                <c:pt idx="186">
                  <c:v>5.1650000000000001E-2</c:v>
                </c:pt>
                <c:pt idx="187">
                  <c:v>5.3089999999999998E-2</c:v>
                </c:pt>
                <c:pt idx="188">
                  <c:v>5.4519999999999999E-2</c:v>
                </c:pt>
                <c:pt idx="189">
                  <c:v>5.5939999999999997E-2</c:v>
                </c:pt>
                <c:pt idx="190">
                  <c:v>5.74E-2</c:v>
                </c:pt>
                <c:pt idx="191">
                  <c:v>5.8900000000000001E-2</c:v>
                </c:pt>
                <c:pt idx="192">
                  <c:v>6.0429999999999998E-2</c:v>
                </c:pt>
                <c:pt idx="193">
                  <c:v>6.2010000000000003E-2</c:v>
                </c:pt>
                <c:pt idx="194">
                  <c:v>6.3649999999999998E-2</c:v>
                </c:pt>
                <c:pt idx="195">
                  <c:v>6.5369999999999998E-2</c:v>
                </c:pt>
                <c:pt idx="196">
                  <c:v>6.719E-2</c:v>
                </c:pt>
                <c:pt idx="197">
                  <c:v>6.9110000000000005E-2</c:v>
                </c:pt>
                <c:pt idx="198">
                  <c:v>7.102E-2</c:v>
                </c:pt>
                <c:pt idx="199">
                  <c:v>7.288E-2</c:v>
                </c:pt>
                <c:pt idx="200">
                  <c:v>7.4759999999999993E-2</c:v>
                </c:pt>
                <c:pt idx="201">
                  <c:v>7.6670000000000002E-2</c:v>
                </c:pt>
                <c:pt idx="202">
                  <c:v>7.8589999999999993E-2</c:v>
                </c:pt>
                <c:pt idx="203">
                  <c:v>8.0509999999999998E-2</c:v>
                </c:pt>
                <c:pt idx="204">
                  <c:v>8.2470000000000002E-2</c:v>
                </c:pt>
                <c:pt idx="205">
                  <c:v>8.4510000000000002E-2</c:v>
                </c:pt>
                <c:pt idx="206">
                  <c:v>8.6620000000000003E-2</c:v>
                </c:pt>
                <c:pt idx="207">
                  <c:v>8.8779999999999998E-2</c:v>
                </c:pt>
                <c:pt idx="208">
                  <c:v>9.1050000000000006E-2</c:v>
                </c:pt>
                <c:pt idx="209">
                  <c:v>9.3410000000000007E-2</c:v>
                </c:pt>
                <c:pt idx="210">
                  <c:v>9.5810000000000006E-2</c:v>
                </c:pt>
                <c:pt idx="211">
                  <c:v>9.8220000000000002E-2</c:v>
                </c:pt>
                <c:pt idx="212">
                  <c:v>0.10059999999999999</c:v>
                </c:pt>
                <c:pt idx="213">
                  <c:v>0.10299999999999999</c:v>
                </c:pt>
                <c:pt idx="214">
                  <c:v>0.1052</c:v>
                </c:pt>
                <c:pt idx="215">
                  <c:v>0.10730000000000001</c:v>
                </c:pt>
                <c:pt idx="216">
                  <c:v>0.1095</c:v>
                </c:pt>
                <c:pt idx="217">
                  <c:v>0.11169999999999999</c:v>
                </c:pt>
                <c:pt idx="218">
                  <c:v>0.114</c:v>
                </c:pt>
                <c:pt idx="219">
                  <c:v>0.1164</c:v>
                </c:pt>
                <c:pt idx="220">
                  <c:v>0.11890000000000001</c:v>
                </c:pt>
                <c:pt idx="221">
                  <c:v>0.1215</c:v>
                </c:pt>
                <c:pt idx="222">
                  <c:v>0.124</c:v>
                </c:pt>
                <c:pt idx="223">
                  <c:v>0.12640000000000001</c:v>
                </c:pt>
                <c:pt idx="224">
                  <c:v>0.1288</c:v>
                </c:pt>
                <c:pt idx="225">
                  <c:v>0.13120000000000001</c:v>
                </c:pt>
                <c:pt idx="226">
                  <c:v>0.13339999999999999</c:v>
                </c:pt>
                <c:pt idx="227">
                  <c:v>0.1356</c:v>
                </c:pt>
                <c:pt idx="228">
                  <c:v>0.13780000000000001</c:v>
                </c:pt>
                <c:pt idx="229">
                  <c:v>0.14000000000000001</c:v>
                </c:pt>
                <c:pt idx="230">
                  <c:v>0.14219999999999999</c:v>
                </c:pt>
                <c:pt idx="231">
                  <c:v>0.14449999999999999</c:v>
                </c:pt>
                <c:pt idx="232">
                  <c:v>0.14680000000000001</c:v>
                </c:pt>
                <c:pt idx="233">
                  <c:v>0.14899999999999999</c:v>
                </c:pt>
                <c:pt idx="234">
                  <c:v>0.1512</c:v>
                </c:pt>
                <c:pt idx="235">
                  <c:v>0.1532</c:v>
                </c:pt>
                <c:pt idx="236">
                  <c:v>0.1552</c:v>
                </c:pt>
                <c:pt idx="237">
                  <c:v>0.15720000000000001</c:v>
                </c:pt>
                <c:pt idx="238">
                  <c:v>0.159</c:v>
                </c:pt>
                <c:pt idx="239">
                  <c:v>0.16089999999999999</c:v>
                </c:pt>
                <c:pt idx="240">
                  <c:v>0.16289999999999999</c:v>
                </c:pt>
                <c:pt idx="241">
                  <c:v>0.1648</c:v>
                </c:pt>
                <c:pt idx="242">
                  <c:v>0.1668</c:v>
                </c:pt>
                <c:pt idx="243">
                  <c:v>0.1686</c:v>
                </c:pt>
                <c:pt idx="244">
                  <c:v>0.17050000000000001</c:v>
                </c:pt>
                <c:pt idx="245">
                  <c:v>0.17230000000000001</c:v>
                </c:pt>
                <c:pt idx="246">
                  <c:v>0.17399999999999999</c:v>
                </c:pt>
                <c:pt idx="247">
                  <c:v>0.1757</c:v>
                </c:pt>
                <c:pt idx="248">
                  <c:v>0.1774</c:v>
                </c:pt>
                <c:pt idx="249">
                  <c:v>0.17910000000000001</c:v>
                </c:pt>
                <c:pt idx="250">
                  <c:v>0.1807</c:v>
                </c:pt>
                <c:pt idx="251">
                  <c:v>0.18240000000000001</c:v>
                </c:pt>
                <c:pt idx="252">
                  <c:v>0.184</c:v>
                </c:pt>
                <c:pt idx="253">
                  <c:v>0.18559999999999999</c:v>
                </c:pt>
                <c:pt idx="254">
                  <c:v>0.18720000000000001</c:v>
                </c:pt>
                <c:pt idx="255">
                  <c:v>0.18859999999999999</c:v>
                </c:pt>
                <c:pt idx="256">
                  <c:v>0.19009999999999999</c:v>
                </c:pt>
                <c:pt idx="257">
                  <c:v>0.1915</c:v>
                </c:pt>
                <c:pt idx="258">
                  <c:v>0.193</c:v>
                </c:pt>
                <c:pt idx="259">
                  <c:v>0.19450000000000001</c:v>
                </c:pt>
                <c:pt idx="260">
                  <c:v>0.19600000000000001</c:v>
                </c:pt>
                <c:pt idx="261">
                  <c:v>0.19739999999999999</c:v>
                </c:pt>
                <c:pt idx="262">
                  <c:v>0.1988</c:v>
                </c:pt>
                <c:pt idx="263">
                  <c:v>0.20030000000000001</c:v>
                </c:pt>
                <c:pt idx="264">
                  <c:v>0.2016</c:v>
                </c:pt>
                <c:pt idx="265">
                  <c:v>0.2029</c:v>
                </c:pt>
                <c:pt idx="266">
                  <c:v>0.20419999999999999</c:v>
                </c:pt>
                <c:pt idx="267">
                  <c:v>0.20549999999999999</c:v>
                </c:pt>
                <c:pt idx="268">
                  <c:v>0.20680000000000001</c:v>
                </c:pt>
                <c:pt idx="269">
                  <c:v>0.2082</c:v>
                </c:pt>
                <c:pt idx="270">
                  <c:v>0.20949999999999999</c:v>
                </c:pt>
                <c:pt idx="271">
                  <c:v>0.21079999999999999</c:v>
                </c:pt>
                <c:pt idx="272">
                  <c:v>0.21199999999999999</c:v>
                </c:pt>
                <c:pt idx="273">
                  <c:v>0.21329999999999999</c:v>
                </c:pt>
                <c:pt idx="274">
                  <c:v>0.2145</c:v>
                </c:pt>
                <c:pt idx="275">
                  <c:v>0.21560000000000001</c:v>
                </c:pt>
                <c:pt idx="276">
                  <c:v>0.21690000000000001</c:v>
                </c:pt>
                <c:pt idx="277">
                  <c:v>0.21809999999999999</c:v>
                </c:pt>
                <c:pt idx="278">
                  <c:v>0.21929999999999999</c:v>
                </c:pt>
                <c:pt idx="279">
                  <c:v>0.2205</c:v>
                </c:pt>
                <c:pt idx="280">
                  <c:v>0.22170000000000001</c:v>
                </c:pt>
                <c:pt idx="281">
                  <c:v>0.223</c:v>
                </c:pt>
                <c:pt idx="282">
                  <c:v>0.22420000000000001</c:v>
                </c:pt>
                <c:pt idx="283">
                  <c:v>0.22550000000000001</c:v>
                </c:pt>
                <c:pt idx="284">
                  <c:v>0.22670000000000001</c:v>
                </c:pt>
                <c:pt idx="285">
                  <c:v>0.22789999999999999</c:v>
                </c:pt>
                <c:pt idx="286">
                  <c:v>0.22889999999999999</c:v>
                </c:pt>
                <c:pt idx="287">
                  <c:v>0.22989999999999999</c:v>
                </c:pt>
                <c:pt idx="288">
                  <c:v>0.23080000000000001</c:v>
                </c:pt>
                <c:pt idx="289">
                  <c:v>0.23180000000000001</c:v>
                </c:pt>
                <c:pt idx="290">
                  <c:v>0.23280000000000001</c:v>
                </c:pt>
                <c:pt idx="291">
                  <c:v>0.23369999999999999</c:v>
                </c:pt>
                <c:pt idx="292">
                  <c:v>0.23469999999999999</c:v>
                </c:pt>
                <c:pt idx="293">
                  <c:v>0.23549999999999999</c:v>
                </c:pt>
                <c:pt idx="294">
                  <c:v>0.2364</c:v>
                </c:pt>
                <c:pt idx="295">
                  <c:v>0.23719999999999999</c:v>
                </c:pt>
                <c:pt idx="296">
                  <c:v>0.2379</c:v>
                </c:pt>
                <c:pt idx="297">
                  <c:v>0.2384</c:v>
                </c:pt>
                <c:pt idx="298">
                  <c:v>0.2389</c:v>
                </c:pt>
                <c:pt idx="299">
                  <c:v>0.23930000000000001</c:v>
                </c:pt>
                <c:pt idx="300">
                  <c:v>0.23980000000000001</c:v>
                </c:pt>
                <c:pt idx="301">
                  <c:v>0.24010000000000001</c:v>
                </c:pt>
                <c:pt idx="302">
                  <c:v>0.2404</c:v>
                </c:pt>
                <c:pt idx="303">
                  <c:v>0.2407</c:v>
                </c:pt>
                <c:pt idx="304">
                  <c:v>0.2409</c:v>
                </c:pt>
                <c:pt idx="305">
                  <c:v>0.24099999999999999</c:v>
                </c:pt>
                <c:pt idx="306">
                  <c:v>0.2412</c:v>
                </c:pt>
                <c:pt idx="307">
                  <c:v>0.24110000000000001</c:v>
                </c:pt>
                <c:pt idx="308">
                  <c:v>0.2407</c:v>
                </c:pt>
                <c:pt idx="309">
                  <c:v>0.24030000000000001</c:v>
                </c:pt>
                <c:pt idx="310">
                  <c:v>0.2397</c:v>
                </c:pt>
                <c:pt idx="311">
                  <c:v>0.23910000000000001</c:v>
                </c:pt>
                <c:pt idx="312">
                  <c:v>0.2384</c:v>
                </c:pt>
                <c:pt idx="313">
                  <c:v>0.23760000000000001</c:v>
                </c:pt>
                <c:pt idx="314">
                  <c:v>0.23669999999999999</c:v>
                </c:pt>
                <c:pt idx="315">
                  <c:v>0.23569999999999999</c:v>
                </c:pt>
                <c:pt idx="316">
                  <c:v>0.23449999999999999</c:v>
                </c:pt>
                <c:pt idx="317">
                  <c:v>0.2331</c:v>
                </c:pt>
                <c:pt idx="318">
                  <c:v>0.23139999999999999</c:v>
                </c:pt>
                <c:pt idx="319">
                  <c:v>0.22939999999999999</c:v>
                </c:pt>
                <c:pt idx="320">
                  <c:v>0.22739999999999999</c:v>
                </c:pt>
                <c:pt idx="321">
                  <c:v>0.22520000000000001</c:v>
                </c:pt>
                <c:pt idx="322">
                  <c:v>0.22309999999999999</c:v>
                </c:pt>
                <c:pt idx="323">
                  <c:v>0.22090000000000001</c:v>
                </c:pt>
                <c:pt idx="324">
                  <c:v>0.21859999999999999</c:v>
                </c:pt>
                <c:pt idx="325">
                  <c:v>0.21609999999999999</c:v>
                </c:pt>
                <c:pt idx="326">
                  <c:v>0.21340000000000001</c:v>
                </c:pt>
                <c:pt idx="327">
                  <c:v>0.21049999999999999</c:v>
                </c:pt>
                <c:pt idx="328">
                  <c:v>0.20730000000000001</c:v>
                </c:pt>
                <c:pt idx="329">
                  <c:v>0.20399999999999999</c:v>
                </c:pt>
                <c:pt idx="330">
                  <c:v>0.2006</c:v>
                </c:pt>
                <c:pt idx="331">
                  <c:v>0.1973</c:v>
                </c:pt>
                <c:pt idx="332">
                  <c:v>0.19389999999999999</c:v>
                </c:pt>
                <c:pt idx="333">
                  <c:v>0.1905</c:v>
                </c:pt>
                <c:pt idx="334">
                  <c:v>0.18709999999999999</c:v>
                </c:pt>
                <c:pt idx="335">
                  <c:v>0.1835</c:v>
                </c:pt>
                <c:pt idx="336">
                  <c:v>0.1799</c:v>
                </c:pt>
                <c:pt idx="337">
                  <c:v>0.17449999999999999</c:v>
                </c:pt>
                <c:pt idx="338">
                  <c:v>0.1704</c:v>
                </c:pt>
                <c:pt idx="339">
                  <c:v>0.16619999999999999</c:v>
                </c:pt>
                <c:pt idx="340">
                  <c:v>0.16200000000000001</c:v>
                </c:pt>
                <c:pt idx="341">
                  <c:v>0.1578</c:v>
                </c:pt>
                <c:pt idx="342">
                  <c:v>0.1537</c:v>
                </c:pt>
                <c:pt idx="343">
                  <c:v>0.1497</c:v>
                </c:pt>
                <c:pt idx="344">
                  <c:v>0.14560000000000001</c:v>
                </c:pt>
                <c:pt idx="345">
                  <c:v>0.14149999999999999</c:v>
                </c:pt>
                <c:pt idx="346">
                  <c:v>0.13739999999999999</c:v>
                </c:pt>
                <c:pt idx="347">
                  <c:v>0.1333</c:v>
                </c:pt>
                <c:pt idx="348">
                  <c:v>0.12909999999999999</c:v>
                </c:pt>
                <c:pt idx="349">
                  <c:v>0.125</c:v>
                </c:pt>
                <c:pt idx="350">
                  <c:v>0.12089999999999999</c:v>
                </c:pt>
                <c:pt idx="351">
                  <c:v>0.1169</c:v>
                </c:pt>
                <c:pt idx="352">
                  <c:v>0.113</c:v>
                </c:pt>
                <c:pt idx="353">
                  <c:v>0.10929999999999999</c:v>
                </c:pt>
                <c:pt idx="354">
                  <c:v>0.1057</c:v>
                </c:pt>
                <c:pt idx="355">
                  <c:v>0.1021</c:v>
                </c:pt>
                <c:pt idx="356">
                  <c:v>9.8519999999999996E-2</c:v>
                </c:pt>
                <c:pt idx="357">
                  <c:v>9.5009999999999997E-2</c:v>
                </c:pt>
                <c:pt idx="358">
                  <c:v>9.1590000000000005E-2</c:v>
                </c:pt>
                <c:pt idx="359">
                  <c:v>8.8179999999999994E-2</c:v>
                </c:pt>
                <c:pt idx="360">
                  <c:v>8.4849999999999995E-2</c:v>
                </c:pt>
                <c:pt idx="361">
                  <c:v>8.1739999999999993E-2</c:v>
                </c:pt>
                <c:pt idx="362">
                  <c:v>7.8899999999999998E-2</c:v>
                </c:pt>
                <c:pt idx="363">
                  <c:v>7.6219999999999996E-2</c:v>
                </c:pt>
                <c:pt idx="364">
                  <c:v>7.3690000000000005E-2</c:v>
                </c:pt>
                <c:pt idx="365">
                  <c:v>7.1279999999999996E-2</c:v>
                </c:pt>
                <c:pt idx="366">
                  <c:v>6.8989999999999996E-2</c:v>
                </c:pt>
                <c:pt idx="367">
                  <c:v>6.6669999999999993E-2</c:v>
                </c:pt>
                <c:pt idx="368">
                  <c:v>6.4380000000000007E-2</c:v>
                </c:pt>
                <c:pt idx="369">
                  <c:v>6.2199999999999998E-2</c:v>
                </c:pt>
                <c:pt idx="370">
                  <c:v>6.0109999999999997E-2</c:v>
                </c:pt>
                <c:pt idx="371">
                  <c:v>5.8130000000000001E-2</c:v>
                </c:pt>
                <c:pt idx="372">
                  <c:v>5.6340000000000001E-2</c:v>
                </c:pt>
                <c:pt idx="373">
                  <c:v>5.4809999999999998E-2</c:v>
                </c:pt>
                <c:pt idx="374">
                  <c:v>5.3420000000000002E-2</c:v>
                </c:pt>
                <c:pt idx="375">
                  <c:v>5.2069999999999998E-2</c:v>
                </c:pt>
                <c:pt idx="376">
                  <c:v>5.0790000000000002E-2</c:v>
                </c:pt>
                <c:pt idx="377">
                  <c:v>4.9610000000000001E-2</c:v>
                </c:pt>
                <c:pt idx="378">
                  <c:v>4.8460000000000003E-2</c:v>
                </c:pt>
                <c:pt idx="379">
                  <c:v>4.727E-2</c:v>
                </c:pt>
                <c:pt idx="380">
                  <c:v>4.6190000000000002E-2</c:v>
                </c:pt>
                <c:pt idx="381">
                  <c:v>4.5280000000000001E-2</c:v>
                </c:pt>
                <c:pt idx="382">
                  <c:v>4.4510000000000001E-2</c:v>
                </c:pt>
                <c:pt idx="383">
                  <c:v>4.3869999999999999E-2</c:v>
                </c:pt>
                <c:pt idx="384">
                  <c:v>4.3360000000000003E-2</c:v>
                </c:pt>
                <c:pt idx="385">
                  <c:v>4.2939999999999999E-2</c:v>
                </c:pt>
                <c:pt idx="386">
                  <c:v>4.2500000000000003E-2</c:v>
                </c:pt>
                <c:pt idx="387">
                  <c:v>4.2029999999999998E-2</c:v>
                </c:pt>
                <c:pt idx="388">
                  <c:v>4.1500000000000002E-2</c:v>
                </c:pt>
                <c:pt idx="389">
                  <c:v>4.0890000000000003E-2</c:v>
                </c:pt>
                <c:pt idx="390">
                  <c:v>4.0210000000000003E-2</c:v>
                </c:pt>
                <c:pt idx="391">
                  <c:v>3.9609999999999999E-2</c:v>
                </c:pt>
                <c:pt idx="392">
                  <c:v>3.9219999999999998E-2</c:v>
                </c:pt>
                <c:pt idx="393">
                  <c:v>3.9010000000000003E-2</c:v>
                </c:pt>
                <c:pt idx="394">
                  <c:v>3.8929999999999999E-2</c:v>
                </c:pt>
                <c:pt idx="395">
                  <c:v>3.8969999999999998E-2</c:v>
                </c:pt>
                <c:pt idx="396">
                  <c:v>3.909E-2</c:v>
                </c:pt>
                <c:pt idx="397">
                  <c:v>3.9219999999999998E-2</c:v>
                </c:pt>
                <c:pt idx="398">
                  <c:v>3.9219999999999998E-2</c:v>
                </c:pt>
                <c:pt idx="399">
                  <c:v>3.9059999999999997E-2</c:v>
                </c:pt>
                <c:pt idx="400">
                  <c:v>3.8859999999999999E-2</c:v>
                </c:pt>
                <c:pt idx="401">
                  <c:v>3.8649999999999997E-2</c:v>
                </c:pt>
                <c:pt idx="402">
                  <c:v>3.8460000000000001E-2</c:v>
                </c:pt>
                <c:pt idx="403">
                  <c:v>3.8390000000000001E-2</c:v>
                </c:pt>
                <c:pt idx="404">
                  <c:v>3.8510000000000003E-2</c:v>
                </c:pt>
                <c:pt idx="405">
                  <c:v>3.8730000000000001E-2</c:v>
                </c:pt>
                <c:pt idx="406">
                  <c:v>3.8989999999999997E-2</c:v>
                </c:pt>
                <c:pt idx="407">
                  <c:v>3.9269999999999999E-2</c:v>
                </c:pt>
                <c:pt idx="408">
                  <c:v>3.9539999999999999E-2</c:v>
                </c:pt>
                <c:pt idx="409">
                  <c:v>3.9710000000000002E-2</c:v>
                </c:pt>
                <c:pt idx="410">
                  <c:v>3.9829999999999997E-2</c:v>
                </c:pt>
                <c:pt idx="411">
                  <c:v>3.9969999999999999E-2</c:v>
                </c:pt>
                <c:pt idx="412">
                  <c:v>4.018E-2</c:v>
                </c:pt>
                <c:pt idx="413">
                  <c:v>4.0379999999999999E-2</c:v>
                </c:pt>
                <c:pt idx="414">
                  <c:v>4.0590000000000001E-2</c:v>
                </c:pt>
                <c:pt idx="415">
                  <c:v>4.0919999999999998E-2</c:v>
                </c:pt>
                <c:pt idx="416">
                  <c:v>4.1320000000000003E-2</c:v>
                </c:pt>
                <c:pt idx="417">
                  <c:v>4.1739999999999999E-2</c:v>
                </c:pt>
                <c:pt idx="418">
                  <c:v>4.2169999999999999E-2</c:v>
                </c:pt>
                <c:pt idx="419">
                  <c:v>4.2639999999999997E-2</c:v>
                </c:pt>
                <c:pt idx="420">
                  <c:v>4.3090000000000003E-2</c:v>
                </c:pt>
                <c:pt idx="421">
                  <c:v>4.3529999999999999E-2</c:v>
                </c:pt>
                <c:pt idx="422">
                  <c:v>4.403E-2</c:v>
                </c:pt>
                <c:pt idx="423">
                  <c:v>4.4609999999999997E-2</c:v>
                </c:pt>
                <c:pt idx="424">
                  <c:v>4.521E-2</c:v>
                </c:pt>
                <c:pt idx="425">
                  <c:v>4.5850000000000002E-2</c:v>
                </c:pt>
                <c:pt idx="426">
                  <c:v>4.657E-2</c:v>
                </c:pt>
                <c:pt idx="427">
                  <c:v>4.7370000000000002E-2</c:v>
                </c:pt>
                <c:pt idx="428">
                  <c:v>4.82E-2</c:v>
                </c:pt>
                <c:pt idx="429">
                  <c:v>4.8959999999999997E-2</c:v>
                </c:pt>
                <c:pt idx="430">
                  <c:v>4.9630000000000001E-2</c:v>
                </c:pt>
                <c:pt idx="431">
                  <c:v>5.0259999999999999E-2</c:v>
                </c:pt>
                <c:pt idx="432">
                  <c:v>5.0880000000000002E-2</c:v>
                </c:pt>
                <c:pt idx="433">
                  <c:v>5.1479999999999998E-2</c:v>
                </c:pt>
                <c:pt idx="434">
                  <c:v>5.212E-2</c:v>
                </c:pt>
                <c:pt idx="435">
                  <c:v>5.2839999999999998E-2</c:v>
                </c:pt>
                <c:pt idx="436">
                  <c:v>5.3650000000000003E-2</c:v>
                </c:pt>
                <c:pt idx="437">
                  <c:v>5.4539999999999998E-2</c:v>
                </c:pt>
                <c:pt idx="438">
                  <c:v>5.5480000000000002E-2</c:v>
                </c:pt>
                <c:pt idx="439">
                  <c:v>5.6419999999999998E-2</c:v>
                </c:pt>
                <c:pt idx="440">
                  <c:v>5.7340000000000002E-2</c:v>
                </c:pt>
                <c:pt idx="441">
                  <c:v>5.8209999999999998E-2</c:v>
                </c:pt>
                <c:pt idx="442">
                  <c:v>5.9080000000000001E-2</c:v>
                </c:pt>
                <c:pt idx="443">
                  <c:v>5.9979999999999999E-2</c:v>
                </c:pt>
                <c:pt idx="444">
                  <c:v>6.0909999999999999E-2</c:v>
                </c:pt>
                <c:pt idx="445">
                  <c:v>6.191E-2</c:v>
                </c:pt>
                <c:pt idx="446">
                  <c:v>6.2979999999999994E-2</c:v>
                </c:pt>
                <c:pt idx="447">
                  <c:v>6.4159999999999995E-2</c:v>
                </c:pt>
                <c:pt idx="448">
                  <c:v>6.5420000000000006E-2</c:v>
                </c:pt>
                <c:pt idx="449">
                  <c:v>6.6710000000000005E-2</c:v>
                </c:pt>
                <c:pt idx="450">
                  <c:v>6.7960000000000007E-2</c:v>
                </c:pt>
                <c:pt idx="451">
                  <c:v>6.9120000000000001E-2</c:v>
                </c:pt>
                <c:pt idx="452">
                  <c:v>7.0169999999999996E-2</c:v>
                </c:pt>
                <c:pt idx="453">
                  <c:v>7.1110000000000007E-2</c:v>
                </c:pt>
                <c:pt idx="454">
                  <c:v>7.2020000000000001E-2</c:v>
                </c:pt>
                <c:pt idx="455">
                  <c:v>7.2980000000000003E-2</c:v>
                </c:pt>
                <c:pt idx="456">
                  <c:v>7.399E-2</c:v>
                </c:pt>
                <c:pt idx="457">
                  <c:v>7.5069999999999998E-2</c:v>
                </c:pt>
                <c:pt idx="458">
                  <c:v>7.6270000000000004E-2</c:v>
                </c:pt>
                <c:pt idx="459">
                  <c:v>7.7560000000000004E-2</c:v>
                </c:pt>
                <c:pt idx="460">
                  <c:v>7.8869999999999996E-2</c:v>
                </c:pt>
                <c:pt idx="461">
                  <c:v>8.0149999999999999E-2</c:v>
                </c:pt>
                <c:pt idx="462">
                  <c:v>8.1350000000000006E-2</c:v>
                </c:pt>
                <c:pt idx="463">
                  <c:v>8.2409999999999997E-2</c:v>
                </c:pt>
                <c:pt idx="464">
                  <c:v>8.3269999999999997E-2</c:v>
                </c:pt>
                <c:pt idx="465">
                  <c:v>8.4019999999999997E-2</c:v>
                </c:pt>
                <c:pt idx="466">
                  <c:v>8.4849999999999995E-2</c:v>
                </c:pt>
                <c:pt idx="467">
                  <c:v>8.5809999999999997E-2</c:v>
                </c:pt>
                <c:pt idx="468">
                  <c:v>8.6889999999999995E-2</c:v>
                </c:pt>
                <c:pt idx="469">
                  <c:v>8.8090000000000002E-2</c:v>
                </c:pt>
                <c:pt idx="470">
                  <c:v>8.9389999999999997E-2</c:v>
                </c:pt>
                <c:pt idx="471">
                  <c:v>9.0709999999999999E-2</c:v>
                </c:pt>
                <c:pt idx="472">
                  <c:v>9.1969999999999996E-2</c:v>
                </c:pt>
                <c:pt idx="473">
                  <c:v>9.3130000000000004E-2</c:v>
                </c:pt>
                <c:pt idx="474">
                  <c:v>9.4149999999999998E-2</c:v>
                </c:pt>
                <c:pt idx="475">
                  <c:v>9.5000000000000001E-2</c:v>
                </c:pt>
                <c:pt idx="476">
                  <c:v>9.5710000000000003E-2</c:v>
                </c:pt>
                <c:pt idx="477">
                  <c:v>9.6369999999999997E-2</c:v>
                </c:pt>
                <c:pt idx="478">
                  <c:v>9.7089999999999996E-2</c:v>
                </c:pt>
                <c:pt idx="479">
                  <c:v>9.7939999999999999E-2</c:v>
                </c:pt>
                <c:pt idx="480">
                  <c:v>9.8949999999999996E-2</c:v>
                </c:pt>
                <c:pt idx="481">
                  <c:v>0.10009999999999999</c:v>
                </c:pt>
                <c:pt idx="482">
                  <c:v>0.1013</c:v>
                </c:pt>
                <c:pt idx="483">
                  <c:v>0.1024</c:v>
                </c:pt>
                <c:pt idx="484">
                  <c:v>0.10349999999999999</c:v>
                </c:pt>
                <c:pt idx="485">
                  <c:v>0.1045</c:v>
                </c:pt>
                <c:pt idx="486">
                  <c:v>0.1055</c:v>
                </c:pt>
                <c:pt idx="487">
                  <c:v>0.10630000000000001</c:v>
                </c:pt>
                <c:pt idx="488">
                  <c:v>0.1071</c:v>
                </c:pt>
                <c:pt idx="489">
                  <c:v>0.1079</c:v>
                </c:pt>
                <c:pt idx="490">
                  <c:v>0.1087</c:v>
                </c:pt>
                <c:pt idx="491">
                  <c:v>0.1095</c:v>
                </c:pt>
                <c:pt idx="492">
                  <c:v>0.1104</c:v>
                </c:pt>
                <c:pt idx="493">
                  <c:v>0.1113</c:v>
                </c:pt>
                <c:pt idx="494">
                  <c:v>0.11219999999999999</c:v>
                </c:pt>
                <c:pt idx="495">
                  <c:v>0.11310000000000001</c:v>
                </c:pt>
                <c:pt idx="496">
                  <c:v>0.1139</c:v>
                </c:pt>
                <c:pt idx="497">
                  <c:v>0.1147</c:v>
                </c:pt>
                <c:pt idx="498">
                  <c:v>0.11550000000000001</c:v>
                </c:pt>
                <c:pt idx="499">
                  <c:v>0.1163</c:v>
                </c:pt>
                <c:pt idx="500">
                  <c:v>0.1171</c:v>
                </c:pt>
                <c:pt idx="501">
                  <c:v>0.1179</c:v>
                </c:pt>
                <c:pt idx="502">
                  <c:v>0.1187</c:v>
                </c:pt>
                <c:pt idx="503">
                  <c:v>0.11940000000000001</c:v>
                </c:pt>
                <c:pt idx="504">
                  <c:v>0.1201</c:v>
                </c:pt>
                <c:pt idx="505">
                  <c:v>0.12089999999999999</c:v>
                </c:pt>
                <c:pt idx="506">
                  <c:v>0.1217</c:v>
                </c:pt>
                <c:pt idx="507">
                  <c:v>0.1225</c:v>
                </c:pt>
                <c:pt idx="508">
                  <c:v>0.1232</c:v>
                </c:pt>
                <c:pt idx="509">
                  <c:v>0.124</c:v>
                </c:pt>
                <c:pt idx="510">
                  <c:v>0.1249</c:v>
                </c:pt>
                <c:pt idx="511">
                  <c:v>0.1258</c:v>
                </c:pt>
                <c:pt idx="512">
                  <c:v>0.12670000000000001</c:v>
                </c:pt>
                <c:pt idx="513">
                  <c:v>0.1275</c:v>
                </c:pt>
                <c:pt idx="514">
                  <c:v>0.12839999999999999</c:v>
                </c:pt>
                <c:pt idx="515">
                  <c:v>0.12909999999999999</c:v>
                </c:pt>
                <c:pt idx="516">
                  <c:v>0.12989999999999999</c:v>
                </c:pt>
                <c:pt idx="517">
                  <c:v>0.13059999999999999</c:v>
                </c:pt>
                <c:pt idx="518">
                  <c:v>0.13139999999999999</c:v>
                </c:pt>
                <c:pt idx="519">
                  <c:v>0.1321</c:v>
                </c:pt>
                <c:pt idx="520">
                  <c:v>0.13289999999999999</c:v>
                </c:pt>
                <c:pt idx="521">
                  <c:v>0.13370000000000001</c:v>
                </c:pt>
                <c:pt idx="522">
                  <c:v>0.1346</c:v>
                </c:pt>
                <c:pt idx="523">
                  <c:v>0.13550000000000001</c:v>
                </c:pt>
                <c:pt idx="524">
                  <c:v>0.13639999999999999</c:v>
                </c:pt>
                <c:pt idx="525">
                  <c:v>0.13719999999999999</c:v>
                </c:pt>
                <c:pt idx="526">
                  <c:v>0.13780000000000001</c:v>
                </c:pt>
                <c:pt idx="527">
                  <c:v>0.13819999999999999</c:v>
                </c:pt>
                <c:pt idx="528">
                  <c:v>0.13869999999999999</c:v>
                </c:pt>
                <c:pt idx="529">
                  <c:v>0.13919999999999999</c:v>
                </c:pt>
                <c:pt idx="530">
                  <c:v>0.13980000000000001</c:v>
                </c:pt>
                <c:pt idx="531">
                  <c:v>0.14050000000000001</c:v>
                </c:pt>
                <c:pt idx="532">
                  <c:v>0.1414</c:v>
                </c:pt>
                <c:pt idx="533">
                  <c:v>0.14219999999999999</c:v>
                </c:pt>
                <c:pt idx="534">
                  <c:v>0.1431</c:v>
                </c:pt>
                <c:pt idx="535">
                  <c:v>0.14380000000000001</c:v>
                </c:pt>
                <c:pt idx="536">
                  <c:v>0.1444</c:v>
                </c:pt>
                <c:pt idx="537">
                  <c:v>0.14480000000000001</c:v>
                </c:pt>
                <c:pt idx="538">
                  <c:v>0.14510000000000001</c:v>
                </c:pt>
                <c:pt idx="539">
                  <c:v>0.14530000000000001</c:v>
                </c:pt>
                <c:pt idx="540">
                  <c:v>0.14560000000000001</c:v>
                </c:pt>
                <c:pt idx="541">
                  <c:v>0.1459</c:v>
                </c:pt>
                <c:pt idx="542">
                  <c:v>0.14630000000000001</c:v>
                </c:pt>
                <c:pt idx="543">
                  <c:v>0.1469</c:v>
                </c:pt>
                <c:pt idx="544">
                  <c:v>0.1474</c:v>
                </c:pt>
                <c:pt idx="545">
                  <c:v>0.1479</c:v>
                </c:pt>
                <c:pt idx="546">
                  <c:v>0.14829999999999999</c:v>
                </c:pt>
                <c:pt idx="547">
                  <c:v>0.1487</c:v>
                </c:pt>
                <c:pt idx="548">
                  <c:v>0.14899999999999999</c:v>
                </c:pt>
                <c:pt idx="549">
                  <c:v>0.1492</c:v>
                </c:pt>
                <c:pt idx="550">
                  <c:v>0.14940000000000001</c:v>
                </c:pt>
                <c:pt idx="551">
                  <c:v>0.14949999999999999</c:v>
                </c:pt>
                <c:pt idx="552">
                  <c:v>0.14949999999999999</c:v>
                </c:pt>
                <c:pt idx="553">
                  <c:v>0.14949999999999999</c:v>
                </c:pt>
                <c:pt idx="554">
                  <c:v>0.14960000000000001</c:v>
                </c:pt>
                <c:pt idx="555">
                  <c:v>0.1497</c:v>
                </c:pt>
                <c:pt idx="556">
                  <c:v>0.14979999999999999</c:v>
                </c:pt>
                <c:pt idx="557">
                  <c:v>0.14990000000000001</c:v>
                </c:pt>
                <c:pt idx="558">
                  <c:v>0.14990000000000001</c:v>
                </c:pt>
                <c:pt idx="559">
                  <c:v>0.14990000000000001</c:v>
                </c:pt>
                <c:pt idx="560">
                  <c:v>0.15</c:v>
                </c:pt>
                <c:pt idx="561">
                  <c:v>0.15</c:v>
                </c:pt>
                <c:pt idx="562">
                  <c:v>0.15010000000000001</c:v>
                </c:pt>
                <c:pt idx="563">
                  <c:v>0.15010000000000001</c:v>
                </c:pt>
                <c:pt idx="564">
                  <c:v>0.15</c:v>
                </c:pt>
                <c:pt idx="565">
                  <c:v>0.14979999999999999</c:v>
                </c:pt>
                <c:pt idx="566">
                  <c:v>0.1497</c:v>
                </c:pt>
                <c:pt idx="567">
                  <c:v>0.14960000000000001</c:v>
                </c:pt>
                <c:pt idx="568">
                  <c:v>0.14949999999999999</c:v>
                </c:pt>
                <c:pt idx="569">
                  <c:v>0.14940000000000001</c:v>
                </c:pt>
                <c:pt idx="570">
                  <c:v>0.14910000000000001</c:v>
                </c:pt>
                <c:pt idx="571">
                  <c:v>0.14879999999999999</c:v>
                </c:pt>
                <c:pt idx="572">
                  <c:v>0.14849999999999999</c:v>
                </c:pt>
                <c:pt idx="573">
                  <c:v>0.14810000000000001</c:v>
                </c:pt>
                <c:pt idx="574">
                  <c:v>0.1477</c:v>
                </c:pt>
                <c:pt idx="575">
                  <c:v>0.1474</c:v>
                </c:pt>
                <c:pt idx="576">
                  <c:v>0.14710000000000001</c:v>
                </c:pt>
                <c:pt idx="577">
                  <c:v>0.14680000000000001</c:v>
                </c:pt>
                <c:pt idx="578">
                  <c:v>0.14660000000000001</c:v>
                </c:pt>
                <c:pt idx="579">
                  <c:v>0.1464</c:v>
                </c:pt>
                <c:pt idx="580">
                  <c:v>0.1462</c:v>
                </c:pt>
                <c:pt idx="581">
                  <c:v>0.1459</c:v>
                </c:pt>
                <c:pt idx="582">
                  <c:v>0.1457</c:v>
                </c:pt>
                <c:pt idx="583">
                  <c:v>0.1454</c:v>
                </c:pt>
                <c:pt idx="584">
                  <c:v>0.14510000000000001</c:v>
                </c:pt>
                <c:pt idx="585">
                  <c:v>0.14480000000000001</c:v>
                </c:pt>
                <c:pt idx="586">
                  <c:v>0.14449999999999999</c:v>
                </c:pt>
                <c:pt idx="587">
                  <c:v>0.14419999999999999</c:v>
                </c:pt>
                <c:pt idx="588">
                  <c:v>0.1439</c:v>
                </c:pt>
                <c:pt idx="589">
                  <c:v>0.14369999999999999</c:v>
                </c:pt>
                <c:pt idx="590">
                  <c:v>0.1434</c:v>
                </c:pt>
                <c:pt idx="591">
                  <c:v>0.1431</c:v>
                </c:pt>
                <c:pt idx="592">
                  <c:v>0.14280000000000001</c:v>
                </c:pt>
                <c:pt idx="593">
                  <c:v>0.1426</c:v>
                </c:pt>
                <c:pt idx="594">
                  <c:v>0.1424</c:v>
                </c:pt>
                <c:pt idx="595">
                  <c:v>0.14219999999999999</c:v>
                </c:pt>
                <c:pt idx="596">
                  <c:v>0.1421</c:v>
                </c:pt>
                <c:pt idx="597">
                  <c:v>0.1419</c:v>
                </c:pt>
                <c:pt idx="598">
                  <c:v>0.14180000000000001</c:v>
                </c:pt>
                <c:pt idx="599">
                  <c:v>0.14149999999999999</c:v>
                </c:pt>
                <c:pt idx="600">
                  <c:v>0.14130000000000001</c:v>
                </c:pt>
                <c:pt idx="601">
                  <c:v>0.14099999999999999</c:v>
                </c:pt>
                <c:pt idx="602">
                  <c:v>0.14069999999999999</c:v>
                </c:pt>
                <c:pt idx="603">
                  <c:v>0.1406</c:v>
                </c:pt>
                <c:pt idx="604">
                  <c:v>0.1404</c:v>
                </c:pt>
                <c:pt idx="605">
                  <c:v>0.1404</c:v>
                </c:pt>
                <c:pt idx="606">
                  <c:v>0.1404</c:v>
                </c:pt>
                <c:pt idx="607">
                  <c:v>0.1404</c:v>
                </c:pt>
                <c:pt idx="608">
                  <c:v>0.1404</c:v>
                </c:pt>
                <c:pt idx="609">
                  <c:v>0.14030000000000001</c:v>
                </c:pt>
                <c:pt idx="610">
                  <c:v>0.1401</c:v>
                </c:pt>
                <c:pt idx="611">
                  <c:v>0.1399</c:v>
                </c:pt>
                <c:pt idx="612">
                  <c:v>0.13980000000000001</c:v>
                </c:pt>
                <c:pt idx="613">
                  <c:v>0.1396</c:v>
                </c:pt>
                <c:pt idx="614">
                  <c:v>0.13950000000000001</c:v>
                </c:pt>
                <c:pt idx="615">
                  <c:v>0.1394</c:v>
                </c:pt>
                <c:pt idx="616">
                  <c:v>0.13930000000000001</c:v>
                </c:pt>
                <c:pt idx="617">
                  <c:v>0.13919999999999999</c:v>
                </c:pt>
                <c:pt idx="618">
                  <c:v>0.1391</c:v>
                </c:pt>
                <c:pt idx="619">
                  <c:v>0.1389</c:v>
                </c:pt>
                <c:pt idx="620">
                  <c:v>0.13880000000000001</c:v>
                </c:pt>
                <c:pt idx="621">
                  <c:v>0.13869999999999999</c:v>
                </c:pt>
                <c:pt idx="622">
                  <c:v>0.13869999999999999</c:v>
                </c:pt>
                <c:pt idx="623">
                  <c:v>0.13869999999999999</c:v>
                </c:pt>
                <c:pt idx="624">
                  <c:v>0.13869999999999999</c:v>
                </c:pt>
                <c:pt idx="625">
                  <c:v>0.13869999999999999</c:v>
                </c:pt>
                <c:pt idx="626">
                  <c:v>0.13869999999999999</c:v>
                </c:pt>
                <c:pt idx="627">
                  <c:v>0.1386</c:v>
                </c:pt>
                <c:pt idx="628">
                  <c:v>0.13850000000000001</c:v>
                </c:pt>
                <c:pt idx="629">
                  <c:v>0.1384</c:v>
                </c:pt>
                <c:pt idx="630">
                  <c:v>0.13830000000000001</c:v>
                </c:pt>
                <c:pt idx="631">
                  <c:v>0.1381</c:v>
                </c:pt>
                <c:pt idx="632">
                  <c:v>0.13780000000000001</c:v>
                </c:pt>
                <c:pt idx="633">
                  <c:v>0.13739999999999999</c:v>
                </c:pt>
                <c:pt idx="634">
                  <c:v>0.13700000000000001</c:v>
                </c:pt>
                <c:pt idx="635">
                  <c:v>0.13669999999999999</c:v>
                </c:pt>
                <c:pt idx="636">
                  <c:v>0.13639999999999999</c:v>
                </c:pt>
                <c:pt idx="637">
                  <c:v>0.1361</c:v>
                </c:pt>
                <c:pt idx="638">
                  <c:v>0.13589999999999999</c:v>
                </c:pt>
                <c:pt idx="639">
                  <c:v>0.13569999999999999</c:v>
                </c:pt>
                <c:pt idx="640">
                  <c:v>0.1356</c:v>
                </c:pt>
                <c:pt idx="641">
                  <c:v>0.1353</c:v>
                </c:pt>
                <c:pt idx="642">
                  <c:v>0.13489999999999999</c:v>
                </c:pt>
                <c:pt idx="643">
                  <c:v>0.1343</c:v>
                </c:pt>
                <c:pt idx="644">
                  <c:v>0.13370000000000001</c:v>
                </c:pt>
                <c:pt idx="645">
                  <c:v>0.13300000000000001</c:v>
                </c:pt>
                <c:pt idx="646">
                  <c:v>0.1323</c:v>
                </c:pt>
                <c:pt idx="647">
                  <c:v>0.13170000000000001</c:v>
                </c:pt>
                <c:pt idx="648">
                  <c:v>0.1308</c:v>
                </c:pt>
                <c:pt idx="649">
                  <c:v>0.1303</c:v>
                </c:pt>
                <c:pt idx="650">
                  <c:v>0.13009999999999999</c:v>
                </c:pt>
                <c:pt idx="651">
                  <c:v>0.12939999999999999</c:v>
                </c:pt>
                <c:pt idx="652">
                  <c:v>0.128</c:v>
                </c:pt>
                <c:pt idx="653">
                  <c:v>0.12690000000000001</c:v>
                </c:pt>
                <c:pt idx="654">
                  <c:v>0.12570000000000001</c:v>
                </c:pt>
                <c:pt idx="655">
                  <c:v>0.1244</c:v>
                </c:pt>
                <c:pt idx="656">
                  <c:v>0.1232</c:v>
                </c:pt>
                <c:pt idx="657">
                  <c:v>0.1221</c:v>
                </c:pt>
                <c:pt idx="658">
                  <c:v>0.121</c:v>
                </c:pt>
                <c:pt idx="659">
                  <c:v>0.12</c:v>
                </c:pt>
                <c:pt idx="660">
                  <c:v>0.1188</c:v>
                </c:pt>
                <c:pt idx="661">
                  <c:v>0.11749999999999999</c:v>
                </c:pt>
                <c:pt idx="662">
                  <c:v>0.11609999999999999</c:v>
                </c:pt>
                <c:pt idx="663">
                  <c:v>0.1145</c:v>
                </c:pt>
                <c:pt idx="664">
                  <c:v>0.1129</c:v>
                </c:pt>
                <c:pt idx="665">
                  <c:v>0.1113</c:v>
                </c:pt>
                <c:pt idx="666">
                  <c:v>0.10979999999999999</c:v>
                </c:pt>
                <c:pt idx="667">
                  <c:v>0.1085</c:v>
                </c:pt>
                <c:pt idx="668">
                  <c:v>0.1072</c:v>
                </c:pt>
                <c:pt idx="669">
                  <c:v>0.10589999999999999</c:v>
                </c:pt>
                <c:pt idx="670">
                  <c:v>0.1045</c:v>
                </c:pt>
                <c:pt idx="671">
                  <c:v>0.10290000000000001</c:v>
                </c:pt>
                <c:pt idx="672">
                  <c:v>0.1012</c:v>
                </c:pt>
                <c:pt idx="673">
                  <c:v>9.9419999999999994E-2</c:v>
                </c:pt>
                <c:pt idx="674">
                  <c:v>9.7600000000000006E-2</c:v>
                </c:pt>
                <c:pt idx="675">
                  <c:v>9.5850000000000005E-2</c:v>
                </c:pt>
                <c:pt idx="676">
                  <c:v>9.4159999999999994E-2</c:v>
                </c:pt>
                <c:pt idx="677">
                  <c:v>9.2480000000000007E-2</c:v>
                </c:pt>
                <c:pt idx="678">
                  <c:v>9.1609999999999997E-2</c:v>
                </c:pt>
                <c:pt idx="679">
                  <c:v>8.9929999999999996E-2</c:v>
                </c:pt>
                <c:pt idx="680">
                  <c:v>8.7459999999999996E-2</c:v>
                </c:pt>
                <c:pt idx="681">
                  <c:v>8.5690000000000002E-2</c:v>
                </c:pt>
                <c:pt idx="682">
                  <c:v>8.4659999999999999E-2</c:v>
                </c:pt>
                <c:pt idx="683">
                  <c:v>8.2989999999999994E-2</c:v>
                </c:pt>
                <c:pt idx="684">
                  <c:v>8.1449999999999995E-2</c:v>
                </c:pt>
                <c:pt idx="685">
                  <c:v>7.9949999999999993E-2</c:v>
                </c:pt>
                <c:pt idx="686">
                  <c:v>7.8460000000000002E-2</c:v>
                </c:pt>
                <c:pt idx="687">
                  <c:v>7.6799999999999993E-2</c:v>
                </c:pt>
                <c:pt idx="688">
                  <c:v>7.492E-2</c:v>
                </c:pt>
                <c:pt idx="689">
                  <c:v>7.3010000000000005E-2</c:v>
                </c:pt>
                <c:pt idx="690">
                  <c:v>7.1260000000000004E-2</c:v>
                </c:pt>
                <c:pt idx="691">
                  <c:v>6.9629999999999997E-2</c:v>
                </c:pt>
                <c:pt idx="692">
                  <c:v>6.8110000000000004E-2</c:v>
                </c:pt>
                <c:pt idx="693">
                  <c:v>6.6699999999999995E-2</c:v>
                </c:pt>
                <c:pt idx="694">
                  <c:v>6.5379999999999994E-2</c:v>
                </c:pt>
                <c:pt idx="695">
                  <c:v>6.4060000000000006E-2</c:v>
                </c:pt>
                <c:pt idx="696">
                  <c:v>6.2659999999999993E-2</c:v>
                </c:pt>
                <c:pt idx="697">
                  <c:v>6.1240000000000003E-2</c:v>
                </c:pt>
                <c:pt idx="698">
                  <c:v>5.9830000000000001E-2</c:v>
                </c:pt>
                <c:pt idx="699">
                  <c:v>5.8459999999999998E-2</c:v>
                </c:pt>
                <c:pt idx="700">
                  <c:v>5.7169999999999999E-2</c:v>
                </c:pt>
                <c:pt idx="701">
                  <c:v>5.6050000000000003E-2</c:v>
                </c:pt>
                <c:pt idx="702">
                  <c:v>5.5050000000000002E-2</c:v>
                </c:pt>
                <c:pt idx="703">
                  <c:v>5.4059999999999997E-2</c:v>
                </c:pt>
                <c:pt idx="704">
                  <c:v>5.3069999999999999E-2</c:v>
                </c:pt>
                <c:pt idx="705">
                  <c:v>5.21E-2</c:v>
                </c:pt>
                <c:pt idx="706">
                  <c:v>5.0999999999999997E-2</c:v>
                </c:pt>
                <c:pt idx="707">
                  <c:v>4.9829999999999999E-2</c:v>
                </c:pt>
                <c:pt idx="708">
                  <c:v>4.8660000000000002E-2</c:v>
                </c:pt>
                <c:pt idx="709">
                  <c:v>4.7649999999999998E-2</c:v>
                </c:pt>
                <c:pt idx="710">
                  <c:v>4.6789999999999998E-2</c:v>
                </c:pt>
                <c:pt idx="711">
                  <c:v>4.6050000000000001E-2</c:v>
                </c:pt>
                <c:pt idx="712">
                  <c:v>4.5429999999999998E-2</c:v>
                </c:pt>
                <c:pt idx="713">
                  <c:v>4.4839999999999998E-2</c:v>
                </c:pt>
                <c:pt idx="714">
                  <c:v>4.4200000000000003E-2</c:v>
                </c:pt>
                <c:pt idx="715">
                  <c:v>4.3380000000000002E-2</c:v>
                </c:pt>
                <c:pt idx="716">
                  <c:v>4.2459999999999998E-2</c:v>
                </c:pt>
                <c:pt idx="717">
                  <c:v>4.1529999999999997E-2</c:v>
                </c:pt>
                <c:pt idx="718">
                  <c:v>4.0649999999999999E-2</c:v>
                </c:pt>
                <c:pt idx="719">
                  <c:v>3.9910000000000001E-2</c:v>
                </c:pt>
                <c:pt idx="720">
                  <c:v>3.9359999999999999E-2</c:v>
                </c:pt>
                <c:pt idx="721">
                  <c:v>3.891E-2</c:v>
                </c:pt>
                <c:pt idx="722">
                  <c:v>3.85E-2</c:v>
                </c:pt>
                <c:pt idx="723">
                  <c:v>3.8030000000000001E-2</c:v>
                </c:pt>
                <c:pt idx="724">
                  <c:v>3.7479999999999999E-2</c:v>
                </c:pt>
                <c:pt idx="725">
                  <c:v>3.6810000000000002E-2</c:v>
                </c:pt>
                <c:pt idx="726">
                  <c:v>3.6069999999999998E-2</c:v>
                </c:pt>
                <c:pt idx="727">
                  <c:v>3.5349999999999999E-2</c:v>
                </c:pt>
                <c:pt idx="728">
                  <c:v>3.4799999999999998E-2</c:v>
                </c:pt>
                <c:pt idx="729">
                  <c:v>3.4450000000000001E-2</c:v>
                </c:pt>
                <c:pt idx="730">
                  <c:v>3.4209999999999997E-2</c:v>
                </c:pt>
                <c:pt idx="731">
                  <c:v>3.4029999999999998E-2</c:v>
                </c:pt>
                <c:pt idx="732">
                  <c:v>3.3829999999999999E-2</c:v>
                </c:pt>
                <c:pt idx="733">
                  <c:v>3.3489999999999999E-2</c:v>
                </c:pt>
                <c:pt idx="734">
                  <c:v>3.2960000000000003E-2</c:v>
                </c:pt>
                <c:pt idx="735">
                  <c:v>3.2309999999999998E-2</c:v>
                </c:pt>
                <c:pt idx="736">
                  <c:v>3.1710000000000002E-2</c:v>
                </c:pt>
                <c:pt idx="737">
                  <c:v>3.1280000000000002E-2</c:v>
                </c:pt>
                <c:pt idx="738">
                  <c:v>3.1029999999999999E-2</c:v>
                </c:pt>
                <c:pt idx="739">
                  <c:v>3.0960000000000001E-2</c:v>
                </c:pt>
                <c:pt idx="740">
                  <c:v>3.1E-2</c:v>
                </c:pt>
                <c:pt idx="741">
                  <c:v>3.1050000000000001E-2</c:v>
                </c:pt>
                <c:pt idx="742">
                  <c:v>3.099E-2</c:v>
                </c:pt>
                <c:pt idx="743">
                  <c:v>3.0769999999999999E-2</c:v>
                </c:pt>
                <c:pt idx="744">
                  <c:v>3.039E-2</c:v>
                </c:pt>
                <c:pt idx="745">
                  <c:v>2.9960000000000001E-2</c:v>
                </c:pt>
                <c:pt idx="746">
                  <c:v>2.964E-2</c:v>
                </c:pt>
                <c:pt idx="747">
                  <c:v>2.9520000000000001E-2</c:v>
                </c:pt>
                <c:pt idx="748">
                  <c:v>2.9569999999999999E-2</c:v>
                </c:pt>
                <c:pt idx="749">
                  <c:v>2.9569999999999999E-2</c:v>
                </c:pt>
                <c:pt idx="750">
                  <c:v>2.9489999999999999E-2</c:v>
                </c:pt>
                <c:pt idx="751">
                  <c:v>2.9420000000000002E-2</c:v>
                </c:pt>
                <c:pt idx="752">
                  <c:v>2.9340000000000001E-2</c:v>
                </c:pt>
                <c:pt idx="753">
                  <c:v>2.9190000000000001E-2</c:v>
                </c:pt>
                <c:pt idx="754">
                  <c:v>2.896E-2</c:v>
                </c:pt>
                <c:pt idx="755">
                  <c:v>2.869E-2</c:v>
                </c:pt>
                <c:pt idx="756">
                  <c:v>2.8510000000000001E-2</c:v>
                </c:pt>
                <c:pt idx="757">
                  <c:v>2.8400000000000002E-2</c:v>
                </c:pt>
                <c:pt idx="758">
                  <c:v>2.8400000000000002E-2</c:v>
                </c:pt>
                <c:pt idx="759">
                  <c:v>2.8490000000000001E-2</c:v>
                </c:pt>
                <c:pt idx="760">
                  <c:v>2.8590000000000001E-2</c:v>
                </c:pt>
                <c:pt idx="761">
                  <c:v>2.8639999999999999E-2</c:v>
                </c:pt>
                <c:pt idx="762">
                  <c:v>2.86E-2</c:v>
                </c:pt>
                <c:pt idx="763">
                  <c:v>2.8539999999999999E-2</c:v>
                </c:pt>
                <c:pt idx="764">
                  <c:v>2.843E-2</c:v>
                </c:pt>
                <c:pt idx="765">
                  <c:v>2.8389999999999999E-2</c:v>
                </c:pt>
                <c:pt idx="766">
                  <c:v>2.8490000000000001E-2</c:v>
                </c:pt>
                <c:pt idx="767">
                  <c:v>2.87E-2</c:v>
                </c:pt>
                <c:pt idx="768">
                  <c:v>2.8930000000000001E-2</c:v>
                </c:pt>
                <c:pt idx="769">
                  <c:v>2.904E-2</c:v>
                </c:pt>
                <c:pt idx="770">
                  <c:v>2.9090000000000001E-2</c:v>
                </c:pt>
                <c:pt idx="771">
                  <c:v>2.9049999999999999E-2</c:v>
                </c:pt>
                <c:pt idx="772">
                  <c:v>2.895E-2</c:v>
                </c:pt>
                <c:pt idx="773">
                  <c:v>2.8899999999999999E-2</c:v>
                </c:pt>
                <c:pt idx="774">
                  <c:v>2.8889999999999999E-2</c:v>
                </c:pt>
                <c:pt idx="775">
                  <c:v>2.9059999999999999E-2</c:v>
                </c:pt>
                <c:pt idx="776">
                  <c:v>2.9319999999999999E-2</c:v>
                </c:pt>
                <c:pt idx="777">
                  <c:v>2.9559999999999999E-2</c:v>
                </c:pt>
                <c:pt idx="778">
                  <c:v>2.9760000000000002E-2</c:v>
                </c:pt>
                <c:pt idx="779">
                  <c:v>2.9850000000000002E-2</c:v>
                </c:pt>
                <c:pt idx="780">
                  <c:v>2.9760000000000002E-2</c:v>
                </c:pt>
                <c:pt idx="781">
                  <c:v>2.9649999999999999E-2</c:v>
                </c:pt>
                <c:pt idx="782">
                  <c:v>2.9499999999999998E-2</c:v>
                </c:pt>
                <c:pt idx="783">
                  <c:v>2.947E-2</c:v>
                </c:pt>
                <c:pt idx="784">
                  <c:v>2.962E-2</c:v>
                </c:pt>
                <c:pt idx="785">
                  <c:v>2.9870000000000001E-2</c:v>
                </c:pt>
                <c:pt idx="786">
                  <c:v>3.015E-2</c:v>
                </c:pt>
                <c:pt idx="787">
                  <c:v>3.04E-2</c:v>
                </c:pt>
                <c:pt idx="788">
                  <c:v>3.049E-2</c:v>
                </c:pt>
                <c:pt idx="789">
                  <c:v>3.0439999999999998E-2</c:v>
                </c:pt>
                <c:pt idx="790">
                  <c:v>3.032E-2</c:v>
                </c:pt>
                <c:pt idx="791">
                  <c:v>3.0169999999999999E-2</c:v>
                </c:pt>
                <c:pt idx="792">
                  <c:v>3.006E-2</c:v>
                </c:pt>
                <c:pt idx="793">
                  <c:v>3.0110000000000001E-2</c:v>
                </c:pt>
                <c:pt idx="794">
                  <c:v>3.0329999999999999E-2</c:v>
                </c:pt>
                <c:pt idx="795">
                  <c:v>3.058E-2</c:v>
                </c:pt>
                <c:pt idx="796">
                  <c:v>3.0759999999999999E-2</c:v>
                </c:pt>
                <c:pt idx="797">
                  <c:v>3.0790000000000001E-2</c:v>
                </c:pt>
                <c:pt idx="798">
                  <c:v>3.073E-2</c:v>
                </c:pt>
                <c:pt idx="799">
                  <c:v>3.058E-2</c:v>
                </c:pt>
                <c:pt idx="800">
                  <c:v>3.048E-2</c:v>
                </c:pt>
                <c:pt idx="801">
                  <c:v>3.0450000000000001E-2</c:v>
                </c:pt>
                <c:pt idx="802">
                  <c:v>3.056E-2</c:v>
                </c:pt>
                <c:pt idx="803">
                  <c:v>3.0779999999999998E-2</c:v>
                </c:pt>
                <c:pt idx="804">
                  <c:v>3.1099999999999999E-2</c:v>
                </c:pt>
                <c:pt idx="805">
                  <c:v>3.1399999999999997E-2</c:v>
                </c:pt>
                <c:pt idx="806">
                  <c:v>3.1510000000000003E-2</c:v>
                </c:pt>
                <c:pt idx="807">
                  <c:v>3.1460000000000002E-2</c:v>
                </c:pt>
                <c:pt idx="808">
                  <c:v>3.1370000000000002E-2</c:v>
                </c:pt>
                <c:pt idx="809">
                  <c:v>3.134E-2</c:v>
                </c:pt>
                <c:pt idx="810">
                  <c:v>3.143E-2</c:v>
                </c:pt>
                <c:pt idx="811">
                  <c:v>3.1629999999999998E-2</c:v>
                </c:pt>
                <c:pt idx="812">
                  <c:v>3.1989999999999998E-2</c:v>
                </c:pt>
                <c:pt idx="813">
                  <c:v>3.2480000000000002E-2</c:v>
                </c:pt>
                <c:pt idx="814">
                  <c:v>3.2930000000000001E-2</c:v>
                </c:pt>
                <c:pt idx="815">
                  <c:v>3.322E-2</c:v>
                </c:pt>
                <c:pt idx="816">
                  <c:v>3.3320000000000002E-2</c:v>
                </c:pt>
                <c:pt idx="817">
                  <c:v>3.3329999999999999E-2</c:v>
                </c:pt>
                <c:pt idx="818">
                  <c:v>3.3320000000000002E-2</c:v>
                </c:pt>
                <c:pt idx="819">
                  <c:v>3.3430000000000001E-2</c:v>
                </c:pt>
                <c:pt idx="820">
                  <c:v>3.3750000000000002E-2</c:v>
                </c:pt>
                <c:pt idx="821">
                  <c:v>3.4180000000000002E-2</c:v>
                </c:pt>
                <c:pt idx="822">
                  <c:v>3.4630000000000001E-2</c:v>
                </c:pt>
                <c:pt idx="823">
                  <c:v>3.4970000000000001E-2</c:v>
                </c:pt>
                <c:pt idx="824">
                  <c:v>3.5130000000000002E-2</c:v>
                </c:pt>
                <c:pt idx="825">
                  <c:v>3.5139999999999998E-2</c:v>
                </c:pt>
                <c:pt idx="826">
                  <c:v>3.5060000000000001E-2</c:v>
                </c:pt>
                <c:pt idx="827">
                  <c:v>3.508E-2</c:v>
                </c:pt>
                <c:pt idx="828">
                  <c:v>3.5290000000000002E-2</c:v>
                </c:pt>
                <c:pt idx="829">
                  <c:v>3.5700000000000003E-2</c:v>
                </c:pt>
                <c:pt idx="830">
                  <c:v>3.6200000000000003E-2</c:v>
                </c:pt>
                <c:pt idx="831">
                  <c:v>3.671E-2</c:v>
                </c:pt>
                <c:pt idx="832">
                  <c:v>3.7139999999999999E-2</c:v>
                </c:pt>
                <c:pt idx="833">
                  <c:v>3.7409999999999999E-2</c:v>
                </c:pt>
                <c:pt idx="834">
                  <c:v>3.7589999999999998E-2</c:v>
                </c:pt>
                <c:pt idx="835">
                  <c:v>3.7740000000000003E-2</c:v>
                </c:pt>
                <c:pt idx="836">
                  <c:v>3.8010000000000002E-2</c:v>
                </c:pt>
                <c:pt idx="837">
                  <c:v>3.8429999999999999E-2</c:v>
                </c:pt>
                <c:pt idx="838">
                  <c:v>3.8940000000000002E-2</c:v>
                </c:pt>
                <c:pt idx="839">
                  <c:v>3.9539999999999999E-2</c:v>
                </c:pt>
                <c:pt idx="840">
                  <c:v>4.0140000000000002E-2</c:v>
                </c:pt>
                <c:pt idx="841">
                  <c:v>4.0550000000000003E-2</c:v>
                </c:pt>
                <c:pt idx="842">
                  <c:v>4.0840000000000001E-2</c:v>
                </c:pt>
                <c:pt idx="843">
                  <c:v>4.0980000000000003E-2</c:v>
                </c:pt>
                <c:pt idx="844">
                  <c:v>4.1110000000000001E-2</c:v>
                </c:pt>
                <c:pt idx="845">
                  <c:v>4.1340000000000002E-2</c:v>
                </c:pt>
                <c:pt idx="846">
                  <c:v>4.172E-2</c:v>
                </c:pt>
                <c:pt idx="847">
                  <c:v>4.2209999999999998E-2</c:v>
                </c:pt>
                <c:pt idx="848">
                  <c:v>4.2709999999999998E-2</c:v>
                </c:pt>
                <c:pt idx="849">
                  <c:v>4.3180000000000003E-2</c:v>
                </c:pt>
                <c:pt idx="850">
                  <c:v>4.3560000000000001E-2</c:v>
                </c:pt>
                <c:pt idx="851">
                  <c:v>4.3889999999999998E-2</c:v>
                </c:pt>
                <c:pt idx="852">
                  <c:v>4.4150000000000002E-2</c:v>
                </c:pt>
                <c:pt idx="853">
                  <c:v>4.4319999999999998E-2</c:v>
                </c:pt>
                <c:pt idx="854">
                  <c:v>4.4499999999999998E-2</c:v>
                </c:pt>
                <c:pt idx="855">
                  <c:v>4.4790000000000003E-2</c:v>
                </c:pt>
                <c:pt idx="856">
                  <c:v>4.5170000000000002E-2</c:v>
                </c:pt>
                <c:pt idx="857">
                  <c:v>4.5589999999999999E-2</c:v>
                </c:pt>
                <c:pt idx="858">
                  <c:v>4.5929999999999999E-2</c:v>
                </c:pt>
                <c:pt idx="859">
                  <c:v>4.6210000000000001E-2</c:v>
                </c:pt>
                <c:pt idx="860">
                  <c:v>4.6359999999999998E-2</c:v>
                </c:pt>
                <c:pt idx="861">
                  <c:v>4.65E-2</c:v>
                </c:pt>
                <c:pt idx="862">
                  <c:v>4.6649999999999997E-2</c:v>
                </c:pt>
                <c:pt idx="863">
                  <c:v>4.684E-2</c:v>
                </c:pt>
                <c:pt idx="864">
                  <c:v>4.709E-2</c:v>
                </c:pt>
                <c:pt idx="865">
                  <c:v>4.7370000000000002E-2</c:v>
                </c:pt>
                <c:pt idx="866">
                  <c:v>4.768E-2</c:v>
                </c:pt>
                <c:pt idx="867">
                  <c:v>4.7890000000000002E-2</c:v>
                </c:pt>
                <c:pt idx="868">
                  <c:v>4.7919999999999997E-2</c:v>
                </c:pt>
                <c:pt idx="869">
                  <c:v>4.7849999999999997E-2</c:v>
                </c:pt>
                <c:pt idx="870">
                  <c:v>4.7750000000000001E-2</c:v>
                </c:pt>
                <c:pt idx="871">
                  <c:v>4.7899999999999998E-2</c:v>
                </c:pt>
                <c:pt idx="872">
                  <c:v>4.8750000000000002E-2</c:v>
                </c:pt>
                <c:pt idx="873">
                  <c:v>5.194E-2</c:v>
                </c:pt>
                <c:pt idx="874">
                  <c:v>5.5E-2</c:v>
                </c:pt>
                <c:pt idx="875">
                  <c:v>5.6030000000000003E-2</c:v>
                </c:pt>
                <c:pt idx="876">
                  <c:v>6.166E-2</c:v>
                </c:pt>
                <c:pt idx="877">
                  <c:v>6.4909999999999995E-2</c:v>
                </c:pt>
                <c:pt idx="878">
                  <c:v>6.8010000000000001E-2</c:v>
                </c:pt>
                <c:pt idx="879">
                  <c:v>7.0989999999999998E-2</c:v>
                </c:pt>
                <c:pt idx="880">
                  <c:v>7.3899999999999993E-2</c:v>
                </c:pt>
                <c:pt idx="881">
                  <c:v>7.6910000000000006E-2</c:v>
                </c:pt>
                <c:pt idx="882">
                  <c:v>8.0089999999999995E-2</c:v>
                </c:pt>
                <c:pt idx="883">
                  <c:v>8.337E-2</c:v>
                </c:pt>
                <c:pt idx="884">
                  <c:v>8.6569999999999994E-2</c:v>
                </c:pt>
                <c:pt idx="885">
                  <c:v>8.9429999999999996E-2</c:v>
                </c:pt>
                <c:pt idx="886">
                  <c:v>9.196E-2</c:v>
                </c:pt>
                <c:pt idx="887">
                  <c:v>9.4170000000000004E-2</c:v>
                </c:pt>
                <c:pt idx="888">
                  <c:v>9.6149999999999999E-2</c:v>
                </c:pt>
                <c:pt idx="889">
                  <c:v>9.8140000000000005E-2</c:v>
                </c:pt>
                <c:pt idx="890">
                  <c:v>0.1003</c:v>
                </c:pt>
                <c:pt idx="891">
                  <c:v>0.10249999999999999</c:v>
                </c:pt>
                <c:pt idx="892">
                  <c:v>0.1046</c:v>
                </c:pt>
                <c:pt idx="893">
                  <c:v>0.1066</c:v>
                </c:pt>
                <c:pt idx="894">
                  <c:v>0.1082</c:v>
                </c:pt>
                <c:pt idx="895">
                  <c:v>0.1094</c:v>
                </c:pt>
                <c:pt idx="896">
                  <c:v>0.1104</c:v>
                </c:pt>
                <c:pt idx="897">
                  <c:v>0.1114</c:v>
                </c:pt>
                <c:pt idx="898">
                  <c:v>0.1125</c:v>
                </c:pt>
                <c:pt idx="899">
                  <c:v>0.1135</c:v>
                </c:pt>
                <c:pt idx="900">
                  <c:v>0.11459999999999999</c:v>
                </c:pt>
                <c:pt idx="901">
                  <c:v>0.1169</c:v>
                </c:pt>
                <c:pt idx="902">
                  <c:v>0.11749999999999999</c:v>
                </c:pt>
                <c:pt idx="903">
                  <c:v>0.1169</c:v>
                </c:pt>
                <c:pt idx="904">
                  <c:v>0.1169</c:v>
                </c:pt>
                <c:pt idx="905">
                  <c:v>0.1177</c:v>
                </c:pt>
                <c:pt idx="906">
                  <c:v>0.1166</c:v>
                </c:pt>
                <c:pt idx="907">
                  <c:v>0.1164</c:v>
                </c:pt>
                <c:pt idx="908">
                  <c:v>0.1164</c:v>
                </c:pt>
                <c:pt idx="909">
                  <c:v>0.1163</c:v>
                </c:pt>
                <c:pt idx="910">
                  <c:v>0.11600000000000001</c:v>
                </c:pt>
                <c:pt idx="911">
                  <c:v>0.11550000000000001</c:v>
                </c:pt>
                <c:pt idx="912">
                  <c:v>0.1147</c:v>
                </c:pt>
                <c:pt idx="913">
                  <c:v>0.11360000000000001</c:v>
                </c:pt>
                <c:pt idx="914">
                  <c:v>0.1124</c:v>
                </c:pt>
                <c:pt idx="915">
                  <c:v>0.1111</c:v>
                </c:pt>
                <c:pt idx="916">
                  <c:v>0.1099</c:v>
                </c:pt>
                <c:pt idx="917">
                  <c:v>0.1087</c:v>
                </c:pt>
                <c:pt idx="918">
                  <c:v>0.1075</c:v>
                </c:pt>
                <c:pt idx="919">
                  <c:v>0.106</c:v>
                </c:pt>
                <c:pt idx="920">
                  <c:v>0.1043</c:v>
                </c:pt>
                <c:pt idx="921">
                  <c:v>0.1022</c:v>
                </c:pt>
                <c:pt idx="922">
                  <c:v>9.9809999999999996E-2</c:v>
                </c:pt>
                <c:pt idx="923">
                  <c:v>9.7299999999999998E-2</c:v>
                </c:pt>
                <c:pt idx="924">
                  <c:v>9.486E-2</c:v>
                </c:pt>
                <c:pt idx="925">
                  <c:v>9.2509999999999995E-2</c:v>
                </c:pt>
                <c:pt idx="926">
                  <c:v>9.0149999999999994E-2</c:v>
                </c:pt>
                <c:pt idx="927">
                  <c:v>8.7739999999999999E-2</c:v>
                </c:pt>
                <c:pt idx="928">
                  <c:v>8.5059999999999997E-2</c:v>
                </c:pt>
                <c:pt idx="929">
                  <c:v>8.2040000000000002E-2</c:v>
                </c:pt>
                <c:pt idx="930">
                  <c:v>7.868E-2</c:v>
                </c:pt>
                <c:pt idx="931">
                  <c:v>7.4990000000000001E-2</c:v>
                </c:pt>
                <c:pt idx="932">
                  <c:v>7.084E-2</c:v>
                </c:pt>
                <c:pt idx="933">
                  <c:v>6.7250000000000004E-2</c:v>
                </c:pt>
                <c:pt idx="934">
                  <c:v>6.4619999999999997E-2</c:v>
                </c:pt>
                <c:pt idx="935">
                  <c:v>6.2899999999999998E-2</c:v>
                </c:pt>
                <c:pt idx="936">
                  <c:v>6.1789999999999998E-2</c:v>
                </c:pt>
                <c:pt idx="937">
                  <c:v>6.1010000000000002E-2</c:v>
                </c:pt>
                <c:pt idx="938">
                  <c:v>6.0359999999999997E-2</c:v>
                </c:pt>
                <c:pt idx="939">
                  <c:v>5.985E-2</c:v>
                </c:pt>
                <c:pt idx="940">
                  <c:v>5.9429999999999997E-2</c:v>
                </c:pt>
                <c:pt idx="941">
                  <c:v>5.9089999999999997E-2</c:v>
                </c:pt>
                <c:pt idx="942">
                  <c:v>5.8950000000000002E-2</c:v>
                </c:pt>
                <c:pt idx="943">
                  <c:v>5.8990000000000001E-2</c:v>
                </c:pt>
                <c:pt idx="944">
                  <c:v>5.9240000000000001E-2</c:v>
                </c:pt>
                <c:pt idx="945">
                  <c:v>5.9639999999999999E-2</c:v>
                </c:pt>
                <c:pt idx="946">
                  <c:v>0.06</c:v>
                </c:pt>
                <c:pt idx="947">
                  <c:v>6.0260000000000001E-2</c:v>
                </c:pt>
                <c:pt idx="948">
                  <c:v>6.046E-2</c:v>
                </c:pt>
                <c:pt idx="949">
                  <c:v>6.0609999999999997E-2</c:v>
                </c:pt>
                <c:pt idx="950">
                  <c:v>6.0789999999999997E-2</c:v>
                </c:pt>
                <c:pt idx="951">
                  <c:v>6.1120000000000001E-2</c:v>
                </c:pt>
                <c:pt idx="952">
                  <c:v>6.1609999999999998E-2</c:v>
                </c:pt>
                <c:pt idx="953">
                  <c:v>6.2219999999999998E-2</c:v>
                </c:pt>
                <c:pt idx="954">
                  <c:v>6.2880000000000005E-2</c:v>
                </c:pt>
                <c:pt idx="955">
                  <c:v>6.3519999999999993E-2</c:v>
                </c:pt>
                <c:pt idx="956">
                  <c:v>6.3950000000000007E-2</c:v>
                </c:pt>
                <c:pt idx="957">
                  <c:v>6.4140000000000003E-2</c:v>
                </c:pt>
                <c:pt idx="958">
                  <c:v>6.429E-2</c:v>
                </c:pt>
                <c:pt idx="959">
                  <c:v>6.4579999999999999E-2</c:v>
                </c:pt>
                <c:pt idx="960">
                  <c:v>6.5040000000000001E-2</c:v>
                </c:pt>
                <c:pt idx="961">
                  <c:v>6.5629999999999994E-2</c:v>
                </c:pt>
                <c:pt idx="962">
                  <c:v>6.6360000000000002E-2</c:v>
                </c:pt>
                <c:pt idx="963">
                  <c:v>6.7070000000000005E-2</c:v>
                </c:pt>
                <c:pt idx="964">
                  <c:v>6.7669999999999994E-2</c:v>
                </c:pt>
                <c:pt idx="965">
                  <c:v>6.812E-2</c:v>
                </c:pt>
                <c:pt idx="966">
                  <c:v>6.8470000000000003E-2</c:v>
                </c:pt>
                <c:pt idx="967">
                  <c:v>6.8820000000000006E-2</c:v>
                </c:pt>
                <c:pt idx="968">
                  <c:v>6.9260000000000002E-2</c:v>
                </c:pt>
                <c:pt idx="969">
                  <c:v>6.9830000000000003E-2</c:v>
                </c:pt>
                <c:pt idx="970">
                  <c:v>7.0529999999999995E-2</c:v>
                </c:pt>
                <c:pt idx="971">
                  <c:v>7.1279999999999996E-2</c:v>
                </c:pt>
                <c:pt idx="972">
                  <c:v>7.1959999999999996E-2</c:v>
                </c:pt>
                <c:pt idx="973">
                  <c:v>7.2529999999999997E-2</c:v>
                </c:pt>
                <c:pt idx="974">
                  <c:v>7.2999999999999995E-2</c:v>
                </c:pt>
                <c:pt idx="975">
                  <c:v>7.3440000000000005E-2</c:v>
                </c:pt>
                <c:pt idx="976">
                  <c:v>7.3880000000000001E-2</c:v>
                </c:pt>
                <c:pt idx="977">
                  <c:v>7.4410000000000004E-2</c:v>
                </c:pt>
                <c:pt idx="978">
                  <c:v>7.5069999999999998E-2</c:v>
                </c:pt>
                <c:pt idx="979">
                  <c:v>7.5829999999999995E-2</c:v>
                </c:pt>
                <c:pt idx="980">
                  <c:v>7.6609999999999998E-2</c:v>
                </c:pt>
                <c:pt idx="981">
                  <c:v>7.7310000000000004E-2</c:v>
                </c:pt>
                <c:pt idx="982">
                  <c:v>7.7909999999999993E-2</c:v>
                </c:pt>
                <c:pt idx="983">
                  <c:v>7.8380000000000005E-2</c:v>
                </c:pt>
                <c:pt idx="984">
                  <c:v>7.8799999999999995E-2</c:v>
                </c:pt>
                <c:pt idx="985">
                  <c:v>7.9250000000000001E-2</c:v>
                </c:pt>
                <c:pt idx="986">
                  <c:v>7.9909999999999995E-2</c:v>
                </c:pt>
                <c:pt idx="987">
                  <c:v>8.0740000000000006E-2</c:v>
                </c:pt>
                <c:pt idx="988">
                  <c:v>8.1659999999999996E-2</c:v>
                </c:pt>
                <c:pt idx="989">
                  <c:v>8.2449999999999996E-2</c:v>
                </c:pt>
                <c:pt idx="990">
                  <c:v>8.3110000000000003E-2</c:v>
                </c:pt>
                <c:pt idx="991">
                  <c:v>8.3599999999999994E-2</c:v>
                </c:pt>
                <c:pt idx="992">
                  <c:v>8.405E-2</c:v>
                </c:pt>
                <c:pt idx="993">
                  <c:v>8.4559999999999996E-2</c:v>
                </c:pt>
                <c:pt idx="994">
                  <c:v>8.5169999999999996E-2</c:v>
                </c:pt>
                <c:pt idx="995">
                  <c:v>8.5919999999999996E-2</c:v>
                </c:pt>
                <c:pt idx="996">
                  <c:v>8.6739999999999998E-2</c:v>
                </c:pt>
                <c:pt idx="997">
                  <c:v>8.7580000000000005E-2</c:v>
                </c:pt>
                <c:pt idx="998">
                  <c:v>8.8359999999999994E-2</c:v>
                </c:pt>
                <c:pt idx="999">
                  <c:v>8.8980000000000004E-2</c:v>
                </c:pt>
                <c:pt idx="1000">
                  <c:v>8.9510000000000006E-2</c:v>
                </c:pt>
                <c:pt idx="1001">
                  <c:v>9.0010000000000007E-2</c:v>
                </c:pt>
                <c:pt idx="1002">
                  <c:v>9.0630000000000002E-2</c:v>
                </c:pt>
                <c:pt idx="1003">
                  <c:v>9.1410000000000005E-2</c:v>
                </c:pt>
                <c:pt idx="1004">
                  <c:v>9.2319999999999999E-2</c:v>
                </c:pt>
                <c:pt idx="1005">
                  <c:v>9.325E-2</c:v>
                </c:pt>
                <c:pt idx="1006">
                  <c:v>9.4119999999999995E-2</c:v>
                </c:pt>
                <c:pt idx="1007">
                  <c:v>9.4869999999999996E-2</c:v>
                </c:pt>
                <c:pt idx="1008">
                  <c:v>9.5490000000000005E-2</c:v>
                </c:pt>
                <c:pt idx="1009">
                  <c:v>9.604E-2</c:v>
                </c:pt>
                <c:pt idx="1010">
                  <c:v>9.6689999999999998E-2</c:v>
                </c:pt>
                <c:pt idx="1011">
                  <c:v>9.7470000000000001E-2</c:v>
                </c:pt>
                <c:pt idx="1012">
                  <c:v>9.8409999999999997E-2</c:v>
                </c:pt>
                <c:pt idx="1013">
                  <c:v>9.9409999999999998E-2</c:v>
                </c:pt>
                <c:pt idx="1014">
                  <c:v>0.1004</c:v>
                </c:pt>
                <c:pt idx="1015">
                  <c:v>0.1013</c:v>
                </c:pt>
                <c:pt idx="1016">
                  <c:v>0.1021</c:v>
                </c:pt>
                <c:pt idx="1017">
                  <c:v>0.10290000000000001</c:v>
                </c:pt>
                <c:pt idx="1018">
                  <c:v>0.1037</c:v>
                </c:pt>
                <c:pt idx="1019">
                  <c:v>0.1045</c:v>
                </c:pt>
                <c:pt idx="1020">
                  <c:v>0.1055</c:v>
                </c:pt>
                <c:pt idx="1021">
                  <c:v>0.10639999999999999</c:v>
                </c:pt>
                <c:pt idx="1022">
                  <c:v>0.1074</c:v>
                </c:pt>
                <c:pt idx="1023">
                  <c:v>0.1084</c:v>
                </c:pt>
                <c:pt idx="1024">
                  <c:v>0.10929999999999999</c:v>
                </c:pt>
                <c:pt idx="1025">
                  <c:v>0.1101</c:v>
                </c:pt>
                <c:pt idx="1026">
                  <c:v>0.111</c:v>
                </c:pt>
                <c:pt idx="1027">
                  <c:v>0.1119</c:v>
                </c:pt>
                <c:pt idx="1028">
                  <c:v>0.1128</c:v>
                </c:pt>
                <c:pt idx="1029">
                  <c:v>0.1139</c:v>
                </c:pt>
                <c:pt idx="1030">
                  <c:v>0.115</c:v>
                </c:pt>
                <c:pt idx="1031">
                  <c:v>0.11609999999999999</c:v>
                </c:pt>
                <c:pt idx="1032">
                  <c:v>0.1172</c:v>
                </c:pt>
                <c:pt idx="1033">
                  <c:v>0.1182</c:v>
                </c:pt>
                <c:pt idx="1034">
                  <c:v>0.1191</c:v>
                </c:pt>
                <c:pt idx="1035">
                  <c:v>0.12</c:v>
                </c:pt>
                <c:pt idx="1036">
                  <c:v>0.12089999999999999</c:v>
                </c:pt>
                <c:pt idx="1037">
                  <c:v>0.12189999999999999</c:v>
                </c:pt>
                <c:pt idx="1038">
                  <c:v>0.123</c:v>
                </c:pt>
                <c:pt idx="1039">
                  <c:v>0.1241</c:v>
                </c:pt>
                <c:pt idx="1040">
                  <c:v>0.12520000000000001</c:v>
                </c:pt>
                <c:pt idx="1041">
                  <c:v>0.12620000000000001</c:v>
                </c:pt>
                <c:pt idx="1042">
                  <c:v>0.12709999999999999</c:v>
                </c:pt>
                <c:pt idx="1043">
                  <c:v>0.12809999999999999</c:v>
                </c:pt>
                <c:pt idx="1044">
                  <c:v>0.129</c:v>
                </c:pt>
                <c:pt idx="1045">
                  <c:v>0.13</c:v>
                </c:pt>
                <c:pt idx="1046">
                  <c:v>0.13100000000000001</c:v>
                </c:pt>
                <c:pt idx="1047">
                  <c:v>0.13200000000000001</c:v>
                </c:pt>
                <c:pt idx="1048">
                  <c:v>0.13300000000000001</c:v>
                </c:pt>
                <c:pt idx="1049">
                  <c:v>0.13400000000000001</c:v>
                </c:pt>
                <c:pt idx="1050">
                  <c:v>0.1351</c:v>
                </c:pt>
                <c:pt idx="1051">
                  <c:v>0.13600000000000001</c:v>
                </c:pt>
                <c:pt idx="1052">
                  <c:v>0.13700000000000001</c:v>
                </c:pt>
                <c:pt idx="1053">
                  <c:v>0.13800000000000001</c:v>
                </c:pt>
                <c:pt idx="1054">
                  <c:v>0.1391</c:v>
                </c:pt>
                <c:pt idx="1055">
                  <c:v>0.14019999999999999</c:v>
                </c:pt>
                <c:pt idx="1056">
                  <c:v>0.14130000000000001</c:v>
                </c:pt>
                <c:pt idx="1057">
                  <c:v>0.1424</c:v>
                </c:pt>
                <c:pt idx="1058">
                  <c:v>0.1434</c:v>
                </c:pt>
                <c:pt idx="1059">
                  <c:v>0.14419999999999999</c:v>
                </c:pt>
                <c:pt idx="1060">
                  <c:v>0.14499999999999999</c:v>
                </c:pt>
                <c:pt idx="1061">
                  <c:v>0.14580000000000001</c:v>
                </c:pt>
                <c:pt idx="1062">
                  <c:v>0.1467</c:v>
                </c:pt>
                <c:pt idx="1063">
                  <c:v>0.1477</c:v>
                </c:pt>
                <c:pt idx="1064">
                  <c:v>0.14879999999999999</c:v>
                </c:pt>
                <c:pt idx="1065">
                  <c:v>0.14979999999999999</c:v>
                </c:pt>
                <c:pt idx="1066">
                  <c:v>0.15090000000000001</c:v>
                </c:pt>
                <c:pt idx="1067">
                  <c:v>0.15179999999999999</c:v>
                </c:pt>
                <c:pt idx="1068">
                  <c:v>0.1527</c:v>
                </c:pt>
                <c:pt idx="1069">
                  <c:v>0.15359999999999999</c:v>
                </c:pt>
                <c:pt idx="1070">
                  <c:v>0.15440000000000001</c:v>
                </c:pt>
                <c:pt idx="1071">
                  <c:v>0.15540000000000001</c:v>
                </c:pt>
                <c:pt idx="1072">
                  <c:v>0.15640000000000001</c:v>
                </c:pt>
                <c:pt idx="1073">
                  <c:v>0.15740000000000001</c:v>
                </c:pt>
                <c:pt idx="1074">
                  <c:v>0.1583</c:v>
                </c:pt>
                <c:pt idx="1075">
                  <c:v>0.15920000000000001</c:v>
                </c:pt>
                <c:pt idx="1076">
                  <c:v>0.16009999999999999</c:v>
                </c:pt>
                <c:pt idx="1077">
                  <c:v>0.161</c:v>
                </c:pt>
                <c:pt idx="1078">
                  <c:v>0.1618</c:v>
                </c:pt>
                <c:pt idx="1079">
                  <c:v>0.16270000000000001</c:v>
                </c:pt>
                <c:pt idx="1080">
                  <c:v>0.1636</c:v>
                </c:pt>
                <c:pt idx="1081">
                  <c:v>0.16450000000000001</c:v>
                </c:pt>
                <c:pt idx="1082">
                  <c:v>0.1653</c:v>
                </c:pt>
                <c:pt idx="1083">
                  <c:v>0.16619999999999999</c:v>
                </c:pt>
                <c:pt idx="1084">
                  <c:v>0.16719999999999999</c:v>
                </c:pt>
                <c:pt idx="1085">
                  <c:v>0.16819999999999999</c:v>
                </c:pt>
                <c:pt idx="1086">
                  <c:v>0.16919999999999999</c:v>
                </c:pt>
                <c:pt idx="1087">
                  <c:v>0.17019999999999999</c:v>
                </c:pt>
                <c:pt idx="1088">
                  <c:v>0.1711</c:v>
                </c:pt>
                <c:pt idx="1089">
                  <c:v>0.17199999999999999</c:v>
                </c:pt>
                <c:pt idx="1090">
                  <c:v>0.1729</c:v>
                </c:pt>
                <c:pt idx="1091">
                  <c:v>0.17380000000000001</c:v>
                </c:pt>
                <c:pt idx="1092">
                  <c:v>0.17469999999999999</c:v>
                </c:pt>
                <c:pt idx="1093">
                  <c:v>0.17560000000000001</c:v>
                </c:pt>
                <c:pt idx="1094">
                  <c:v>0.17660000000000001</c:v>
                </c:pt>
                <c:pt idx="1095">
                  <c:v>0.17749999999999999</c:v>
                </c:pt>
                <c:pt idx="1096">
                  <c:v>0.1782</c:v>
                </c:pt>
                <c:pt idx="1097">
                  <c:v>0.17899999999999999</c:v>
                </c:pt>
                <c:pt idx="1098">
                  <c:v>0.1797</c:v>
                </c:pt>
                <c:pt idx="1099">
                  <c:v>0.18049999999999999</c:v>
                </c:pt>
                <c:pt idx="1100">
                  <c:v>0.18129999999999999</c:v>
                </c:pt>
                <c:pt idx="1101">
                  <c:v>0.182</c:v>
                </c:pt>
                <c:pt idx="1102">
                  <c:v>0.1827</c:v>
                </c:pt>
                <c:pt idx="1103">
                  <c:v>0.18340000000000001</c:v>
                </c:pt>
                <c:pt idx="1104">
                  <c:v>0.184</c:v>
                </c:pt>
                <c:pt idx="1105">
                  <c:v>0.18459999999999999</c:v>
                </c:pt>
                <c:pt idx="1106">
                  <c:v>0.1852</c:v>
                </c:pt>
                <c:pt idx="1107">
                  <c:v>0.1857</c:v>
                </c:pt>
                <c:pt idx="1108">
                  <c:v>0.1862</c:v>
                </c:pt>
                <c:pt idx="1109">
                  <c:v>0.1865</c:v>
                </c:pt>
                <c:pt idx="1110">
                  <c:v>0.18679999999999999</c:v>
                </c:pt>
                <c:pt idx="1111">
                  <c:v>0.18709999999999999</c:v>
                </c:pt>
                <c:pt idx="1112">
                  <c:v>0.18740000000000001</c:v>
                </c:pt>
                <c:pt idx="1113">
                  <c:v>0.18779999999999999</c:v>
                </c:pt>
                <c:pt idx="1114">
                  <c:v>0.1883</c:v>
                </c:pt>
                <c:pt idx="1115">
                  <c:v>0.18890000000000001</c:v>
                </c:pt>
                <c:pt idx="1116">
                  <c:v>0.18940000000000001</c:v>
                </c:pt>
                <c:pt idx="1117">
                  <c:v>0.1898</c:v>
                </c:pt>
                <c:pt idx="1118">
                  <c:v>0.19</c:v>
                </c:pt>
                <c:pt idx="1119">
                  <c:v>0.19009999999999999</c:v>
                </c:pt>
                <c:pt idx="1120">
                  <c:v>0.19009999999999999</c:v>
                </c:pt>
                <c:pt idx="1121">
                  <c:v>0.19009999999999999</c:v>
                </c:pt>
                <c:pt idx="1122">
                  <c:v>0.19020000000000001</c:v>
                </c:pt>
                <c:pt idx="1123">
                  <c:v>0.19040000000000001</c:v>
                </c:pt>
                <c:pt idx="1124">
                  <c:v>0.19070000000000001</c:v>
                </c:pt>
                <c:pt idx="1125">
                  <c:v>0.191</c:v>
                </c:pt>
                <c:pt idx="1126">
                  <c:v>0.19120000000000001</c:v>
                </c:pt>
                <c:pt idx="1127">
                  <c:v>0.19109999999999999</c:v>
                </c:pt>
                <c:pt idx="1128">
                  <c:v>0.191</c:v>
                </c:pt>
                <c:pt idx="1129">
                  <c:v>0.19089999999999999</c:v>
                </c:pt>
                <c:pt idx="1130">
                  <c:v>0.19089999999999999</c:v>
                </c:pt>
                <c:pt idx="1131">
                  <c:v>0.19109999999999999</c:v>
                </c:pt>
                <c:pt idx="1132">
                  <c:v>0.19139999999999999</c:v>
                </c:pt>
                <c:pt idx="1133">
                  <c:v>0.19159999999999999</c:v>
                </c:pt>
                <c:pt idx="1134">
                  <c:v>0.19170000000000001</c:v>
                </c:pt>
                <c:pt idx="1135">
                  <c:v>0.1915</c:v>
                </c:pt>
                <c:pt idx="1136">
                  <c:v>0.1913</c:v>
                </c:pt>
                <c:pt idx="1137">
                  <c:v>0.19120000000000001</c:v>
                </c:pt>
                <c:pt idx="1138">
                  <c:v>0.19120000000000001</c:v>
                </c:pt>
                <c:pt idx="1139">
                  <c:v>0.19139999999999999</c:v>
                </c:pt>
                <c:pt idx="1140">
                  <c:v>0.19159999999999999</c:v>
                </c:pt>
                <c:pt idx="1141">
                  <c:v>0.1918</c:v>
                </c:pt>
                <c:pt idx="1142">
                  <c:v>0.1918</c:v>
                </c:pt>
                <c:pt idx="1143">
                  <c:v>0.19170000000000001</c:v>
                </c:pt>
                <c:pt idx="1144">
                  <c:v>0.19159999999999999</c:v>
                </c:pt>
                <c:pt idx="1145">
                  <c:v>0.19170000000000001</c:v>
                </c:pt>
                <c:pt idx="1146">
                  <c:v>0.192</c:v>
                </c:pt>
                <c:pt idx="1147">
                  <c:v>0.1925</c:v>
                </c:pt>
                <c:pt idx="1148">
                  <c:v>0.193</c:v>
                </c:pt>
                <c:pt idx="1149">
                  <c:v>0.19350000000000001</c:v>
                </c:pt>
                <c:pt idx="1150">
                  <c:v>0.1938</c:v>
                </c:pt>
                <c:pt idx="1151">
                  <c:v>0.19409999999999999</c:v>
                </c:pt>
                <c:pt idx="1152">
                  <c:v>0.19450000000000001</c:v>
                </c:pt>
                <c:pt idx="1153">
                  <c:v>0.19489999999999999</c:v>
                </c:pt>
                <c:pt idx="1154">
                  <c:v>0.1953</c:v>
                </c:pt>
                <c:pt idx="1155">
                  <c:v>0.19589999999999999</c:v>
                </c:pt>
                <c:pt idx="1156">
                  <c:v>0.19650000000000001</c:v>
                </c:pt>
                <c:pt idx="1157">
                  <c:v>0.19689999999999999</c:v>
                </c:pt>
                <c:pt idx="1158">
                  <c:v>0.1971</c:v>
                </c:pt>
                <c:pt idx="1159">
                  <c:v>0.19739999999999999</c:v>
                </c:pt>
                <c:pt idx="1160">
                  <c:v>0.19769999999999999</c:v>
                </c:pt>
                <c:pt idx="1161">
                  <c:v>0.19800000000000001</c:v>
                </c:pt>
                <c:pt idx="1162">
                  <c:v>0.1983</c:v>
                </c:pt>
                <c:pt idx="1163">
                  <c:v>0.19850000000000001</c:v>
                </c:pt>
                <c:pt idx="1164">
                  <c:v>0.19869999999999999</c:v>
                </c:pt>
                <c:pt idx="1165">
                  <c:v>0.1988</c:v>
                </c:pt>
                <c:pt idx="1166">
                  <c:v>0.19900000000000001</c:v>
                </c:pt>
                <c:pt idx="1167">
                  <c:v>0.1991</c:v>
                </c:pt>
                <c:pt idx="1168">
                  <c:v>0.1993</c:v>
                </c:pt>
                <c:pt idx="1169">
                  <c:v>0.19939999999999999</c:v>
                </c:pt>
                <c:pt idx="1170">
                  <c:v>0.19950000000000001</c:v>
                </c:pt>
                <c:pt idx="1171">
                  <c:v>0.19939999999999999</c:v>
                </c:pt>
                <c:pt idx="1172">
                  <c:v>0.1991</c:v>
                </c:pt>
                <c:pt idx="1173">
                  <c:v>0.19869999999999999</c:v>
                </c:pt>
                <c:pt idx="1174">
                  <c:v>0.19850000000000001</c:v>
                </c:pt>
                <c:pt idx="1175">
                  <c:v>0.19850000000000001</c:v>
                </c:pt>
                <c:pt idx="1176">
                  <c:v>0.1988</c:v>
                </c:pt>
                <c:pt idx="1177">
                  <c:v>0.19900000000000001</c:v>
                </c:pt>
                <c:pt idx="1178">
                  <c:v>0.1991</c:v>
                </c:pt>
                <c:pt idx="1179">
                  <c:v>0.19900000000000001</c:v>
                </c:pt>
                <c:pt idx="1180">
                  <c:v>0.19850000000000001</c:v>
                </c:pt>
                <c:pt idx="1181">
                  <c:v>0.19800000000000001</c:v>
                </c:pt>
                <c:pt idx="1182">
                  <c:v>0.1976</c:v>
                </c:pt>
                <c:pt idx="1183">
                  <c:v>0.19750000000000001</c:v>
                </c:pt>
                <c:pt idx="1184">
                  <c:v>0.19750000000000001</c:v>
                </c:pt>
                <c:pt idx="1185">
                  <c:v>0.1976</c:v>
                </c:pt>
                <c:pt idx="1186">
                  <c:v>0.1978</c:v>
                </c:pt>
                <c:pt idx="1187">
                  <c:v>0.19800000000000001</c:v>
                </c:pt>
                <c:pt idx="1188">
                  <c:v>0.1978</c:v>
                </c:pt>
                <c:pt idx="1189">
                  <c:v>0.1973</c:v>
                </c:pt>
                <c:pt idx="1190">
                  <c:v>0.1968</c:v>
                </c:pt>
                <c:pt idx="1191">
                  <c:v>0.19639999999999999</c:v>
                </c:pt>
                <c:pt idx="1192">
                  <c:v>0.19620000000000001</c:v>
                </c:pt>
                <c:pt idx="1193">
                  <c:v>0.19620000000000001</c:v>
                </c:pt>
                <c:pt idx="1194">
                  <c:v>0.1963</c:v>
                </c:pt>
                <c:pt idx="1195">
                  <c:v>0.1963</c:v>
                </c:pt>
                <c:pt idx="1196">
                  <c:v>0.19620000000000001</c:v>
                </c:pt>
                <c:pt idx="1197">
                  <c:v>0.19589999999999999</c:v>
                </c:pt>
                <c:pt idx="1198">
                  <c:v>0.1956</c:v>
                </c:pt>
                <c:pt idx="1199">
                  <c:v>0.19520000000000001</c:v>
                </c:pt>
                <c:pt idx="1200">
                  <c:v>0.19489999999999999</c:v>
                </c:pt>
                <c:pt idx="1201">
                  <c:v>0.1948</c:v>
                </c:pt>
                <c:pt idx="1202">
                  <c:v>0.1948</c:v>
                </c:pt>
                <c:pt idx="1203">
                  <c:v>0.1948</c:v>
                </c:pt>
                <c:pt idx="1204">
                  <c:v>0.1948</c:v>
                </c:pt>
                <c:pt idx="1205">
                  <c:v>0.19470000000000001</c:v>
                </c:pt>
                <c:pt idx="1206">
                  <c:v>0.1946</c:v>
                </c:pt>
                <c:pt idx="1207">
                  <c:v>0.1946</c:v>
                </c:pt>
                <c:pt idx="1208">
                  <c:v>0.19470000000000001</c:v>
                </c:pt>
                <c:pt idx="1209">
                  <c:v>0.1948</c:v>
                </c:pt>
                <c:pt idx="1210">
                  <c:v>0.1951</c:v>
                </c:pt>
                <c:pt idx="1211">
                  <c:v>0.19539999999999999</c:v>
                </c:pt>
                <c:pt idx="1212">
                  <c:v>0.19570000000000001</c:v>
                </c:pt>
                <c:pt idx="1213">
                  <c:v>0.1961</c:v>
                </c:pt>
                <c:pt idx="1214">
                  <c:v>0.19650000000000001</c:v>
                </c:pt>
                <c:pt idx="1215">
                  <c:v>0.19689999999999999</c:v>
                </c:pt>
                <c:pt idx="1216">
                  <c:v>0.1973</c:v>
                </c:pt>
                <c:pt idx="1217">
                  <c:v>0.19789999999999999</c:v>
                </c:pt>
                <c:pt idx="1218">
                  <c:v>0.1986</c:v>
                </c:pt>
                <c:pt idx="1219">
                  <c:v>0.19919999999999999</c:v>
                </c:pt>
                <c:pt idx="1220">
                  <c:v>0.19980000000000001</c:v>
                </c:pt>
                <c:pt idx="1221">
                  <c:v>0.20030000000000001</c:v>
                </c:pt>
                <c:pt idx="1222">
                  <c:v>0.20080000000000001</c:v>
                </c:pt>
                <c:pt idx="1223">
                  <c:v>0.2014</c:v>
                </c:pt>
                <c:pt idx="1224">
                  <c:v>0.20200000000000001</c:v>
                </c:pt>
                <c:pt idx="1225">
                  <c:v>0.2026</c:v>
                </c:pt>
                <c:pt idx="1226">
                  <c:v>0.20330000000000001</c:v>
                </c:pt>
                <c:pt idx="1227">
                  <c:v>0.20399999999999999</c:v>
                </c:pt>
                <c:pt idx="1228">
                  <c:v>0.2046</c:v>
                </c:pt>
                <c:pt idx="1229">
                  <c:v>0.20530000000000001</c:v>
                </c:pt>
                <c:pt idx="1230">
                  <c:v>0.20599999999999999</c:v>
                </c:pt>
                <c:pt idx="1231">
                  <c:v>0.20660000000000001</c:v>
                </c:pt>
                <c:pt idx="1232">
                  <c:v>0.2072</c:v>
                </c:pt>
                <c:pt idx="1233">
                  <c:v>0.2077</c:v>
                </c:pt>
                <c:pt idx="1234">
                  <c:v>0.2082</c:v>
                </c:pt>
                <c:pt idx="1235">
                  <c:v>0.2087</c:v>
                </c:pt>
                <c:pt idx="1236">
                  <c:v>0.20930000000000001</c:v>
                </c:pt>
                <c:pt idx="1237">
                  <c:v>0.21</c:v>
                </c:pt>
                <c:pt idx="1238">
                  <c:v>0.2109</c:v>
                </c:pt>
                <c:pt idx="1239">
                  <c:v>0.21179999999999999</c:v>
                </c:pt>
                <c:pt idx="1240">
                  <c:v>0.21249999999999999</c:v>
                </c:pt>
                <c:pt idx="1241">
                  <c:v>0.21310000000000001</c:v>
                </c:pt>
                <c:pt idx="1242">
                  <c:v>0.21329999999999999</c:v>
                </c:pt>
                <c:pt idx="1243">
                  <c:v>0.21360000000000001</c:v>
                </c:pt>
                <c:pt idx="1244">
                  <c:v>0.21410000000000001</c:v>
                </c:pt>
                <c:pt idx="1245">
                  <c:v>0.21479999999999999</c:v>
                </c:pt>
                <c:pt idx="1246">
                  <c:v>0.21560000000000001</c:v>
                </c:pt>
                <c:pt idx="1247">
                  <c:v>0.2165</c:v>
                </c:pt>
                <c:pt idx="1248">
                  <c:v>0.2172</c:v>
                </c:pt>
                <c:pt idx="1249">
                  <c:v>0.21790000000000001</c:v>
                </c:pt>
                <c:pt idx="1250">
                  <c:v>0.21840000000000001</c:v>
                </c:pt>
                <c:pt idx="1251">
                  <c:v>0.21890000000000001</c:v>
                </c:pt>
                <c:pt idx="1252">
                  <c:v>0.2195</c:v>
                </c:pt>
                <c:pt idx="1253">
                  <c:v>0.22020000000000001</c:v>
                </c:pt>
                <c:pt idx="1254">
                  <c:v>0.22090000000000001</c:v>
                </c:pt>
                <c:pt idx="1255">
                  <c:v>0.2215</c:v>
                </c:pt>
                <c:pt idx="1256">
                  <c:v>0.22189999999999999</c:v>
                </c:pt>
                <c:pt idx="1257">
                  <c:v>0.22239999999999999</c:v>
                </c:pt>
                <c:pt idx="1258">
                  <c:v>0.223</c:v>
                </c:pt>
                <c:pt idx="1259">
                  <c:v>0.22370000000000001</c:v>
                </c:pt>
                <c:pt idx="1260">
                  <c:v>0.2243</c:v>
                </c:pt>
                <c:pt idx="1261">
                  <c:v>0.2248</c:v>
                </c:pt>
                <c:pt idx="1262">
                  <c:v>0.22500000000000001</c:v>
                </c:pt>
                <c:pt idx="1263">
                  <c:v>0.22520000000000001</c:v>
                </c:pt>
                <c:pt idx="1264">
                  <c:v>0.22539999999999999</c:v>
                </c:pt>
                <c:pt idx="1265">
                  <c:v>0.2258</c:v>
                </c:pt>
                <c:pt idx="1266">
                  <c:v>0.2263</c:v>
                </c:pt>
                <c:pt idx="1267">
                  <c:v>0.22700000000000001</c:v>
                </c:pt>
                <c:pt idx="1268">
                  <c:v>0.2276</c:v>
                </c:pt>
                <c:pt idx="1269">
                  <c:v>0.22800000000000001</c:v>
                </c:pt>
                <c:pt idx="1270">
                  <c:v>0.2281</c:v>
                </c:pt>
                <c:pt idx="1271">
                  <c:v>0.22800000000000001</c:v>
                </c:pt>
                <c:pt idx="1272">
                  <c:v>0.22789999999999999</c:v>
                </c:pt>
                <c:pt idx="1273">
                  <c:v>0.2281</c:v>
                </c:pt>
                <c:pt idx="1274">
                  <c:v>0.2286</c:v>
                </c:pt>
                <c:pt idx="1275">
                  <c:v>0.2291</c:v>
                </c:pt>
                <c:pt idx="1276">
                  <c:v>0.22950000000000001</c:v>
                </c:pt>
                <c:pt idx="1277">
                  <c:v>0.22969999999999999</c:v>
                </c:pt>
                <c:pt idx="1278">
                  <c:v>0.22950000000000001</c:v>
                </c:pt>
                <c:pt idx="1279">
                  <c:v>0.2293</c:v>
                </c:pt>
                <c:pt idx="1280">
                  <c:v>0.22919999999999999</c:v>
                </c:pt>
                <c:pt idx="1281">
                  <c:v>0.2293</c:v>
                </c:pt>
                <c:pt idx="1282">
                  <c:v>0.2296</c:v>
                </c:pt>
                <c:pt idx="1283">
                  <c:v>0.22989999999999999</c:v>
                </c:pt>
                <c:pt idx="1284">
                  <c:v>0.23</c:v>
                </c:pt>
                <c:pt idx="1285">
                  <c:v>0.22969999999999999</c:v>
                </c:pt>
                <c:pt idx="1286">
                  <c:v>0.22939999999999999</c:v>
                </c:pt>
                <c:pt idx="1287">
                  <c:v>0.22919999999999999</c:v>
                </c:pt>
                <c:pt idx="1288">
                  <c:v>0.2291</c:v>
                </c:pt>
                <c:pt idx="1289">
                  <c:v>0.2293</c:v>
                </c:pt>
                <c:pt idx="1290">
                  <c:v>0.2296</c:v>
                </c:pt>
                <c:pt idx="1291">
                  <c:v>0.22969999999999999</c:v>
                </c:pt>
                <c:pt idx="1292">
                  <c:v>0.2296</c:v>
                </c:pt>
                <c:pt idx="1293">
                  <c:v>0.2293</c:v>
                </c:pt>
                <c:pt idx="1294">
                  <c:v>0.2288</c:v>
                </c:pt>
                <c:pt idx="1295">
                  <c:v>0.22839999999999999</c:v>
                </c:pt>
                <c:pt idx="1296">
                  <c:v>0.22819999999999999</c:v>
                </c:pt>
                <c:pt idx="1297">
                  <c:v>0.22800000000000001</c:v>
                </c:pt>
                <c:pt idx="1298">
                  <c:v>0.22800000000000001</c:v>
                </c:pt>
                <c:pt idx="1299">
                  <c:v>0.22789999999999999</c:v>
                </c:pt>
                <c:pt idx="1300">
                  <c:v>0.2278</c:v>
                </c:pt>
                <c:pt idx="1301">
                  <c:v>0.22739999999999999</c:v>
                </c:pt>
                <c:pt idx="1302">
                  <c:v>0.22700000000000001</c:v>
                </c:pt>
                <c:pt idx="1303">
                  <c:v>0.2266</c:v>
                </c:pt>
                <c:pt idx="1304">
                  <c:v>0.22620000000000001</c:v>
                </c:pt>
                <c:pt idx="1305">
                  <c:v>0.2258</c:v>
                </c:pt>
                <c:pt idx="1306">
                  <c:v>0.22539999999999999</c:v>
                </c:pt>
                <c:pt idx="1307">
                  <c:v>0.22500000000000001</c:v>
                </c:pt>
                <c:pt idx="1308">
                  <c:v>0.22459999999999999</c:v>
                </c:pt>
                <c:pt idx="1309">
                  <c:v>0.22409999999999999</c:v>
                </c:pt>
                <c:pt idx="1310">
                  <c:v>0.22359999999999999</c:v>
                </c:pt>
                <c:pt idx="1311">
                  <c:v>0.223</c:v>
                </c:pt>
                <c:pt idx="1312">
                  <c:v>0.2225</c:v>
                </c:pt>
                <c:pt idx="1313">
                  <c:v>0.222</c:v>
                </c:pt>
                <c:pt idx="1314">
                  <c:v>0.22159999999999999</c:v>
                </c:pt>
                <c:pt idx="1315">
                  <c:v>0.22120000000000001</c:v>
                </c:pt>
                <c:pt idx="1316">
                  <c:v>0.22090000000000001</c:v>
                </c:pt>
                <c:pt idx="1317">
                  <c:v>0.22040000000000001</c:v>
                </c:pt>
                <c:pt idx="1318">
                  <c:v>0.22</c:v>
                </c:pt>
                <c:pt idx="1319">
                  <c:v>0.2195</c:v>
                </c:pt>
                <c:pt idx="1320">
                  <c:v>0.219</c:v>
                </c:pt>
                <c:pt idx="1321">
                  <c:v>0.21829999999999999</c:v>
                </c:pt>
                <c:pt idx="1322">
                  <c:v>0.2177</c:v>
                </c:pt>
                <c:pt idx="1323">
                  <c:v>0.2175</c:v>
                </c:pt>
                <c:pt idx="1324">
                  <c:v>0.21690000000000001</c:v>
                </c:pt>
                <c:pt idx="1325">
                  <c:v>0.21629999999999999</c:v>
                </c:pt>
                <c:pt idx="1326">
                  <c:v>0.2155</c:v>
                </c:pt>
                <c:pt idx="1327">
                  <c:v>0.215</c:v>
                </c:pt>
                <c:pt idx="1328">
                  <c:v>0.21460000000000001</c:v>
                </c:pt>
                <c:pt idx="1329">
                  <c:v>0.21379999999999999</c:v>
                </c:pt>
                <c:pt idx="1330">
                  <c:v>0.2132</c:v>
                </c:pt>
                <c:pt idx="1331">
                  <c:v>0.21299999999999999</c:v>
                </c:pt>
                <c:pt idx="1332">
                  <c:v>0.21229999999999999</c:v>
                </c:pt>
                <c:pt idx="1333">
                  <c:v>0.2114</c:v>
                </c:pt>
                <c:pt idx="1334">
                  <c:v>0.21079999999999999</c:v>
                </c:pt>
                <c:pt idx="1335">
                  <c:v>0.2102</c:v>
                </c:pt>
                <c:pt idx="1336">
                  <c:v>0.20979999999999999</c:v>
                </c:pt>
                <c:pt idx="1337">
                  <c:v>0.2092</c:v>
                </c:pt>
                <c:pt idx="1338">
                  <c:v>0.20860000000000001</c:v>
                </c:pt>
                <c:pt idx="1339">
                  <c:v>0.2079</c:v>
                </c:pt>
                <c:pt idx="1340">
                  <c:v>0.2072</c:v>
                </c:pt>
                <c:pt idx="1341">
                  <c:v>0.20660000000000001</c:v>
                </c:pt>
                <c:pt idx="1342">
                  <c:v>0.20610000000000001</c:v>
                </c:pt>
                <c:pt idx="1343">
                  <c:v>0.20580000000000001</c:v>
                </c:pt>
                <c:pt idx="1344">
                  <c:v>0.20549999999999999</c:v>
                </c:pt>
                <c:pt idx="1345">
                  <c:v>0.20519999999999999</c:v>
                </c:pt>
                <c:pt idx="1346">
                  <c:v>0.20469999999999999</c:v>
                </c:pt>
                <c:pt idx="1347">
                  <c:v>0.20399999999999999</c:v>
                </c:pt>
                <c:pt idx="1348">
                  <c:v>0.20330000000000001</c:v>
                </c:pt>
                <c:pt idx="1349">
                  <c:v>0.20280000000000001</c:v>
                </c:pt>
                <c:pt idx="1350">
                  <c:v>0.20250000000000001</c:v>
                </c:pt>
                <c:pt idx="1351">
                  <c:v>0.20269999999999999</c:v>
                </c:pt>
                <c:pt idx="1352">
                  <c:v>0.20280000000000001</c:v>
                </c:pt>
                <c:pt idx="1353">
                  <c:v>0.20250000000000001</c:v>
                </c:pt>
                <c:pt idx="1354">
                  <c:v>0.20219999999999999</c:v>
                </c:pt>
                <c:pt idx="1355">
                  <c:v>0.20180000000000001</c:v>
                </c:pt>
                <c:pt idx="1356">
                  <c:v>0.20150000000000001</c:v>
                </c:pt>
                <c:pt idx="1357">
                  <c:v>0.20119999999999999</c:v>
                </c:pt>
                <c:pt idx="1358">
                  <c:v>0.20119999999999999</c:v>
                </c:pt>
                <c:pt idx="1359">
                  <c:v>0.2014</c:v>
                </c:pt>
                <c:pt idx="1360">
                  <c:v>0.20169999999999999</c:v>
                </c:pt>
                <c:pt idx="1361">
                  <c:v>0.20180000000000001</c:v>
                </c:pt>
                <c:pt idx="1362">
                  <c:v>0.20180000000000001</c:v>
                </c:pt>
                <c:pt idx="1363">
                  <c:v>0.20169999999999999</c:v>
                </c:pt>
                <c:pt idx="1364">
                  <c:v>0.20130000000000001</c:v>
                </c:pt>
                <c:pt idx="1365">
                  <c:v>0.20100000000000001</c:v>
                </c:pt>
                <c:pt idx="1366">
                  <c:v>0.20100000000000001</c:v>
                </c:pt>
                <c:pt idx="1367">
                  <c:v>0.20130000000000001</c:v>
                </c:pt>
                <c:pt idx="1368">
                  <c:v>0.2016</c:v>
                </c:pt>
                <c:pt idx="1369">
                  <c:v>0.20180000000000001</c:v>
                </c:pt>
                <c:pt idx="1370">
                  <c:v>0.2019</c:v>
                </c:pt>
                <c:pt idx="1371">
                  <c:v>0.20180000000000001</c:v>
                </c:pt>
                <c:pt idx="1372">
                  <c:v>0.20180000000000001</c:v>
                </c:pt>
                <c:pt idx="1373">
                  <c:v>0.2019</c:v>
                </c:pt>
                <c:pt idx="1374">
                  <c:v>0.20219999999999999</c:v>
                </c:pt>
                <c:pt idx="1375">
                  <c:v>0.20250000000000001</c:v>
                </c:pt>
                <c:pt idx="1376">
                  <c:v>0.2029</c:v>
                </c:pt>
                <c:pt idx="1377">
                  <c:v>0.20319999999999999</c:v>
                </c:pt>
                <c:pt idx="1378">
                  <c:v>0.20349999999999999</c:v>
                </c:pt>
                <c:pt idx="1379">
                  <c:v>0.20380000000000001</c:v>
                </c:pt>
                <c:pt idx="1380">
                  <c:v>0.2041</c:v>
                </c:pt>
                <c:pt idx="1381">
                  <c:v>0.2046</c:v>
                </c:pt>
                <c:pt idx="1382">
                  <c:v>0.20519999999999999</c:v>
                </c:pt>
                <c:pt idx="1383">
                  <c:v>0.20580000000000001</c:v>
                </c:pt>
                <c:pt idx="1384">
                  <c:v>0.20630000000000001</c:v>
                </c:pt>
                <c:pt idx="1385">
                  <c:v>0.20680000000000001</c:v>
                </c:pt>
                <c:pt idx="1386">
                  <c:v>0.2072</c:v>
                </c:pt>
                <c:pt idx="1387">
                  <c:v>0.20760000000000001</c:v>
                </c:pt>
                <c:pt idx="1388">
                  <c:v>0.2082</c:v>
                </c:pt>
                <c:pt idx="1389">
                  <c:v>0.20899999999999999</c:v>
                </c:pt>
                <c:pt idx="1390">
                  <c:v>0.2097</c:v>
                </c:pt>
                <c:pt idx="1391">
                  <c:v>0.2104</c:v>
                </c:pt>
                <c:pt idx="1392">
                  <c:v>0.2107</c:v>
                </c:pt>
                <c:pt idx="1393">
                  <c:v>0.21099999999999999</c:v>
                </c:pt>
                <c:pt idx="1394">
                  <c:v>0.21129999999999999</c:v>
                </c:pt>
                <c:pt idx="1395">
                  <c:v>0.21179999999999999</c:v>
                </c:pt>
                <c:pt idx="1396">
                  <c:v>0.21260000000000001</c:v>
                </c:pt>
                <c:pt idx="1397">
                  <c:v>0.2135</c:v>
                </c:pt>
                <c:pt idx="1398">
                  <c:v>0.2142</c:v>
                </c:pt>
                <c:pt idx="1399">
                  <c:v>0.2147</c:v>
                </c:pt>
                <c:pt idx="1400">
                  <c:v>0.21490000000000001</c:v>
                </c:pt>
                <c:pt idx="1401">
                  <c:v>0.215</c:v>
                </c:pt>
                <c:pt idx="1402">
                  <c:v>0.21529999999999999</c:v>
                </c:pt>
                <c:pt idx="1403">
                  <c:v>0.21590000000000001</c:v>
                </c:pt>
                <c:pt idx="1404">
                  <c:v>0.21679999999999999</c:v>
                </c:pt>
                <c:pt idx="1405">
                  <c:v>0.21759999999999999</c:v>
                </c:pt>
                <c:pt idx="1406">
                  <c:v>0.21829999999999999</c:v>
                </c:pt>
                <c:pt idx="1407">
                  <c:v>0.21890000000000001</c:v>
                </c:pt>
                <c:pt idx="1408">
                  <c:v>0.21929999999999999</c:v>
                </c:pt>
                <c:pt idx="1409">
                  <c:v>0.2198</c:v>
                </c:pt>
                <c:pt idx="1410">
                  <c:v>0.2203</c:v>
                </c:pt>
                <c:pt idx="1411">
                  <c:v>0.221</c:v>
                </c:pt>
                <c:pt idx="1412">
                  <c:v>0.22170000000000001</c:v>
                </c:pt>
                <c:pt idx="1413">
                  <c:v>0.22239999999999999</c:v>
                </c:pt>
                <c:pt idx="1414">
                  <c:v>0.22289999999999999</c:v>
                </c:pt>
                <c:pt idx="1415">
                  <c:v>0.2235</c:v>
                </c:pt>
                <c:pt idx="1416">
                  <c:v>0.224</c:v>
                </c:pt>
                <c:pt idx="1417">
                  <c:v>0.22450000000000001</c:v>
                </c:pt>
                <c:pt idx="1418">
                  <c:v>0.22500000000000001</c:v>
                </c:pt>
                <c:pt idx="1419">
                  <c:v>0.22539999999999999</c:v>
                </c:pt>
                <c:pt idx="1420">
                  <c:v>0.2258</c:v>
                </c:pt>
                <c:pt idx="1421">
                  <c:v>0.22620000000000001</c:v>
                </c:pt>
                <c:pt idx="1422">
                  <c:v>0.22650000000000001</c:v>
                </c:pt>
                <c:pt idx="1423">
                  <c:v>0.22700000000000001</c:v>
                </c:pt>
                <c:pt idx="1424">
                  <c:v>0.22750000000000001</c:v>
                </c:pt>
                <c:pt idx="1425">
                  <c:v>0.22789999999999999</c:v>
                </c:pt>
                <c:pt idx="1426">
                  <c:v>0.22819999999999999</c:v>
                </c:pt>
                <c:pt idx="1427">
                  <c:v>0.2283</c:v>
                </c:pt>
                <c:pt idx="1428">
                  <c:v>0.22819999999999999</c:v>
                </c:pt>
                <c:pt idx="1429">
                  <c:v>0.2281</c:v>
                </c:pt>
                <c:pt idx="1430">
                  <c:v>0.2281</c:v>
                </c:pt>
                <c:pt idx="1431">
                  <c:v>0.22819999999999999</c:v>
                </c:pt>
                <c:pt idx="1432">
                  <c:v>0.22839999999999999</c:v>
                </c:pt>
                <c:pt idx="1433">
                  <c:v>0.2286</c:v>
                </c:pt>
                <c:pt idx="1434">
                  <c:v>0.2286</c:v>
                </c:pt>
                <c:pt idx="1435">
                  <c:v>0.22839999999999999</c:v>
                </c:pt>
                <c:pt idx="1436">
                  <c:v>0.2281</c:v>
                </c:pt>
                <c:pt idx="1437">
                  <c:v>0.22789999999999999</c:v>
                </c:pt>
                <c:pt idx="1438">
                  <c:v>0.2276</c:v>
                </c:pt>
                <c:pt idx="1439">
                  <c:v>0.22750000000000001</c:v>
                </c:pt>
                <c:pt idx="1440">
                  <c:v>0.22739999999999999</c:v>
                </c:pt>
                <c:pt idx="1441">
                  <c:v>0.22720000000000001</c:v>
                </c:pt>
                <c:pt idx="1442">
                  <c:v>0.22689999999999999</c:v>
                </c:pt>
                <c:pt idx="1443">
                  <c:v>0.22639999999999999</c:v>
                </c:pt>
                <c:pt idx="1444">
                  <c:v>0.22589999999999999</c:v>
                </c:pt>
                <c:pt idx="1445">
                  <c:v>0.22520000000000001</c:v>
                </c:pt>
                <c:pt idx="1446">
                  <c:v>0.22470000000000001</c:v>
                </c:pt>
                <c:pt idx="1447">
                  <c:v>0.22420000000000001</c:v>
                </c:pt>
                <c:pt idx="1448">
                  <c:v>0.22359999999999999</c:v>
                </c:pt>
                <c:pt idx="1449">
                  <c:v>0.22289999999999999</c:v>
                </c:pt>
                <c:pt idx="1450">
                  <c:v>0.222</c:v>
                </c:pt>
                <c:pt idx="1451">
                  <c:v>0.22109999999999999</c:v>
                </c:pt>
                <c:pt idx="1452">
                  <c:v>0.22009999999999999</c:v>
                </c:pt>
                <c:pt idx="1453">
                  <c:v>0.21929999999999999</c:v>
                </c:pt>
                <c:pt idx="1454">
                  <c:v>0.2185</c:v>
                </c:pt>
                <c:pt idx="1455">
                  <c:v>0.2175</c:v>
                </c:pt>
                <c:pt idx="1456">
                  <c:v>0.21640000000000001</c:v>
                </c:pt>
                <c:pt idx="1457">
                  <c:v>0.2152</c:v>
                </c:pt>
                <c:pt idx="1458">
                  <c:v>0.2147</c:v>
                </c:pt>
                <c:pt idx="1459">
                  <c:v>0.2127</c:v>
                </c:pt>
                <c:pt idx="1460">
                  <c:v>0.2122</c:v>
                </c:pt>
                <c:pt idx="1461">
                  <c:v>0.21079999999999999</c:v>
                </c:pt>
                <c:pt idx="1462">
                  <c:v>0.2094</c:v>
                </c:pt>
                <c:pt idx="1463">
                  <c:v>0.2079</c:v>
                </c:pt>
                <c:pt idx="1464">
                  <c:v>0.2064</c:v>
                </c:pt>
                <c:pt idx="1465">
                  <c:v>0.2049</c:v>
                </c:pt>
                <c:pt idx="1466">
                  <c:v>0.2034</c:v>
                </c:pt>
                <c:pt idx="1467">
                  <c:v>0.2019</c:v>
                </c:pt>
                <c:pt idx="1468">
                  <c:v>0.20019999999999999</c:v>
                </c:pt>
                <c:pt idx="1469">
                  <c:v>0.19850000000000001</c:v>
                </c:pt>
                <c:pt idx="1470">
                  <c:v>0.19670000000000001</c:v>
                </c:pt>
                <c:pt idx="1471">
                  <c:v>0.19489999999999999</c:v>
                </c:pt>
                <c:pt idx="1472">
                  <c:v>0.19320000000000001</c:v>
                </c:pt>
                <c:pt idx="1473">
                  <c:v>0.19139999999999999</c:v>
                </c:pt>
                <c:pt idx="1474">
                  <c:v>0.18959999999999999</c:v>
                </c:pt>
                <c:pt idx="1475">
                  <c:v>0.18759999999999999</c:v>
                </c:pt>
                <c:pt idx="1476">
                  <c:v>0.1855</c:v>
                </c:pt>
                <c:pt idx="1477">
                  <c:v>0.1835</c:v>
                </c:pt>
                <c:pt idx="1478">
                  <c:v>0.18129999999999999</c:v>
                </c:pt>
                <c:pt idx="1479">
                  <c:v>0.1792</c:v>
                </c:pt>
                <c:pt idx="1480">
                  <c:v>0.1772</c:v>
                </c:pt>
                <c:pt idx="1481">
                  <c:v>0.17510000000000001</c:v>
                </c:pt>
                <c:pt idx="1482">
                  <c:v>0.17299999999999999</c:v>
                </c:pt>
                <c:pt idx="1483">
                  <c:v>0.17080000000000001</c:v>
                </c:pt>
                <c:pt idx="1484">
                  <c:v>0.16839999999999999</c:v>
                </c:pt>
                <c:pt idx="1485">
                  <c:v>0.16600000000000001</c:v>
                </c:pt>
                <c:pt idx="1486">
                  <c:v>0.1636</c:v>
                </c:pt>
                <c:pt idx="1487">
                  <c:v>0.1613</c:v>
                </c:pt>
                <c:pt idx="1488">
                  <c:v>0.15820000000000001</c:v>
                </c:pt>
                <c:pt idx="1489">
                  <c:v>0.157</c:v>
                </c:pt>
                <c:pt idx="1490">
                  <c:v>0.15359999999999999</c:v>
                </c:pt>
                <c:pt idx="1491">
                  <c:v>0.1512</c:v>
                </c:pt>
                <c:pt idx="1492">
                  <c:v>0.14860000000000001</c:v>
                </c:pt>
                <c:pt idx="1493">
                  <c:v>0.1459</c:v>
                </c:pt>
                <c:pt idx="1494">
                  <c:v>0.14319999999999999</c:v>
                </c:pt>
                <c:pt idx="1495">
                  <c:v>0.1406</c:v>
                </c:pt>
                <c:pt idx="1496">
                  <c:v>0.1381</c:v>
                </c:pt>
                <c:pt idx="1497">
                  <c:v>0.13569999999999999</c:v>
                </c:pt>
                <c:pt idx="1498">
                  <c:v>0.1333</c:v>
                </c:pt>
                <c:pt idx="1499">
                  <c:v>0.13070000000000001</c:v>
                </c:pt>
                <c:pt idx="1500">
                  <c:v>0.12809999999999999</c:v>
                </c:pt>
                <c:pt idx="1501">
                  <c:v>0.12540000000000001</c:v>
                </c:pt>
                <c:pt idx="1502">
                  <c:v>0.12280000000000001</c:v>
                </c:pt>
                <c:pt idx="1503">
                  <c:v>0.12039999999999999</c:v>
                </c:pt>
                <c:pt idx="1504">
                  <c:v>0.1182</c:v>
                </c:pt>
                <c:pt idx="1505">
                  <c:v>0.1159</c:v>
                </c:pt>
                <c:pt idx="1506">
                  <c:v>0.1134</c:v>
                </c:pt>
                <c:pt idx="1507">
                  <c:v>0.1109</c:v>
                </c:pt>
                <c:pt idx="1508">
                  <c:v>0.1084</c:v>
                </c:pt>
                <c:pt idx="1509">
                  <c:v>0.10580000000000001</c:v>
                </c:pt>
                <c:pt idx="1510">
                  <c:v>0.10349999999999999</c:v>
                </c:pt>
                <c:pt idx="1511">
                  <c:v>0.1011</c:v>
                </c:pt>
                <c:pt idx="1512">
                  <c:v>9.8799999999999999E-2</c:v>
                </c:pt>
                <c:pt idx="1513">
                  <c:v>9.6449999999999994E-2</c:v>
                </c:pt>
                <c:pt idx="1514">
                  <c:v>9.4060000000000005E-2</c:v>
                </c:pt>
                <c:pt idx="1515">
                  <c:v>9.1679999999999998E-2</c:v>
                </c:pt>
                <c:pt idx="1516">
                  <c:v>8.8359999999999994E-2</c:v>
                </c:pt>
                <c:pt idx="1517">
                  <c:v>8.6260000000000003E-2</c:v>
                </c:pt>
                <c:pt idx="1518">
                  <c:v>8.5120000000000001E-2</c:v>
                </c:pt>
                <c:pt idx="1519">
                  <c:v>8.3040000000000003E-2</c:v>
                </c:pt>
                <c:pt idx="1520">
                  <c:v>8.0890000000000004E-2</c:v>
                </c:pt>
                <c:pt idx="1521">
                  <c:v>7.8700000000000006E-2</c:v>
                </c:pt>
                <c:pt idx="1522">
                  <c:v>7.6509999999999995E-2</c:v>
                </c:pt>
                <c:pt idx="1523">
                  <c:v>7.4440000000000006E-2</c:v>
                </c:pt>
                <c:pt idx="1524">
                  <c:v>7.2569999999999996E-2</c:v>
                </c:pt>
                <c:pt idx="1525">
                  <c:v>7.0790000000000006E-2</c:v>
                </c:pt>
                <c:pt idx="1526">
                  <c:v>6.898E-2</c:v>
                </c:pt>
                <c:pt idx="1527">
                  <c:v>6.7070000000000005E-2</c:v>
                </c:pt>
                <c:pt idx="1528">
                  <c:v>6.5070000000000003E-2</c:v>
                </c:pt>
                <c:pt idx="1529">
                  <c:v>6.2289999999999998E-2</c:v>
                </c:pt>
                <c:pt idx="1530">
                  <c:v>6.053E-2</c:v>
                </c:pt>
                <c:pt idx="1531">
                  <c:v>5.8979999999999998E-2</c:v>
                </c:pt>
                <c:pt idx="1532">
                  <c:v>5.7540000000000001E-2</c:v>
                </c:pt>
                <c:pt idx="1533">
                  <c:v>5.6000000000000001E-2</c:v>
                </c:pt>
                <c:pt idx="1534">
                  <c:v>5.425E-2</c:v>
                </c:pt>
                <c:pt idx="1535">
                  <c:v>5.2440000000000001E-2</c:v>
                </c:pt>
                <c:pt idx="1536">
                  <c:v>5.076E-2</c:v>
                </c:pt>
                <c:pt idx="1537">
                  <c:v>4.9349999999999998E-2</c:v>
                </c:pt>
                <c:pt idx="1538">
                  <c:v>4.8140000000000002E-2</c:v>
                </c:pt>
                <c:pt idx="1539">
                  <c:v>4.6949999999999999E-2</c:v>
                </c:pt>
                <c:pt idx="1540">
                  <c:v>4.564E-2</c:v>
                </c:pt>
                <c:pt idx="1541">
                  <c:v>4.4200000000000003E-2</c:v>
                </c:pt>
                <c:pt idx="1542">
                  <c:v>4.2700000000000002E-2</c:v>
                </c:pt>
                <c:pt idx="1543">
                  <c:v>4.1349999999999998E-2</c:v>
                </c:pt>
                <c:pt idx="1544">
                  <c:v>4.0280000000000003E-2</c:v>
                </c:pt>
                <c:pt idx="1545">
                  <c:v>3.9399999999999998E-2</c:v>
                </c:pt>
                <c:pt idx="1546">
                  <c:v>3.9129999999999998E-2</c:v>
                </c:pt>
                <c:pt idx="1547">
                  <c:v>3.8150000000000003E-2</c:v>
                </c:pt>
                <c:pt idx="1548">
                  <c:v>3.6389999999999999E-2</c:v>
                </c:pt>
                <c:pt idx="1549">
                  <c:v>3.5180000000000003E-2</c:v>
                </c:pt>
                <c:pt idx="1550">
                  <c:v>3.415E-2</c:v>
                </c:pt>
                <c:pt idx="1551">
                  <c:v>3.3419999999999998E-2</c:v>
                </c:pt>
                <c:pt idx="1552">
                  <c:v>3.2840000000000001E-2</c:v>
                </c:pt>
                <c:pt idx="1553">
                  <c:v>3.2230000000000002E-2</c:v>
                </c:pt>
                <c:pt idx="1554">
                  <c:v>3.1399999999999997E-2</c:v>
                </c:pt>
                <c:pt idx="1555">
                  <c:v>3.0349999999999999E-2</c:v>
                </c:pt>
                <c:pt idx="1556">
                  <c:v>2.9239999999999999E-2</c:v>
                </c:pt>
                <c:pt idx="1557">
                  <c:v>2.8340000000000001E-2</c:v>
                </c:pt>
                <c:pt idx="1558">
                  <c:v>2.775E-2</c:v>
                </c:pt>
                <c:pt idx="1559">
                  <c:v>2.7689999999999999E-2</c:v>
                </c:pt>
                <c:pt idx="1560">
                  <c:v>2.7300000000000001E-2</c:v>
                </c:pt>
                <c:pt idx="1561">
                  <c:v>2.6610000000000002E-2</c:v>
                </c:pt>
                <c:pt idx="1562">
                  <c:v>2.5579999999999999E-2</c:v>
                </c:pt>
                <c:pt idx="1563">
                  <c:v>2.4469999999999999E-2</c:v>
                </c:pt>
                <c:pt idx="1564">
                  <c:v>2.3570000000000001E-2</c:v>
                </c:pt>
                <c:pt idx="1565">
                  <c:v>2.3019999999999999E-2</c:v>
                </c:pt>
                <c:pt idx="1566">
                  <c:v>2.2759999999999999E-2</c:v>
                </c:pt>
                <c:pt idx="1567">
                  <c:v>2.257E-2</c:v>
                </c:pt>
                <c:pt idx="1568">
                  <c:v>2.2210000000000001E-2</c:v>
                </c:pt>
                <c:pt idx="1569">
                  <c:v>2.164E-2</c:v>
                </c:pt>
                <c:pt idx="1570">
                  <c:v>2.0990000000000002E-2</c:v>
                </c:pt>
                <c:pt idx="1571">
                  <c:v>2.0490000000000001E-2</c:v>
                </c:pt>
                <c:pt idx="1572">
                  <c:v>2.0250000000000001E-2</c:v>
                </c:pt>
                <c:pt idx="1573">
                  <c:v>2.0250000000000001E-2</c:v>
                </c:pt>
                <c:pt idx="1574">
                  <c:v>2.0299999999999999E-2</c:v>
                </c:pt>
                <c:pt idx="1575">
                  <c:v>2.0199999999999999E-2</c:v>
                </c:pt>
                <c:pt idx="1576">
                  <c:v>1.9779999999999999E-2</c:v>
                </c:pt>
                <c:pt idx="1577">
                  <c:v>1.917E-2</c:v>
                </c:pt>
                <c:pt idx="1578">
                  <c:v>1.873E-2</c:v>
                </c:pt>
                <c:pt idx="1579">
                  <c:v>1.857E-2</c:v>
                </c:pt>
                <c:pt idx="1580">
                  <c:v>1.8579999999999999E-2</c:v>
                </c:pt>
                <c:pt idx="1581">
                  <c:v>1.857E-2</c:v>
                </c:pt>
                <c:pt idx="1582">
                  <c:v>1.8259999999999998E-2</c:v>
                </c:pt>
                <c:pt idx="1583">
                  <c:v>1.7569999999999999E-2</c:v>
                </c:pt>
                <c:pt idx="1584">
                  <c:v>1.6809999999999999E-2</c:v>
                </c:pt>
                <c:pt idx="1585">
                  <c:v>1.6330000000000001E-2</c:v>
                </c:pt>
                <c:pt idx="1586">
                  <c:v>1.6230000000000001E-2</c:v>
                </c:pt>
                <c:pt idx="1587">
                  <c:v>1.6379999999999999E-2</c:v>
                </c:pt>
                <c:pt idx="1588">
                  <c:v>1.651E-2</c:v>
                </c:pt>
                <c:pt idx="1589">
                  <c:v>1.6369999999999999E-2</c:v>
                </c:pt>
                <c:pt idx="1590">
                  <c:v>1.5910000000000001E-2</c:v>
                </c:pt>
                <c:pt idx="1591">
                  <c:v>1.538E-2</c:v>
                </c:pt>
                <c:pt idx="1592">
                  <c:v>1.507E-2</c:v>
                </c:pt>
                <c:pt idx="1593">
                  <c:v>1.5089999999999999E-2</c:v>
                </c:pt>
                <c:pt idx="1594">
                  <c:v>1.5339999999999999E-2</c:v>
                </c:pt>
                <c:pt idx="1595">
                  <c:v>1.55E-2</c:v>
                </c:pt>
                <c:pt idx="1596">
                  <c:v>1.524E-2</c:v>
                </c:pt>
                <c:pt idx="1597">
                  <c:v>1.47E-2</c:v>
                </c:pt>
                <c:pt idx="1598">
                  <c:v>1.4290000000000001E-2</c:v>
                </c:pt>
                <c:pt idx="1599">
                  <c:v>1.4160000000000001E-2</c:v>
                </c:pt>
                <c:pt idx="1600">
                  <c:v>1.43E-2</c:v>
                </c:pt>
                <c:pt idx="1601">
                  <c:v>1.4489999999999999E-2</c:v>
                </c:pt>
                <c:pt idx="1602">
                  <c:v>1.4420000000000001E-2</c:v>
                </c:pt>
                <c:pt idx="1603">
                  <c:v>1.397E-2</c:v>
                </c:pt>
                <c:pt idx="1604">
                  <c:v>1.3339999999999999E-2</c:v>
                </c:pt>
                <c:pt idx="1605">
                  <c:v>1.2880000000000001E-2</c:v>
                </c:pt>
                <c:pt idx="1606">
                  <c:v>1.272E-2</c:v>
                </c:pt>
                <c:pt idx="1607">
                  <c:v>1.2789999999999999E-2</c:v>
                </c:pt>
                <c:pt idx="1608">
                  <c:v>1.294E-2</c:v>
                </c:pt>
                <c:pt idx="1609">
                  <c:v>1.285E-2</c:v>
                </c:pt>
                <c:pt idx="1610">
                  <c:v>1.239E-2</c:v>
                </c:pt>
                <c:pt idx="1611">
                  <c:v>1.1780000000000001E-2</c:v>
                </c:pt>
                <c:pt idx="1612">
                  <c:v>1.137E-2</c:v>
                </c:pt>
                <c:pt idx="1613">
                  <c:v>1.128E-2</c:v>
                </c:pt>
                <c:pt idx="1614">
                  <c:v>1.1469999999999999E-2</c:v>
                </c:pt>
                <c:pt idx="1615">
                  <c:v>1.172E-2</c:v>
                </c:pt>
                <c:pt idx="1616">
                  <c:v>1.175E-2</c:v>
                </c:pt>
                <c:pt idx="1617">
                  <c:v>1.142E-2</c:v>
                </c:pt>
                <c:pt idx="1618">
                  <c:v>1.0919999999999999E-2</c:v>
                </c:pt>
                <c:pt idx="1619">
                  <c:v>1.055E-2</c:v>
                </c:pt>
                <c:pt idx="1620">
                  <c:v>1.059E-2</c:v>
                </c:pt>
                <c:pt idx="1621">
                  <c:v>1.0880000000000001E-2</c:v>
                </c:pt>
                <c:pt idx="1622">
                  <c:v>1.12E-2</c:v>
                </c:pt>
                <c:pt idx="1623">
                  <c:v>1.116E-2</c:v>
                </c:pt>
                <c:pt idx="1624">
                  <c:v>1.0670000000000001E-2</c:v>
                </c:pt>
                <c:pt idx="1625">
                  <c:v>9.9019999999999993E-3</c:v>
                </c:pt>
                <c:pt idx="1626">
                  <c:v>9.2510000000000005E-3</c:v>
                </c:pt>
                <c:pt idx="1627">
                  <c:v>8.9750000000000003E-3</c:v>
                </c:pt>
                <c:pt idx="1628">
                  <c:v>9.0320000000000001E-3</c:v>
                </c:pt>
                <c:pt idx="1629">
                  <c:v>9.1470000000000006E-3</c:v>
                </c:pt>
                <c:pt idx="1630">
                  <c:v>9.1509999999999994E-3</c:v>
                </c:pt>
                <c:pt idx="1631">
                  <c:v>8.9269999999999992E-3</c:v>
                </c:pt>
                <c:pt idx="1632">
                  <c:v>8.5380000000000005E-3</c:v>
                </c:pt>
                <c:pt idx="1633">
                  <c:v>8.2459999999999999E-3</c:v>
                </c:pt>
                <c:pt idx="1634">
                  <c:v>8.2710000000000006E-3</c:v>
                </c:pt>
                <c:pt idx="1635">
                  <c:v>8.5830000000000004E-3</c:v>
                </c:pt>
                <c:pt idx="1636">
                  <c:v>9.0220000000000005E-3</c:v>
                </c:pt>
                <c:pt idx="1637">
                  <c:v>9.2589999999999999E-3</c:v>
                </c:pt>
                <c:pt idx="1638">
                  <c:v>9.1439999999999994E-3</c:v>
                </c:pt>
                <c:pt idx="1639">
                  <c:v>8.7910000000000002E-3</c:v>
                </c:pt>
                <c:pt idx="1640">
                  <c:v>8.4729999999999996E-3</c:v>
                </c:pt>
                <c:pt idx="1641">
                  <c:v>8.4580000000000002E-3</c:v>
                </c:pt>
                <c:pt idx="1642">
                  <c:v>8.7530000000000004E-3</c:v>
                </c:pt>
                <c:pt idx="1643">
                  <c:v>9.0299999999999998E-3</c:v>
                </c:pt>
                <c:pt idx="1644">
                  <c:v>8.9789999999999991E-3</c:v>
                </c:pt>
                <c:pt idx="1645">
                  <c:v>8.5349999999999992E-3</c:v>
                </c:pt>
                <c:pt idx="1646">
                  <c:v>7.8670000000000007E-3</c:v>
                </c:pt>
                <c:pt idx="1647">
                  <c:v>7.3379999999999999E-3</c:v>
                </c:pt>
                <c:pt idx="1648">
                  <c:v>7.2150000000000001E-3</c:v>
                </c:pt>
                <c:pt idx="1649">
                  <c:v>7.424E-3</c:v>
                </c:pt>
                <c:pt idx="1650">
                  <c:v>7.7229999999999998E-3</c:v>
                </c:pt>
                <c:pt idx="1651">
                  <c:v>7.8709999999999995E-3</c:v>
                </c:pt>
                <c:pt idx="1652">
                  <c:v>7.6519999999999999E-3</c:v>
                </c:pt>
                <c:pt idx="1653">
                  <c:v>7.2839999999999997E-3</c:v>
                </c:pt>
                <c:pt idx="1654">
                  <c:v>7.0460000000000002E-3</c:v>
                </c:pt>
                <c:pt idx="1655">
                  <c:v>7.1310000000000002E-3</c:v>
                </c:pt>
                <c:pt idx="1656">
                  <c:v>7.5370000000000003E-3</c:v>
                </c:pt>
                <c:pt idx="1657">
                  <c:v>7.9410000000000001E-3</c:v>
                </c:pt>
                <c:pt idx="1658">
                  <c:v>7.9780000000000007E-3</c:v>
                </c:pt>
                <c:pt idx="1659">
                  <c:v>7.7799999999999996E-3</c:v>
                </c:pt>
                <c:pt idx="1660">
                  <c:v>7.4859999999999996E-3</c:v>
                </c:pt>
                <c:pt idx="1661">
                  <c:v>7.3499999999999998E-3</c:v>
                </c:pt>
                <c:pt idx="1662">
                  <c:v>7.541E-3</c:v>
                </c:pt>
                <c:pt idx="1663">
                  <c:v>7.8759999999999993E-3</c:v>
                </c:pt>
                <c:pt idx="1664">
                  <c:v>8.0839999999999992E-3</c:v>
                </c:pt>
                <c:pt idx="1665">
                  <c:v>8.0300000000000007E-3</c:v>
                </c:pt>
                <c:pt idx="1666">
                  <c:v>7.7409999999999996E-3</c:v>
                </c:pt>
                <c:pt idx="1667">
                  <c:v>7.3759999999999997E-3</c:v>
                </c:pt>
                <c:pt idx="1668">
                  <c:v>7.064E-3</c:v>
                </c:pt>
                <c:pt idx="1669">
                  <c:v>6.8760000000000002E-3</c:v>
                </c:pt>
                <c:pt idx="1670">
                  <c:v>6.8459999999999997E-3</c:v>
                </c:pt>
                <c:pt idx="1671">
                  <c:v>6.8389999999999996E-3</c:v>
                </c:pt>
                <c:pt idx="1672">
                  <c:v>6.7510000000000001E-3</c:v>
                </c:pt>
                <c:pt idx="1673">
                  <c:v>6.6020000000000002E-3</c:v>
                </c:pt>
                <c:pt idx="1674">
                  <c:v>6.4440000000000001E-3</c:v>
                </c:pt>
                <c:pt idx="1675">
                  <c:v>6.3429999999999997E-3</c:v>
                </c:pt>
                <c:pt idx="1676">
                  <c:v>6.411E-3</c:v>
                </c:pt>
                <c:pt idx="1677">
                  <c:v>6.5519999999999997E-3</c:v>
                </c:pt>
                <c:pt idx="1678">
                  <c:v>6.711E-3</c:v>
                </c:pt>
                <c:pt idx="1679">
                  <c:v>6.8370000000000002E-3</c:v>
                </c:pt>
                <c:pt idx="1680">
                  <c:v>6.8479999999999999E-3</c:v>
                </c:pt>
                <c:pt idx="1681">
                  <c:v>6.7689999999999998E-3</c:v>
                </c:pt>
                <c:pt idx="1682">
                  <c:v>6.698E-3</c:v>
                </c:pt>
                <c:pt idx="1683">
                  <c:v>6.7889999999999999E-3</c:v>
                </c:pt>
                <c:pt idx="1684">
                  <c:v>7.0949999999999997E-3</c:v>
                </c:pt>
                <c:pt idx="1685">
                  <c:v>7.4510000000000002E-3</c:v>
                </c:pt>
                <c:pt idx="1686">
                  <c:v>7.5909999999999997E-3</c:v>
                </c:pt>
                <c:pt idx="1687">
                  <c:v>7.3790000000000001E-3</c:v>
                </c:pt>
                <c:pt idx="1688">
                  <c:v>6.986E-3</c:v>
                </c:pt>
                <c:pt idx="1689">
                  <c:v>6.5440000000000003E-3</c:v>
                </c:pt>
                <c:pt idx="1690">
                  <c:v>6.293E-3</c:v>
                </c:pt>
                <c:pt idx="1691">
                  <c:v>6.3740000000000003E-3</c:v>
                </c:pt>
                <c:pt idx="1692">
                  <c:v>6.5929999999999999E-3</c:v>
                </c:pt>
                <c:pt idx="1693">
                  <c:v>6.7660000000000003E-3</c:v>
                </c:pt>
                <c:pt idx="1694">
                  <c:v>6.7450000000000001E-3</c:v>
                </c:pt>
                <c:pt idx="1695">
                  <c:v>6.4669999999999997E-3</c:v>
                </c:pt>
                <c:pt idx="1696">
                  <c:v>6.1999999999999998E-3</c:v>
                </c:pt>
                <c:pt idx="1697">
                  <c:v>6.2240000000000004E-3</c:v>
                </c:pt>
                <c:pt idx="1698">
                  <c:v>6.5550000000000001E-3</c:v>
                </c:pt>
                <c:pt idx="1699">
                  <c:v>6.9709999999999998E-3</c:v>
                </c:pt>
                <c:pt idx="1700">
                  <c:v>7.1700000000000002E-3</c:v>
                </c:pt>
                <c:pt idx="1701">
                  <c:v>7.012E-3</c:v>
                </c:pt>
                <c:pt idx="1702">
                  <c:v>6.7390000000000002E-3</c:v>
                </c:pt>
                <c:pt idx="1703">
                  <c:v>6.5519999999999997E-3</c:v>
                </c:pt>
                <c:pt idx="1704">
                  <c:v>6.6519999999999999E-3</c:v>
                </c:pt>
                <c:pt idx="1705">
                  <c:v>6.9610000000000002E-3</c:v>
                </c:pt>
                <c:pt idx="1706">
                  <c:v>7.2680000000000002E-3</c:v>
                </c:pt>
                <c:pt idx="1707">
                  <c:v>7.2490000000000002E-3</c:v>
                </c:pt>
                <c:pt idx="1708">
                  <c:v>6.8760000000000002E-3</c:v>
                </c:pt>
                <c:pt idx="1709">
                  <c:v>6.391E-3</c:v>
                </c:pt>
                <c:pt idx="1710">
                  <c:v>6.1500000000000001E-3</c:v>
                </c:pt>
                <c:pt idx="1711">
                  <c:v>6.2179999999999996E-3</c:v>
                </c:pt>
                <c:pt idx="1712">
                  <c:v>6.5599999999999999E-3</c:v>
                </c:pt>
                <c:pt idx="1713">
                  <c:v>6.8349999999999999E-3</c:v>
                </c:pt>
                <c:pt idx="1714">
                  <c:v>6.8269999999999997E-3</c:v>
                </c:pt>
                <c:pt idx="1715">
                  <c:v>6.4609999999999997E-3</c:v>
                </c:pt>
                <c:pt idx="1716">
                  <c:v>6.0889999999999998E-3</c:v>
                </c:pt>
                <c:pt idx="1717">
                  <c:v>5.9890000000000004E-3</c:v>
                </c:pt>
                <c:pt idx="1718">
                  <c:v>6.2100000000000002E-3</c:v>
                </c:pt>
                <c:pt idx="1719">
                  <c:v>6.5839999999999996E-3</c:v>
                </c:pt>
                <c:pt idx="1720">
                  <c:v>6.8669999999999998E-3</c:v>
                </c:pt>
                <c:pt idx="1721">
                  <c:v>6.7400000000000003E-3</c:v>
                </c:pt>
                <c:pt idx="1722">
                  <c:v>6.3099999999999996E-3</c:v>
                </c:pt>
                <c:pt idx="1723">
                  <c:v>5.9049999999999997E-3</c:v>
                </c:pt>
                <c:pt idx="1724">
                  <c:v>5.777E-3</c:v>
                </c:pt>
                <c:pt idx="1725">
                  <c:v>5.9560000000000004E-3</c:v>
                </c:pt>
                <c:pt idx="1726">
                  <c:v>6.3109999999999998E-3</c:v>
                </c:pt>
                <c:pt idx="1727">
                  <c:v>6.5409999999999999E-3</c:v>
                </c:pt>
                <c:pt idx="1728">
                  <c:v>6.5230000000000002E-3</c:v>
                </c:pt>
                <c:pt idx="1729">
                  <c:v>6.2389999999999998E-3</c:v>
                </c:pt>
                <c:pt idx="1730">
                  <c:v>5.862E-3</c:v>
                </c:pt>
                <c:pt idx="1731">
                  <c:v>5.6259999999999999E-3</c:v>
                </c:pt>
                <c:pt idx="1732">
                  <c:v>5.6480000000000002E-3</c:v>
                </c:pt>
                <c:pt idx="1733">
                  <c:v>5.6779999999999999E-3</c:v>
                </c:pt>
                <c:pt idx="1734">
                  <c:v>6.0679999999999996E-3</c:v>
                </c:pt>
                <c:pt idx="1735">
                  <c:v>6.0350000000000004E-3</c:v>
                </c:pt>
                <c:pt idx="1736">
                  <c:v>5.8950000000000001E-3</c:v>
                </c:pt>
                <c:pt idx="1737">
                  <c:v>5.6439999999999997E-3</c:v>
                </c:pt>
                <c:pt idx="1738">
                  <c:v>5.3460000000000001E-3</c:v>
                </c:pt>
                <c:pt idx="1739">
                  <c:v>5.2900000000000004E-3</c:v>
                </c:pt>
                <c:pt idx="1740">
                  <c:v>5.5589999999999997E-3</c:v>
                </c:pt>
                <c:pt idx="1741">
                  <c:v>5.8040000000000001E-3</c:v>
                </c:pt>
                <c:pt idx="1742">
                  <c:v>5.8669999999999998E-3</c:v>
                </c:pt>
                <c:pt idx="1743">
                  <c:v>5.7949999999999998E-3</c:v>
                </c:pt>
                <c:pt idx="1744">
                  <c:v>5.2119999999999996E-3</c:v>
                </c:pt>
                <c:pt idx="1745">
                  <c:v>5.1139999999999996E-3</c:v>
                </c:pt>
                <c:pt idx="1746">
                  <c:v>5.0080000000000003E-3</c:v>
                </c:pt>
                <c:pt idx="1747">
                  <c:v>5.1980000000000004E-3</c:v>
                </c:pt>
                <c:pt idx="1748">
                  <c:v>5.522E-3</c:v>
                </c:pt>
                <c:pt idx="1749">
                  <c:v>5.7739999999999996E-3</c:v>
                </c:pt>
                <c:pt idx="1750">
                  <c:v>5.7549999999999997E-3</c:v>
                </c:pt>
                <c:pt idx="1751">
                  <c:v>5.5079999999999999E-3</c:v>
                </c:pt>
                <c:pt idx="1752">
                  <c:v>5.3350000000000003E-3</c:v>
                </c:pt>
                <c:pt idx="1753">
                  <c:v>5.3020000000000003E-3</c:v>
                </c:pt>
                <c:pt idx="1754">
                  <c:v>5.6699999999999997E-3</c:v>
                </c:pt>
                <c:pt idx="1755">
                  <c:v>6.0150000000000004E-3</c:v>
                </c:pt>
                <c:pt idx="1756">
                  <c:v>6.0070000000000002E-3</c:v>
                </c:pt>
                <c:pt idx="1757">
                  <c:v>5.5970000000000004E-3</c:v>
                </c:pt>
                <c:pt idx="1758">
                  <c:v>4.9740000000000001E-3</c:v>
                </c:pt>
                <c:pt idx="1759">
                  <c:v>4.9170000000000004E-3</c:v>
                </c:pt>
                <c:pt idx="1760">
                  <c:v>4.7629999999999999E-3</c:v>
                </c:pt>
                <c:pt idx="1761">
                  <c:v>5.0039999999999998E-3</c:v>
                </c:pt>
                <c:pt idx="1762">
                  <c:v>5.1570000000000001E-3</c:v>
                </c:pt>
                <c:pt idx="1763">
                  <c:v>5.0039999999999998E-3</c:v>
                </c:pt>
                <c:pt idx="1764">
                  <c:v>4.8770000000000003E-3</c:v>
                </c:pt>
                <c:pt idx="1765">
                  <c:v>4.5500000000000002E-3</c:v>
                </c:pt>
                <c:pt idx="1766">
                  <c:v>4.6750000000000003E-3</c:v>
                </c:pt>
                <c:pt idx="1767">
                  <c:v>4.914E-3</c:v>
                </c:pt>
                <c:pt idx="1768">
                  <c:v>5.2379999999999996E-3</c:v>
                </c:pt>
                <c:pt idx="1769">
                  <c:v>5.1989999999999996E-3</c:v>
                </c:pt>
                <c:pt idx="1770">
                  <c:v>5.2680000000000001E-3</c:v>
                </c:pt>
                <c:pt idx="1771">
                  <c:v>5.0499999999999998E-3</c:v>
                </c:pt>
                <c:pt idx="1772">
                  <c:v>4.797E-3</c:v>
                </c:pt>
                <c:pt idx="1773">
                  <c:v>4.8060000000000004E-3</c:v>
                </c:pt>
                <c:pt idx="1774">
                  <c:v>4.9020000000000001E-3</c:v>
                </c:pt>
                <c:pt idx="1775">
                  <c:v>5.1619999999999999E-3</c:v>
                </c:pt>
                <c:pt idx="1776">
                  <c:v>5.2160000000000002E-3</c:v>
                </c:pt>
                <c:pt idx="1777">
                  <c:v>5.1089999999999998E-3</c:v>
                </c:pt>
                <c:pt idx="1778">
                  <c:v>4.9360000000000003E-3</c:v>
                </c:pt>
                <c:pt idx="1779">
                  <c:v>4.816E-3</c:v>
                </c:pt>
                <c:pt idx="1780">
                  <c:v>4.849E-3</c:v>
                </c:pt>
                <c:pt idx="1781">
                  <c:v>4.986E-3</c:v>
                </c:pt>
                <c:pt idx="1782">
                  <c:v>5.0200000000000002E-3</c:v>
                </c:pt>
                <c:pt idx="1783">
                  <c:v>4.8380000000000003E-3</c:v>
                </c:pt>
                <c:pt idx="1784">
                  <c:v>4.6020000000000002E-3</c:v>
                </c:pt>
                <c:pt idx="1785">
                  <c:v>4.1640000000000002E-3</c:v>
                </c:pt>
                <c:pt idx="1786">
                  <c:v>4.0090000000000004E-3</c:v>
                </c:pt>
                <c:pt idx="1787">
                  <c:v>4.0470000000000002E-3</c:v>
                </c:pt>
                <c:pt idx="1788">
                  <c:v>4.2620000000000002E-3</c:v>
                </c:pt>
                <c:pt idx="1789">
                  <c:v>4.2779999999999997E-3</c:v>
                </c:pt>
                <c:pt idx="1790">
                  <c:v>4.2589999999999998E-3</c:v>
                </c:pt>
                <c:pt idx="1791">
                  <c:v>3.9370000000000004E-3</c:v>
                </c:pt>
                <c:pt idx="1792">
                  <c:v>3.7339999999999999E-3</c:v>
                </c:pt>
                <c:pt idx="1793">
                  <c:v>3.7550000000000001E-3</c:v>
                </c:pt>
                <c:pt idx="1794">
                  <c:v>4.1970000000000002E-3</c:v>
                </c:pt>
                <c:pt idx="1795">
                  <c:v>4.4600000000000004E-3</c:v>
                </c:pt>
                <c:pt idx="1796">
                  <c:v>4.561E-3</c:v>
                </c:pt>
                <c:pt idx="1797">
                  <c:v>4.4520000000000002E-3</c:v>
                </c:pt>
                <c:pt idx="1798">
                  <c:v>4.1000000000000003E-3</c:v>
                </c:pt>
                <c:pt idx="1799">
                  <c:v>3.8909999999999999E-3</c:v>
                </c:pt>
                <c:pt idx="1800">
                  <c:v>3.986E-3</c:v>
                </c:pt>
                <c:pt idx="1801">
                  <c:v>4.2449999999999996E-3</c:v>
                </c:pt>
                <c:pt idx="1802">
                  <c:v>4.6340000000000001E-3</c:v>
                </c:pt>
                <c:pt idx="1803">
                  <c:v>4.5760000000000002E-3</c:v>
                </c:pt>
                <c:pt idx="1804">
                  <c:v>4.3509999999999998E-3</c:v>
                </c:pt>
                <c:pt idx="1805">
                  <c:v>3.9830000000000004E-3</c:v>
                </c:pt>
                <c:pt idx="1806">
                  <c:v>3.6979999999999999E-3</c:v>
                </c:pt>
                <c:pt idx="1807">
                  <c:v>3.6310000000000001E-3</c:v>
                </c:pt>
                <c:pt idx="1808">
                  <c:v>3.777E-3</c:v>
                </c:pt>
                <c:pt idx="1809">
                  <c:v>3.9969999999999997E-3</c:v>
                </c:pt>
                <c:pt idx="1810">
                  <c:v>4.0850000000000001E-3</c:v>
                </c:pt>
                <c:pt idx="1811">
                  <c:v>4.019E-3</c:v>
                </c:pt>
                <c:pt idx="1812">
                  <c:v>3.9060000000000002E-3</c:v>
                </c:pt>
                <c:pt idx="1813">
                  <c:v>3.9060000000000002E-3</c:v>
                </c:pt>
                <c:pt idx="1814">
                  <c:v>4.1089999999999998E-3</c:v>
                </c:pt>
                <c:pt idx="1815">
                  <c:v>4.4390000000000002E-3</c:v>
                </c:pt>
                <c:pt idx="1816">
                  <c:v>4.6899999999999997E-3</c:v>
                </c:pt>
                <c:pt idx="1817">
                  <c:v>4.7140000000000003E-3</c:v>
                </c:pt>
                <c:pt idx="1818">
                  <c:v>4.4380000000000001E-3</c:v>
                </c:pt>
                <c:pt idx="1819">
                  <c:v>4.065E-3</c:v>
                </c:pt>
                <c:pt idx="1820">
                  <c:v>3.8470000000000002E-3</c:v>
                </c:pt>
                <c:pt idx="1821">
                  <c:v>3.8430000000000001E-3</c:v>
                </c:pt>
                <c:pt idx="1822">
                  <c:v>3.9029999999999998E-3</c:v>
                </c:pt>
                <c:pt idx="1823">
                  <c:v>3.852E-3</c:v>
                </c:pt>
                <c:pt idx="1824">
                  <c:v>3.6280000000000001E-3</c:v>
                </c:pt>
                <c:pt idx="1825">
                  <c:v>3.3170000000000001E-3</c:v>
                </c:pt>
                <c:pt idx="1826">
                  <c:v>3.124E-3</c:v>
                </c:pt>
                <c:pt idx="1827">
                  <c:v>3.163E-3</c:v>
                </c:pt>
                <c:pt idx="1828">
                  <c:v>3.3210000000000002E-3</c:v>
                </c:pt>
                <c:pt idx="1829">
                  <c:v>3.4680000000000002E-3</c:v>
                </c:pt>
                <c:pt idx="1830">
                  <c:v>3.4970000000000001E-3</c:v>
                </c:pt>
                <c:pt idx="1831">
                  <c:v>3.46E-3</c:v>
                </c:pt>
                <c:pt idx="1832">
                  <c:v>3.5140000000000002E-3</c:v>
                </c:pt>
                <c:pt idx="1833">
                  <c:v>3.4719999999999998E-3</c:v>
                </c:pt>
                <c:pt idx="1834">
                  <c:v>3.643E-3</c:v>
                </c:pt>
                <c:pt idx="1835">
                  <c:v>3.9379999999999997E-3</c:v>
                </c:pt>
                <c:pt idx="1836">
                  <c:v>4.215E-3</c:v>
                </c:pt>
                <c:pt idx="1837">
                  <c:v>4.3779999999999999E-3</c:v>
                </c:pt>
                <c:pt idx="1838">
                  <c:v>4.45E-3</c:v>
                </c:pt>
                <c:pt idx="1839">
                  <c:v>4.4900000000000001E-3</c:v>
                </c:pt>
                <c:pt idx="1840">
                  <c:v>4.5909999999999996E-3</c:v>
                </c:pt>
                <c:pt idx="1841">
                  <c:v>4.8190000000000004E-3</c:v>
                </c:pt>
                <c:pt idx="1842">
                  <c:v>5.0689999999999997E-3</c:v>
                </c:pt>
                <c:pt idx="1843">
                  <c:v>5.1859999999999996E-3</c:v>
                </c:pt>
                <c:pt idx="1844">
                  <c:v>5.0379999999999999E-3</c:v>
                </c:pt>
                <c:pt idx="1845">
                  <c:v>4.6899999999999997E-3</c:v>
                </c:pt>
                <c:pt idx="1846">
                  <c:v>4.385E-3</c:v>
                </c:pt>
                <c:pt idx="1847">
                  <c:v>4.3109999999999997E-3</c:v>
                </c:pt>
                <c:pt idx="1848">
                  <c:v>4.45E-3</c:v>
                </c:pt>
                <c:pt idx="1849">
                  <c:v>4.6560000000000004E-3</c:v>
                </c:pt>
                <c:pt idx="1850">
                  <c:v>4.7429999999999998E-3</c:v>
                </c:pt>
                <c:pt idx="1851">
                  <c:v>4.6579999999999998E-3</c:v>
                </c:pt>
                <c:pt idx="1852">
                  <c:v>4.5399999999999998E-3</c:v>
                </c:pt>
                <c:pt idx="1853">
                  <c:v>4.5389999999999996E-3</c:v>
                </c:pt>
                <c:pt idx="1854">
                  <c:v>4.7320000000000001E-3</c:v>
                </c:pt>
                <c:pt idx="1855">
                  <c:v>5.0559999999999997E-3</c:v>
                </c:pt>
                <c:pt idx="1856">
                  <c:v>5.3429999999999997E-3</c:v>
                </c:pt>
                <c:pt idx="1857">
                  <c:v>5.4390000000000003E-3</c:v>
                </c:pt>
                <c:pt idx="1858">
                  <c:v>5.3410000000000003E-3</c:v>
                </c:pt>
                <c:pt idx="1859">
                  <c:v>5.2310000000000004E-3</c:v>
                </c:pt>
                <c:pt idx="1860">
                  <c:v>5.2810000000000001E-3</c:v>
                </c:pt>
                <c:pt idx="1861">
                  <c:v>5.5579999999999996E-3</c:v>
                </c:pt>
                <c:pt idx="1862">
                  <c:v>5.9309999999999996E-3</c:v>
                </c:pt>
                <c:pt idx="1863">
                  <c:v>6.2610000000000001E-3</c:v>
                </c:pt>
                <c:pt idx="1864">
                  <c:v>6.3990000000000002E-3</c:v>
                </c:pt>
                <c:pt idx="1865">
                  <c:v>6.326E-3</c:v>
                </c:pt>
                <c:pt idx="1866">
                  <c:v>6.202E-3</c:v>
                </c:pt>
                <c:pt idx="1867">
                  <c:v>6.2090000000000001E-3</c:v>
                </c:pt>
                <c:pt idx="1868">
                  <c:v>6.3990000000000002E-3</c:v>
                </c:pt>
                <c:pt idx="1869">
                  <c:v>6.6870000000000002E-3</c:v>
                </c:pt>
                <c:pt idx="1870">
                  <c:v>6.8789999999999997E-3</c:v>
                </c:pt>
                <c:pt idx="1871">
                  <c:v>6.8589999999999996E-3</c:v>
                </c:pt>
                <c:pt idx="1872">
                  <c:v>6.7039999999999999E-3</c:v>
                </c:pt>
                <c:pt idx="1873">
                  <c:v>6.607E-3</c:v>
                </c:pt>
                <c:pt idx="1874">
                  <c:v>6.7120000000000001E-3</c:v>
                </c:pt>
                <c:pt idx="1875">
                  <c:v>7.0200000000000002E-3</c:v>
                </c:pt>
                <c:pt idx="1876">
                  <c:v>7.3670000000000003E-3</c:v>
                </c:pt>
                <c:pt idx="1877">
                  <c:v>7.5430000000000002E-3</c:v>
                </c:pt>
                <c:pt idx="1878">
                  <c:v>7.4869999999999997E-3</c:v>
                </c:pt>
                <c:pt idx="1879">
                  <c:v>7.3150000000000003E-3</c:v>
                </c:pt>
                <c:pt idx="1880">
                  <c:v>7.2090000000000001E-3</c:v>
                </c:pt>
                <c:pt idx="1881">
                  <c:v>7.3759999999999997E-3</c:v>
                </c:pt>
                <c:pt idx="1882">
                  <c:v>7.6490000000000004E-3</c:v>
                </c:pt>
                <c:pt idx="1883">
                  <c:v>7.8829999999999994E-3</c:v>
                </c:pt>
                <c:pt idx="1884">
                  <c:v>7.8600000000000007E-3</c:v>
                </c:pt>
                <c:pt idx="1885">
                  <c:v>7.5589999999999997E-3</c:v>
                </c:pt>
                <c:pt idx="1886">
                  <c:v>7.1079999999999997E-3</c:v>
                </c:pt>
                <c:pt idx="1887">
                  <c:v>6.7910000000000002E-3</c:v>
                </c:pt>
                <c:pt idx="1888">
                  <c:v>6.7609999999999996E-3</c:v>
                </c:pt>
                <c:pt idx="1889">
                  <c:v>6.8649999999999996E-3</c:v>
                </c:pt>
                <c:pt idx="1890">
                  <c:v>6.8929999999999998E-3</c:v>
                </c:pt>
                <c:pt idx="1891">
                  <c:v>6.757E-3</c:v>
                </c:pt>
                <c:pt idx="1892">
                  <c:v>6.4989999999999996E-3</c:v>
                </c:pt>
                <c:pt idx="1893">
                  <c:v>6.2760000000000003E-3</c:v>
                </c:pt>
                <c:pt idx="1894">
                  <c:v>6.1770000000000002E-3</c:v>
                </c:pt>
                <c:pt idx="1895">
                  <c:v>6.2430000000000003E-3</c:v>
                </c:pt>
                <c:pt idx="1896">
                  <c:v>6.4140000000000004E-3</c:v>
                </c:pt>
                <c:pt idx="1897">
                  <c:v>6.5560000000000002E-3</c:v>
                </c:pt>
                <c:pt idx="1898">
                  <c:v>6.5550000000000001E-3</c:v>
                </c:pt>
                <c:pt idx="1899">
                  <c:v>6.4619999999999999E-3</c:v>
                </c:pt>
                <c:pt idx="1900">
                  <c:v>6.3590000000000001E-3</c:v>
                </c:pt>
                <c:pt idx="1901">
                  <c:v>6.3239999999999998E-3</c:v>
                </c:pt>
                <c:pt idx="1902">
                  <c:v>6.4050000000000001E-3</c:v>
                </c:pt>
                <c:pt idx="1903">
                  <c:v>6.5319999999999996E-3</c:v>
                </c:pt>
                <c:pt idx="1904">
                  <c:v>6.5579999999999996E-3</c:v>
                </c:pt>
                <c:pt idx="1905">
                  <c:v>6.4130000000000003E-3</c:v>
                </c:pt>
                <c:pt idx="1906">
                  <c:v>6.1079999999999997E-3</c:v>
                </c:pt>
                <c:pt idx="1907">
                  <c:v>5.7710000000000001E-3</c:v>
                </c:pt>
                <c:pt idx="1908">
                  <c:v>5.5279999999999999E-3</c:v>
                </c:pt>
                <c:pt idx="1909">
                  <c:v>5.3899999999999998E-3</c:v>
                </c:pt>
                <c:pt idx="1910">
                  <c:v>5.4339999999999996E-3</c:v>
                </c:pt>
                <c:pt idx="1911">
                  <c:v>5.1980000000000004E-3</c:v>
                </c:pt>
                <c:pt idx="1912">
                  <c:v>5.0390000000000001E-3</c:v>
                </c:pt>
                <c:pt idx="1913">
                  <c:v>4.8989999999999997E-3</c:v>
                </c:pt>
                <c:pt idx="1914">
                  <c:v>4.8260000000000004E-3</c:v>
                </c:pt>
                <c:pt idx="1915">
                  <c:v>4.8129999999999996E-3</c:v>
                </c:pt>
                <c:pt idx="1916">
                  <c:v>4.8050000000000002E-3</c:v>
                </c:pt>
                <c:pt idx="1917">
                  <c:v>4.7450000000000001E-3</c:v>
                </c:pt>
                <c:pt idx="1918">
                  <c:v>4.6439999999999997E-3</c:v>
                </c:pt>
                <c:pt idx="1919">
                  <c:v>4.5900000000000003E-3</c:v>
                </c:pt>
                <c:pt idx="1920">
                  <c:v>4.6439999999999997E-3</c:v>
                </c:pt>
                <c:pt idx="1921">
                  <c:v>4.8069999999999996E-3</c:v>
                </c:pt>
                <c:pt idx="1922">
                  <c:v>5.0130000000000001E-3</c:v>
                </c:pt>
                <c:pt idx="1923">
                  <c:v>5.1450000000000003E-3</c:v>
                </c:pt>
                <c:pt idx="1924">
                  <c:v>5.1260000000000003E-3</c:v>
                </c:pt>
                <c:pt idx="1925">
                  <c:v>4.9519999999999998E-3</c:v>
                </c:pt>
                <c:pt idx="1926">
                  <c:v>4.7080000000000004E-3</c:v>
                </c:pt>
                <c:pt idx="1927">
                  <c:v>4.5640000000000003E-3</c:v>
                </c:pt>
                <c:pt idx="1928">
                  <c:v>4.6090000000000002E-3</c:v>
                </c:pt>
                <c:pt idx="1929">
                  <c:v>4.8009999999999997E-3</c:v>
                </c:pt>
                <c:pt idx="1930">
                  <c:v>5.0200000000000002E-3</c:v>
                </c:pt>
                <c:pt idx="1931">
                  <c:v>5.117E-3</c:v>
                </c:pt>
                <c:pt idx="1932">
                  <c:v>5.0429999999999997E-3</c:v>
                </c:pt>
                <c:pt idx="1933">
                  <c:v>4.9069999999999999E-3</c:v>
                </c:pt>
                <c:pt idx="1934">
                  <c:v>4.8450000000000003E-3</c:v>
                </c:pt>
                <c:pt idx="1935">
                  <c:v>4.96E-3</c:v>
                </c:pt>
                <c:pt idx="1936">
                  <c:v>5.2500000000000003E-3</c:v>
                </c:pt>
                <c:pt idx="1937">
                  <c:v>5.6100000000000004E-3</c:v>
                </c:pt>
                <c:pt idx="1938">
                  <c:v>5.9259999999999998E-3</c:v>
                </c:pt>
                <c:pt idx="1939">
                  <c:v>6.1199999999999996E-3</c:v>
                </c:pt>
                <c:pt idx="1940">
                  <c:v>6.2030000000000002E-3</c:v>
                </c:pt>
                <c:pt idx="1941">
                  <c:v>6.2740000000000001E-3</c:v>
                </c:pt>
                <c:pt idx="1942">
                  <c:v>6.391E-3</c:v>
                </c:pt>
                <c:pt idx="1943">
                  <c:v>6.5799999999999999E-3</c:v>
                </c:pt>
                <c:pt idx="1944">
                  <c:v>6.8100000000000001E-3</c:v>
                </c:pt>
                <c:pt idx="1945">
                  <c:v>6.9890000000000004E-3</c:v>
                </c:pt>
                <c:pt idx="1946">
                  <c:v>7.0600000000000003E-3</c:v>
                </c:pt>
                <c:pt idx="1947">
                  <c:v>7.0150000000000004E-3</c:v>
                </c:pt>
                <c:pt idx="1948">
                  <c:v>6.9890000000000004E-3</c:v>
                </c:pt>
                <c:pt idx="1949">
                  <c:v>7.064E-3</c:v>
                </c:pt>
                <c:pt idx="1950">
                  <c:v>7.2059999999999997E-3</c:v>
                </c:pt>
                <c:pt idx="1951">
                  <c:v>7.319E-3</c:v>
                </c:pt>
                <c:pt idx="1952">
                  <c:v>7.3419999999999996E-3</c:v>
                </c:pt>
                <c:pt idx="1953">
                  <c:v>7.26E-3</c:v>
                </c:pt>
                <c:pt idx="1954">
                  <c:v>7.1720000000000004E-3</c:v>
                </c:pt>
                <c:pt idx="1955">
                  <c:v>7.1149999999999998E-3</c:v>
                </c:pt>
                <c:pt idx="1956">
                  <c:v>7.1089999999999999E-3</c:v>
                </c:pt>
                <c:pt idx="1957">
                  <c:v>7.1349999999999998E-3</c:v>
                </c:pt>
                <c:pt idx="1958">
                  <c:v>7.175E-3</c:v>
                </c:pt>
                <c:pt idx="1959">
                  <c:v>7.1250000000000003E-3</c:v>
                </c:pt>
                <c:pt idx="1960">
                  <c:v>6.9480000000000002E-3</c:v>
                </c:pt>
                <c:pt idx="1961">
                  <c:v>6.7140000000000003E-3</c:v>
                </c:pt>
                <c:pt idx="1962">
                  <c:v>6.5180000000000004E-3</c:v>
                </c:pt>
                <c:pt idx="1963">
                  <c:v>6.4260000000000003E-3</c:v>
                </c:pt>
                <c:pt idx="1964">
                  <c:v>6.4580000000000002E-3</c:v>
                </c:pt>
                <c:pt idx="1965">
                  <c:v>6.4939999999999998E-3</c:v>
                </c:pt>
                <c:pt idx="1966">
                  <c:v>6.4140000000000004E-3</c:v>
                </c:pt>
                <c:pt idx="1967">
                  <c:v>6.13E-3</c:v>
                </c:pt>
                <c:pt idx="1968">
                  <c:v>5.7149999999999996E-3</c:v>
                </c:pt>
                <c:pt idx="1969">
                  <c:v>5.2969999999999996E-3</c:v>
                </c:pt>
                <c:pt idx="1970">
                  <c:v>4.9769999999999997E-3</c:v>
                </c:pt>
                <c:pt idx="1971">
                  <c:v>4.8260000000000004E-3</c:v>
                </c:pt>
                <c:pt idx="1972">
                  <c:v>4.8469999999999997E-3</c:v>
                </c:pt>
                <c:pt idx="1973">
                  <c:v>4.9329999999999999E-3</c:v>
                </c:pt>
                <c:pt idx="1974">
                  <c:v>4.9690000000000003E-3</c:v>
                </c:pt>
                <c:pt idx="1975">
                  <c:v>4.836E-3</c:v>
                </c:pt>
                <c:pt idx="1976">
                  <c:v>4.5189999999999996E-3</c:v>
                </c:pt>
                <c:pt idx="1977">
                  <c:v>4.0600000000000002E-3</c:v>
                </c:pt>
                <c:pt idx="1978">
                  <c:v>3.6229999999999999E-3</c:v>
                </c:pt>
                <c:pt idx="1979">
                  <c:v>3.339E-3</c:v>
                </c:pt>
                <c:pt idx="1980">
                  <c:v>3.2450000000000001E-3</c:v>
                </c:pt>
                <c:pt idx="1981">
                  <c:v>3.264E-3</c:v>
                </c:pt>
                <c:pt idx="1982">
                  <c:v>3.277E-3</c:v>
                </c:pt>
                <c:pt idx="1983">
                  <c:v>3.1510000000000002E-3</c:v>
                </c:pt>
                <c:pt idx="1984">
                  <c:v>2.8860000000000001E-3</c:v>
                </c:pt>
                <c:pt idx="1985">
                  <c:v>2.5339999999999998E-3</c:v>
                </c:pt>
                <c:pt idx="1986">
                  <c:v>2.1740000000000002E-3</c:v>
                </c:pt>
                <c:pt idx="1987">
                  <c:v>1.9139999999999999E-3</c:v>
                </c:pt>
                <c:pt idx="1988">
                  <c:v>1.8190000000000001E-3</c:v>
                </c:pt>
                <c:pt idx="1989">
                  <c:v>1.869E-3</c:v>
                </c:pt>
                <c:pt idx="1990">
                  <c:v>2.0100000000000001E-3</c:v>
                </c:pt>
                <c:pt idx="1991">
                  <c:v>2.1120000000000002E-3</c:v>
                </c:pt>
                <c:pt idx="1992">
                  <c:v>2.0869999999999999E-3</c:v>
                </c:pt>
                <c:pt idx="1993">
                  <c:v>1.895E-3</c:v>
                </c:pt>
                <c:pt idx="1994">
                  <c:v>1.665E-3</c:v>
                </c:pt>
                <c:pt idx="1995">
                  <c:v>1.5269999999999999E-3</c:v>
                </c:pt>
                <c:pt idx="1996">
                  <c:v>1.549E-3</c:v>
                </c:pt>
                <c:pt idx="1997">
                  <c:v>1.72E-3</c:v>
                </c:pt>
                <c:pt idx="1998">
                  <c:v>1.9659999999999999E-3</c:v>
                </c:pt>
                <c:pt idx="1999">
                  <c:v>2.173E-3</c:v>
                </c:pt>
                <c:pt idx="2000">
                  <c:v>2.2889999999999998E-3</c:v>
                </c:pt>
                <c:pt idx="2001">
                  <c:v>2.2980000000000001E-3</c:v>
                </c:pt>
                <c:pt idx="2002">
                  <c:v>2.2769999999999999E-3</c:v>
                </c:pt>
                <c:pt idx="2003">
                  <c:v>2.281E-3</c:v>
                </c:pt>
                <c:pt idx="2004">
                  <c:v>2.3509999999999998E-3</c:v>
                </c:pt>
                <c:pt idx="2005">
                  <c:v>2.4589999999999998E-3</c:v>
                </c:pt>
                <c:pt idx="2006">
                  <c:v>2.614E-3</c:v>
                </c:pt>
                <c:pt idx="2007">
                  <c:v>2.797E-3</c:v>
                </c:pt>
                <c:pt idx="2008">
                  <c:v>2.9689999999999999E-3</c:v>
                </c:pt>
                <c:pt idx="2009">
                  <c:v>3.124E-3</c:v>
                </c:pt>
                <c:pt idx="2010">
                  <c:v>3.2569999999999999E-3</c:v>
                </c:pt>
                <c:pt idx="2011">
                  <c:v>3.3909999999999999E-3</c:v>
                </c:pt>
                <c:pt idx="2012">
                  <c:v>3.5170000000000002E-3</c:v>
                </c:pt>
                <c:pt idx="2013">
                  <c:v>3.6020000000000002E-3</c:v>
                </c:pt>
                <c:pt idx="2014">
                  <c:v>3.676E-3</c:v>
                </c:pt>
                <c:pt idx="2015">
                  <c:v>3.7260000000000001E-3</c:v>
                </c:pt>
                <c:pt idx="2016">
                  <c:v>3.784E-3</c:v>
                </c:pt>
                <c:pt idx="2017">
                  <c:v>3.8500000000000001E-3</c:v>
                </c:pt>
                <c:pt idx="2018">
                  <c:v>3.9350000000000001E-3</c:v>
                </c:pt>
                <c:pt idx="2019">
                  <c:v>4.0639999999999999E-3</c:v>
                </c:pt>
                <c:pt idx="2020">
                  <c:v>4.1949999999999999E-3</c:v>
                </c:pt>
                <c:pt idx="2021">
                  <c:v>4.2830000000000003E-3</c:v>
                </c:pt>
                <c:pt idx="2022">
                  <c:v>4.3369999999999997E-3</c:v>
                </c:pt>
                <c:pt idx="2023">
                  <c:v>4.3689999999999996E-3</c:v>
                </c:pt>
                <c:pt idx="2024">
                  <c:v>4.4079999999999996E-3</c:v>
                </c:pt>
                <c:pt idx="2025">
                  <c:v>4.5059999999999996E-3</c:v>
                </c:pt>
                <c:pt idx="2026">
                  <c:v>4.6030000000000003E-3</c:v>
                </c:pt>
                <c:pt idx="2027">
                  <c:v>4.6109999999999996E-3</c:v>
                </c:pt>
                <c:pt idx="2028">
                  <c:v>4.483E-3</c:v>
                </c:pt>
                <c:pt idx="2029">
                  <c:v>4.2230000000000002E-3</c:v>
                </c:pt>
                <c:pt idx="2030">
                  <c:v>3.9119999999999997E-3</c:v>
                </c:pt>
                <c:pt idx="2031">
                  <c:v>3.63E-3</c:v>
                </c:pt>
                <c:pt idx="2032">
                  <c:v>3.4889999999999999E-3</c:v>
                </c:pt>
                <c:pt idx="2033">
                  <c:v>3.5360000000000001E-3</c:v>
                </c:pt>
                <c:pt idx="2034">
                  <c:v>3.7009999999999999E-3</c:v>
                </c:pt>
                <c:pt idx="2035">
                  <c:v>3.8249999999999998E-3</c:v>
                </c:pt>
                <c:pt idx="2036">
                  <c:v>3.7629999999999999E-3</c:v>
                </c:pt>
                <c:pt idx="2037">
                  <c:v>3.4970000000000001E-3</c:v>
                </c:pt>
                <c:pt idx="2038">
                  <c:v>3.104E-3</c:v>
                </c:pt>
                <c:pt idx="2039">
                  <c:v>2.7430000000000002E-3</c:v>
                </c:pt>
                <c:pt idx="2040">
                  <c:v>2.5400000000000002E-3</c:v>
                </c:pt>
                <c:pt idx="2041">
                  <c:v>2.5400000000000002E-3</c:v>
                </c:pt>
                <c:pt idx="2042">
                  <c:v>2.6589999999999999E-3</c:v>
                </c:pt>
                <c:pt idx="2043">
                  <c:v>2.7520000000000001E-3</c:v>
                </c:pt>
                <c:pt idx="2044">
                  <c:v>2.7260000000000001E-3</c:v>
                </c:pt>
                <c:pt idx="2045">
                  <c:v>2.6029999999999998E-3</c:v>
                </c:pt>
                <c:pt idx="2046">
                  <c:v>2.4710000000000001E-3</c:v>
                </c:pt>
                <c:pt idx="2047">
                  <c:v>2.4450000000000001E-3</c:v>
                </c:pt>
                <c:pt idx="2048">
                  <c:v>2.5730000000000002E-3</c:v>
                </c:pt>
                <c:pt idx="2049">
                  <c:v>2.8289999999999999E-3</c:v>
                </c:pt>
                <c:pt idx="2050">
                  <c:v>3.101E-3</c:v>
                </c:pt>
                <c:pt idx="2051">
                  <c:v>3.3080000000000002E-3</c:v>
                </c:pt>
                <c:pt idx="2052">
                  <c:v>3.3890000000000001E-3</c:v>
                </c:pt>
                <c:pt idx="2053">
                  <c:v>3.336E-3</c:v>
                </c:pt>
                <c:pt idx="2054">
                  <c:v>3.2320000000000001E-3</c:v>
                </c:pt>
                <c:pt idx="2055">
                  <c:v>3.2109999999999999E-3</c:v>
                </c:pt>
                <c:pt idx="2056">
                  <c:v>3.3159999999999999E-3</c:v>
                </c:pt>
                <c:pt idx="2057">
                  <c:v>3.5230000000000001E-3</c:v>
                </c:pt>
                <c:pt idx="2058">
                  <c:v>3.7559999999999998E-3</c:v>
                </c:pt>
                <c:pt idx="2059">
                  <c:v>3.9610000000000001E-3</c:v>
                </c:pt>
                <c:pt idx="2060">
                  <c:v>4.058E-3</c:v>
                </c:pt>
                <c:pt idx="2061">
                  <c:v>4.0740000000000004E-3</c:v>
                </c:pt>
                <c:pt idx="2062">
                  <c:v>4.091E-3</c:v>
                </c:pt>
                <c:pt idx="2063">
                  <c:v>4.1799999999999997E-3</c:v>
                </c:pt>
                <c:pt idx="2064">
                  <c:v>4.3600000000000002E-3</c:v>
                </c:pt>
                <c:pt idx="2065">
                  <c:v>4.6290000000000003E-3</c:v>
                </c:pt>
                <c:pt idx="2066">
                  <c:v>4.849E-3</c:v>
                </c:pt>
                <c:pt idx="2067">
                  <c:v>4.9639999999999997E-3</c:v>
                </c:pt>
                <c:pt idx="2068">
                  <c:v>4.9389999999999998E-3</c:v>
                </c:pt>
                <c:pt idx="2069">
                  <c:v>4.8390000000000004E-3</c:v>
                </c:pt>
                <c:pt idx="2070">
                  <c:v>4.7559999999999998E-3</c:v>
                </c:pt>
                <c:pt idx="2071">
                  <c:v>4.7280000000000004E-3</c:v>
                </c:pt>
                <c:pt idx="2072">
                  <c:v>4.8089999999999999E-3</c:v>
                </c:pt>
                <c:pt idx="2073">
                  <c:v>4.9769999999999997E-3</c:v>
                </c:pt>
                <c:pt idx="2074">
                  <c:v>5.0260000000000001E-3</c:v>
                </c:pt>
                <c:pt idx="2075">
                  <c:v>4.8869999999999999E-3</c:v>
                </c:pt>
                <c:pt idx="2076">
                  <c:v>4.7499999999999999E-3</c:v>
                </c:pt>
                <c:pt idx="2077">
                  <c:v>4.6239999999999996E-3</c:v>
                </c:pt>
                <c:pt idx="2078">
                  <c:v>4.6119999999999998E-3</c:v>
                </c:pt>
                <c:pt idx="2079">
                  <c:v>4.7369999999999999E-3</c:v>
                </c:pt>
                <c:pt idx="2080">
                  <c:v>5.0010000000000002E-3</c:v>
                </c:pt>
                <c:pt idx="2081">
                  <c:v>5.2649999999999997E-3</c:v>
                </c:pt>
                <c:pt idx="2082">
                  <c:v>5.4060000000000002E-3</c:v>
                </c:pt>
                <c:pt idx="2083">
                  <c:v>5.4060000000000002E-3</c:v>
                </c:pt>
                <c:pt idx="2084">
                  <c:v>5.2430000000000003E-3</c:v>
                </c:pt>
                <c:pt idx="2085">
                  <c:v>5.1209999999999997E-3</c:v>
                </c:pt>
                <c:pt idx="2086">
                  <c:v>5.1679999999999999E-3</c:v>
                </c:pt>
                <c:pt idx="2087">
                  <c:v>5.3790000000000001E-3</c:v>
                </c:pt>
                <c:pt idx="2088">
                  <c:v>5.6620000000000004E-3</c:v>
                </c:pt>
                <c:pt idx="2089">
                  <c:v>5.8310000000000002E-3</c:v>
                </c:pt>
                <c:pt idx="2090">
                  <c:v>5.7239999999999999E-3</c:v>
                </c:pt>
                <c:pt idx="2091">
                  <c:v>5.4250000000000001E-3</c:v>
                </c:pt>
                <c:pt idx="2092">
                  <c:v>5.0600000000000003E-3</c:v>
                </c:pt>
                <c:pt idx="2093">
                  <c:v>4.8529999999999997E-3</c:v>
                </c:pt>
                <c:pt idx="2094">
                  <c:v>4.8690000000000001E-3</c:v>
                </c:pt>
                <c:pt idx="2095">
                  <c:v>4.9800000000000001E-3</c:v>
                </c:pt>
                <c:pt idx="2096">
                  <c:v>5.0099999999999997E-3</c:v>
                </c:pt>
                <c:pt idx="2097">
                  <c:v>4.797E-3</c:v>
                </c:pt>
                <c:pt idx="2098">
                  <c:v>4.3800000000000002E-3</c:v>
                </c:pt>
                <c:pt idx="2099">
                  <c:v>3.9329999999999999E-3</c:v>
                </c:pt>
                <c:pt idx="2100">
                  <c:v>3.5999999999999999E-3</c:v>
                </c:pt>
                <c:pt idx="2101">
                  <c:v>3.4870000000000001E-3</c:v>
                </c:pt>
                <c:pt idx="2102">
                  <c:v>3.5609999999999999E-3</c:v>
                </c:pt>
                <c:pt idx="2103">
                  <c:v>3.7139999999999999E-3</c:v>
                </c:pt>
                <c:pt idx="2104">
                  <c:v>3.738E-3</c:v>
                </c:pt>
                <c:pt idx="2105">
                  <c:v>3.686E-3</c:v>
                </c:pt>
                <c:pt idx="2106">
                  <c:v>3.3639999999999998E-3</c:v>
                </c:pt>
                <c:pt idx="2107">
                  <c:v>3.0000000000000001E-3</c:v>
                </c:pt>
                <c:pt idx="2108">
                  <c:v>2.7690000000000002E-3</c:v>
                </c:pt>
                <c:pt idx="2109">
                  <c:v>2.7360000000000002E-3</c:v>
                </c:pt>
                <c:pt idx="2110">
                  <c:v>2.9450000000000001E-3</c:v>
                </c:pt>
                <c:pt idx="2111">
                  <c:v>3.2230000000000002E-3</c:v>
                </c:pt>
                <c:pt idx="2112">
                  <c:v>3.4429999999999999E-3</c:v>
                </c:pt>
                <c:pt idx="2113">
                  <c:v>3.5179999999999999E-3</c:v>
                </c:pt>
                <c:pt idx="2114">
                  <c:v>3.4090000000000001E-3</c:v>
                </c:pt>
                <c:pt idx="2115">
                  <c:v>3.241E-3</c:v>
                </c:pt>
                <c:pt idx="2116">
                  <c:v>3.065E-3</c:v>
                </c:pt>
                <c:pt idx="2117">
                  <c:v>2.9589999999999998E-3</c:v>
                </c:pt>
                <c:pt idx="2118">
                  <c:v>3.0279999999999999E-3</c:v>
                </c:pt>
                <c:pt idx="2119">
                  <c:v>3.209E-3</c:v>
                </c:pt>
                <c:pt idx="2120">
                  <c:v>3.4220000000000001E-3</c:v>
                </c:pt>
                <c:pt idx="2121">
                  <c:v>3.5860000000000002E-3</c:v>
                </c:pt>
                <c:pt idx="2122">
                  <c:v>3.6229999999999999E-3</c:v>
                </c:pt>
                <c:pt idx="2123">
                  <c:v>3.6059999999999998E-3</c:v>
                </c:pt>
                <c:pt idx="2124">
                  <c:v>3.6189999999999998E-3</c:v>
                </c:pt>
                <c:pt idx="2125">
                  <c:v>3.669E-3</c:v>
                </c:pt>
                <c:pt idx="2126">
                  <c:v>3.7290000000000001E-3</c:v>
                </c:pt>
                <c:pt idx="2127">
                  <c:v>3.8089999999999999E-3</c:v>
                </c:pt>
                <c:pt idx="2128">
                  <c:v>3.8909999999999999E-3</c:v>
                </c:pt>
                <c:pt idx="2129">
                  <c:v>3.901E-3</c:v>
                </c:pt>
                <c:pt idx="2130">
                  <c:v>3.888E-3</c:v>
                </c:pt>
                <c:pt idx="2131">
                  <c:v>3.9560000000000003E-3</c:v>
                </c:pt>
                <c:pt idx="2132">
                  <c:v>4.0460000000000001E-3</c:v>
                </c:pt>
                <c:pt idx="2133">
                  <c:v>4.1669999999999997E-3</c:v>
                </c:pt>
                <c:pt idx="2134">
                  <c:v>4.3049999999999998E-3</c:v>
                </c:pt>
                <c:pt idx="2135">
                  <c:v>4.3150000000000003E-3</c:v>
                </c:pt>
                <c:pt idx="2136">
                  <c:v>4.1790000000000004E-3</c:v>
                </c:pt>
                <c:pt idx="2137">
                  <c:v>3.9399999999999999E-3</c:v>
                </c:pt>
                <c:pt idx="2138">
                  <c:v>3.689E-3</c:v>
                </c:pt>
                <c:pt idx="2139">
                  <c:v>3.5479999999999999E-3</c:v>
                </c:pt>
                <c:pt idx="2140">
                  <c:v>3.5509999999999999E-3</c:v>
                </c:pt>
                <c:pt idx="2141">
                  <c:v>3.7290000000000001E-3</c:v>
                </c:pt>
                <c:pt idx="2142">
                  <c:v>3.9820000000000003E-3</c:v>
                </c:pt>
                <c:pt idx="2143">
                  <c:v>4.1419999999999998E-3</c:v>
                </c:pt>
                <c:pt idx="2144">
                  <c:v>4.1679999999999998E-3</c:v>
                </c:pt>
                <c:pt idx="2145">
                  <c:v>4.0179999999999999E-3</c:v>
                </c:pt>
                <c:pt idx="2146">
                  <c:v>3.8080000000000002E-3</c:v>
                </c:pt>
                <c:pt idx="2147">
                  <c:v>3.686E-3</c:v>
                </c:pt>
                <c:pt idx="2148">
                  <c:v>3.7369999999999999E-3</c:v>
                </c:pt>
                <c:pt idx="2149">
                  <c:v>4.0000000000000001E-3</c:v>
                </c:pt>
                <c:pt idx="2150">
                  <c:v>4.3629999999999997E-3</c:v>
                </c:pt>
                <c:pt idx="2151">
                  <c:v>4.5989999999999998E-3</c:v>
                </c:pt>
                <c:pt idx="2152">
                  <c:v>4.62E-3</c:v>
                </c:pt>
                <c:pt idx="2153">
                  <c:v>4.4429999999999999E-3</c:v>
                </c:pt>
                <c:pt idx="2154">
                  <c:v>4.2069999999999998E-3</c:v>
                </c:pt>
                <c:pt idx="2155">
                  <c:v>4.0930000000000003E-3</c:v>
                </c:pt>
                <c:pt idx="2156">
                  <c:v>4.1529999999999996E-3</c:v>
                </c:pt>
                <c:pt idx="2157">
                  <c:v>4.3790000000000001E-3</c:v>
                </c:pt>
                <c:pt idx="2158">
                  <c:v>4.6090000000000002E-3</c:v>
                </c:pt>
                <c:pt idx="2159">
                  <c:v>4.6560000000000004E-3</c:v>
                </c:pt>
                <c:pt idx="2160">
                  <c:v>4.529E-3</c:v>
                </c:pt>
                <c:pt idx="2161">
                  <c:v>4.3210000000000002E-3</c:v>
                </c:pt>
                <c:pt idx="2162">
                  <c:v>4.1650000000000003E-3</c:v>
                </c:pt>
                <c:pt idx="2163">
                  <c:v>4.1269999999999996E-3</c:v>
                </c:pt>
                <c:pt idx="2164">
                  <c:v>4.2319999999999997E-3</c:v>
                </c:pt>
                <c:pt idx="2165">
                  <c:v>4.4669999999999996E-3</c:v>
                </c:pt>
                <c:pt idx="2166">
                  <c:v>4.7089999999999996E-3</c:v>
                </c:pt>
                <c:pt idx="2167">
                  <c:v>4.7349999999999996E-3</c:v>
                </c:pt>
                <c:pt idx="2168">
                  <c:v>4.6239999999999996E-3</c:v>
                </c:pt>
                <c:pt idx="2169">
                  <c:v>4.3909999999999999E-3</c:v>
                </c:pt>
                <c:pt idx="2170">
                  <c:v>4.1289999999999999E-3</c:v>
                </c:pt>
                <c:pt idx="2171">
                  <c:v>3.9760000000000004E-3</c:v>
                </c:pt>
                <c:pt idx="2172">
                  <c:v>3.9849999999999998E-3</c:v>
                </c:pt>
                <c:pt idx="2173">
                  <c:v>4.1349999999999998E-3</c:v>
                </c:pt>
                <c:pt idx="2174">
                  <c:v>4.2979999999999997E-3</c:v>
                </c:pt>
                <c:pt idx="2175">
                  <c:v>4.3449999999999999E-3</c:v>
                </c:pt>
                <c:pt idx="2176">
                  <c:v>4.1840000000000002E-3</c:v>
                </c:pt>
                <c:pt idx="2177">
                  <c:v>3.8289999999999999E-3</c:v>
                </c:pt>
                <c:pt idx="2178">
                  <c:v>3.4970000000000001E-3</c:v>
                </c:pt>
                <c:pt idx="2179">
                  <c:v>3.3289999999999999E-3</c:v>
                </c:pt>
                <c:pt idx="2180">
                  <c:v>3.339E-3</c:v>
                </c:pt>
                <c:pt idx="2181">
                  <c:v>3.473E-3</c:v>
                </c:pt>
                <c:pt idx="2182">
                  <c:v>3.5509999999999999E-3</c:v>
                </c:pt>
                <c:pt idx="2183">
                  <c:v>3.4589999999999998E-3</c:v>
                </c:pt>
                <c:pt idx="2184">
                  <c:v>3.2940000000000001E-3</c:v>
                </c:pt>
                <c:pt idx="2185">
                  <c:v>3.1380000000000002E-3</c:v>
                </c:pt>
                <c:pt idx="2186">
                  <c:v>3.0839999999999999E-3</c:v>
                </c:pt>
                <c:pt idx="2187">
                  <c:v>3.0590000000000001E-3</c:v>
                </c:pt>
                <c:pt idx="2188">
                  <c:v>3.068E-3</c:v>
                </c:pt>
                <c:pt idx="2189">
                  <c:v>3.052E-3</c:v>
                </c:pt>
                <c:pt idx="2190">
                  <c:v>2.928E-3</c:v>
                </c:pt>
                <c:pt idx="2191">
                  <c:v>2.722E-3</c:v>
                </c:pt>
                <c:pt idx="2192">
                  <c:v>2.5950000000000001E-3</c:v>
                </c:pt>
                <c:pt idx="2193">
                  <c:v>2.5850000000000001E-3</c:v>
                </c:pt>
                <c:pt idx="2194">
                  <c:v>2.7039999999999998E-3</c:v>
                </c:pt>
                <c:pt idx="2195">
                  <c:v>2.8909999999999999E-3</c:v>
                </c:pt>
                <c:pt idx="2196">
                  <c:v>3.1380000000000002E-3</c:v>
                </c:pt>
                <c:pt idx="2197">
                  <c:v>3.2469999999999999E-3</c:v>
                </c:pt>
                <c:pt idx="2198">
                  <c:v>3.127E-3</c:v>
                </c:pt>
                <c:pt idx="2199">
                  <c:v>2.7810000000000001E-3</c:v>
                </c:pt>
                <c:pt idx="2200">
                  <c:v>2.4260000000000002E-3</c:v>
                </c:pt>
                <c:pt idx="2201">
                  <c:v>2.2959999999999999E-3</c:v>
                </c:pt>
                <c:pt idx="2202">
                  <c:v>2.4160000000000002E-3</c:v>
                </c:pt>
                <c:pt idx="2203">
                  <c:v>2.7039999999999998E-3</c:v>
                </c:pt>
                <c:pt idx="2204">
                  <c:v>2.9369999999999999E-3</c:v>
                </c:pt>
                <c:pt idx="2205">
                  <c:v>2.8999999999999998E-3</c:v>
                </c:pt>
                <c:pt idx="2206">
                  <c:v>2.5899999999999999E-3</c:v>
                </c:pt>
                <c:pt idx="2207">
                  <c:v>2.2279999999999999E-3</c:v>
                </c:pt>
                <c:pt idx="2208">
                  <c:v>2.0339999999999998E-3</c:v>
                </c:pt>
                <c:pt idx="2209">
                  <c:v>2.0460000000000001E-3</c:v>
                </c:pt>
                <c:pt idx="2210">
                  <c:v>2.2360000000000001E-3</c:v>
                </c:pt>
                <c:pt idx="2211">
                  <c:v>2.5349999999999999E-3</c:v>
                </c:pt>
                <c:pt idx="2212">
                  <c:v>2.7469999999999999E-3</c:v>
                </c:pt>
                <c:pt idx="2213">
                  <c:v>2.728E-3</c:v>
                </c:pt>
                <c:pt idx="2214">
                  <c:v>2.5349999999999999E-3</c:v>
                </c:pt>
                <c:pt idx="2215">
                  <c:v>2.3530000000000001E-3</c:v>
                </c:pt>
                <c:pt idx="2216">
                  <c:v>2.2889999999999998E-3</c:v>
                </c:pt>
                <c:pt idx="2217">
                  <c:v>2.3500000000000001E-3</c:v>
                </c:pt>
                <c:pt idx="2218">
                  <c:v>2.5349999999999999E-3</c:v>
                </c:pt>
                <c:pt idx="2219">
                  <c:v>2.7499999999999998E-3</c:v>
                </c:pt>
                <c:pt idx="2220">
                  <c:v>2.7750000000000001E-3</c:v>
                </c:pt>
                <c:pt idx="2221">
                  <c:v>2.6909999999999998E-3</c:v>
                </c:pt>
                <c:pt idx="2222">
                  <c:v>2.5639999999999999E-3</c:v>
                </c:pt>
                <c:pt idx="2223">
                  <c:v>2.5119999999999999E-3</c:v>
                </c:pt>
                <c:pt idx="2224">
                  <c:v>2.5300000000000001E-3</c:v>
                </c:pt>
                <c:pt idx="2225">
                  <c:v>2.5630000000000002E-3</c:v>
                </c:pt>
                <c:pt idx="2226">
                  <c:v>2.6640000000000001E-3</c:v>
                </c:pt>
                <c:pt idx="2227">
                  <c:v>2.7820000000000002E-3</c:v>
                </c:pt>
                <c:pt idx="2228">
                  <c:v>2.892E-3</c:v>
                </c:pt>
                <c:pt idx="2229">
                  <c:v>3.0149999999999999E-3</c:v>
                </c:pt>
                <c:pt idx="2230">
                  <c:v>3.0699999999999998E-3</c:v>
                </c:pt>
                <c:pt idx="2231">
                  <c:v>3.1080000000000001E-3</c:v>
                </c:pt>
                <c:pt idx="2232">
                  <c:v>3.1199999999999999E-3</c:v>
                </c:pt>
                <c:pt idx="2233">
                  <c:v>3.2039999999999998E-3</c:v>
                </c:pt>
                <c:pt idx="2234">
                  <c:v>3.2799999999999999E-3</c:v>
                </c:pt>
                <c:pt idx="2235">
                  <c:v>3.3349999999999999E-3</c:v>
                </c:pt>
                <c:pt idx="2236">
                  <c:v>3.4229999999999998E-3</c:v>
                </c:pt>
                <c:pt idx="2237">
                  <c:v>3.3769999999999998E-3</c:v>
                </c:pt>
                <c:pt idx="2238">
                  <c:v>3.2070000000000002E-3</c:v>
                </c:pt>
                <c:pt idx="2239">
                  <c:v>3.0279999999999999E-3</c:v>
                </c:pt>
                <c:pt idx="2240">
                  <c:v>2.928E-3</c:v>
                </c:pt>
                <c:pt idx="2241">
                  <c:v>2.875E-3</c:v>
                </c:pt>
                <c:pt idx="2242">
                  <c:v>2.895E-3</c:v>
                </c:pt>
                <c:pt idx="2243">
                  <c:v>2.908E-3</c:v>
                </c:pt>
                <c:pt idx="2244">
                  <c:v>2.6080000000000001E-3</c:v>
                </c:pt>
                <c:pt idx="2245">
                  <c:v>2.503E-3</c:v>
                </c:pt>
                <c:pt idx="2246">
                  <c:v>2.2460000000000002E-3</c:v>
                </c:pt>
                <c:pt idx="2247">
                  <c:v>2.049E-3</c:v>
                </c:pt>
                <c:pt idx="2248">
                  <c:v>1.9239999999999999E-3</c:v>
                </c:pt>
                <c:pt idx="2249">
                  <c:v>1.8749999999999999E-3</c:v>
                </c:pt>
                <c:pt idx="2250">
                  <c:v>1.874E-3</c:v>
                </c:pt>
                <c:pt idx="2251">
                  <c:v>1.8450000000000001E-3</c:v>
                </c:pt>
                <c:pt idx="2252">
                  <c:v>1.714E-3</c:v>
                </c:pt>
                <c:pt idx="2253">
                  <c:v>1.5219999999999999E-3</c:v>
                </c:pt>
                <c:pt idx="2254">
                  <c:v>1.3010000000000001E-3</c:v>
                </c:pt>
                <c:pt idx="2255">
                  <c:v>1.0950000000000001E-3</c:v>
                </c:pt>
                <c:pt idx="2256">
                  <c:v>9.7340000000000002E-4</c:v>
                </c:pt>
                <c:pt idx="2257">
                  <c:v>9.435E-4</c:v>
                </c:pt>
                <c:pt idx="2258">
                  <c:v>1.0549999999999999E-3</c:v>
                </c:pt>
                <c:pt idx="2259">
                  <c:v>1.266E-3</c:v>
                </c:pt>
                <c:pt idx="2260">
                  <c:v>1.428E-3</c:v>
                </c:pt>
                <c:pt idx="2261">
                  <c:v>1.4419999999999999E-3</c:v>
                </c:pt>
                <c:pt idx="2262">
                  <c:v>1.3799999999999999E-3</c:v>
                </c:pt>
                <c:pt idx="2263">
                  <c:v>1.4170000000000001E-3</c:v>
                </c:pt>
                <c:pt idx="2264">
                  <c:v>1.523E-3</c:v>
                </c:pt>
                <c:pt idx="2265">
                  <c:v>1.714E-3</c:v>
                </c:pt>
                <c:pt idx="2266">
                  <c:v>1.8209999999999999E-3</c:v>
                </c:pt>
                <c:pt idx="2267">
                  <c:v>1.7830000000000001E-3</c:v>
                </c:pt>
                <c:pt idx="2268">
                  <c:v>1.7329999999999999E-3</c:v>
                </c:pt>
                <c:pt idx="2269">
                  <c:v>1.781E-3</c:v>
                </c:pt>
                <c:pt idx="2270">
                  <c:v>1.921E-3</c:v>
                </c:pt>
                <c:pt idx="2271">
                  <c:v>2.075E-3</c:v>
                </c:pt>
                <c:pt idx="2272">
                  <c:v>2.176E-3</c:v>
                </c:pt>
                <c:pt idx="2273">
                  <c:v>2.1900000000000001E-3</c:v>
                </c:pt>
                <c:pt idx="2274">
                  <c:v>2.2000000000000001E-3</c:v>
                </c:pt>
                <c:pt idx="2275">
                  <c:v>2.003E-3</c:v>
                </c:pt>
                <c:pt idx="2276">
                  <c:v>1.9870000000000001E-3</c:v>
                </c:pt>
                <c:pt idx="2277">
                  <c:v>2.1580000000000002E-3</c:v>
                </c:pt>
                <c:pt idx="2278">
                  <c:v>2.5000000000000001E-3</c:v>
                </c:pt>
                <c:pt idx="2279">
                  <c:v>2.9420000000000002E-3</c:v>
                </c:pt>
                <c:pt idx="2280">
                  <c:v>3.2989999999999998E-3</c:v>
                </c:pt>
                <c:pt idx="2281">
                  <c:v>3.4269999999999999E-3</c:v>
                </c:pt>
                <c:pt idx="2282">
                  <c:v>3.3430000000000001E-3</c:v>
                </c:pt>
                <c:pt idx="2283">
                  <c:v>3.1649999999999998E-3</c:v>
                </c:pt>
                <c:pt idx="2284">
                  <c:v>3.0530000000000002E-3</c:v>
                </c:pt>
                <c:pt idx="2285">
                  <c:v>3.1280000000000001E-3</c:v>
                </c:pt>
                <c:pt idx="2286">
                  <c:v>3.323E-3</c:v>
                </c:pt>
                <c:pt idx="2287">
                  <c:v>3.5660000000000002E-3</c:v>
                </c:pt>
                <c:pt idx="2288">
                  <c:v>3.686E-3</c:v>
                </c:pt>
                <c:pt idx="2289">
                  <c:v>3.5860000000000002E-3</c:v>
                </c:pt>
                <c:pt idx="2290">
                  <c:v>3.5330000000000001E-3</c:v>
                </c:pt>
                <c:pt idx="2291">
                  <c:v>3.349E-3</c:v>
                </c:pt>
                <c:pt idx="2292">
                  <c:v>3.1589999999999999E-3</c:v>
                </c:pt>
                <c:pt idx="2293">
                  <c:v>3.3449999999999999E-3</c:v>
                </c:pt>
                <c:pt idx="2294">
                  <c:v>3.588E-3</c:v>
                </c:pt>
                <c:pt idx="2295">
                  <c:v>3.7200000000000002E-3</c:v>
                </c:pt>
                <c:pt idx="2296">
                  <c:v>3.7109999999999999E-3</c:v>
                </c:pt>
                <c:pt idx="2297">
                  <c:v>3.5379999999999999E-3</c:v>
                </c:pt>
                <c:pt idx="2298">
                  <c:v>3.215E-3</c:v>
                </c:pt>
                <c:pt idx="2299">
                  <c:v>3.2560000000000002E-3</c:v>
                </c:pt>
                <c:pt idx="2300">
                  <c:v>3.437E-3</c:v>
                </c:pt>
                <c:pt idx="2301">
                  <c:v>3.7780000000000001E-3</c:v>
                </c:pt>
                <c:pt idx="2302">
                  <c:v>3.9550000000000002E-3</c:v>
                </c:pt>
                <c:pt idx="2303">
                  <c:v>3.9269999999999999E-3</c:v>
                </c:pt>
                <c:pt idx="2304">
                  <c:v>3.7950000000000002E-3</c:v>
                </c:pt>
                <c:pt idx="2305">
                  <c:v>3.6489999999999999E-3</c:v>
                </c:pt>
                <c:pt idx="2306">
                  <c:v>3.63E-3</c:v>
                </c:pt>
                <c:pt idx="2307">
                  <c:v>3.7829999999999999E-3</c:v>
                </c:pt>
                <c:pt idx="2308">
                  <c:v>3.8709999999999999E-3</c:v>
                </c:pt>
                <c:pt idx="2309">
                  <c:v>4.0860000000000002E-3</c:v>
                </c:pt>
                <c:pt idx="2310">
                  <c:v>3.8990000000000001E-3</c:v>
                </c:pt>
                <c:pt idx="2311">
                  <c:v>3.5469999999999998E-3</c:v>
                </c:pt>
                <c:pt idx="2312">
                  <c:v>3.16E-3</c:v>
                </c:pt>
                <c:pt idx="2313">
                  <c:v>2.9650000000000002E-3</c:v>
                </c:pt>
                <c:pt idx="2314">
                  <c:v>2.9849999999999998E-3</c:v>
                </c:pt>
                <c:pt idx="2315">
                  <c:v>3.1380000000000002E-3</c:v>
                </c:pt>
                <c:pt idx="2316">
                  <c:v>3.019E-3</c:v>
                </c:pt>
                <c:pt idx="2317">
                  <c:v>2.8159999999999999E-3</c:v>
                </c:pt>
                <c:pt idx="2318">
                  <c:v>2.503E-3</c:v>
                </c:pt>
                <c:pt idx="2319">
                  <c:v>2.4130000000000002E-3</c:v>
                </c:pt>
                <c:pt idx="2320">
                  <c:v>2.2820000000000002E-3</c:v>
                </c:pt>
                <c:pt idx="2321">
                  <c:v>2.4849999999999998E-3</c:v>
                </c:pt>
                <c:pt idx="2322">
                  <c:v>2.6719999999999999E-3</c:v>
                </c:pt>
                <c:pt idx="2323">
                  <c:v>2.8990000000000001E-3</c:v>
                </c:pt>
                <c:pt idx="2324">
                  <c:v>2.9719999999999998E-3</c:v>
                </c:pt>
                <c:pt idx="2325">
                  <c:v>2.9220000000000001E-3</c:v>
                </c:pt>
                <c:pt idx="2326">
                  <c:v>2.6830000000000001E-3</c:v>
                </c:pt>
                <c:pt idx="2327">
                  <c:v>2.7699999999999999E-3</c:v>
                </c:pt>
                <c:pt idx="2328">
                  <c:v>2.9529999999999999E-3</c:v>
                </c:pt>
                <c:pt idx="2329">
                  <c:v>3.1840000000000002E-3</c:v>
                </c:pt>
                <c:pt idx="2330">
                  <c:v>3.5660000000000002E-3</c:v>
                </c:pt>
                <c:pt idx="2331">
                  <c:v>3.6419999999999998E-3</c:v>
                </c:pt>
                <c:pt idx="2332">
                  <c:v>3.712E-3</c:v>
                </c:pt>
                <c:pt idx="2333">
                  <c:v>3.5370000000000002E-3</c:v>
                </c:pt>
                <c:pt idx="2334">
                  <c:v>3.4650000000000002E-3</c:v>
                </c:pt>
                <c:pt idx="2335">
                  <c:v>3.3649999999999999E-3</c:v>
                </c:pt>
                <c:pt idx="2336">
                  <c:v>3.3809999999999999E-3</c:v>
                </c:pt>
                <c:pt idx="2337">
                  <c:v>3.4770000000000001E-3</c:v>
                </c:pt>
                <c:pt idx="2338">
                  <c:v>3.8059999999999999E-3</c:v>
                </c:pt>
                <c:pt idx="2339">
                  <c:v>3.8010000000000001E-3</c:v>
                </c:pt>
                <c:pt idx="2340">
                  <c:v>4.0179999999999999E-3</c:v>
                </c:pt>
                <c:pt idx="2341">
                  <c:v>4.2620000000000002E-3</c:v>
                </c:pt>
                <c:pt idx="2342">
                  <c:v>4.3030000000000004E-3</c:v>
                </c:pt>
                <c:pt idx="2343">
                  <c:v>4.3629999999999997E-3</c:v>
                </c:pt>
                <c:pt idx="2344">
                  <c:v>4.3119999999999999E-3</c:v>
                </c:pt>
                <c:pt idx="2345">
                  <c:v>4.1900000000000001E-3</c:v>
                </c:pt>
                <c:pt idx="2346">
                  <c:v>4.1520000000000003E-3</c:v>
                </c:pt>
                <c:pt idx="2347">
                  <c:v>4.1460000000000004E-3</c:v>
                </c:pt>
                <c:pt idx="2348">
                  <c:v>4.3290000000000004E-3</c:v>
                </c:pt>
                <c:pt idx="2349">
                  <c:v>4.3020000000000003E-3</c:v>
                </c:pt>
                <c:pt idx="2350">
                  <c:v>4.4339999999999996E-3</c:v>
                </c:pt>
                <c:pt idx="2351">
                  <c:v>4.4299999999999999E-3</c:v>
                </c:pt>
                <c:pt idx="2352">
                  <c:v>4.3109999999999997E-3</c:v>
                </c:pt>
                <c:pt idx="2353">
                  <c:v>4.0879999999999996E-3</c:v>
                </c:pt>
                <c:pt idx="2354">
                  <c:v>3.7910000000000001E-3</c:v>
                </c:pt>
                <c:pt idx="2355">
                  <c:v>3.62E-3</c:v>
                </c:pt>
                <c:pt idx="2356">
                  <c:v>3.5799999999999998E-3</c:v>
                </c:pt>
                <c:pt idx="2357">
                  <c:v>3.5969999999999999E-3</c:v>
                </c:pt>
                <c:pt idx="2358">
                  <c:v>3.3240000000000001E-3</c:v>
                </c:pt>
                <c:pt idx="2359">
                  <c:v>2.9589999999999998E-3</c:v>
                </c:pt>
                <c:pt idx="2360">
                  <c:v>2.6719999999999999E-3</c:v>
                </c:pt>
                <c:pt idx="2361">
                  <c:v>2.398E-3</c:v>
                </c:pt>
                <c:pt idx="2362">
                  <c:v>2.3419999999999999E-3</c:v>
                </c:pt>
                <c:pt idx="2363">
                  <c:v>2.4320000000000001E-3</c:v>
                </c:pt>
                <c:pt idx="2364">
                  <c:v>2.5630000000000002E-3</c:v>
                </c:pt>
                <c:pt idx="2365">
                  <c:v>2.4840000000000001E-3</c:v>
                </c:pt>
                <c:pt idx="2366">
                  <c:v>2.1879999999999998E-3</c:v>
                </c:pt>
                <c:pt idx="2367">
                  <c:v>1.8060000000000001E-3</c:v>
                </c:pt>
                <c:pt idx="2368">
                  <c:v>1.5659999999999999E-3</c:v>
                </c:pt>
                <c:pt idx="2369">
                  <c:v>1.539E-3</c:v>
                </c:pt>
                <c:pt idx="2370">
                  <c:v>1.6670000000000001E-3</c:v>
                </c:pt>
                <c:pt idx="2371">
                  <c:v>1.5460000000000001E-3</c:v>
                </c:pt>
                <c:pt idx="2372">
                  <c:v>1.4809999999999999E-3</c:v>
                </c:pt>
                <c:pt idx="2373">
                  <c:v>9.3059999999999996E-4</c:v>
                </c:pt>
                <c:pt idx="2374">
                  <c:v>7.7999999999999999E-4</c:v>
                </c:pt>
                <c:pt idx="2375">
                  <c:v>5.5500000000000005E-4</c:v>
                </c:pt>
                <c:pt idx="2376">
                  <c:v>5.798E-4</c:v>
                </c:pt>
                <c:pt idx="2377">
                  <c:v>6.6089999999999996E-4</c:v>
                </c:pt>
                <c:pt idx="2378">
                  <c:v>3.6539999999999999E-4</c:v>
                </c:pt>
                <c:pt idx="2379">
                  <c:v>2.43E-4</c:v>
                </c:pt>
                <c:pt idx="2380">
                  <c:v>-2.3499999999999999E-4</c:v>
                </c:pt>
                <c:pt idx="2381">
                  <c:v>-3.3490000000000001E-4</c:v>
                </c:pt>
                <c:pt idx="2382">
                  <c:v>-2.564E-4</c:v>
                </c:pt>
                <c:pt idx="2383">
                  <c:v>-1.295E-4</c:v>
                </c:pt>
                <c:pt idx="2384">
                  <c:v>-2.9779999999999999E-5</c:v>
                </c:pt>
                <c:pt idx="2385">
                  <c:v>-4.8609999999999997E-5</c:v>
                </c:pt>
                <c:pt idx="2386">
                  <c:v>-1.9680000000000001E-4</c:v>
                </c:pt>
                <c:pt idx="2387">
                  <c:v>-4.7980000000000001E-4</c:v>
                </c:pt>
                <c:pt idx="2388">
                  <c:v>-4.125E-4</c:v>
                </c:pt>
                <c:pt idx="2389">
                  <c:v>-1.9680000000000001E-4</c:v>
                </c:pt>
                <c:pt idx="2390">
                  <c:v>1.284E-4</c:v>
                </c:pt>
                <c:pt idx="2391">
                  <c:v>2.5389999999999999E-4</c:v>
                </c:pt>
                <c:pt idx="2392">
                  <c:v>2.8160000000000001E-4</c:v>
                </c:pt>
                <c:pt idx="2393">
                  <c:v>2.7720000000000002E-4</c:v>
                </c:pt>
                <c:pt idx="2394">
                  <c:v>3.1619999999999999E-4</c:v>
                </c:pt>
                <c:pt idx="2395">
                  <c:v>4.1560000000000002E-4</c:v>
                </c:pt>
                <c:pt idx="2396">
                  <c:v>5.9139999999999996E-4</c:v>
                </c:pt>
                <c:pt idx="2397">
                  <c:v>7.7559999999999999E-4</c:v>
                </c:pt>
                <c:pt idx="2398">
                  <c:v>8.7920000000000001E-4</c:v>
                </c:pt>
                <c:pt idx="2399">
                  <c:v>9.1940000000000001E-4</c:v>
                </c:pt>
                <c:pt idx="2400">
                  <c:v>1.0070000000000001E-3</c:v>
                </c:pt>
                <c:pt idx="2401">
                  <c:v>1.1230000000000001E-3</c:v>
                </c:pt>
                <c:pt idx="2402">
                  <c:v>1.256E-3</c:v>
                </c:pt>
                <c:pt idx="2403">
                  <c:v>1.39E-3</c:v>
                </c:pt>
                <c:pt idx="2404">
                  <c:v>1.5150000000000001E-3</c:v>
                </c:pt>
                <c:pt idx="2405">
                  <c:v>1.6199999999999999E-3</c:v>
                </c:pt>
                <c:pt idx="2406">
                  <c:v>1.7240000000000001E-3</c:v>
                </c:pt>
                <c:pt idx="2407">
                  <c:v>1.8749999999999999E-3</c:v>
                </c:pt>
                <c:pt idx="2408">
                  <c:v>2.055E-3</c:v>
                </c:pt>
                <c:pt idx="2409">
                  <c:v>2.2070000000000002E-3</c:v>
                </c:pt>
                <c:pt idx="2410">
                  <c:v>2.4369999999999999E-3</c:v>
                </c:pt>
                <c:pt idx="2411">
                  <c:v>2.503E-3</c:v>
                </c:pt>
                <c:pt idx="2412">
                  <c:v>2.6879999999999999E-3</c:v>
                </c:pt>
                <c:pt idx="2413">
                  <c:v>2.8649999999999999E-3</c:v>
                </c:pt>
                <c:pt idx="2414">
                  <c:v>3.094E-3</c:v>
                </c:pt>
                <c:pt idx="2415">
                  <c:v>3.326E-3</c:v>
                </c:pt>
                <c:pt idx="2416">
                  <c:v>3.3890000000000001E-3</c:v>
                </c:pt>
                <c:pt idx="2417">
                  <c:v>3.5660000000000002E-3</c:v>
                </c:pt>
                <c:pt idx="2418">
                  <c:v>3.7929999999999999E-3</c:v>
                </c:pt>
                <c:pt idx="2419">
                  <c:v>3.9880000000000002E-3</c:v>
                </c:pt>
                <c:pt idx="2420">
                  <c:v>4.0509999999999999E-3</c:v>
                </c:pt>
                <c:pt idx="2421">
                  <c:v>4.0109999999999998E-3</c:v>
                </c:pt>
                <c:pt idx="2422">
                  <c:v>4.0140000000000002E-3</c:v>
                </c:pt>
                <c:pt idx="2423">
                  <c:v>4.1469999999999996E-3</c:v>
                </c:pt>
                <c:pt idx="2424">
                  <c:v>4.3509999999999998E-3</c:v>
                </c:pt>
                <c:pt idx="2425">
                  <c:v>4.5139999999999998E-3</c:v>
                </c:pt>
                <c:pt idx="2426">
                  <c:v>4.5230000000000001E-3</c:v>
                </c:pt>
                <c:pt idx="2427">
                  <c:v>4.3620000000000004E-3</c:v>
                </c:pt>
                <c:pt idx="2428">
                  <c:v>4.163E-3</c:v>
                </c:pt>
                <c:pt idx="2429">
                  <c:v>4.0800000000000003E-3</c:v>
                </c:pt>
                <c:pt idx="2430">
                  <c:v>4.0920000000000002E-3</c:v>
                </c:pt>
                <c:pt idx="2431">
                  <c:v>4.0600000000000002E-3</c:v>
                </c:pt>
                <c:pt idx="2432">
                  <c:v>3.8570000000000002E-3</c:v>
                </c:pt>
                <c:pt idx="2433">
                  <c:v>3.5040000000000002E-3</c:v>
                </c:pt>
                <c:pt idx="2434">
                  <c:v>3.1900000000000001E-3</c:v>
                </c:pt>
                <c:pt idx="2435">
                  <c:v>3.0560000000000001E-3</c:v>
                </c:pt>
                <c:pt idx="2436">
                  <c:v>3.0959999999999998E-3</c:v>
                </c:pt>
                <c:pt idx="2437">
                  <c:v>3.1779999999999998E-3</c:v>
                </c:pt>
                <c:pt idx="2438">
                  <c:v>3.1340000000000001E-3</c:v>
                </c:pt>
                <c:pt idx="2439">
                  <c:v>2.8999999999999998E-3</c:v>
                </c:pt>
                <c:pt idx="2440">
                  <c:v>2.7409999999999999E-3</c:v>
                </c:pt>
                <c:pt idx="2441">
                  <c:v>2.4580000000000001E-3</c:v>
                </c:pt>
                <c:pt idx="2442">
                  <c:v>2.4989999999999999E-3</c:v>
                </c:pt>
                <c:pt idx="2443">
                  <c:v>2.6410000000000001E-3</c:v>
                </c:pt>
                <c:pt idx="2444">
                  <c:v>2.7650000000000001E-3</c:v>
                </c:pt>
                <c:pt idx="2445">
                  <c:v>2.7950000000000002E-3</c:v>
                </c:pt>
                <c:pt idx="2446">
                  <c:v>2.4429999999999999E-3</c:v>
                </c:pt>
                <c:pt idx="2447">
                  <c:v>2.2290000000000001E-3</c:v>
                </c:pt>
                <c:pt idx="2448">
                  <c:v>2.1879999999999998E-3</c:v>
                </c:pt>
                <c:pt idx="2449">
                  <c:v>2.3219999999999998E-3</c:v>
                </c:pt>
                <c:pt idx="2450">
                  <c:v>2.4729999999999999E-3</c:v>
                </c:pt>
                <c:pt idx="2451">
                  <c:v>2.5509999999999999E-3</c:v>
                </c:pt>
                <c:pt idx="2452">
                  <c:v>2.5539999999999998E-3</c:v>
                </c:pt>
                <c:pt idx="2453">
                  <c:v>2.4940000000000001E-3</c:v>
                </c:pt>
                <c:pt idx="2454">
                  <c:v>2.4859999999999999E-3</c:v>
                </c:pt>
                <c:pt idx="2455">
                  <c:v>2.6069999999999999E-3</c:v>
                </c:pt>
                <c:pt idx="2456">
                  <c:v>2.862E-3</c:v>
                </c:pt>
                <c:pt idx="2457">
                  <c:v>3.153E-3</c:v>
                </c:pt>
                <c:pt idx="2458">
                  <c:v>3.2980000000000002E-3</c:v>
                </c:pt>
                <c:pt idx="2459">
                  <c:v>3.1289999999999998E-3</c:v>
                </c:pt>
                <c:pt idx="2460">
                  <c:v>2.761E-3</c:v>
                </c:pt>
                <c:pt idx="2461">
                  <c:v>2.4780000000000002E-3</c:v>
                </c:pt>
                <c:pt idx="2462">
                  <c:v>2.4069999999999999E-3</c:v>
                </c:pt>
                <c:pt idx="2463">
                  <c:v>2.5230000000000001E-3</c:v>
                </c:pt>
                <c:pt idx="2464">
                  <c:v>2.6719999999999999E-3</c:v>
                </c:pt>
                <c:pt idx="2465">
                  <c:v>2.673E-3</c:v>
                </c:pt>
                <c:pt idx="2466">
                  <c:v>2.4689999999999998E-3</c:v>
                </c:pt>
                <c:pt idx="2467">
                  <c:v>2.1670000000000001E-3</c:v>
                </c:pt>
                <c:pt idx="2468">
                  <c:v>1.9580000000000001E-3</c:v>
                </c:pt>
                <c:pt idx="2469">
                  <c:v>1.933E-3</c:v>
                </c:pt>
                <c:pt idx="2470">
                  <c:v>2.0460000000000001E-3</c:v>
                </c:pt>
                <c:pt idx="2471">
                  <c:v>2.186E-3</c:v>
                </c:pt>
                <c:pt idx="2472">
                  <c:v>2.2179999999999999E-3</c:v>
                </c:pt>
                <c:pt idx="2473">
                  <c:v>2.101E-3</c:v>
                </c:pt>
                <c:pt idx="2474">
                  <c:v>1.8940000000000001E-3</c:v>
                </c:pt>
                <c:pt idx="2475">
                  <c:v>1.7570000000000001E-3</c:v>
                </c:pt>
                <c:pt idx="2476">
                  <c:v>1.7949999999999999E-3</c:v>
                </c:pt>
                <c:pt idx="2477">
                  <c:v>2.0010000000000002E-3</c:v>
                </c:pt>
                <c:pt idx="2478">
                  <c:v>2.3110000000000001E-3</c:v>
                </c:pt>
                <c:pt idx="2479">
                  <c:v>2.6519999999999998E-3</c:v>
                </c:pt>
                <c:pt idx="2480">
                  <c:v>2.9030000000000002E-3</c:v>
                </c:pt>
                <c:pt idx="2481">
                  <c:v>3.0200000000000001E-3</c:v>
                </c:pt>
                <c:pt idx="2482">
                  <c:v>3.1050000000000001E-3</c:v>
                </c:pt>
                <c:pt idx="2483">
                  <c:v>3.2439999999999999E-3</c:v>
                </c:pt>
                <c:pt idx="2484">
                  <c:v>3.4150000000000001E-3</c:v>
                </c:pt>
                <c:pt idx="2485">
                  <c:v>3.581E-3</c:v>
                </c:pt>
                <c:pt idx="2486">
                  <c:v>3.6900000000000001E-3</c:v>
                </c:pt>
                <c:pt idx="2487">
                  <c:v>3.7669999999999999E-3</c:v>
                </c:pt>
                <c:pt idx="2488">
                  <c:v>3.8660000000000001E-3</c:v>
                </c:pt>
                <c:pt idx="2489">
                  <c:v>4.0090000000000004E-3</c:v>
                </c:pt>
                <c:pt idx="2490">
                  <c:v>4.2100000000000002E-3</c:v>
                </c:pt>
                <c:pt idx="2491">
                  <c:v>4.3959999999999997E-3</c:v>
                </c:pt>
                <c:pt idx="2492">
                  <c:v>4.4600000000000004E-3</c:v>
                </c:pt>
                <c:pt idx="2493">
                  <c:v>4.3709999999999999E-3</c:v>
                </c:pt>
                <c:pt idx="2494">
                  <c:v>4.2180000000000004E-3</c:v>
                </c:pt>
                <c:pt idx="2495">
                  <c:v>4.156E-3</c:v>
                </c:pt>
                <c:pt idx="2496">
                  <c:v>4.2050000000000004E-3</c:v>
                </c:pt>
                <c:pt idx="2497">
                  <c:v>4.287E-3</c:v>
                </c:pt>
                <c:pt idx="2498">
                  <c:v>4.2810000000000001E-3</c:v>
                </c:pt>
                <c:pt idx="2499">
                  <c:v>4.1450000000000002E-3</c:v>
                </c:pt>
                <c:pt idx="2500">
                  <c:v>3.9459999999999999E-3</c:v>
                </c:pt>
                <c:pt idx="2501">
                  <c:v>3.8159999999999999E-3</c:v>
                </c:pt>
                <c:pt idx="2502">
                  <c:v>3.8300000000000001E-3</c:v>
                </c:pt>
                <c:pt idx="2503">
                  <c:v>3.9960000000000004E-3</c:v>
                </c:pt>
                <c:pt idx="2504">
                  <c:v>4.1960000000000001E-3</c:v>
                </c:pt>
                <c:pt idx="2505">
                  <c:v>4.2969999999999996E-3</c:v>
                </c:pt>
                <c:pt idx="2506">
                  <c:v>4.2129999999999997E-3</c:v>
                </c:pt>
                <c:pt idx="2507">
                  <c:v>3.9839999999999997E-3</c:v>
                </c:pt>
                <c:pt idx="2508">
                  <c:v>3.751E-3</c:v>
                </c:pt>
                <c:pt idx="2509">
                  <c:v>3.6440000000000001E-3</c:v>
                </c:pt>
                <c:pt idx="2510">
                  <c:v>3.6589999999999999E-3</c:v>
                </c:pt>
                <c:pt idx="2511">
                  <c:v>3.6900000000000001E-3</c:v>
                </c:pt>
                <c:pt idx="2512">
                  <c:v>3.6719999999999999E-3</c:v>
                </c:pt>
                <c:pt idx="2513">
                  <c:v>3.5869999999999999E-3</c:v>
                </c:pt>
                <c:pt idx="2514">
                  <c:v>3.4060000000000002E-3</c:v>
                </c:pt>
                <c:pt idx="2515">
                  <c:v>3.228E-3</c:v>
                </c:pt>
                <c:pt idx="2516">
                  <c:v>3.1350000000000002E-3</c:v>
                </c:pt>
                <c:pt idx="2517">
                  <c:v>3.186E-3</c:v>
                </c:pt>
                <c:pt idx="2518">
                  <c:v>3.3600000000000001E-3</c:v>
                </c:pt>
                <c:pt idx="2519">
                  <c:v>3.5279999999999999E-3</c:v>
                </c:pt>
                <c:pt idx="2520">
                  <c:v>3.5209999999999998E-3</c:v>
                </c:pt>
                <c:pt idx="2521">
                  <c:v>3.356E-3</c:v>
                </c:pt>
                <c:pt idx="2522">
                  <c:v>3.166E-3</c:v>
                </c:pt>
                <c:pt idx="2523">
                  <c:v>3.032E-3</c:v>
                </c:pt>
                <c:pt idx="2524">
                  <c:v>2.9750000000000002E-3</c:v>
                </c:pt>
                <c:pt idx="2525">
                  <c:v>2.9610000000000001E-3</c:v>
                </c:pt>
                <c:pt idx="2526">
                  <c:v>2.885E-3</c:v>
                </c:pt>
                <c:pt idx="2527">
                  <c:v>2.7399999999999998E-3</c:v>
                </c:pt>
                <c:pt idx="2528">
                  <c:v>2.5379999999999999E-3</c:v>
                </c:pt>
                <c:pt idx="2529">
                  <c:v>2.3779999999999999E-3</c:v>
                </c:pt>
                <c:pt idx="2530">
                  <c:v>2.3029999999999999E-3</c:v>
                </c:pt>
                <c:pt idx="2531">
                  <c:v>2.2850000000000001E-3</c:v>
                </c:pt>
                <c:pt idx="2532">
                  <c:v>2.264E-3</c:v>
                </c:pt>
                <c:pt idx="2533">
                  <c:v>2.1380000000000001E-3</c:v>
                </c:pt>
                <c:pt idx="2534">
                  <c:v>1.877E-3</c:v>
                </c:pt>
                <c:pt idx="2535">
                  <c:v>1.5640000000000001E-3</c:v>
                </c:pt>
                <c:pt idx="2536">
                  <c:v>1.3320000000000001E-3</c:v>
                </c:pt>
                <c:pt idx="2537">
                  <c:v>1.2080000000000001E-3</c:v>
                </c:pt>
                <c:pt idx="2538">
                  <c:v>1.152E-3</c:v>
                </c:pt>
                <c:pt idx="2539">
                  <c:v>1.1169999999999999E-3</c:v>
                </c:pt>
                <c:pt idx="2540">
                  <c:v>1.1019999999999999E-3</c:v>
                </c:pt>
                <c:pt idx="2541">
                  <c:v>1.1100000000000001E-3</c:v>
                </c:pt>
                <c:pt idx="2542">
                  <c:v>1.1329999999999999E-3</c:v>
                </c:pt>
                <c:pt idx="2543">
                  <c:v>1.2049999999999999E-3</c:v>
                </c:pt>
                <c:pt idx="2544">
                  <c:v>1.2780000000000001E-3</c:v>
                </c:pt>
                <c:pt idx="2545">
                  <c:v>1.325E-3</c:v>
                </c:pt>
                <c:pt idx="2546">
                  <c:v>1.3760000000000001E-3</c:v>
                </c:pt>
                <c:pt idx="2547">
                  <c:v>1.4159999999999999E-3</c:v>
                </c:pt>
                <c:pt idx="2548">
                  <c:v>1.444E-3</c:v>
                </c:pt>
                <c:pt idx="2549">
                  <c:v>1.4779999999999999E-3</c:v>
                </c:pt>
                <c:pt idx="2550">
                  <c:v>1.536E-3</c:v>
                </c:pt>
                <c:pt idx="2551">
                  <c:v>1.6280000000000001E-3</c:v>
                </c:pt>
                <c:pt idx="2552">
                  <c:v>1.686E-3</c:v>
                </c:pt>
                <c:pt idx="2553">
                  <c:v>1.691E-3</c:v>
                </c:pt>
                <c:pt idx="2554">
                  <c:v>1.6260000000000001E-3</c:v>
                </c:pt>
                <c:pt idx="2555">
                  <c:v>1.506E-3</c:v>
                </c:pt>
                <c:pt idx="2556">
                  <c:v>1.3879999999999999E-3</c:v>
                </c:pt>
                <c:pt idx="2557">
                  <c:v>1.3420000000000001E-3</c:v>
                </c:pt>
                <c:pt idx="2558">
                  <c:v>1.356E-3</c:v>
                </c:pt>
                <c:pt idx="2559">
                  <c:v>1.3749999999999999E-3</c:v>
                </c:pt>
                <c:pt idx="2560">
                  <c:v>1.346E-3</c:v>
                </c:pt>
                <c:pt idx="2561">
                  <c:v>1.3110000000000001E-3</c:v>
                </c:pt>
                <c:pt idx="2562">
                  <c:v>1.2830000000000001E-3</c:v>
                </c:pt>
                <c:pt idx="2563">
                  <c:v>1.2999999999999999E-3</c:v>
                </c:pt>
                <c:pt idx="2564">
                  <c:v>1.3879999999999999E-3</c:v>
                </c:pt>
                <c:pt idx="2565">
                  <c:v>1.506E-3</c:v>
                </c:pt>
                <c:pt idx="2566">
                  <c:v>1.6329999999999999E-3</c:v>
                </c:pt>
                <c:pt idx="2567">
                  <c:v>1.7290000000000001E-3</c:v>
                </c:pt>
                <c:pt idx="2568">
                  <c:v>1.7570000000000001E-3</c:v>
                </c:pt>
                <c:pt idx="2569">
                  <c:v>1.756E-3</c:v>
                </c:pt>
                <c:pt idx="2570">
                  <c:v>1.748E-3</c:v>
                </c:pt>
                <c:pt idx="2571">
                  <c:v>1.7179999999999999E-3</c:v>
                </c:pt>
                <c:pt idx="2572">
                  <c:v>1.635E-3</c:v>
                </c:pt>
                <c:pt idx="2573">
                  <c:v>1.4809999999999999E-3</c:v>
                </c:pt>
                <c:pt idx="2574">
                  <c:v>1.302E-3</c:v>
                </c:pt>
                <c:pt idx="2575">
                  <c:v>1.129E-3</c:v>
                </c:pt>
                <c:pt idx="2576">
                  <c:v>9.9820000000000009E-4</c:v>
                </c:pt>
                <c:pt idx="2577">
                  <c:v>9.3019999999999995E-4</c:v>
                </c:pt>
                <c:pt idx="2578">
                  <c:v>9.0229999999999998E-4</c:v>
                </c:pt>
                <c:pt idx="2579">
                  <c:v>9.033E-4</c:v>
                </c:pt>
                <c:pt idx="2580">
                  <c:v>9.3530000000000002E-4</c:v>
                </c:pt>
                <c:pt idx="2581">
                  <c:v>9.8869999999999991E-4</c:v>
                </c:pt>
                <c:pt idx="2582">
                  <c:v>1.0859999999999999E-3</c:v>
                </c:pt>
                <c:pt idx="2583">
                  <c:v>1.206E-3</c:v>
                </c:pt>
                <c:pt idx="2584">
                  <c:v>1.2949999999999999E-3</c:v>
                </c:pt>
                <c:pt idx="2585">
                  <c:v>1.33E-3</c:v>
                </c:pt>
                <c:pt idx="2586">
                  <c:v>1.294E-3</c:v>
                </c:pt>
                <c:pt idx="2587">
                  <c:v>1.2340000000000001E-3</c:v>
                </c:pt>
                <c:pt idx="2588">
                  <c:v>1.219E-3</c:v>
                </c:pt>
                <c:pt idx="2589">
                  <c:v>1.276E-3</c:v>
                </c:pt>
                <c:pt idx="2590">
                  <c:v>1.4239999999999999E-3</c:v>
                </c:pt>
                <c:pt idx="2591">
                  <c:v>1.58E-3</c:v>
                </c:pt>
                <c:pt idx="2592">
                  <c:v>1.629E-3</c:v>
                </c:pt>
                <c:pt idx="2593">
                  <c:v>1.4940000000000001E-3</c:v>
                </c:pt>
                <c:pt idx="2594">
                  <c:v>1.181E-3</c:v>
                </c:pt>
                <c:pt idx="2595">
                  <c:v>8.7120000000000003E-4</c:v>
                </c:pt>
                <c:pt idx="2596">
                  <c:v>7.0109999999999997E-4</c:v>
                </c:pt>
                <c:pt idx="2597">
                  <c:v>6.8329999999999997E-4</c:v>
                </c:pt>
                <c:pt idx="2598">
                  <c:v>7.2559999999999996E-4</c:v>
                </c:pt>
                <c:pt idx="2599">
                  <c:v>7.1080000000000004E-4</c:v>
                </c:pt>
                <c:pt idx="2600">
                  <c:v>5.7760000000000005E-4</c:v>
                </c:pt>
                <c:pt idx="2601">
                  <c:v>4.2220000000000002E-4</c:v>
                </c:pt>
                <c:pt idx="2602">
                  <c:v>3.5340000000000002E-4</c:v>
                </c:pt>
                <c:pt idx="2603">
                  <c:v>4.0170000000000001E-4</c:v>
                </c:pt>
                <c:pt idx="2604">
                  <c:v>5.2829999999999999E-4</c:v>
                </c:pt>
                <c:pt idx="2605">
                  <c:v>6.447E-4</c:v>
                </c:pt>
                <c:pt idx="2606">
                  <c:v>7.1279999999999998E-4</c:v>
                </c:pt>
                <c:pt idx="2607">
                  <c:v>7.7590000000000005E-4</c:v>
                </c:pt>
                <c:pt idx="2608">
                  <c:v>8.4040000000000004E-4</c:v>
                </c:pt>
                <c:pt idx="2609">
                  <c:v>9.0289999999999999E-4</c:v>
                </c:pt>
                <c:pt idx="2610">
                  <c:v>9.9160000000000003E-4</c:v>
                </c:pt>
                <c:pt idx="2611">
                  <c:v>1.093E-3</c:v>
                </c:pt>
                <c:pt idx="2612">
                  <c:v>1.163E-3</c:v>
                </c:pt>
                <c:pt idx="2613">
                  <c:v>1.1919999999999999E-3</c:v>
                </c:pt>
                <c:pt idx="2614">
                  <c:v>1.2099999999999999E-3</c:v>
                </c:pt>
                <c:pt idx="2615">
                  <c:v>1.1999999999999999E-3</c:v>
                </c:pt>
                <c:pt idx="2616">
                  <c:v>1.1410000000000001E-3</c:v>
                </c:pt>
                <c:pt idx="2617">
                  <c:v>1.029E-3</c:v>
                </c:pt>
                <c:pt idx="2618">
                  <c:v>9.2299999999999999E-4</c:v>
                </c:pt>
                <c:pt idx="2619">
                  <c:v>8.4230000000000004E-4</c:v>
                </c:pt>
                <c:pt idx="2620">
                  <c:v>8.208E-4</c:v>
                </c:pt>
                <c:pt idx="2621">
                  <c:v>8.5709999999999996E-4</c:v>
                </c:pt>
                <c:pt idx="2622">
                  <c:v>9.2889999999999997E-4</c:v>
                </c:pt>
                <c:pt idx="2623">
                  <c:v>9.8109999999999994E-4</c:v>
                </c:pt>
                <c:pt idx="2624">
                  <c:v>9.588E-4</c:v>
                </c:pt>
                <c:pt idx="2625">
                  <c:v>8.608E-4</c:v>
                </c:pt>
                <c:pt idx="2626">
                  <c:v>7.6150000000000002E-4</c:v>
                </c:pt>
                <c:pt idx="2627">
                  <c:v>7.5739999999999998E-4</c:v>
                </c:pt>
                <c:pt idx="2628">
                  <c:v>8.61E-4</c:v>
                </c:pt>
                <c:pt idx="2629">
                  <c:v>1.0330000000000001E-3</c:v>
                </c:pt>
                <c:pt idx="2630">
                  <c:v>1.201E-3</c:v>
                </c:pt>
                <c:pt idx="2631">
                  <c:v>1.263E-3</c:v>
                </c:pt>
                <c:pt idx="2632">
                  <c:v>1.168E-3</c:v>
                </c:pt>
                <c:pt idx="2633">
                  <c:v>9.5339999999999997E-4</c:v>
                </c:pt>
                <c:pt idx="2634">
                  <c:v>7.5040000000000003E-4</c:v>
                </c:pt>
                <c:pt idx="2635">
                  <c:v>6.5799999999999995E-4</c:v>
                </c:pt>
                <c:pt idx="2636">
                  <c:v>6.6350000000000003E-4</c:v>
                </c:pt>
                <c:pt idx="2637">
                  <c:v>7.1690000000000002E-4</c:v>
                </c:pt>
                <c:pt idx="2638">
                  <c:v>7.3789999999999999E-4</c:v>
                </c:pt>
                <c:pt idx="2639">
                  <c:v>6.914E-4</c:v>
                </c:pt>
                <c:pt idx="2640">
                  <c:v>6.2149999999999998E-4</c:v>
                </c:pt>
                <c:pt idx="2641">
                  <c:v>6.0380000000000004E-4</c:v>
                </c:pt>
                <c:pt idx="2642">
                  <c:v>6.5129999999999995E-4</c:v>
                </c:pt>
                <c:pt idx="2643">
                  <c:v>7.9049999999999997E-4</c:v>
                </c:pt>
                <c:pt idx="2644">
                  <c:v>9.771999999999999E-4</c:v>
                </c:pt>
                <c:pt idx="2645">
                  <c:v>1.139E-3</c:v>
                </c:pt>
                <c:pt idx="2646">
                  <c:v>1.248E-3</c:v>
                </c:pt>
                <c:pt idx="2647">
                  <c:v>1.2999999999999999E-3</c:v>
                </c:pt>
                <c:pt idx="2648">
                  <c:v>1.335E-3</c:v>
                </c:pt>
                <c:pt idx="2649">
                  <c:v>1.3760000000000001E-3</c:v>
                </c:pt>
                <c:pt idx="2650">
                  <c:v>1.433E-3</c:v>
                </c:pt>
                <c:pt idx="2651">
                  <c:v>1.511E-3</c:v>
                </c:pt>
                <c:pt idx="2652">
                  <c:v>1.557E-3</c:v>
                </c:pt>
                <c:pt idx="2653">
                  <c:v>1.5479999999999999E-3</c:v>
                </c:pt>
                <c:pt idx="2654">
                  <c:v>1.474E-3</c:v>
                </c:pt>
                <c:pt idx="2655">
                  <c:v>1.3500000000000001E-3</c:v>
                </c:pt>
                <c:pt idx="2656">
                  <c:v>1.2780000000000001E-3</c:v>
                </c:pt>
                <c:pt idx="2657">
                  <c:v>1.289E-3</c:v>
                </c:pt>
                <c:pt idx="2658">
                  <c:v>1.346E-3</c:v>
                </c:pt>
                <c:pt idx="2659">
                  <c:v>1.413E-3</c:v>
                </c:pt>
                <c:pt idx="2660">
                  <c:v>1.4580000000000001E-3</c:v>
                </c:pt>
                <c:pt idx="2661">
                  <c:v>1.472E-3</c:v>
                </c:pt>
                <c:pt idx="2662">
                  <c:v>1.5100000000000001E-3</c:v>
                </c:pt>
                <c:pt idx="2663">
                  <c:v>1.598E-3</c:v>
                </c:pt>
                <c:pt idx="2664">
                  <c:v>1.694E-3</c:v>
                </c:pt>
                <c:pt idx="2665">
                  <c:v>1.714E-3</c:v>
                </c:pt>
                <c:pt idx="2666">
                  <c:v>1.6249999999999999E-3</c:v>
                </c:pt>
                <c:pt idx="2667">
                  <c:v>1.488E-3</c:v>
                </c:pt>
                <c:pt idx="2668">
                  <c:v>1.415E-3</c:v>
                </c:pt>
                <c:pt idx="2669">
                  <c:v>1.4419999999999999E-3</c:v>
                </c:pt>
                <c:pt idx="2670">
                  <c:v>1.5740000000000001E-3</c:v>
                </c:pt>
                <c:pt idx="2671">
                  <c:v>1.7489999999999999E-3</c:v>
                </c:pt>
                <c:pt idx="2672">
                  <c:v>1.885E-3</c:v>
                </c:pt>
                <c:pt idx="2673">
                  <c:v>1.918E-3</c:v>
                </c:pt>
                <c:pt idx="2674">
                  <c:v>1.9250000000000001E-3</c:v>
                </c:pt>
                <c:pt idx="2675">
                  <c:v>1.9740000000000001E-3</c:v>
                </c:pt>
                <c:pt idx="2676">
                  <c:v>2.1020000000000001E-3</c:v>
                </c:pt>
                <c:pt idx="2677">
                  <c:v>2.3479999999999998E-3</c:v>
                </c:pt>
                <c:pt idx="2678">
                  <c:v>2.5829999999999998E-3</c:v>
                </c:pt>
                <c:pt idx="2679">
                  <c:v>2.6679999999999998E-3</c:v>
                </c:pt>
                <c:pt idx="2680">
                  <c:v>2.5839999999999999E-3</c:v>
                </c:pt>
                <c:pt idx="2681">
                  <c:v>2.4499999999999999E-3</c:v>
                </c:pt>
                <c:pt idx="2682">
                  <c:v>2.415E-3</c:v>
                </c:pt>
                <c:pt idx="2683">
                  <c:v>2.5049999999999998E-3</c:v>
                </c:pt>
                <c:pt idx="2684">
                  <c:v>2.6340000000000001E-3</c:v>
                </c:pt>
                <c:pt idx="2685">
                  <c:v>2.647E-3</c:v>
                </c:pt>
                <c:pt idx="2686">
                  <c:v>2.4689999999999998E-3</c:v>
                </c:pt>
                <c:pt idx="2687">
                  <c:v>2.186E-3</c:v>
                </c:pt>
                <c:pt idx="2688">
                  <c:v>1.9719999999999998E-3</c:v>
                </c:pt>
                <c:pt idx="2689">
                  <c:v>1.913E-3</c:v>
                </c:pt>
                <c:pt idx="2690">
                  <c:v>1.9729999999999999E-3</c:v>
                </c:pt>
                <c:pt idx="2691">
                  <c:v>2.029E-3</c:v>
                </c:pt>
                <c:pt idx="2692">
                  <c:v>1.9300000000000001E-3</c:v>
                </c:pt>
                <c:pt idx="2693">
                  <c:v>1.655E-3</c:v>
                </c:pt>
                <c:pt idx="2694">
                  <c:v>1.3339999999999999E-3</c:v>
                </c:pt>
                <c:pt idx="2695">
                  <c:v>1.116E-3</c:v>
                </c:pt>
                <c:pt idx="2696">
                  <c:v>1.0399999999999999E-3</c:v>
                </c:pt>
                <c:pt idx="2697">
                  <c:v>1.0579999999999999E-3</c:v>
                </c:pt>
                <c:pt idx="2698">
                  <c:v>1.049E-3</c:v>
                </c:pt>
                <c:pt idx="2699">
                  <c:v>9.2500000000000004E-4</c:v>
                </c:pt>
                <c:pt idx="2700">
                  <c:v>7.025E-4</c:v>
                </c:pt>
                <c:pt idx="2701">
                  <c:v>4.8970000000000003E-4</c:v>
                </c:pt>
                <c:pt idx="2702">
                  <c:v>3.926E-4</c:v>
                </c:pt>
                <c:pt idx="2703">
                  <c:v>4.1110000000000002E-4</c:v>
                </c:pt>
                <c:pt idx="2704">
                  <c:v>4.839E-4</c:v>
                </c:pt>
                <c:pt idx="2705">
                  <c:v>4.9609999999999997E-4</c:v>
                </c:pt>
                <c:pt idx="2706">
                  <c:v>3.4969999999999999E-4</c:v>
                </c:pt>
                <c:pt idx="2707">
                  <c:v>7.8189999999999995E-5</c:v>
                </c:pt>
                <c:pt idx="2708">
                  <c:v>-1.7259999999999999E-4</c:v>
                </c:pt>
                <c:pt idx="2709">
                  <c:v>-3.0009999999999998E-4</c:v>
                </c:pt>
                <c:pt idx="2710">
                  <c:v>-3.2590000000000001E-4</c:v>
                </c:pt>
                <c:pt idx="2711">
                  <c:v>-3.278E-4</c:v>
                </c:pt>
                <c:pt idx="2712">
                  <c:v>-4.3370000000000003E-4</c:v>
                </c:pt>
                <c:pt idx="2713">
                  <c:v>-7.1109999999999999E-4</c:v>
                </c:pt>
                <c:pt idx="2714">
                  <c:v>-1.036E-3</c:v>
                </c:pt>
                <c:pt idx="2715">
                  <c:v>-1.242E-3</c:v>
                </c:pt>
                <c:pt idx="2716">
                  <c:v>-1.2719999999999999E-3</c:v>
                </c:pt>
                <c:pt idx="2717">
                  <c:v>-1.1720000000000001E-3</c:v>
                </c:pt>
                <c:pt idx="2718">
                  <c:v>-1.075E-3</c:v>
                </c:pt>
                <c:pt idx="2719">
                  <c:v>-1.0430000000000001E-3</c:v>
                </c:pt>
                <c:pt idx="2720">
                  <c:v>-1.075E-3</c:v>
                </c:pt>
                <c:pt idx="2721">
                  <c:v>-1.1180000000000001E-3</c:v>
                </c:pt>
                <c:pt idx="2722">
                  <c:v>-1.0790000000000001E-3</c:v>
                </c:pt>
                <c:pt idx="2723">
                  <c:v>-9.3459999999999995E-4</c:v>
                </c:pt>
                <c:pt idx="2724">
                  <c:v>-7.3510000000000003E-4</c:v>
                </c:pt>
                <c:pt idx="2725">
                  <c:v>-5.5500000000000005E-4</c:v>
                </c:pt>
                <c:pt idx="2726">
                  <c:v>-4.8870000000000001E-4</c:v>
                </c:pt>
                <c:pt idx="2727">
                  <c:v>-5.0920000000000002E-4</c:v>
                </c:pt>
                <c:pt idx="2728">
                  <c:v>-5.2130000000000004E-4</c:v>
                </c:pt>
                <c:pt idx="2729">
                  <c:v>-4.3520000000000001E-4</c:v>
                </c:pt>
                <c:pt idx="2730">
                  <c:v>-2.3599999999999999E-4</c:v>
                </c:pt>
                <c:pt idx="2731">
                  <c:v>-6.3609999999999997E-6</c:v>
                </c:pt>
                <c:pt idx="2732">
                  <c:v>1.3770000000000001E-4</c:v>
                </c:pt>
                <c:pt idx="2733">
                  <c:v>1.8019999999999999E-4</c:v>
                </c:pt>
                <c:pt idx="2734">
                  <c:v>1.6670000000000001E-4</c:v>
                </c:pt>
                <c:pt idx="2735">
                  <c:v>2.175E-4</c:v>
                </c:pt>
                <c:pt idx="2736">
                  <c:v>3.635E-4</c:v>
                </c:pt>
                <c:pt idx="2737">
                  <c:v>6.0599999999999998E-4</c:v>
                </c:pt>
                <c:pt idx="2738">
                  <c:v>9.2559999999999995E-4</c:v>
                </c:pt>
                <c:pt idx="2739">
                  <c:v>1.1460000000000001E-3</c:v>
                </c:pt>
                <c:pt idx="2740">
                  <c:v>1.137E-3</c:v>
                </c:pt>
                <c:pt idx="2741">
                  <c:v>9.6380000000000001E-4</c:v>
                </c:pt>
                <c:pt idx="2742">
                  <c:v>8.185E-4</c:v>
                </c:pt>
                <c:pt idx="2743">
                  <c:v>8.5039999999999996E-4</c:v>
                </c:pt>
                <c:pt idx="2744">
                  <c:v>1.052E-3</c:v>
                </c:pt>
                <c:pt idx="2745">
                  <c:v>1.322E-3</c:v>
                </c:pt>
                <c:pt idx="2746">
                  <c:v>1.544E-3</c:v>
                </c:pt>
                <c:pt idx="2747">
                  <c:v>1.593E-3</c:v>
                </c:pt>
                <c:pt idx="2748">
                  <c:v>1.485E-3</c:v>
                </c:pt>
                <c:pt idx="2749">
                  <c:v>1.41E-3</c:v>
                </c:pt>
                <c:pt idx="2750">
                  <c:v>1.488E-3</c:v>
                </c:pt>
                <c:pt idx="2751">
                  <c:v>1.7049999999999999E-3</c:v>
                </c:pt>
                <c:pt idx="2752">
                  <c:v>1.9550000000000001E-3</c:v>
                </c:pt>
                <c:pt idx="2753">
                  <c:v>2.0579999999999999E-3</c:v>
                </c:pt>
                <c:pt idx="2754">
                  <c:v>1.957E-3</c:v>
                </c:pt>
                <c:pt idx="2755">
                  <c:v>1.7260000000000001E-3</c:v>
                </c:pt>
                <c:pt idx="2756">
                  <c:v>1.5200000000000001E-3</c:v>
                </c:pt>
                <c:pt idx="2757">
                  <c:v>1.47E-3</c:v>
                </c:pt>
                <c:pt idx="2758">
                  <c:v>1.5640000000000001E-3</c:v>
                </c:pt>
                <c:pt idx="2759">
                  <c:v>1.688E-3</c:v>
                </c:pt>
                <c:pt idx="2760">
                  <c:v>1.743E-3</c:v>
                </c:pt>
                <c:pt idx="2761">
                  <c:v>1.5640000000000001E-3</c:v>
                </c:pt>
                <c:pt idx="2762">
                  <c:v>1.5120000000000001E-3</c:v>
                </c:pt>
                <c:pt idx="2763">
                  <c:v>1.343E-3</c:v>
                </c:pt>
                <c:pt idx="2764">
                  <c:v>1.482E-3</c:v>
                </c:pt>
                <c:pt idx="2765">
                  <c:v>1.562E-3</c:v>
                </c:pt>
                <c:pt idx="2766">
                  <c:v>1.5690000000000001E-3</c:v>
                </c:pt>
                <c:pt idx="2767">
                  <c:v>1.3680000000000001E-3</c:v>
                </c:pt>
                <c:pt idx="2768">
                  <c:v>1.0120000000000001E-3</c:v>
                </c:pt>
                <c:pt idx="2769">
                  <c:v>6.4990000000000002E-4</c:v>
                </c:pt>
                <c:pt idx="2770">
                  <c:v>4.2240000000000002E-4</c:v>
                </c:pt>
                <c:pt idx="2771">
                  <c:v>3.6410000000000001E-4</c:v>
                </c:pt>
                <c:pt idx="2772">
                  <c:v>3.5740000000000001E-4</c:v>
                </c:pt>
                <c:pt idx="2773">
                  <c:v>2.0560000000000001E-4</c:v>
                </c:pt>
                <c:pt idx="2774">
                  <c:v>-1.325E-4</c:v>
                </c:pt>
                <c:pt idx="2775">
                  <c:v>-5.463E-4</c:v>
                </c:pt>
                <c:pt idx="2776">
                  <c:v>-8.3739999999999997E-4</c:v>
                </c:pt>
                <c:pt idx="2777">
                  <c:v>-9.144E-4</c:v>
                </c:pt>
                <c:pt idx="2778">
                  <c:v>-8.8099999999999995E-4</c:v>
                </c:pt>
                <c:pt idx="2779">
                  <c:v>-8.8360000000000001E-4</c:v>
                </c:pt>
                <c:pt idx="2780">
                  <c:v>-9.9759999999999996E-4</c:v>
                </c:pt>
                <c:pt idx="2781">
                  <c:v>-1.225E-3</c:v>
                </c:pt>
                <c:pt idx="2782">
                  <c:v>-1.4469999999999999E-3</c:v>
                </c:pt>
                <c:pt idx="2783">
                  <c:v>-1.5120000000000001E-3</c:v>
                </c:pt>
                <c:pt idx="2784">
                  <c:v>-1.4319999999999999E-3</c:v>
                </c:pt>
                <c:pt idx="2785">
                  <c:v>-1.263E-3</c:v>
                </c:pt>
                <c:pt idx="2786">
                  <c:v>-1.1310000000000001E-3</c:v>
                </c:pt>
                <c:pt idx="2787">
                  <c:v>-1.1230000000000001E-3</c:v>
                </c:pt>
                <c:pt idx="2788">
                  <c:v>-1.1770000000000001E-3</c:v>
                </c:pt>
                <c:pt idx="2789">
                  <c:v>-1.1900000000000001E-3</c:v>
                </c:pt>
                <c:pt idx="2790">
                  <c:v>-1.0809999999999999E-3</c:v>
                </c:pt>
                <c:pt idx="2791">
                  <c:v>-9.5089999999999997E-4</c:v>
                </c:pt>
                <c:pt idx="2792">
                  <c:v>-6.4199999999999999E-4</c:v>
                </c:pt>
                <c:pt idx="2793">
                  <c:v>-5.0149999999999999E-4</c:v>
                </c:pt>
                <c:pt idx="2794">
                  <c:v>-6.0479999999999996E-4</c:v>
                </c:pt>
                <c:pt idx="2795">
                  <c:v>-7.3870000000000001E-4</c:v>
                </c:pt>
                <c:pt idx="2796">
                  <c:v>-7.8310000000000001E-4</c:v>
                </c:pt>
                <c:pt idx="2797">
                  <c:v>-6.4729999999999996E-4</c:v>
                </c:pt>
                <c:pt idx="2798">
                  <c:v>-3.7379999999999998E-4</c:v>
                </c:pt>
                <c:pt idx="2799">
                  <c:v>-4.5399999999999999E-5</c:v>
                </c:pt>
                <c:pt idx="2800">
                  <c:v>1.6449999999999999E-4</c:v>
                </c:pt>
                <c:pt idx="2801">
                  <c:v>1.474E-4</c:v>
                </c:pt>
                <c:pt idx="2802">
                  <c:v>-4.3159999999999998E-6</c:v>
                </c:pt>
                <c:pt idx="2803">
                  <c:v>-1.395E-4</c:v>
                </c:pt>
                <c:pt idx="2804">
                  <c:v>-1.4990000000000001E-4</c:v>
                </c:pt>
                <c:pt idx="2805">
                  <c:v>-1.8689999999999999E-5</c:v>
                </c:pt>
                <c:pt idx="2806">
                  <c:v>2.309E-4</c:v>
                </c:pt>
                <c:pt idx="2807">
                  <c:v>5.4600000000000004E-4</c:v>
                </c:pt>
                <c:pt idx="2808">
                  <c:v>8.0809999999999996E-4</c:v>
                </c:pt>
                <c:pt idx="2809">
                  <c:v>9.4910000000000003E-4</c:v>
                </c:pt>
                <c:pt idx="2810">
                  <c:v>1.0369999999999999E-3</c:v>
                </c:pt>
                <c:pt idx="2811">
                  <c:v>1.1119999999999999E-3</c:v>
                </c:pt>
                <c:pt idx="2812">
                  <c:v>1.2359999999999999E-3</c:v>
                </c:pt>
                <c:pt idx="2813">
                  <c:v>1.4430000000000001E-3</c:v>
                </c:pt>
                <c:pt idx="2814">
                  <c:v>1.6869999999999999E-3</c:v>
                </c:pt>
                <c:pt idx="2815">
                  <c:v>1.8710000000000001E-3</c:v>
                </c:pt>
                <c:pt idx="2816">
                  <c:v>1.967E-3</c:v>
                </c:pt>
                <c:pt idx="2817">
                  <c:v>2E-3</c:v>
                </c:pt>
                <c:pt idx="2818">
                  <c:v>2.0430000000000001E-3</c:v>
                </c:pt>
                <c:pt idx="2819">
                  <c:v>2.085E-3</c:v>
                </c:pt>
                <c:pt idx="2820">
                  <c:v>2.1259999999999999E-3</c:v>
                </c:pt>
                <c:pt idx="2821">
                  <c:v>2.1570000000000001E-3</c:v>
                </c:pt>
                <c:pt idx="2822">
                  <c:v>2.15E-3</c:v>
                </c:pt>
                <c:pt idx="2823">
                  <c:v>2.1589999999999999E-3</c:v>
                </c:pt>
                <c:pt idx="2824">
                  <c:v>2.2279999999999999E-3</c:v>
                </c:pt>
                <c:pt idx="2825">
                  <c:v>2.3219999999999998E-3</c:v>
                </c:pt>
                <c:pt idx="2826">
                  <c:v>2.385E-3</c:v>
                </c:pt>
                <c:pt idx="2827">
                  <c:v>2.372E-3</c:v>
                </c:pt>
                <c:pt idx="2828">
                  <c:v>2.2439999999999999E-3</c:v>
                </c:pt>
                <c:pt idx="2829">
                  <c:v>2.068E-3</c:v>
                </c:pt>
                <c:pt idx="2830">
                  <c:v>1.91E-3</c:v>
                </c:pt>
                <c:pt idx="2831">
                  <c:v>1.859E-3</c:v>
                </c:pt>
                <c:pt idx="2832">
                  <c:v>1.9499999999999999E-3</c:v>
                </c:pt>
                <c:pt idx="2833">
                  <c:v>2.036E-3</c:v>
                </c:pt>
                <c:pt idx="2834">
                  <c:v>2.0049999999999998E-3</c:v>
                </c:pt>
                <c:pt idx="2835">
                  <c:v>1.833E-3</c:v>
                </c:pt>
                <c:pt idx="2836">
                  <c:v>1.598E-3</c:v>
                </c:pt>
                <c:pt idx="2837">
                  <c:v>1.456E-3</c:v>
                </c:pt>
                <c:pt idx="2838">
                  <c:v>1.475E-3</c:v>
                </c:pt>
                <c:pt idx="2839">
                  <c:v>1.552E-3</c:v>
                </c:pt>
                <c:pt idx="2840">
                  <c:v>1.5920000000000001E-3</c:v>
                </c:pt>
                <c:pt idx="2841">
                  <c:v>1.474E-3</c:v>
                </c:pt>
                <c:pt idx="2842">
                  <c:v>1.2160000000000001E-3</c:v>
                </c:pt>
                <c:pt idx="2843">
                  <c:v>9.5580000000000003E-4</c:v>
                </c:pt>
                <c:pt idx="2844">
                  <c:v>8.3489999999999997E-4</c:v>
                </c:pt>
                <c:pt idx="2845">
                  <c:v>8.5680000000000001E-4</c:v>
                </c:pt>
                <c:pt idx="2846">
                  <c:v>9.6449999999999997E-4</c:v>
                </c:pt>
                <c:pt idx="2847">
                  <c:v>1.0039999999999999E-3</c:v>
                </c:pt>
                <c:pt idx="2848">
                  <c:v>9.0019999999999998E-4</c:v>
                </c:pt>
                <c:pt idx="2849">
                  <c:v>6.9130000000000005E-4</c:v>
                </c:pt>
                <c:pt idx="2850">
                  <c:v>4.9390000000000002E-4</c:v>
                </c:pt>
                <c:pt idx="2851">
                  <c:v>3.9340000000000002E-4</c:v>
                </c:pt>
                <c:pt idx="2852">
                  <c:v>4.0479999999999997E-4</c:v>
                </c:pt>
                <c:pt idx="2853">
                  <c:v>4.729E-4</c:v>
                </c:pt>
                <c:pt idx="2854">
                  <c:v>4.7479999999999999E-4</c:v>
                </c:pt>
                <c:pt idx="2855">
                  <c:v>3.2630000000000002E-4</c:v>
                </c:pt>
                <c:pt idx="2856">
                  <c:v>7.3750000000000004E-5</c:v>
                </c:pt>
                <c:pt idx="2857">
                  <c:v>-1.438E-4</c:v>
                </c:pt>
                <c:pt idx="2858">
                  <c:v>-2.0430000000000001E-4</c:v>
                </c:pt>
                <c:pt idx="2859">
                  <c:v>-1.0060000000000001E-4</c:v>
                </c:pt>
                <c:pt idx="2860">
                  <c:v>9.1219999999999997E-5</c:v>
                </c:pt>
                <c:pt idx="2861">
                  <c:v>2.1039999999999999E-4</c:v>
                </c:pt>
                <c:pt idx="2862">
                  <c:v>1.4660000000000001E-4</c:v>
                </c:pt>
                <c:pt idx="2863">
                  <c:v>-6.6199999999999996E-5</c:v>
                </c:pt>
                <c:pt idx="2864">
                  <c:v>-3.0420000000000002E-4</c:v>
                </c:pt>
                <c:pt idx="2865">
                  <c:v>-4.5760000000000001E-4</c:v>
                </c:pt>
                <c:pt idx="2866">
                  <c:v>-5.0299999999999997E-4</c:v>
                </c:pt>
                <c:pt idx="2867">
                  <c:v>-4.6660000000000001E-4</c:v>
                </c:pt>
                <c:pt idx="2868">
                  <c:v>-4.3330000000000002E-4</c:v>
                </c:pt>
                <c:pt idx="2869">
                  <c:v>-4.5639999999999998E-4</c:v>
                </c:pt>
                <c:pt idx="2870">
                  <c:v>-5.0540000000000003E-4</c:v>
                </c:pt>
                <c:pt idx="2871">
                  <c:v>-5.4569999999999998E-4</c:v>
                </c:pt>
                <c:pt idx="2872">
                  <c:v>-5.7609999999999996E-4</c:v>
                </c:pt>
                <c:pt idx="2873">
                  <c:v>-5.8569999999999998E-4</c:v>
                </c:pt>
                <c:pt idx="2874">
                  <c:v>-5.9029999999999998E-4</c:v>
                </c:pt>
                <c:pt idx="2875">
                  <c:v>-6.1309999999999999E-4</c:v>
                </c:pt>
                <c:pt idx="2876">
                  <c:v>-6.5870000000000002E-4</c:v>
                </c:pt>
                <c:pt idx="2877">
                  <c:v>-6.6699999999999995E-4</c:v>
                </c:pt>
                <c:pt idx="2878">
                  <c:v>-6.2719999999999996E-4</c:v>
                </c:pt>
                <c:pt idx="2879">
                  <c:v>-5.7160000000000002E-4</c:v>
                </c:pt>
                <c:pt idx="2880">
                  <c:v>-5.9860000000000002E-4</c:v>
                </c:pt>
                <c:pt idx="2881">
                  <c:v>-7.1089999999999999E-4</c:v>
                </c:pt>
                <c:pt idx="2882">
                  <c:v>-8.8650000000000003E-4</c:v>
                </c:pt>
                <c:pt idx="2883">
                  <c:v>-1.016E-3</c:v>
                </c:pt>
                <c:pt idx="2884">
                  <c:v>-1.0070000000000001E-3</c:v>
                </c:pt>
                <c:pt idx="2885">
                  <c:v>-8.6089999999999995E-4</c:v>
                </c:pt>
                <c:pt idx="2886">
                  <c:v>-7.0770000000000002E-4</c:v>
                </c:pt>
                <c:pt idx="2887">
                  <c:v>-6.6859999999999999E-4</c:v>
                </c:pt>
                <c:pt idx="2888">
                  <c:v>-8.12E-4</c:v>
                </c:pt>
                <c:pt idx="2889">
                  <c:v>-1.0759999999999999E-3</c:v>
                </c:pt>
                <c:pt idx="2890">
                  <c:v>-1.3259999999999999E-3</c:v>
                </c:pt>
                <c:pt idx="2891">
                  <c:v>-1.464E-3</c:v>
                </c:pt>
                <c:pt idx="2892">
                  <c:v>-1.431E-3</c:v>
                </c:pt>
                <c:pt idx="2893">
                  <c:v>-1.2780000000000001E-3</c:v>
                </c:pt>
                <c:pt idx="2894">
                  <c:v>-1.142E-3</c:v>
                </c:pt>
                <c:pt idx="2895">
                  <c:v>-1.0889999999999999E-3</c:v>
                </c:pt>
                <c:pt idx="2896">
                  <c:v>-1.1529999999999999E-3</c:v>
                </c:pt>
                <c:pt idx="2897">
                  <c:v>-1.238E-3</c:v>
                </c:pt>
                <c:pt idx="2898">
                  <c:v>-1.214E-3</c:v>
                </c:pt>
                <c:pt idx="2899">
                  <c:v>-1.075E-3</c:v>
                </c:pt>
                <c:pt idx="2900">
                  <c:v>-9.0939999999999999E-4</c:v>
                </c:pt>
                <c:pt idx="2901">
                  <c:v>-7.9949999999999997E-4</c:v>
                </c:pt>
                <c:pt idx="2902">
                  <c:v>-8.3850000000000005E-4</c:v>
                </c:pt>
                <c:pt idx="2903">
                  <c:v>-9.4680000000000003E-4</c:v>
                </c:pt>
                <c:pt idx="2904">
                  <c:v>-1.0280000000000001E-3</c:v>
                </c:pt>
                <c:pt idx="2905">
                  <c:v>-1.06E-3</c:v>
                </c:pt>
                <c:pt idx="2906">
                  <c:v>-1.0709999999999999E-3</c:v>
                </c:pt>
                <c:pt idx="2907">
                  <c:v>-1.083E-3</c:v>
                </c:pt>
                <c:pt idx="2908">
                  <c:v>-1.093E-3</c:v>
                </c:pt>
                <c:pt idx="2909">
                  <c:v>-1.096E-3</c:v>
                </c:pt>
                <c:pt idx="2910">
                  <c:v>-1.111E-3</c:v>
                </c:pt>
                <c:pt idx="2911">
                  <c:v>-1.157E-3</c:v>
                </c:pt>
                <c:pt idx="2912">
                  <c:v>-1.2290000000000001E-3</c:v>
                </c:pt>
                <c:pt idx="2913">
                  <c:v>-1.292E-3</c:v>
                </c:pt>
                <c:pt idx="2914">
                  <c:v>-1.3010000000000001E-3</c:v>
                </c:pt>
                <c:pt idx="2915">
                  <c:v>-1.2589999999999999E-3</c:v>
                </c:pt>
                <c:pt idx="2916">
                  <c:v>-1.23E-3</c:v>
                </c:pt>
                <c:pt idx="2917">
                  <c:v>-1.248E-3</c:v>
                </c:pt>
                <c:pt idx="2918">
                  <c:v>-1.286E-3</c:v>
                </c:pt>
                <c:pt idx="2919">
                  <c:v>-1.2650000000000001E-3</c:v>
                </c:pt>
                <c:pt idx="2920">
                  <c:v>-1.1299999999999999E-3</c:v>
                </c:pt>
                <c:pt idx="2921">
                  <c:v>-9.0779999999999995E-4</c:v>
                </c:pt>
                <c:pt idx="2922">
                  <c:v>-7.2039999999999995E-4</c:v>
                </c:pt>
                <c:pt idx="2923">
                  <c:v>-6.7699999999999998E-4</c:v>
                </c:pt>
                <c:pt idx="2924">
                  <c:v>-7.8080000000000001E-4</c:v>
                </c:pt>
                <c:pt idx="2925">
                  <c:v>-9.3510000000000002E-4</c:v>
                </c:pt>
                <c:pt idx="2926">
                  <c:v>-1.016E-3</c:v>
                </c:pt>
                <c:pt idx="2927">
                  <c:v>-9.7289999999999996E-4</c:v>
                </c:pt>
                <c:pt idx="2928">
                  <c:v>-8.6830000000000002E-4</c:v>
                </c:pt>
                <c:pt idx="2929">
                  <c:v>-8.0979999999999995E-4</c:v>
                </c:pt>
                <c:pt idx="2930">
                  <c:v>-8.7080000000000002E-4</c:v>
                </c:pt>
                <c:pt idx="2931">
                  <c:v>-1.0009999999999999E-3</c:v>
                </c:pt>
                <c:pt idx="2932">
                  <c:v>-1.078E-3</c:v>
                </c:pt>
                <c:pt idx="2933">
                  <c:v>-1.0039999999999999E-3</c:v>
                </c:pt>
                <c:pt idx="2934">
                  <c:v>-8.2419999999999998E-4</c:v>
                </c:pt>
                <c:pt idx="2935">
                  <c:v>-6.5379999999999995E-4</c:v>
                </c:pt>
                <c:pt idx="2936">
                  <c:v>-5.9820000000000001E-4</c:v>
                </c:pt>
                <c:pt idx="2937">
                  <c:v>-6.692E-4</c:v>
                </c:pt>
                <c:pt idx="2938">
                  <c:v>-7.8169999999999997E-4</c:v>
                </c:pt>
                <c:pt idx="2939">
                  <c:v>-8.4139999999999996E-4</c:v>
                </c:pt>
                <c:pt idx="2940">
                  <c:v>-7.9359999999999999E-4</c:v>
                </c:pt>
                <c:pt idx="2941">
                  <c:v>-6.7299999999999999E-4</c:v>
                </c:pt>
                <c:pt idx="2942">
                  <c:v>-5.5889999999999998E-4</c:v>
                </c:pt>
                <c:pt idx="2943">
                  <c:v>-5.1020000000000004E-4</c:v>
                </c:pt>
                <c:pt idx="2944">
                  <c:v>-4.9010000000000004E-4</c:v>
                </c:pt>
                <c:pt idx="2945">
                  <c:v>-4.2910000000000002E-4</c:v>
                </c:pt>
                <c:pt idx="2946">
                  <c:v>-2.9730000000000002E-4</c:v>
                </c:pt>
                <c:pt idx="2947">
                  <c:v>-1.2960000000000001E-4</c:v>
                </c:pt>
                <c:pt idx="2948">
                  <c:v>1.0560000000000001E-5</c:v>
                </c:pt>
                <c:pt idx="2949">
                  <c:v>7.4010000000000005E-5</c:v>
                </c:pt>
                <c:pt idx="2950">
                  <c:v>6.1760000000000005E-5</c:v>
                </c:pt>
                <c:pt idx="2951">
                  <c:v>2.34E-5</c:v>
                </c:pt>
                <c:pt idx="2952">
                  <c:v>-1.0499999999999999E-5</c:v>
                </c:pt>
                <c:pt idx="2953">
                  <c:v>-6.5259999999999995E-5</c:v>
                </c:pt>
                <c:pt idx="2954">
                  <c:v>-1.3009999999999999E-4</c:v>
                </c:pt>
                <c:pt idx="2955">
                  <c:v>-1.7220000000000001E-4</c:v>
                </c:pt>
                <c:pt idx="2956">
                  <c:v>-1.8359999999999999E-4</c:v>
                </c:pt>
                <c:pt idx="2957">
                  <c:v>-1.7530000000000001E-4</c:v>
                </c:pt>
                <c:pt idx="2958">
                  <c:v>-1.538E-4</c:v>
                </c:pt>
                <c:pt idx="2959">
                  <c:v>-1.058E-4</c:v>
                </c:pt>
                <c:pt idx="2960">
                  <c:v>-8.4279999999999999E-5</c:v>
                </c:pt>
                <c:pt idx="2961">
                  <c:v>-1.3530000000000001E-4</c:v>
                </c:pt>
                <c:pt idx="2962">
                  <c:v>-2.1900000000000001E-4</c:v>
                </c:pt>
                <c:pt idx="2963">
                  <c:v>-2.9310000000000002E-4</c:v>
                </c:pt>
                <c:pt idx="2964">
                  <c:v>-3.1260000000000001E-4</c:v>
                </c:pt>
                <c:pt idx="2965">
                  <c:v>-2.8160000000000001E-4</c:v>
                </c:pt>
                <c:pt idx="2966">
                  <c:v>-2.9409999999999999E-4</c:v>
                </c:pt>
                <c:pt idx="2967">
                  <c:v>-4.349E-4</c:v>
                </c:pt>
                <c:pt idx="2968">
                  <c:v>-6.8570000000000002E-4</c:v>
                </c:pt>
                <c:pt idx="2969">
                  <c:v>-8.9400000000000005E-4</c:v>
                </c:pt>
                <c:pt idx="2970">
                  <c:v>-9.59E-4</c:v>
                </c:pt>
                <c:pt idx="2971">
                  <c:v>-9.0300000000000005E-4</c:v>
                </c:pt>
                <c:pt idx="2972">
                  <c:v>-8.8080000000000005E-4</c:v>
                </c:pt>
                <c:pt idx="2973">
                  <c:v>-9.967000000000001E-4</c:v>
                </c:pt>
                <c:pt idx="2974">
                  <c:v>-1.261E-3</c:v>
                </c:pt>
                <c:pt idx="2975">
                  <c:v>-1.578E-3</c:v>
                </c:pt>
                <c:pt idx="2976">
                  <c:v>-1.8E-3</c:v>
                </c:pt>
                <c:pt idx="2977">
                  <c:v>-1.8890000000000001E-3</c:v>
                </c:pt>
                <c:pt idx="2978">
                  <c:v>-1.91E-3</c:v>
                </c:pt>
                <c:pt idx="2979">
                  <c:v>-1.946E-3</c:v>
                </c:pt>
                <c:pt idx="2980">
                  <c:v>-2.0560000000000001E-3</c:v>
                </c:pt>
                <c:pt idx="2981">
                  <c:v>-2.2290000000000001E-3</c:v>
                </c:pt>
                <c:pt idx="2982">
                  <c:v>-2.4020000000000001E-3</c:v>
                </c:pt>
                <c:pt idx="2983">
                  <c:v>-2.5089999999999999E-3</c:v>
                </c:pt>
                <c:pt idx="2984">
                  <c:v>-2.5479999999999999E-3</c:v>
                </c:pt>
                <c:pt idx="2985">
                  <c:v>-2.5699999999999998E-3</c:v>
                </c:pt>
                <c:pt idx="2986">
                  <c:v>-2.6840000000000002E-3</c:v>
                </c:pt>
                <c:pt idx="2987">
                  <c:v>-2.908E-3</c:v>
                </c:pt>
                <c:pt idx="2988">
                  <c:v>-3.1749999999999999E-3</c:v>
                </c:pt>
                <c:pt idx="2989">
                  <c:v>-3.3960000000000001E-3</c:v>
                </c:pt>
                <c:pt idx="2990">
                  <c:v>-3.5239999999999998E-3</c:v>
                </c:pt>
                <c:pt idx="2991">
                  <c:v>-3.617E-3</c:v>
                </c:pt>
                <c:pt idx="2992">
                  <c:v>-3.7590000000000002E-3</c:v>
                </c:pt>
                <c:pt idx="2993">
                  <c:v>-3.9329999999999999E-3</c:v>
                </c:pt>
                <c:pt idx="2994">
                  <c:v>-4.0530000000000002E-3</c:v>
                </c:pt>
                <c:pt idx="2995">
                  <c:v>-4.0850000000000001E-3</c:v>
                </c:pt>
                <c:pt idx="2996">
                  <c:v>-4.0330000000000001E-3</c:v>
                </c:pt>
                <c:pt idx="2997">
                  <c:v>-3.9659999999999999E-3</c:v>
                </c:pt>
                <c:pt idx="2998">
                  <c:v>-3.9950000000000003E-3</c:v>
                </c:pt>
                <c:pt idx="2999">
                  <c:v>-4.1679999999999998E-3</c:v>
                </c:pt>
                <c:pt idx="3000">
                  <c:v>-4.4279999999999996E-3</c:v>
                </c:pt>
                <c:pt idx="3001">
                  <c:v>-4.6080000000000001E-3</c:v>
                </c:pt>
                <c:pt idx="3002">
                  <c:v>-4.6369999999999996E-3</c:v>
                </c:pt>
                <c:pt idx="3003">
                  <c:v>-4.5589999999999997E-3</c:v>
                </c:pt>
                <c:pt idx="3004">
                  <c:v>-4.463E-3</c:v>
                </c:pt>
                <c:pt idx="3005">
                  <c:v>-4.4299999999999999E-3</c:v>
                </c:pt>
                <c:pt idx="3006">
                  <c:v>-4.4809999999999997E-3</c:v>
                </c:pt>
                <c:pt idx="3007">
                  <c:v>-4.5729999999999998E-3</c:v>
                </c:pt>
                <c:pt idx="3008">
                  <c:v>-4.614E-3</c:v>
                </c:pt>
                <c:pt idx="3009">
                  <c:v>-4.5659999999999997E-3</c:v>
                </c:pt>
                <c:pt idx="3010">
                  <c:v>-4.463E-3</c:v>
                </c:pt>
                <c:pt idx="3011">
                  <c:v>-4.3620000000000004E-3</c:v>
                </c:pt>
                <c:pt idx="3012">
                  <c:v>-4.2940000000000001E-3</c:v>
                </c:pt>
                <c:pt idx="3013">
                  <c:v>-4.2789999999999998E-3</c:v>
                </c:pt>
                <c:pt idx="3014">
                  <c:v>-4.3220000000000003E-3</c:v>
                </c:pt>
                <c:pt idx="3015">
                  <c:v>-4.3629999999999997E-3</c:v>
                </c:pt>
                <c:pt idx="3016">
                  <c:v>-4.3400000000000001E-3</c:v>
                </c:pt>
                <c:pt idx="3017">
                  <c:v>-4.2529999999999998E-3</c:v>
                </c:pt>
                <c:pt idx="3018">
                  <c:v>-4.169E-3</c:v>
                </c:pt>
                <c:pt idx="3019">
                  <c:v>-4.1209999999999997E-3</c:v>
                </c:pt>
                <c:pt idx="3020">
                  <c:v>-4.084E-3</c:v>
                </c:pt>
                <c:pt idx="3021">
                  <c:v>-4.0940000000000004E-3</c:v>
                </c:pt>
                <c:pt idx="3022">
                  <c:v>-4.1460000000000004E-3</c:v>
                </c:pt>
                <c:pt idx="3023">
                  <c:v>-4.1900000000000001E-3</c:v>
                </c:pt>
                <c:pt idx="3024">
                  <c:v>-4.2630000000000003E-3</c:v>
                </c:pt>
                <c:pt idx="3025">
                  <c:v>-4.3200000000000001E-3</c:v>
                </c:pt>
                <c:pt idx="3026">
                  <c:v>-4.2960000000000003E-3</c:v>
                </c:pt>
                <c:pt idx="3027">
                  <c:v>-4.2370000000000003E-3</c:v>
                </c:pt>
                <c:pt idx="3028">
                  <c:v>-4.1900000000000001E-3</c:v>
                </c:pt>
                <c:pt idx="3029">
                  <c:v>-4.1920000000000004E-3</c:v>
                </c:pt>
                <c:pt idx="3030">
                  <c:v>-4.2469999999999999E-3</c:v>
                </c:pt>
                <c:pt idx="3031">
                  <c:v>-4.2940000000000001E-3</c:v>
                </c:pt>
                <c:pt idx="3032">
                  <c:v>-4.2940000000000001E-3</c:v>
                </c:pt>
                <c:pt idx="3033">
                  <c:v>-4.2649999999999997E-3</c:v>
                </c:pt>
                <c:pt idx="3034">
                  <c:v>-4.2459999999999998E-3</c:v>
                </c:pt>
                <c:pt idx="3035">
                  <c:v>-4.3010000000000001E-3</c:v>
                </c:pt>
                <c:pt idx="3036">
                  <c:v>-4.4549999999999998E-3</c:v>
                </c:pt>
                <c:pt idx="3037">
                  <c:v>-4.5999999999999999E-3</c:v>
                </c:pt>
                <c:pt idx="3038">
                  <c:v>-4.6340000000000001E-3</c:v>
                </c:pt>
                <c:pt idx="3039">
                  <c:v>-4.5539999999999999E-3</c:v>
                </c:pt>
                <c:pt idx="3040">
                  <c:v>-4.4349999999999997E-3</c:v>
                </c:pt>
                <c:pt idx="3041">
                  <c:v>-4.4359999999999998E-3</c:v>
                </c:pt>
                <c:pt idx="3042">
                  <c:v>-4.6030000000000003E-3</c:v>
                </c:pt>
                <c:pt idx="3043">
                  <c:v>-4.8349999999999999E-3</c:v>
                </c:pt>
                <c:pt idx="3044">
                  <c:v>-4.9870000000000001E-3</c:v>
                </c:pt>
                <c:pt idx="3045">
                  <c:v>-4.9880000000000002E-3</c:v>
                </c:pt>
                <c:pt idx="3046">
                  <c:v>-4.8500000000000001E-3</c:v>
                </c:pt>
                <c:pt idx="3047">
                  <c:v>-4.7559999999999998E-3</c:v>
                </c:pt>
                <c:pt idx="3048">
                  <c:v>-4.8459999999999996E-3</c:v>
                </c:pt>
                <c:pt idx="3049">
                  <c:v>-5.0930000000000003E-3</c:v>
                </c:pt>
                <c:pt idx="3050">
                  <c:v>-5.3759999999999997E-3</c:v>
                </c:pt>
                <c:pt idx="3051">
                  <c:v>-5.5880000000000001E-3</c:v>
                </c:pt>
                <c:pt idx="3052">
                  <c:v>-5.646E-3</c:v>
                </c:pt>
                <c:pt idx="3053">
                  <c:v>-5.6270000000000001E-3</c:v>
                </c:pt>
                <c:pt idx="3054">
                  <c:v>-5.6670000000000002E-3</c:v>
                </c:pt>
                <c:pt idx="3055">
                  <c:v>-5.7910000000000001E-3</c:v>
                </c:pt>
                <c:pt idx="3056">
                  <c:v>-5.9410000000000001E-3</c:v>
                </c:pt>
                <c:pt idx="3057">
                  <c:v>-6.0029999999999997E-3</c:v>
                </c:pt>
                <c:pt idx="3058">
                  <c:v>-5.9459999999999999E-3</c:v>
                </c:pt>
                <c:pt idx="3059">
                  <c:v>-5.862E-3</c:v>
                </c:pt>
                <c:pt idx="3060">
                  <c:v>-5.8700000000000002E-3</c:v>
                </c:pt>
                <c:pt idx="3061">
                  <c:v>-5.9919999999999999E-3</c:v>
                </c:pt>
                <c:pt idx="3062">
                  <c:v>-6.1970000000000003E-3</c:v>
                </c:pt>
                <c:pt idx="3063">
                  <c:v>-6.3639999999999999E-3</c:v>
                </c:pt>
                <c:pt idx="3064">
                  <c:v>-6.4180000000000001E-3</c:v>
                </c:pt>
                <c:pt idx="3065">
                  <c:v>-6.3810000000000004E-3</c:v>
                </c:pt>
                <c:pt idx="3066">
                  <c:v>-6.3150000000000003E-3</c:v>
                </c:pt>
                <c:pt idx="3067">
                  <c:v>-6.2979999999999998E-3</c:v>
                </c:pt>
                <c:pt idx="3068">
                  <c:v>-6.3879999999999996E-3</c:v>
                </c:pt>
                <c:pt idx="3069">
                  <c:v>-6.5389999999999997E-3</c:v>
                </c:pt>
                <c:pt idx="3070">
                  <c:v>-6.6670000000000002E-3</c:v>
                </c:pt>
                <c:pt idx="3071">
                  <c:v>-6.7429999999999999E-3</c:v>
                </c:pt>
                <c:pt idx="3072">
                  <c:v>-6.77E-3</c:v>
                </c:pt>
                <c:pt idx="3073">
                  <c:v>-6.7949999999999998E-3</c:v>
                </c:pt>
                <c:pt idx="3074">
                  <c:v>-6.8570000000000002E-3</c:v>
                </c:pt>
                <c:pt idx="3075">
                  <c:v>-6.9519999999999998E-3</c:v>
                </c:pt>
                <c:pt idx="3076">
                  <c:v>-7.0289999999999997E-3</c:v>
                </c:pt>
                <c:pt idx="3077">
                  <c:v>-7.038E-3</c:v>
                </c:pt>
                <c:pt idx="3078">
                  <c:v>-6.9769999999999997E-3</c:v>
                </c:pt>
                <c:pt idx="3079">
                  <c:v>-6.9069999999999999E-3</c:v>
                </c:pt>
                <c:pt idx="3080">
                  <c:v>-6.8589999999999996E-3</c:v>
                </c:pt>
                <c:pt idx="3081">
                  <c:v>-6.8190000000000004E-3</c:v>
                </c:pt>
                <c:pt idx="3082">
                  <c:v>-6.7850000000000002E-3</c:v>
                </c:pt>
                <c:pt idx="3083">
                  <c:v>-6.7250000000000001E-3</c:v>
                </c:pt>
                <c:pt idx="3084">
                  <c:v>-6.6689999999999996E-3</c:v>
                </c:pt>
                <c:pt idx="3085">
                  <c:v>-6.7149999999999996E-3</c:v>
                </c:pt>
                <c:pt idx="3086">
                  <c:v>-6.8310000000000003E-3</c:v>
                </c:pt>
                <c:pt idx="3087">
                  <c:v>-6.9430000000000004E-3</c:v>
                </c:pt>
                <c:pt idx="3088">
                  <c:v>-6.9719999999999999E-3</c:v>
                </c:pt>
                <c:pt idx="3089">
                  <c:v>-6.881E-3</c:v>
                </c:pt>
                <c:pt idx="3090">
                  <c:v>-6.757E-3</c:v>
                </c:pt>
                <c:pt idx="3091">
                  <c:v>-6.7470000000000004E-3</c:v>
                </c:pt>
                <c:pt idx="3092">
                  <c:v>-6.8770000000000003E-3</c:v>
                </c:pt>
                <c:pt idx="3093">
                  <c:v>-7.0660000000000002E-3</c:v>
                </c:pt>
                <c:pt idx="3094">
                  <c:v>-7.1989999999999997E-3</c:v>
                </c:pt>
                <c:pt idx="3095">
                  <c:v>-7.2529999999999999E-3</c:v>
                </c:pt>
                <c:pt idx="3096">
                  <c:v>-7.2940000000000001E-3</c:v>
                </c:pt>
                <c:pt idx="3097">
                  <c:v>-7.3899999999999999E-3</c:v>
                </c:pt>
                <c:pt idx="3098">
                  <c:v>-7.4999999999999997E-3</c:v>
                </c:pt>
                <c:pt idx="3099">
                  <c:v>-7.5370000000000003E-3</c:v>
                </c:pt>
                <c:pt idx="3100">
                  <c:v>-7.4539999999999997E-3</c:v>
                </c:pt>
                <c:pt idx="3101">
                  <c:v>-7.3109999999999998E-3</c:v>
                </c:pt>
                <c:pt idx="3102">
                  <c:v>-7.2350000000000001E-3</c:v>
                </c:pt>
                <c:pt idx="3103">
                  <c:v>-7.3099999999999997E-3</c:v>
                </c:pt>
                <c:pt idx="3104">
                  <c:v>-7.4739999999999997E-3</c:v>
                </c:pt>
                <c:pt idx="3105">
                  <c:v>-7.6030000000000004E-3</c:v>
                </c:pt>
                <c:pt idx="3106">
                  <c:v>-7.5890000000000003E-3</c:v>
                </c:pt>
                <c:pt idx="3107">
                  <c:v>-7.4250000000000002E-3</c:v>
                </c:pt>
                <c:pt idx="3108">
                  <c:v>-7.2139999999999999E-3</c:v>
                </c:pt>
                <c:pt idx="3109">
                  <c:v>-7.1089999999999999E-3</c:v>
                </c:pt>
                <c:pt idx="3110">
                  <c:v>-7.1799999999999998E-3</c:v>
                </c:pt>
                <c:pt idx="3111">
                  <c:v>-7.3899999999999999E-3</c:v>
                </c:pt>
                <c:pt idx="3112">
                  <c:v>-7.6140000000000001E-3</c:v>
                </c:pt>
                <c:pt idx="3113">
                  <c:v>-7.7120000000000001E-3</c:v>
                </c:pt>
                <c:pt idx="3114">
                  <c:v>-7.7289999999999998E-3</c:v>
                </c:pt>
                <c:pt idx="3115">
                  <c:v>-7.8709999999999995E-3</c:v>
                </c:pt>
                <c:pt idx="3116">
                  <c:v>-8.2220000000000001E-3</c:v>
                </c:pt>
                <c:pt idx="3117">
                  <c:v>-8.6779999999999999E-3</c:v>
                </c:pt>
                <c:pt idx="3118">
                  <c:v>-9.0299999999999998E-3</c:v>
                </c:pt>
                <c:pt idx="3119">
                  <c:v>-9.1940000000000008E-3</c:v>
                </c:pt>
                <c:pt idx="3120">
                  <c:v>-9.2409999999999992E-3</c:v>
                </c:pt>
                <c:pt idx="3121">
                  <c:v>-9.3360000000000005E-3</c:v>
                </c:pt>
                <c:pt idx="3122">
                  <c:v>-9.5999999999999992E-3</c:v>
                </c:pt>
                <c:pt idx="3123">
                  <c:v>-1.0019999999999999E-2</c:v>
                </c:pt>
                <c:pt idx="3124">
                  <c:v>-1.04E-2</c:v>
                </c:pt>
                <c:pt idx="3125">
                  <c:v>-1.0630000000000001E-2</c:v>
                </c:pt>
                <c:pt idx="3126">
                  <c:v>-1.069E-2</c:v>
                </c:pt>
                <c:pt idx="3127">
                  <c:v>-1.068E-2</c:v>
                </c:pt>
                <c:pt idx="3128">
                  <c:v>-1.0710000000000001E-2</c:v>
                </c:pt>
                <c:pt idx="3129">
                  <c:v>-1.086E-2</c:v>
                </c:pt>
                <c:pt idx="3130">
                  <c:v>-1.1050000000000001E-2</c:v>
                </c:pt>
                <c:pt idx="3131">
                  <c:v>-1.12E-2</c:v>
                </c:pt>
                <c:pt idx="3132">
                  <c:v>-1.1270000000000001E-2</c:v>
                </c:pt>
                <c:pt idx="3133">
                  <c:v>-1.1299999999999999E-2</c:v>
                </c:pt>
                <c:pt idx="3134">
                  <c:v>-1.1350000000000001E-2</c:v>
                </c:pt>
                <c:pt idx="3135">
                  <c:v>-1.1440000000000001E-2</c:v>
                </c:pt>
                <c:pt idx="3136">
                  <c:v>-1.155E-2</c:v>
                </c:pt>
                <c:pt idx="3137">
                  <c:v>-1.1650000000000001E-2</c:v>
                </c:pt>
                <c:pt idx="3138">
                  <c:v>-1.1679999999999999E-2</c:v>
                </c:pt>
                <c:pt idx="3139">
                  <c:v>-1.1639999999999999E-2</c:v>
                </c:pt>
                <c:pt idx="3140">
                  <c:v>-1.158E-2</c:v>
                </c:pt>
                <c:pt idx="3141">
                  <c:v>-1.1520000000000001E-2</c:v>
                </c:pt>
                <c:pt idx="3142">
                  <c:v>-1.1469999999999999E-2</c:v>
                </c:pt>
                <c:pt idx="3143">
                  <c:v>-1.142E-2</c:v>
                </c:pt>
                <c:pt idx="3144">
                  <c:v>-1.1350000000000001E-2</c:v>
                </c:pt>
                <c:pt idx="3145">
                  <c:v>-1.1299999999999999E-2</c:v>
                </c:pt>
                <c:pt idx="3146">
                  <c:v>-1.132E-2</c:v>
                </c:pt>
                <c:pt idx="3147">
                  <c:v>-1.141E-2</c:v>
                </c:pt>
                <c:pt idx="3148">
                  <c:v>-1.15E-2</c:v>
                </c:pt>
                <c:pt idx="3149">
                  <c:v>-1.1509999999999999E-2</c:v>
                </c:pt>
                <c:pt idx="3150">
                  <c:v>-1.149E-2</c:v>
                </c:pt>
                <c:pt idx="3151">
                  <c:v>-1.154E-2</c:v>
                </c:pt>
                <c:pt idx="3152">
                  <c:v>-1.171E-2</c:v>
                </c:pt>
                <c:pt idx="3153">
                  <c:v>-1.192E-2</c:v>
                </c:pt>
                <c:pt idx="3154">
                  <c:v>-1.209E-2</c:v>
                </c:pt>
                <c:pt idx="3155">
                  <c:v>-1.2189999999999999E-2</c:v>
                </c:pt>
                <c:pt idx="3156">
                  <c:v>-1.23E-2</c:v>
                </c:pt>
                <c:pt idx="3157">
                  <c:v>-1.2460000000000001E-2</c:v>
                </c:pt>
                <c:pt idx="3158">
                  <c:v>-1.264E-2</c:v>
                </c:pt>
                <c:pt idx="3159">
                  <c:v>-1.272E-2</c:v>
                </c:pt>
                <c:pt idx="3160">
                  <c:v>-1.264E-2</c:v>
                </c:pt>
                <c:pt idx="3161">
                  <c:v>-1.2449999999999999E-2</c:v>
                </c:pt>
                <c:pt idx="3162">
                  <c:v>-1.227E-2</c:v>
                </c:pt>
                <c:pt idx="3163">
                  <c:v>-1.2189999999999999E-2</c:v>
                </c:pt>
                <c:pt idx="3164">
                  <c:v>-1.2239999999999999E-2</c:v>
                </c:pt>
                <c:pt idx="3165">
                  <c:v>-1.2279999999999999E-2</c:v>
                </c:pt>
                <c:pt idx="3166">
                  <c:v>-1.221E-2</c:v>
                </c:pt>
                <c:pt idx="3167">
                  <c:v>-1.204E-2</c:v>
                </c:pt>
                <c:pt idx="3168">
                  <c:v>-1.1820000000000001E-2</c:v>
                </c:pt>
                <c:pt idx="3169">
                  <c:v>-1.1639999999999999E-2</c:v>
                </c:pt>
                <c:pt idx="3170">
                  <c:v>-1.1520000000000001E-2</c:v>
                </c:pt>
                <c:pt idx="3171">
                  <c:v>-1.146E-2</c:v>
                </c:pt>
                <c:pt idx="3172">
                  <c:v>-1.1390000000000001E-2</c:v>
                </c:pt>
                <c:pt idx="3173">
                  <c:v>-1.128E-2</c:v>
                </c:pt>
                <c:pt idx="3174">
                  <c:v>-1.1129999999999999E-2</c:v>
                </c:pt>
                <c:pt idx="3175">
                  <c:v>-1.103E-2</c:v>
                </c:pt>
                <c:pt idx="3176">
                  <c:v>-1.1039999999999999E-2</c:v>
                </c:pt>
                <c:pt idx="3177">
                  <c:v>-1.1140000000000001E-2</c:v>
                </c:pt>
                <c:pt idx="3178">
                  <c:v>-1.125E-2</c:v>
                </c:pt>
                <c:pt idx="3179">
                  <c:v>-1.128E-2</c:v>
                </c:pt>
                <c:pt idx="3180">
                  <c:v>-1.1259999999999999E-2</c:v>
                </c:pt>
                <c:pt idx="3181">
                  <c:v>-1.128E-2</c:v>
                </c:pt>
                <c:pt idx="3182">
                  <c:v>-1.1379999999999999E-2</c:v>
                </c:pt>
                <c:pt idx="3183">
                  <c:v>-1.155E-2</c:v>
                </c:pt>
                <c:pt idx="3184">
                  <c:v>-1.17E-2</c:v>
                </c:pt>
                <c:pt idx="3185">
                  <c:v>-1.1769999999999999E-2</c:v>
                </c:pt>
                <c:pt idx="3186">
                  <c:v>-1.176E-2</c:v>
                </c:pt>
                <c:pt idx="3187">
                  <c:v>-1.1769999999999999E-2</c:v>
                </c:pt>
                <c:pt idx="3188">
                  <c:v>-1.183E-2</c:v>
                </c:pt>
                <c:pt idx="3189">
                  <c:v>-1.1900000000000001E-2</c:v>
                </c:pt>
                <c:pt idx="3190">
                  <c:v>-1.193E-2</c:v>
                </c:pt>
                <c:pt idx="3191">
                  <c:v>-1.187E-2</c:v>
                </c:pt>
                <c:pt idx="3192">
                  <c:v>-1.1769999999999999E-2</c:v>
                </c:pt>
                <c:pt idx="3193">
                  <c:v>-1.174E-2</c:v>
                </c:pt>
                <c:pt idx="3194">
                  <c:v>-1.184E-2</c:v>
                </c:pt>
                <c:pt idx="3195">
                  <c:v>-1.2E-2</c:v>
                </c:pt>
                <c:pt idx="3196">
                  <c:v>-1.208E-2</c:v>
                </c:pt>
                <c:pt idx="3197">
                  <c:v>-1.201E-2</c:v>
                </c:pt>
                <c:pt idx="3198">
                  <c:v>-1.1820000000000001E-2</c:v>
                </c:pt>
                <c:pt idx="3199">
                  <c:v>-1.163E-2</c:v>
                </c:pt>
                <c:pt idx="3200">
                  <c:v>-1.154E-2</c:v>
                </c:pt>
                <c:pt idx="3201">
                  <c:v>-1.1610000000000001E-2</c:v>
                </c:pt>
                <c:pt idx="3202">
                  <c:v>-1.1730000000000001E-2</c:v>
                </c:pt>
                <c:pt idx="3203">
                  <c:v>-1.174E-2</c:v>
                </c:pt>
                <c:pt idx="3204">
                  <c:v>-1.163E-2</c:v>
                </c:pt>
                <c:pt idx="3205">
                  <c:v>-1.153E-2</c:v>
                </c:pt>
                <c:pt idx="3206">
                  <c:v>-1.153E-2</c:v>
                </c:pt>
                <c:pt idx="3207">
                  <c:v>-1.1639999999999999E-2</c:v>
                </c:pt>
                <c:pt idx="3208">
                  <c:v>-1.172E-2</c:v>
                </c:pt>
                <c:pt idx="3209">
                  <c:v>-1.167E-2</c:v>
                </c:pt>
                <c:pt idx="3210">
                  <c:v>-1.1560000000000001E-2</c:v>
                </c:pt>
                <c:pt idx="3211">
                  <c:v>-1.155E-2</c:v>
                </c:pt>
                <c:pt idx="3212">
                  <c:v>-1.174E-2</c:v>
                </c:pt>
                <c:pt idx="3213">
                  <c:v>-1.208E-2</c:v>
                </c:pt>
                <c:pt idx="3214">
                  <c:v>-1.238E-2</c:v>
                </c:pt>
                <c:pt idx="3215">
                  <c:v>-1.251E-2</c:v>
                </c:pt>
                <c:pt idx="3216">
                  <c:v>-1.259E-2</c:v>
                </c:pt>
                <c:pt idx="3217">
                  <c:v>-1.277E-2</c:v>
                </c:pt>
                <c:pt idx="3218">
                  <c:v>-1.308E-2</c:v>
                </c:pt>
                <c:pt idx="3219">
                  <c:v>-1.342E-2</c:v>
                </c:pt>
                <c:pt idx="3220">
                  <c:v>-1.3639999999999999E-2</c:v>
                </c:pt>
                <c:pt idx="3221">
                  <c:v>-1.366E-2</c:v>
                </c:pt>
                <c:pt idx="3222">
                  <c:v>-1.3599999999999999E-2</c:v>
                </c:pt>
                <c:pt idx="3223">
                  <c:v>-1.3610000000000001E-2</c:v>
                </c:pt>
                <c:pt idx="3224">
                  <c:v>-1.376E-2</c:v>
                </c:pt>
                <c:pt idx="3225">
                  <c:v>-1.4E-2</c:v>
                </c:pt>
                <c:pt idx="3226">
                  <c:v>-1.4160000000000001E-2</c:v>
                </c:pt>
                <c:pt idx="3227">
                  <c:v>-1.418E-2</c:v>
                </c:pt>
                <c:pt idx="3228">
                  <c:v>-1.41E-2</c:v>
                </c:pt>
                <c:pt idx="3229">
                  <c:v>-1.406E-2</c:v>
                </c:pt>
                <c:pt idx="3230">
                  <c:v>-1.4160000000000001E-2</c:v>
                </c:pt>
                <c:pt idx="3231">
                  <c:v>-1.443E-2</c:v>
                </c:pt>
                <c:pt idx="3232">
                  <c:v>-1.473E-2</c:v>
                </c:pt>
                <c:pt idx="3233">
                  <c:v>-1.491E-2</c:v>
                </c:pt>
                <c:pt idx="3234">
                  <c:v>-1.4959999999999999E-2</c:v>
                </c:pt>
                <c:pt idx="3235">
                  <c:v>-1.4970000000000001E-2</c:v>
                </c:pt>
                <c:pt idx="3236">
                  <c:v>-1.503E-2</c:v>
                </c:pt>
                <c:pt idx="3237">
                  <c:v>-1.5180000000000001E-2</c:v>
                </c:pt>
                <c:pt idx="3238">
                  <c:v>-1.532E-2</c:v>
                </c:pt>
                <c:pt idx="3239">
                  <c:v>-1.536E-2</c:v>
                </c:pt>
                <c:pt idx="3240">
                  <c:v>-1.5339999999999999E-2</c:v>
                </c:pt>
                <c:pt idx="3241">
                  <c:v>-1.537E-2</c:v>
                </c:pt>
                <c:pt idx="3242">
                  <c:v>-1.553E-2</c:v>
                </c:pt>
                <c:pt idx="3243">
                  <c:v>-1.5720000000000001E-2</c:v>
                </c:pt>
                <c:pt idx="3244">
                  <c:v>-1.5800000000000002E-2</c:v>
                </c:pt>
                <c:pt idx="3245">
                  <c:v>-1.575E-2</c:v>
                </c:pt>
                <c:pt idx="3246">
                  <c:v>-1.5640000000000001E-2</c:v>
                </c:pt>
                <c:pt idx="3247">
                  <c:v>-1.5640000000000001E-2</c:v>
                </c:pt>
                <c:pt idx="3248">
                  <c:v>-1.5779999999999999E-2</c:v>
                </c:pt>
                <c:pt idx="3249">
                  <c:v>-1.593E-2</c:v>
                </c:pt>
                <c:pt idx="3250">
                  <c:v>-1.5959999999999998E-2</c:v>
                </c:pt>
                <c:pt idx="3251">
                  <c:v>-1.592E-2</c:v>
                </c:pt>
                <c:pt idx="3252">
                  <c:v>-1.5879999999999998E-2</c:v>
                </c:pt>
                <c:pt idx="3253">
                  <c:v>-1.592E-2</c:v>
                </c:pt>
                <c:pt idx="3254">
                  <c:v>-1.6029999999999999E-2</c:v>
                </c:pt>
                <c:pt idx="3255">
                  <c:v>-1.6140000000000002E-2</c:v>
                </c:pt>
                <c:pt idx="3256">
                  <c:v>-1.617E-2</c:v>
                </c:pt>
                <c:pt idx="3257">
                  <c:v>-1.61E-2</c:v>
                </c:pt>
                <c:pt idx="3258">
                  <c:v>-1.5959999999999998E-2</c:v>
                </c:pt>
                <c:pt idx="3259">
                  <c:v>-1.583E-2</c:v>
                </c:pt>
                <c:pt idx="3260">
                  <c:v>-1.5720000000000001E-2</c:v>
                </c:pt>
                <c:pt idx="3261">
                  <c:v>-1.5630000000000002E-2</c:v>
                </c:pt>
                <c:pt idx="3262">
                  <c:v>-1.5599999999999999E-2</c:v>
                </c:pt>
                <c:pt idx="3263">
                  <c:v>-1.5599999999999999E-2</c:v>
                </c:pt>
                <c:pt idx="3264">
                  <c:v>-1.555E-2</c:v>
                </c:pt>
                <c:pt idx="3265">
                  <c:v>-1.55E-2</c:v>
                </c:pt>
                <c:pt idx="3266">
                  <c:v>-1.5469999999999999E-2</c:v>
                </c:pt>
                <c:pt idx="3267">
                  <c:v>-1.542E-2</c:v>
                </c:pt>
                <c:pt idx="3268">
                  <c:v>-1.533E-2</c:v>
                </c:pt>
                <c:pt idx="3269">
                  <c:v>-1.5180000000000001E-2</c:v>
                </c:pt>
                <c:pt idx="3270">
                  <c:v>-1.5010000000000001E-2</c:v>
                </c:pt>
                <c:pt idx="3271">
                  <c:v>-1.491E-2</c:v>
                </c:pt>
                <c:pt idx="3272">
                  <c:v>-1.491E-2</c:v>
                </c:pt>
                <c:pt idx="3273">
                  <c:v>-1.4970000000000001E-2</c:v>
                </c:pt>
                <c:pt idx="3274">
                  <c:v>-1.502E-2</c:v>
                </c:pt>
                <c:pt idx="3275">
                  <c:v>-1.499E-2</c:v>
                </c:pt>
                <c:pt idx="3276">
                  <c:v>-1.489E-2</c:v>
                </c:pt>
                <c:pt idx="3277">
                  <c:v>-1.4789999999999999E-2</c:v>
                </c:pt>
                <c:pt idx="3278">
                  <c:v>-1.4789999999999999E-2</c:v>
                </c:pt>
                <c:pt idx="3279">
                  <c:v>-1.4829999999999999E-2</c:v>
                </c:pt>
                <c:pt idx="3280">
                  <c:v>-1.485E-2</c:v>
                </c:pt>
                <c:pt idx="3281">
                  <c:v>-1.4760000000000001E-2</c:v>
                </c:pt>
                <c:pt idx="3282">
                  <c:v>-1.4579999999999999E-2</c:v>
                </c:pt>
                <c:pt idx="3283">
                  <c:v>-1.447E-2</c:v>
                </c:pt>
                <c:pt idx="3284">
                  <c:v>-1.451E-2</c:v>
                </c:pt>
                <c:pt idx="3285">
                  <c:v>-1.4630000000000001E-2</c:v>
                </c:pt>
                <c:pt idx="3286">
                  <c:v>-1.4749999999999999E-2</c:v>
                </c:pt>
                <c:pt idx="3287">
                  <c:v>-1.4749999999999999E-2</c:v>
                </c:pt>
                <c:pt idx="3288">
                  <c:v>-1.461E-2</c:v>
                </c:pt>
                <c:pt idx="3289">
                  <c:v>-1.4409999999999999E-2</c:v>
                </c:pt>
                <c:pt idx="3290">
                  <c:v>-1.421E-2</c:v>
                </c:pt>
                <c:pt idx="3291">
                  <c:v>-1.4080000000000001E-2</c:v>
                </c:pt>
                <c:pt idx="3292">
                  <c:v>-1.4069999999999999E-2</c:v>
                </c:pt>
                <c:pt idx="3293">
                  <c:v>-1.4080000000000001E-2</c:v>
                </c:pt>
                <c:pt idx="3294">
                  <c:v>-1.404E-2</c:v>
                </c:pt>
                <c:pt idx="3295">
                  <c:v>-1.396E-2</c:v>
                </c:pt>
                <c:pt idx="3296">
                  <c:v>-1.388E-2</c:v>
                </c:pt>
                <c:pt idx="3297">
                  <c:v>-1.3849999999999999E-2</c:v>
                </c:pt>
                <c:pt idx="3298">
                  <c:v>-1.388E-2</c:v>
                </c:pt>
                <c:pt idx="3299">
                  <c:v>-1.388E-2</c:v>
                </c:pt>
                <c:pt idx="3300">
                  <c:v>-1.3780000000000001E-2</c:v>
                </c:pt>
                <c:pt idx="3301">
                  <c:v>-1.3610000000000001E-2</c:v>
                </c:pt>
                <c:pt idx="3302">
                  <c:v>-1.355E-2</c:v>
                </c:pt>
                <c:pt idx="3303">
                  <c:v>-1.362E-2</c:v>
                </c:pt>
                <c:pt idx="3304">
                  <c:v>-1.3729999999999999E-2</c:v>
                </c:pt>
                <c:pt idx="3305">
                  <c:v>-1.376E-2</c:v>
                </c:pt>
                <c:pt idx="3306">
                  <c:v>-1.3729999999999999E-2</c:v>
                </c:pt>
                <c:pt idx="3307">
                  <c:v>-1.3780000000000001E-2</c:v>
                </c:pt>
                <c:pt idx="3308">
                  <c:v>-1.401E-2</c:v>
                </c:pt>
                <c:pt idx="3309">
                  <c:v>-1.43E-2</c:v>
                </c:pt>
                <c:pt idx="3310">
                  <c:v>-1.4460000000000001E-2</c:v>
                </c:pt>
                <c:pt idx="3311">
                  <c:v>-1.4500000000000001E-2</c:v>
                </c:pt>
                <c:pt idx="3312">
                  <c:v>-1.4540000000000001E-2</c:v>
                </c:pt>
                <c:pt idx="3313">
                  <c:v>-1.4749999999999999E-2</c:v>
                </c:pt>
                <c:pt idx="3314">
                  <c:v>-1.5089999999999999E-2</c:v>
                </c:pt>
                <c:pt idx="3315">
                  <c:v>-1.54E-2</c:v>
                </c:pt>
                <c:pt idx="3316">
                  <c:v>-1.559E-2</c:v>
                </c:pt>
                <c:pt idx="3317">
                  <c:v>-1.5740000000000001E-2</c:v>
                </c:pt>
                <c:pt idx="3318">
                  <c:v>-1.5959999999999998E-2</c:v>
                </c:pt>
                <c:pt idx="3319">
                  <c:v>-1.626E-2</c:v>
                </c:pt>
                <c:pt idx="3320">
                  <c:v>-1.6559999999999998E-2</c:v>
                </c:pt>
                <c:pt idx="3321">
                  <c:v>-1.677E-2</c:v>
                </c:pt>
                <c:pt idx="3322">
                  <c:v>-1.6879999999999999E-2</c:v>
                </c:pt>
                <c:pt idx="3323">
                  <c:v>-1.6930000000000001E-2</c:v>
                </c:pt>
                <c:pt idx="3324">
                  <c:v>-1.6990000000000002E-2</c:v>
                </c:pt>
                <c:pt idx="3325">
                  <c:v>-1.703E-2</c:v>
                </c:pt>
                <c:pt idx="3326">
                  <c:v>-1.7090000000000001E-2</c:v>
                </c:pt>
                <c:pt idx="3327">
                  <c:v>-1.721E-2</c:v>
                </c:pt>
                <c:pt idx="3328">
                  <c:v>-1.7399999999999999E-2</c:v>
                </c:pt>
                <c:pt idx="3329">
                  <c:v>-1.7610000000000001E-2</c:v>
                </c:pt>
                <c:pt idx="3330">
                  <c:v>-1.7770000000000001E-2</c:v>
                </c:pt>
                <c:pt idx="3331">
                  <c:v>-1.7840000000000002E-2</c:v>
                </c:pt>
                <c:pt idx="3332">
                  <c:v>-1.789E-2</c:v>
                </c:pt>
                <c:pt idx="3333">
                  <c:v>-1.796E-2</c:v>
                </c:pt>
                <c:pt idx="3334">
                  <c:v>-1.805E-2</c:v>
                </c:pt>
                <c:pt idx="3335">
                  <c:v>-1.8100000000000002E-2</c:v>
                </c:pt>
                <c:pt idx="3336">
                  <c:v>-1.8089999999999998E-2</c:v>
                </c:pt>
                <c:pt idx="3337">
                  <c:v>-1.8030000000000001E-2</c:v>
                </c:pt>
                <c:pt idx="3338">
                  <c:v>-1.8010000000000002E-2</c:v>
                </c:pt>
                <c:pt idx="3339">
                  <c:v>-1.8069999999999999E-2</c:v>
                </c:pt>
                <c:pt idx="3340">
                  <c:v>-1.813E-2</c:v>
                </c:pt>
                <c:pt idx="3341">
                  <c:v>-1.804E-2</c:v>
                </c:pt>
                <c:pt idx="3342">
                  <c:v>-1.7780000000000001E-2</c:v>
                </c:pt>
                <c:pt idx="3343">
                  <c:v>-1.746E-2</c:v>
                </c:pt>
                <c:pt idx="3344">
                  <c:v>-1.7270000000000001E-2</c:v>
                </c:pt>
                <c:pt idx="3345">
                  <c:v>-1.729E-2</c:v>
                </c:pt>
                <c:pt idx="3346">
                  <c:v>-1.7430000000000001E-2</c:v>
                </c:pt>
                <c:pt idx="3347">
                  <c:v>-1.7489999999999999E-2</c:v>
                </c:pt>
                <c:pt idx="3348">
                  <c:v>-1.7389999999999999E-2</c:v>
                </c:pt>
                <c:pt idx="3349">
                  <c:v>-1.719E-2</c:v>
                </c:pt>
                <c:pt idx="3350">
                  <c:v>-1.7059999999999999E-2</c:v>
                </c:pt>
                <c:pt idx="3351">
                  <c:v>-1.7059999999999999E-2</c:v>
                </c:pt>
                <c:pt idx="3352">
                  <c:v>-1.7100000000000001E-2</c:v>
                </c:pt>
                <c:pt idx="3353">
                  <c:v>-1.7049999999999999E-2</c:v>
                </c:pt>
                <c:pt idx="3354">
                  <c:v>-1.695E-2</c:v>
                </c:pt>
                <c:pt idx="3355">
                  <c:v>-1.6910000000000001E-2</c:v>
                </c:pt>
                <c:pt idx="3356">
                  <c:v>-1.6979999999999999E-2</c:v>
                </c:pt>
                <c:pt idx="3357">
                  <c:v>-1.7059999999999999E-2</c:v>
                </c:pt>
                <c:pt idx="3358">
                  <c:v>-1.7049999999999999E-2</c:v>
                </c:pt>
                <c:pt idx="3359">
                  <c:v>-1.6889999999999999E-2</c:v>
                </c:pt>
                <c:pt idx="3360">
                  <c:v>-1.6639999999999999E-2</c:v>
                </c:pt>
                <c:pt idx="3361">
                  <c:v>-1.6410000000000001E-2</c:v>
                </c:pt>
                <c:pt idx="3362">
                  <c:v>-1.626E-2</c:v>
                </c:pt>
                <c:pt idx="3363">
                  <c:v>-1.6140000000000002E-2</c:v>
                </c:pt>
                <c:pt idx="3364">
                  <c:v>-1.5970000000000002E-2</c:v>
                </c:pt>
                <c:pt idx="3365">
                  <c:v>-1.5740000000000001E-2</c:v>
                </c:pt>
                <c:pt idx="3366">
                  <c:v>-1.55E-2</c:v>
                </c:pt>
                <c:pt idx="3367">
                  <c:v>-1.532E-2</c:v>
                </c:pt>
                <c:pt idx="3368">
                  <c:v>-1.5219999999999999E-2</c:v>
                </c:pt>
                <c:pt idx="3369">
                  <c:v>-1.516E-2</c:v>
                </c:pt>
                <c:pt idx="3370">
                  <c:v>-1.508E-2</c:v>
                </c:pt>
                <c:pt idx="3371">
                  <c:v>-1.4999999999999999E-2</c:v>
                </c:pt>
                <c:pt idx="3372">
                  <c:v>-1.495E-2</c:v>
                </c:pt>
                <c:pt idx="3373">
                  <c:v>-1.4970000000000001E-2</c:v>
                </c:pt>
                <c:pt idx="3374">
                  <c:v>-1.502E-2</c:v>
                </c:pt>
                <c:pt idx="3375">
                  <c:v>-1.5010000000000001E-2</c:v>
                </c:pt>
                <c:pt idx="3376">
                  <c:v>-1.4959999999999999E-2</c:v>
                </c:pt>
                <c:pt idx="3377">
                  <c:v>-1.494E-2</c:v>
                </c:pt>
                <c:pt idx="3378">
                  <c:v>-1.4999999999999999E-2</c:v>
                </c:pt>
                <c:pt idx="3379">
                  <c:v>-1.5129999999999999E-2</c:v>
                </c:pt>
                <c:pt idx="3380">
                  <c:v>-1.5219999999999999E-2</c:v>
                </c:pt>
                <c:pt idx="3381">
                  <c:v>-1.521E-2</c:v>
                </c:pt>
                <c:pt idx="3382">
                  <c:v>-1.516E-2</c:v>
                </c:pt>
                <c:pt idx="3383">
                  <c:v>-1.515E-2</c:v>
                </c:pt>
                <c:pt idx="3384">
                  <c:v>-1.5169999999999999E-2</c:v>
                </c:pt>
                <c:pt idx="3385">
                  <c:v>-1.5100000000000001E-2</c:v>
                </c:pt>
                <c:pt idx="3386">
                  <c:v>-1.491E-2</c:v>
                </c:pt>
                <c:pt idx="3387">
                  <c:v>-1.47E-2</c:v>
                </c:pt>
                <c:pt idx="3388">
                  <c:v>-1.4630000000000001E-2</c:v>
                </c:pt>
                <c:pt idx="3389">
                  <c:v>-1.4749999999999999E-2</c:v>
                </c:pt>
                <c:pt idx="3390">
                  <c:v>-1.4930000000000001E-2</c:v>
                </c:pt>
                <c:pt idx="3391">
                  <c:v>-1.4970000000000001E-2</c:v>
                </c:pt>
                <c:pt idx="3392">
                  <c:v>-1.481E-2</c:v>
                </c:pt>
                <c:pt idx="3393">
                  <c:v>-1.455E-2</c:v>
                </c:pt>
                <c:pt idx="3394">
                  <c:v>-1.435E-2</c:v>
                </c:pt>
                <c:pt idx="3395">
                  <c:v>-1.4319999999999999E-2</c:v>
                </c:pt>
                <c:pt idx="3396">
                  <c:v>-1.4420000000000001E-2</c:v>
                </c:pt>
                <c:pt idx="3397">
                  <c:v>-1.4460000000000001E-2</c:v>
                </c:pt>
                <c:pt idx="3398">
                  <c:v>-1.44E-2</c:v>
                </c:pt>
                <c:pt idx="3399">
                  <c:v>-1.4319999999999999E-2</c:v>
                </c:pt>
                <c:pt idx="3400">
                  <c:v>-1.43E-2</c:v>
                </c:pt>
                <c:pt idx="3401">
                  <c:v>-1.4319999999999999E-2</c:v>
                </c:pt>
                <c:pt idx="3402">
                  <c:v>-1.427E-2</c:v>
                </c:pt>
                <c:pt idx="3403">
                  <c:v>-1.4069999999999999E-2</c:v>
                </c:pt>
                <c:pt idx="3404">
                  <c:v>-1.3769999999999999E-2</c:v>
                </c:pt>
                <c:pt idx="3405">
                  <c:v>-1.3520000000000001E-2</c:v>
                </c:pt>
                <c:pt idx="3406">
                  <c:v>-1.3440000000000001E-2</c:v>
                </c:pt>
                <c:pt idx="3407">
                  <c:v>-1.336E-2</c:v>
                </c:pt>
                <c:pt idx="3408">
                  <c:v>-1.324E-2</c:v>
                </c:pt>
                <c:pt idx="3409">
                  <c:v>-1.3050000000000001E-2</c:v>
                </c:pt>
                <c:pt idx="3410">
                  <c:v>-1.2800000000000001E-2</c:v>
                </c:pt>
                <c:pt idx="3411">
                  <c:v>-1.2619999999999999E-2</c:v>
                </c:pt>
                <c:pt idx="3412">
                  <c:v>-1.2529999999999999E-2</c:v>
                </c:pt>
                <c:pt idx="3413">
                  <c:v>-1.247E-2</c:v>
                </c:pt>
                <c:pt idx="3414">
                  <c:v>-1.2370000000000001E-2</c:v>
                </c:pt>
                <c:pt idx="3415">
                  <c:v>-1.231E-2</c:v>
                </c:pt>
                <c:pt idx="3416">
                  <c:v>-1.2370000000000001E-2</c:v>
                </c:pt>
                <c:pt idx="3417">
                  <c:v>-1.255E-2</c:v>
                </c:pt>
                <c:pt idx="3418">
                  <c:v>-1.273E-2</c:v>
                </c:pt>
                <c:pt idx="3419">
                  <c:v>-1.274E-2</c:v>
                </c:pt>
                <c:pt idx="3420">
                  <c:v>-1.26E-2</c:v>
                </c:pt>
                <c:pt idx="3421">
                  <c:v>-1.247E-2</c:v>
                </c:pt>
                <c:pt idx="3422">
                  <c:v>-1.2460000000000001E-2</c:v>
                </c:pt>
                <c:pt idx="3423">
                  <c:v>-1.259E-2</c:v>
                </c:pt>
                <c:pt idx="3424">
                  <c:v>-1.269E-2</c:v>
                </c:pt>
                <c:pt idx="3425">
                  <c:v>-1.261E-2</c:v>
                </c:pt>
                <c:pt idx="3426">
                  <c:v>-1.2409999999999999E-2</c:v>
                </c:pt>
                <c:pt idx="3427">
                  <c:v>-1.2239999999999999E-2</c:v>
                </c:pt>
                <c:pt idx="3428">
                  <c:v>-1.2149999999999999E-2</c:v>
                </c:pt>
                <c:pt idx="3429">
                  <c:v>-1.201E-2</c:v>
                </c:pt>
                <c:pt idx="3430">
                  <c:v>-1.1730000000000001E-2</c:v>
                </c:pt>
                <c:pt idx="3431">
                  <c:v>-1.146E-2</c:v>
                </c:pt>
                <c:pt idx="3432">
                  <c:v>-1.1429999999999999E-2</c:v>
                </c:pt>
                <c:pt idx="3433">
                  <c:v>-1.172E-2</c:v>
                </c:pt>
                <c:pt idx="3434">
                  <c:v>-1.223E-2</c:v>
                </c:pt>
                <c:pt idx="3435">
                  <c:v>-1.259E-2</c:v>
                </c:pt>
                <c:pt idx="3436">
                  <c:v>-1.2619999999999999E-2</c:v>
                </c:pt>
              </c:numCache>
            </c:numRef>
          </c:yVal>
          <c:smooth val="1"/>
          <c:extLst xmlns:c16r2="http://schemas.microsoft.com/office/drawing/2015/06/chart">
            <c:ext xmlns:c16="http://schemas.microsoft.com/office/drawing/2014/chart" uri="{C3380CC4-5D6E-409C-BE32-E72D297353CC}">
              <c16:uniqueId val="{00000002-F2B2-4907-9192-56689417EB0D}"/>
            </c:ext>
          </c:extLst>
        </c:ser>
        <c:dLbls>
          <c:showLegendKey val="0"/>
          <c:showVal val="0"/>
          <c:showCatName val="0"/>
          <c:showSerName val="0"/>
          <c:showPercent val="0"/>
          <c:showBubbleSize val="0"/>
        </c:dLbls>
        <c:axId val="40109184"/>
        <c:axId val="40111104"/>
      </c:scatterChart>
      <c:valAx>
        <c:axId val="40109184"/>
        <c:scaling>
          <c:orientation val="minMax"/>
          <c:max val="800"/>
          <c:min val="250"/>
        </c:scaling>
        <c:delete val="0"/>
        <c:axPos val="b"/>
        <c:title>
          <c:tx>
            <c:rich>
              <a:bodyPr/>
              <a:lstStyle/>
              <a:p>
                <a:pPr>
                  <a:defRPr sz="1200" b="0"/>
                </a:pPr>
                <a:r>
                  <a:rPr lang="en-MY" sz="1000" b="0"/>
                  <a:t>Temperature</a:t>
                </a:r>
                <a:r>
                  <a:rPr lang="en-MY" sz="1000" b="0" baseline="0"/>
                  <a:t> (K)</a:t>
                </a:r>
                <a:endParaRPr lang="en-MY" sz="1000" b="0"/>
              </a:p>
            </c:rich>
          </c:tx>
          <c:layout>
            <c:manualLayout>
              <c:xMode val="edge"/>
              <c:yMode val="edge"/>
              <c:x val="0.37451540655632332"/>
              <c:y val="0.87637930181628509"/>
            </c:manualLayout>
          </c:layout>
          <c:overlay val="0"/>
        </c:title>
        <c:numFmt formatCode="General" sourceLinked="1"/>
        <c:majorTickMark val="out"/>
        <c:minorTickMark val="none"/>
        <c:tickLblPos val="nextTo"/>
        <c:crossAx val="40111104"/>
        <c:crosses val="autoZero"/>
        <c:crossBetween val="midCat"/>
      </c:valAx>
      <c:valAx>
        <c:axId val="40111104"/>
        <c:scaling>
          <c:orientation val="minMax"/>
          <c:min val="0"/>
        </c:scaling>
        <c:delete val="0"/>
        <c:axPos val="l"/>
        <c:title>
          <c:tx>
            <c:rich>
              <a:bodyPr rot="-5400000" vert="horz"/>
              <a:lstStyle/>
              <a:p>
                <a:pPr>
                  <a:defRPr sz="1050" b="0"/>
                </a:pPr>
                <a:r>
                  <a:rPr lang="en-US" sz="1050" b="0"/>
                  <a:t>dw/dt</a:t>
                </a:r>
              </a:p>
            </c:rich>
          </c:tx>
          <c:layout>
            <c:manualLayout>
              <c:xMode val="edge"/>
              <c:yMode val="edge"/>
              <c:x val="8.0610588396848992E-3"/>
              <c:y val="0.32427769058850509"/>
            </c:manualLayout>
          </c:layout>
          <c:overlay val="0"/>
        </c:title>
        <c:numFmt formatCode="General" sourceLinked="1"/>
        <c:majorTickMark val="out"/>
        <c:minorTickMark val="none"/>
        <c:tickLblPos val="nextTo"/>
        <c:crossAx val="40109184"/>
        <c:crosses val="autoZero"/>
        <c:crossBetween val="midCat"/>
      </c:valAx>
      <c:spPr>
        <a:ln>
          <a:solidFill>
            <a:schemeClr val="tx1"/>
          </a:solidFill>
        </a:ln>
      </c:spPr>
    </c:plotArea>
    <c:legend>
      <c:legendPos val="r"/>
      <c:layout>
        <c:manualLayout>
          <c:xMode val="edge"/>
          <c:yMode val="edge"/>
          <c:x val="0.59927811598439318"/>
          <c:y val="8.2420843882236028E-2"/>
          <c:w val="0.34635067937936331"/>
          <c:h val="0.2379624978808996"/>
        </c:manualLayout>
      </c:layout>
      <c:overlay val="0"/>
      <c:spPr>
        <a:ln>
          <a:noFill/>
        </a:ln>
      </c:spPr>
      <c:txPr>
        <a:bodyPr/>
        <a:lstStyle/>
        <a:p>
          <a:pPr>
            <a:defRPr sz="800"/>
          </a:pPr>
          <a:endParaRPr lang="en-US"/>
        </a:p>
      </c:txPr>
    </c:legend>
    <c:plotVisOnly val="1"/>
    <c:dispBlanksAs val="gap"/>
    <c:showDLblsOverMax val="0"/>
  </c:chart>
  <c:spPr>
    <a:ln w="6350">
      <a:solidFill>
        <a:schemeClr val="tx1"/>
      </a:solid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86694980926542"/>
          <c:y val="7.9178331875182265E-2"/>
          <c:w val="0.78369420599334294"/>
          <c:h val="0.66706404199475078"/>
        </c:manualLayout>
      </c:layout>
      <c:scatterChart>
        <c:scatterStyle val="lineMarker"/>
        <c:varyColors val="0"/>
        <c:ser>
          <c:idx val="1"/>
          <c:order val="0"/>
          <c:tx>
            <c:v>923 K</c:v>
          </c:tx>
          <c:spPr>
            <a:ln w="28575">
              <a:noFill/>
            </a:ln>
          </c:spPr>
          <c:marker>
            <c:symbol val="square"/>
            <c:size val="4"/>
            <c:spPr>
              <a:solidFill>
                <a:schemeClr val="tx1"/>
              </a:solidFill>
            </c:spPr>
          </c:marker>
          <c:trendline>
            <c:trendlineType val="poly"/>
            <c:order val="3"/>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C$2:$C$11</c:f>
              <c:numCache>
                <c:formatCode>General</c:formatCode>
                <c:ptCount val="10"/>
                <c:pt idx="0">
                  <c:v>1.6021040456892843</c:v>
                </c:pt>
                <c:pt idx="1">
                  <c:v>4.4372754047287639</c:v>
                </c:pt>
                <c:pt idx="2">
                  <c:v>7.5588480316890641</c:v>
                </c:pt>
                <c:pt idx="3">
                  <c:v>8.5928396931567903</c:v>
                </c:pt>
                <c:pt idx="4">
                  <c:v>11.137825859721524</c:v>
                </c:pt>
                <c:pt idx="5">
                  <c:v>13.815451998652906</c:v>
                </c:pt>
                <c:pt idx="6">
                  <c:v>13.026322774724841</c:v>
                </c:pt>
                <c:pt idx="7">
                  <c:v>13.41153318912057</c:v>
                </c:pt>
                <c:pt idx="8">
                  <c:v>14.574664305667618</c:v>
                </c:pt>
                <c:pt idx="9">
                  <c:v>9.3990165537186829</c:v>
                </c:pt>
              </c:numCache>
            </c:numRef>
          </c:yVal>
          <c:smooth val="0"/>
          <c:extLst xmlns:c16r2="http://schemas.microsoft.com/office/drawing/2015/06/chart">
            <c:ext xmlns:c16="http://schemas.microsoft.com/office/drawing/2014/chart" uri="{C3380CC4-5D6E-409C-BE32-E72D297353CC}">
              <c16:uniqueId val="{00000001-2F8C-49BB-A0E4-0E7563542CCB}"/>
            </c:ext>
          </c:extLst>
        </c:ser>
        <c:ser>
          <c:idx val="2"/>
          <c:order val="1"/>
          <c:tx>
            <c:v>973 K</c:v>
          </c:tx>
          <c:spPr>
            <a:ln w="28575">
              <a:noFill/>
            </a:ln>
          </c:spPr>
          <c:marker>
            <c:symbol val="triangle"/>
            <c:size val="4"/>
            <c:spPr>
              <a:solidFill>
                <a:schemeClr val="tx1"/>
              </a:solidFill>
            </c:spPr>
          </c:marker>
          <c:trendline>
            <c:trendlineType val="poly"/>
            <c:order val="2"/>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D$2:$D$11</c:f>
              <c:numCache>
                <c:formatCode>General</c:formatCode>
                <c:ptCount val="10"/>
                <c:pt idx="0">
                  <c:v>1.6571659856475338</c:v>
                </c:pt>
                <c:pt idx="1">
                  <c:v>4.1006668091159177</c:v>
                </c:pt>
                <c:pt idx="2">
                  <c:v>7.4885992560889987</c:v>
                </c:pt>
                <c:pt idx="3">
                  <c:v>10.050676160121723</c:v>
                </c:pt>
                <c:pt idx="4">
                  <c:v>11.718545249733504</c:v>
                </c:pt>
                <c:pt idx="5">
                  <c:v>14.531027590403903</c:v>
                </c:pt>
                <c:pt idx="6">
                  <c:v>15.556616142463064</c:v>
                </c:pt>
                <c:pt idx="7">
                  <c:v>16.268284356527015</c:v>
                </c:pt>
                <c:pt idx="8">
                  <c:v>16.981905204818784</c:v>
                </c:pt>
                <c:pt idx="9">
                  <c:v>19.558552791468799</c:v>
                </c:pt>
              </c:numCache>
            </c:numRef>
          </c:yVal>
          <c:smooth val="0"/>
          <c:extLst xmlns:c16r2="http://schemas.microsoft.com/office/drawing/2015/06/chart">
            <c:ext xmlns:c16="http://schemas.microsoft.com/office/drawing/2014/chart" uri="{C3380CC4-5D6E-409C-BE32-E72D297353CC}">
              <c16:uniqueId val="{00000003-2F8C-49BB-A0E4-0E7563542CCB}"/>
            </c:ext>
          </c:extLst>
        </c:ser>
        <c:ser>
          <c:idx val="3"/>
          <c:order val="2"/>
          <c:tx>
            <c:v>1023 K</c:v>
          </c:tx>
          <c:spPr>
            <a:ln w="28575">
              <a:noFill/>
            </a:ln>
          </c:spPr>
          <c:marker>
            <c:symbol val="circle"/>
            <c:size val="4"/>
            <c:spPr>
              <a:solidFill>
                <a:schemeClr val="tx1"/>
              </a:solidFill>
            </c:spPr>
          </c:marker>
          <c:trendline>
            <c:trendlineType val="poly"/>
            <c:order val="3"/>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E$2:$E$11</c:f>
              <c:numCache>
                <c:formatCode>General</c:formatCode>
                <c:ptCount val="10"/>
                <c:pt idx="0">
                  <c:v>1.1602178768356417</c:v>
                </c:pt>
                <c:pt idx="1">
                  <c:v>4.5048592301811512</c:v>
                </c:pt>
                <c:pt idx="2">
                  <c:v>5.992266655452438</c:v>
                </c:pt>
                <c:pt idx="3">
                  <c:v>7.2506534366209685</c:v>
                </c:pt>
                <c:pt idx="4">
                  <c:v>10.178792061567012</c:v>
                </c:pt>
                <c:pt idx="5">
                  <c:v>12.158856569305934</c:v>
                </c:pt>
                <c:pt idx="6">
                  <c:v>12.218910362313288</c:v>
                </c:pt>
                <c:pt idx="7">
                  <c:v>13.21743595371194</c:v>
                </c:pt>
                <c:pt idx="8">
                  <c:v>12.144741080717742</c:v>
                </c:pt>
                <c:pt idx="9">
                  <c:v>10.211926669546116</c:v>
                </c:pt>
              </c:numCache>
            </c:numRef>
          </c:yVal>
          <c:smooth val="0"/>
          <c:extLst xmlns:c16r2="http://schemas.microsoft.com/office/drawing/2015/06/chart">
            <c:ext xmlns:c16="http://schemas.microsoft.com/office/drawing/2014/chart" uri="{C3380CC4-5D6E-409C-BE32-E72D297353CC}">
              <c16:uniqueId val="{00000005-2F8C-49BB-A0E4-0E7563542CCB}"/>
            </c:ext>
          </c:extLst>
        </c:ser>
        <c:dLbls>
          <c:showLegendKey val="0"/>
          <c:showVal val="0"/>
          <c:showCatName val="0"/>
          <c:showSerName val="0"/>
          <c:showPercent val="0"/>
          <c:showBubbleSize val="0"/>
        </c:dLbls>
        <c:axId val="75639808"/>
        <c:axId val="75650176"/>
      </c:scatterChart>
      <c:valAx>
        <c:axId val="75639808"/>
        <c:scaling>
          <c:orientation val="minMax"/>
          <c:max val="1.1000000000000001"/>
          <c:min val="0"/>
        </c:scaling>
        <c:delete val="0"/>
        <c:axPos val="b"/>
        <c:title>
          <c:tx>
            <c:rich>
              <a:bodyPr/>
              <a:lstStyle/>
              <a:p>
                <a:pPr>
                  <a:defRPr sz="1000" b="0">
                    <a:latin typeface="Times New Roman" pitchFamily="18" charset="0"/>
                    <a:cs typeface="Times New Roman" pitchFamily="18" charset="0"/>
                  </a:defRPr>
                </a:pPr>
                <a:r>
                  <a:rPr lang="en-MY" sz="1000" b="0">
                    <a:latin typeface="Times New Roman" pitchFamily="18" charset="0"/>
                    <a:cs typeface="Times New Roman" pitchFamily="18" charset="0"/>
                  </a:rPr>
                  <a:t>CH</a:t>
                </a:r>
                <a:r>
                  <a:rPr lang="en-MY" sz="1000" b="0" baseline="-25000">
                    <a:latin typeface="Times New Roman" pitchFamily="18" charset="0"/>
                    <a:cs typeface="Times New Roman" pitchFamily="18" charset="0"/>
                  </a:rPr>
                  <a:t>4</a:t>
                </a:r>
                <a:r>
                  <a:rPr lang="en-MY" sz="1000" b="0">
                    <a:latin typeface="Times New Roman" pitchFamily="18" charset="0"/>
                    <a:cs typeface="Times New Roman" pitchFamily="18" charset="0"/>
                  </a:rPr>
                  <a:t>:CO</a:t>
                </a:r>
                <a:r>
                  <a:rPr lang="en-MY" sz="1000" b="0" baseline="-25000">
                    <a:latin typeface="Times New Roman" pitchFamily="18" charset="0"/>
                    <a:cs typeface="Times New Roman" pitchFamily="18" charset="0"/>
                  </a:rPr>
                  <a:t>2</a:t>
                </a:r>
                <a:r>
                  <a:rPr lang="en-MY" sz="1000" b="0" baseline="0">
                    <a:latin typeface="Times New Roman" pitchFamily="18" charset="0"/>
                    <a:cs typeface="Times New Roman" pitchFamily="18" charset="0"/>
                  </a:rPr>
                  <a:t>  ratio</a:t>
                </a:r>
                <a:endParaRPr lang="en-MY" sz="1000" b="0">
                  <a:latin typeface="Times New Roman" pitchFamily="18" charset="0"/>
                  <a:cs typeface="Times New Roman" pitchFamily="18" charset="0"/>
                </a:endParaRPr>
              </a:p>
            </c:rich>
          </c:tx>
          <c:layout>
            <c:manualLayout>
              <c:xMode val="edge"/>
              <c:yMode val="edge"/>
              <c:x val="0.41917016622922137"/>
              <c:y val="0.87129629629629635"/>
            </c:manualLayout>
          </c:layout>
          <c:overlay val="0"/>
        </c:title>
        <c:numFmt formatCode="General" sourceLinked="1"/>
        <c:majorTickMark val="out"/>
        <c:minorTickMark val="none"/>
        <c:tickLblPos val="nextTo"/>
        <c:crossAx val="75650176"/>
        <c:crosses val="autoZero"/>
        <c:crossBetween val="midCat"/>
      </c:valAx>
      <c:valAx>
        <c:axId val="75650176"/>
        <c:scaling>
          <c:orientation val="minMax"/>
        </c:scaling>
        <c:delete val="0"/>
        <c:axPos val="l"/>
        <c:title>
          <c:tx>
            <c:rich>
              <a:bodyPr rot="-5400000" vert="horz"/>
              <a:lstStyle/>
              <a:p>
                <a:pPr algn="ctr">
                  <a:defRPr sz="1000" b="0">
                    <a:latin typeface="Times New Roman" pitchFamily="18" charset="0"/>
                    <a:cs typeface="Times New Roman" pitchFamily="18" charset="0"/>
                  </a:defRPr>
                </a:pPr>
                <a:r>
                  <a:rPr lang="en-MY" sz="1000" b="0">
                    <a:latin typeface="Times New Roman" pitchFamily="18" charset="0"/>
                    <a:cs typeface="Times New Roman" pitchFamily="18" charset="0"/>
                  </a:rPr>
                  <a:t>   H</a:t>
                </a:r>
                <a:r>
                  <a:rPr lang="en-MY" sz="1000" b="0" baseline="-25000">
                    <a:latin typeface="Times New Roman" pitchFamily="18" charset="0"/>
                    <a:cs typeface="Times New Roman" pitchFamily="18" charset="0"/>
                  </a:rPr>
                  <a:t>2</a:t>
                </a:r>
                <a:r>
                  <a:rPr lang="en-MY" sz="1000" b="0">
                    <a:latin typeface="Times New Roman" pitchFamily="18" charset="0"/>
                    <a:cs typeface="Times New Roman" pitchFamily="18" charset="0"/>
                  </a:rPr>
                  <a:t>  selectivity</a:t>
                </a:r>
                <a:r>
                  <a:rPr lang="en-MY" sz="1000" b="0" baseline="0">
                    <a:latin typeface="Times New Roman" pitchFamily="18" charset="0"/>
                    <a:cs typeface="Times New Roman" pitchFamily="18" charset="0"/>
                  </a:rPr>
                  <a:t> (%)</a:t>
                </a:r>
                <a:endParaRPr lang="en-MY" sz="1000" b="0">
                  <a:latin typeface="Times New Roman" pitchFamily="18" charset="0"/>
                  <a:cs typeface="Times New Roman" pitchFamily="18" charset="0"/>
                </a:endParaRPr>
              </a:p>
            </c:rich>
          </c:tx>
          <c:layout>
            <c:manualLayout>
              <c:xMode val="edge"/>
              <c:yMode val="edge"/>
              <c:x val="3.2536473481355307E-4"/>
              <c:y val="0.11452812467936996"/>
            </c:manualLayout>
          </c:layout>
          <c:overlay val="0"/>
        </c:title>
        <c:numFmt formatCode="General" sourceLinked="1"/>
        <c:majorTickMark val="out"/>
        <c:minorTickMark val="none"/>
        <c:tickLblPos val="nextTo"/>
        <c:crossAx val="75639808"/>
        <c:crosses val="autoZero"/>
        <c:crossBetween val="midCat"/>
      </c:valAx>
      <c:spPr>
        <a:ln>
          <a:solidFill>
            <a:schemeClr val="tx1"/>
          </a:solidFill>
        </a:ln>
      </c:spPr>
    </c:plotArea>
    <c:legend>
      <c:legendPos val="r"/>
      <c:legendEntry>
        <c:idx val="3"/>
        <c:delete val="1"/>
      </c:legendEntry>
      <c:legendEntry>
        <c:idx val="4"/>
        <c:delete val="1"/>
      </c:legendEntry>
      <c:legendEntry>
        <c:idx val="5"/>
        <c:delete val="1"/>
      </c:legendEntry>
      <c:layout>
        <c:manualLayout>
          <c:xMode val="edge"/>
          <c:yMode val="edge"/>
          <c:x val="0.74136971617286573"/>
          <c:y val="0.50702508698040649"/>
          <c:w val="0.17648495982500084"/>
          <c:h val="0.25115157480314959"/>
        </c:manualLayout>
      </c:layout>
      <c:overlay val="0"/>
    </c:legend>
    <c:plotVisOnly val="1"/>
    <c:dispBlanksAs val="gap"/>
    <c:showDLblsOverMax val="0"/>
  </c:chart>
  <c:spPr>
    <a:ln w="6350">
      <a:solidFill>
        <a:schemeClr val="tx1"/>
      </a:solid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096963104837124"/>
          <c:y val="6.9919160104986874E-2"/>
          <c:w val="0.78474190726159232"/>
          <c:h val="0.68436976478418654"/>
        </c:manualLayout>
      </c:layout>
      <c:scatterChart>
        <c:scatterStyle val="lineMarker"/>
        <c:varyColors val="0"/>
        <c:ser>
          <c:idx val="0"/>
          <c:order val="0"/>
          <c:tx>
            <c:v>923 K</c:v>
          </c:tx>
          <c:spPr>
            <a:ln w="28575">
              <a:noFill/>
            </a:ln>
          </c:spPr>
          <c:marker>
            <c:symbol val="diamond"/>
            <c:size val="4"/>
            <c:spPr>
              <a:solidFill>
                <a:schemeClr val="tx1"/>
              </a:solidFill>
            </c:spPr>
          </c:marker>
          <c:trendline>
            <c:trendlineType val="poly"/>
            <c:order val="2"/>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G$2:$G$11</c:f>
              <c:numCache>
                <c:formatCode>General</c:formatCode>
                <c:ptCount val="10"/>
                <c:pt idx="0">
                  <c:v>10.591189999999999</c:v>
                </c:pt>
                <c:pt idx="1">
                  <c:v>13.93432</c:v>
                </c:pt>
                <c:pt idx="2">
                  <c:v>17.229230000000001</c:v>
                </c:pt>
                <c:pt idx="3">
                  <c:v>16.056059999999999</c:v>
                </c:pt>
                <c:pt idx="4">
                  <c:v>18.350059999999999</c:v>
                </c:pt>
                <c:pt idx="5">
                  <c:v>16.33793</c:v>
                </c:pt>
                <c:pt idx="6">
                  <c:v>19.83783</c:v>
                </c:pt>
                <c:pt idx="7">
                  <c:v>20.975770000000001</c:v>
                </c:pt>
                <c:pt idx="8">
                  <c:v>20.782689999999999</c:v>
                </c:pt>
                <c:pt idx="9">
                  <c:v>20.719149999999999</c:v>
                </c:pt>
              </c:numCache>
            </c:numRef>
          </c:yVal>
          <c:smooth val="0"/>
          <c:extLst xmlns:c16r2="http://schemas.microsoft.com/office/drawing/2015/06/chart">
            <c:ext xmlns:c16="http://schemas.microsoft.com/office/drawing/2014/chart" uri="{C3380CC4-5D6E-409C-BE32-E72D297353CC}">
              <c16:uniqueId val="{00000001-6942-4AC0-994A-A3DE13537355}"/>
            </c:ext>
          </c:extLst>
        </c:ser>
        <c:ser>
          <c:idx val="1"/>
          <c:order val="1"/>
          <c:tx>
            <c:v>973 K</c:v>
          </c:tx>
          <c:spPr>
            <a:ln w="28575">
              <a:noFill/>
            </a:ln>
          </c:spPr>
          <c:marker>
            <c:symbol val="square"/>
            <c:size val="4"/>
            <c:spPr>
              <a:solidFill>
                <a:schemeClr val="tx1"/>
              </a:solidFill>
            </c:spPr>
          </c:marker>
          <c:trendline>
            <c:trendlineType val="poly"/>
            <c:order val="3"/>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H$2:$H$11</c:f>
              <c:numCache>
                <c:formatCode>General</c:formatCode>
                <c:ptCount val="10"/>
                <c:pt idx="0">
                  <c:v>9.7010690000000004</c:v>
                </c:pt>
                <c:pt idx="1">
                  <c:v>14.22404</c:v>
                </c:pt>
                <c:pt idx="2">
                  <c:v>15.893660000000001</c:v>
                </c:pt>
                <c:pt idx="3">
                  <c:v>17.27027</c:v>
                </c:pt>
                <c:pt idx="4">
                  <c:v>17.885179999999998</c:v>
                </c:pt>
                <c:pt idx="5">
                  <c:v>18.648969999999998</c:v>
                </c:pt>
                <c:pt idx="6">
                  <c:v>19.1706</c:v>
                </c:pt>
                <c:pt idx="7">
                  <c:v>19.728639999999999</c:v>
                </c:pt>
                <c:pt idx="8">
                  <c:v>20.157</c:v>
                </c:pt>
                <c:pt idx="9">
                  <c:v>15.86295</c:v>
                </c:pt>
              </c:numCache>
            </c:numRef>
          </c:yVal>
          <c:smooth val="0"/>
          <c:extLst xmlns:c16r2="http://schemas.microsoft.com/office/drawing/2015/06/chart">
            <c:ext xmlns:c16="http://schemas.microsoft.com/office/drawing/2014/chart" uri="{C3380CC4-5D6E-409C-BE32-E72D297353CC}">
              <c16:uniqueId val="{00000003-6942-4AC0-994A-A3DE13537355}"/>
            </c:ext>
          </c:extLst>
        </c:ser>
        <c:ser>
          <c:idx val="2"/>
          <c:order val="2"/>
          <c:tx>
            <c:v>1023 K</c:v>
          </c:tx>
          <c:spPr>
            <a:ln w="28575">
              <a:noFill/>
            </a:ln>
          </c:spPr>
          <c:marker>
            <c:symbol val="triangle"/>
            <c:size val="4"/>
            <c:spPr>
              <a:solidFill>
                <a:schemeClr val="tx1"/>
              </a:solidFill>
            </c:spPr>
          </c:marker>
          <c:trendline>
            <c:trendlineType val="poly"/>
            <c:order val="2"/>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I$2:$I$11</c:f>
              <c:numCache>
                <c:formatCode>General</c:formatCode>
                <c:ptCount val="10"/>
                <c:pt idx="0">
                  <c:v>8.5672280000000001</c:v>
                </c:pt>
                <c:pt idx="1">
                  <c:v>14.083489999999999</c:v>
                </c:pt>
                <c:pt idx="2">
                  <c:v>17.315670000000001</c:v>
                </c:pt>
                <c:pt idx="3">
                  <c:v>17.77571</c:v>
                </c:pt>
                <c:pt idx="4">
                  <c:v>19.12688</c:v>
                </c:pt>
                <c:pt idx="5">
                  <c:v>19.831910000000001</c:v>
                </c:pt>
                <c:pt idx="6">
                  <c:v>20.539580000000001</c:v>
                </c:pt>
                <c:pt idx="7">
                  <c:v>19.53229</c:v>
                </c:pt>
                <c:pt idx="8">
                  <c:v>20.94632</c:v>
                </c:pt>
                <c:pt idx="9">
                  <c:v>18.973990000000001</c:v>
                </c:pt>
              </c:numCache>
            </c:numRef>
          </c:yVal>
          <c:smooth val="0"/>
          <c:extLst xmlns:c16r2="http://schemas.microsoft.com/office/drawing/2015/06/chart">
            <c:ext xmlns:c16="http://schemas.microsoft.com/office/drawing/2014/chart" uri="{C3380CC4-5D6E-409C-BE32-E72D297353CC}">
              <c16:uniqueId val="{00000005-6942-4AC0-994A-A3DE13537355}"/>
            </c:ext>
          </c:extLst>
        </c:ser>
        <c:dLbls>
          <c:showLegendKey val="0"/>
          <c:showVal val="0"/>
          <c:showCatName val="0"/>
          <c:showSerName val="0"/>
          <c:showPercent val="0"/>
          <c:showBubbleSize val="0"/>
        </c:dLbls>
        <c:axId val="75829248"/>
        <c:axId val="75831168"/>
      </c:scatterChart>
      <c:valAx>
        <c:axId val="75829248"/>
        <c:scaling>
          <c:orientation val="minMax"/>
          <c:max val="1.1000000000000001"/>
          <c:min val="0"/>
        </c:scaling>
        <c:delete val="0"/>
        <c:axPos val="b"/>
        <c:title>
          <c:tx>
            <c:rich>
              <a:bodyPr/>
              <a:lstStyle/>
              <a:p>
                <a:pPr>
                  <a:defRPr sz="1000" b="0">
                    <a:latin typeface="Times New Roman" pitchFamily="18" charset="0"/>
                    <a:cs typeface="Times New Roman" pitchFamily="18" charset="0"/>
                  </a:defRPr>
                </a:pPr>
                <a:r>
                  <a:rPr lang="en-MY" sz="1000" b="0">
                    <a:latin typeface="Times New Roman" pitchFamily="18" charset="0"/>
                    <a:cs typeface="Times New Roman" pitchFamily="18" charset="0"/>
                  </a:rPr>
                  <a:t>CH</a:t>
                </a:r>
                <a:r>
                  <a:rPr lang="en-MY" sz="1000" b="0" baseline="-25000">
                    <a:latin typeface="Times New Roman" pitchFamily="18" charset="0"/>
                    <a:cs typeface="Times New Roman" pitchFamily="18" charset="0"/>
                  </a:rPr>
                  <a:t>4</a:t>
                </a:r>
                <a:r>
                  <a:rPr lang="en-MY" sz="1000" b="0">
                    <a:latin typeface="Times New Roman" pitchFamily="18" charset="0"/>
                    <a:cs typeface="Times New Roman" pitchFamily="18" charset="0"/>
                  </a:rPr>
                  <a:t>:CO</a:t>
                </a:r>
                <a:r>
                  <a:rPr lang="en-MY" sz="1000" b="0" baseline="-25000">
                    <a:latin typeface="Times New Roman" pitchFamily="18" charset="0"/>
                    <a:cs typeface="Times New Roman" pitchFamily="18" charset="0"/>
                  </a:rPr>
                  <a:t>2</a:t>
                </a:r>
                <a:r>
                  <a:rPr lang="en-MY" sz="1000" b="0" baseline="0">
                    <a:latin typeface="Times New Roman" pitchFamily="18" charset="0"/>
                    <a:cs typeface="Times New Roman" pitchFamily="18" charset="0"/>
                  </a:rPr>
                  <a:t> ratio</a:t>
                </a:r>
                <a:endParaRPr lang="en-MY" sz="1000" b="0">
                  <a:latin typeface="Times New Roman" pitchFamily="18" charset="0"/>
                  <a:cs typeface="Times New Roman" pitchFamily="18" charset="0"/>
                </a:endParaRPr>
              </a:p>
            </c:rich>
          </c:tx>
          <c:layout>
            <c:manualLayout>
              <c:xMode val="edge"/>
              <c:yMode val="edge"/>
              <c:x val="0.38921545697876875"/>
              <c:y val="0.90333333333333332"/>
            </c:manualLayout>
          </c:layout>
          <c:overlay val="0"/>
        </c:title>
        <c:numFmt formatCode="General" sourceLinked="1"/>
        <c:majorTickMark val="out"/>
        <c:minorTickMark val="none"/>
        <c:tickLblPos val="nextTo"/>
        <c:crossAx val="75831168"/>
        <c:crosses val="autoZero"/>
        <c:crossBetween val="midCat"/>
      </c:valAx>
      <c:valAx>
        <c:axId val="75831168"/>
        <c:scaling>
          <c:orientation val="minMax"/>
        </c:scaling>
        <c:delete val="0"/>
        <c:axPos val="l"/>
        <c:title>
          <c:tx>
            <c:rich>
              <a:bodyPr rot="-5400000" vert="horz"/>
              <a:lstStyle/>
              <a:p>
                <a:pPr>
                  <a:defRPr sz="1000" b="0">
                    <a:latin typeface="Times New Roman" pitchFamily="18" charset="0"/>
                    <a:cs typeface="Times New Roman" pitchFamily="18" charset="0"/>
                  </a:defRPr>
                </a:pPr>
                <a:r>
                  <a:rPr lang="en-MY" sz="1000" b="0">
                    <a:latin typeface="Times New Roman" pitchFamily="18" charset="0"/>
                    <a:cs typeface="Times New Roman" pitchFamily="18" charset="0"/>
                  </a:rPr>
                  <a:t>CO</a:t>
                </a:r>
                <a:r>
                  <a:rPr lang="en-MY" sz="1000" b="0" baseline="0">
                    <a:latin typeface="Times New Roman" pitchFamily="18" charset="0"/>
                    <a:cs typeface="Times New Roman" pitchFamily="18" charset="0"/>
                  </a:rPr>
                  <a:t> selectivity (%)</a:t>
                </a:r>
                <a:endParaRPr lang="en-MY" sz="1000" b="0">
                  <a:latin typeface="Times New Roman" pitchFamily="18" charset="0"/>
                  <a:cs typeface="Times New Roman" pitchFamily="18" charset="0"/>
                </a:endParaRPr>
              </a:p>
            </c:rich>
          </c:tx>
          <c:layout>
            <c:manualLayout>
              <c:xMode val="edge"/>
              <c:yMode val="edge"/>
              <c:x val="1.1815354763822839E-4"/>
              <c:y val="9.2617847769028872E-2"/>
            </c:manualLayout>
          </c:layout>
          <c:overlay val="0"/>
        </c:title>
        <c:numFmt formatCode="General" sourceLinked="1"/>
        <c:majorTickMark val="out"/>
        <c:minorTickMark val="none"/>
        <c:tickLblPos val="nextTo"/>
        <c:crossAx val="75829248"/>
        <c:crosses val="autoZero"/>
        <c:crossBetween val="midCat"/>
      </c:valAx>
      <c:spPr>
        <a:ln>
          <a:solidFill>
            <a:schemeClr val="tx1"/>
          </a:solidFill>
        </a:ln>
      </c:spPr>
    </c:plotArea>
    <c:legend>
      <c:legendPos val="r"/>
      <c:legendEntry>
        <c:idx val="3"/>
        <c:delete val="1"/>
      </c:legendEntry>
      <c:legendEntry>
        <c:idx val="4"/>
        <c:delete val="1"/>
      </c:legendEntry>
      <c:legendEntry>
        <c:idx val="5"/>
        <c:delete val="1"/>
      </c:legendEntry>
      <c:layout>
        <c:manualLayout>
          <c:xMode val="edge"/>
          <c:yMode val="edge"/>
          <c:x val="0.68857897267346091"/>
          <c:y val="0.49898855944442344"/>
          <c:w val="0.21451120411750332"/>
          <c:h val="0.23839254542942898"/>
        </c:manualLayout>
      </c:layout>
      <c:overlay val="0"/>
    </c:legend>
    <c:plotVisOnly val="1"/>
    <c:dispBlanksAs val="gap"/>
    <c:showDLblsOverMax val="0"/>
  </c:chart>
  <c:spPr>
    <a:ln w="6350">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15499610955125"/>
          <c:y val="5.1641231114069312E-2"/>
          <c:w val="0.75690588226021294"/>
          <c:h val="0.6852120734908137"/>
        </c:manualLayout>
      </c:layout>
      <c:scatterChart>
        <c:scatterStyle val="smoothMarker"/>
        <c:varyColors val="0"/>
        <c:ser>
          <c:idx val="0"/>
          <c:order val="0"/>
          <c:spPr>
            <a:ln w="15875">
              <a:solidFill>
                <a:sysClr val="windowText" lastClr="000000"/>
              </a:solidFill>
            </a:ln>
          </c:spPr>
          <c:marker>
            <c:symbol val="diamond"/>
            <c:size val="3"/>
            <c:spPr>
              <a:solidFill>
                <a:sysClr val="windowText" lastClr="000000"/>
              </a:solidFill>
            </c:spPr>
          </c:marker>
          <c:xVal>
            <c:numRef>
              <c:f>Sheet1!$A$3:$A$59</c:f>
              <c:numCache>
                <c:formatCode>General</c:formatCode>
                <c:ptCount val="57"/>
                <c:pt idx="0">
                  <c:v>2.5899999999999999E-2</c:v>
                </c:pt>
                <c:pt idx="1">
                  <c:v>5.2200000000000003E-2</c:v>
                </c:pt>
                <c:pt idx="2">
                  <c:v>8.1199999999999994E-2</c:v>
                </c:pt>
                <c:pt idx="3">
                  <c:v>0.11119999999999999</c:v>
                </c:pt>
                <c:pt idx="4">
                  <c:v>0.14069999999999999</c:v>
                </c:pt>
                <c:pt idx="5">
                  <c:v>0.1706</c:v>
                </c:pt>
                <c:pt idx="6">
                  <c:v>0.19980000000000001</c:v>
                </c:pt>
                <c:pt idx="7">
                  <c:v>0.2278</c:v>
                </c:pt>
                <c:pt idx="8">
                  <c:v>0.25509999999999999</c:v>
                </c:pt>
                <c:pt idx="9">
                  <c:v>0.28249999999999997</c:v>
                </c:pt>
                <c:pt idx="10">
                  <c:v>0.31490000000000001</c:v>
                </c:pt>
                <c:pt idx="11">
                  <c:v>0.34649999999999997</c:v>
                </c:pt>
                <c:pt idx="12">
                  <c:v>0.3745</c:v>
                </c:pt>
                <c:pt idx="13">
                  <c:v>0.4017</c:v>
                </c:pt>
                <c:pt idx="14">
                  <c:v>0.45519999999999999</c:v>
                </c:pt>
                <c:pt idx="15">
                  <c:v>0.50939999999999996</c:v>
                </c:pt>
                <c:pt idx="16">
                  <c:v>0.56240000000000001</c:v>
                </c:pt>
                <c:pt idx="17">
                  <c:v>0.6179</c:v>
                </c:pt>
                <c:pt idx="18">
                  <c:v>0.67010000000000003</c:v>
                </c:pt>
                <c:pt idx="19">
                  <c:v>0.72150000000000003</c:v>
                </c:pt>
                <c:pt idx="20">
                  <c:v>0.77370000000000005</c:v>
                </c:pt>
                <c:pt idx="21">
                  <c:v>0.82579999999999998</c:v>
                </c:pt>
                <c:pt idx="22">
                  <c:v>0.86109999999999998</c:v>
                </c:pt>
                <c:pt idx="23">
                  <c:v>0.88780000000000003</c:v>
                </c:pt>
                <c:pt idx="24">
                  <c:v>0.90980000000000005</c:v>
                </c:pt>
                <c:pt idx="25">
                  <c:v>0.93389999999999995</c:v>
                </c:pt>
                <c:pt idx="26">
                  <c:v>0.96550000000000002</c:v>
                </c:pt>
                <c:pt idx="27">
                  <c:v>0.99309999999999998</c:v>
                </c:pt>
                <c:pt idx="28">
                  <c:v>0.99970000000000003</c:v>
                </c:pt>
                <c:pt idx="29">
                  <c:v>1</c:v>
                </c:pt>
                <c:pt idx="30">
                  <c:v>0.98629999999999995</c:v>
                </c:pt>
                <c:pt idx="31">
                  <c:v>0.95050000000000001</c:v>
                </c:pt>
                <c:pt idx="32">
                  <c:v>0.91279999999999994</c:v>
                </c:pt>
                <c:pt idx="33">
                  <c:v>0.879</c:v>
                </c:pt>
                <c:pt idx="34">
                  <c:v>0.8569</c:v>
                </c:pt>
                <c:pt idx="35">
                  <c:v>0.84</c:v>
                </c:pt>
                <c:pt idx="36">
                  <c:v>0.82199999999999995</c:v>
                </c:pt>
                <c:pt idx="37">
                  <c:v>0.80179999999999996</c:v>
                </c:pt>
                <c:pt idx="38">
                  <c:v>0.77480000000000004</c:v>
                </c:pt>
                <c:pt idx="39">
                  <c:v>0.73970000000000002</c:v>
                </c:pt>
                <c:pt idx="40">
                  <c:v>0.70330000000000004</c:v>
                </c:pt>
                <c:pt idx="41">
                  <c:v>0.66669999999999996</c:v>
                </c:pt>
                <c:pt idx="42">
                  <c:v>0.62829999999999997</c:v>
                </c:pt>
                <c:pt idx="43">
                  <c:v>0.59060000000000001</c:v>
                </c:pt>
                <c:pt idx="44">
                  <c:v>0.55320000000000003</c:v>
                </c:pt>
                <c:pt idx="45">
                  <c:v>0.5171</c:v>
                </c:pt>
                <c:pt idx="46">
                  <c:v>0.47970000000000002</c:v>
                </c:pt>
                <c:pt idx="47">
                  <c:v>0.44400000000000001</c:v>
                </c:pt>
                <c:pt idx="48">
                  <c:v>0.40649999999999997</c:v>
                </c:pt>
                <c:pt idx="49">
                  <c:v>0.3715</c:v>
                </c:pt>
                <c:pt idx="50">
                  <c:v>0.33489999999999998</c:v>
                </c:pt>
                <c:pt idx="51">
                  <c:v>0.29909999999999998</c:v>
                </c:pt>
                <c:pt idx="52">
                  <c:v>0.26269999999999999</c:v>
                </c:pt>
                <c:pt idx="53">
                  <c:v>0.22620000000000001</c:v>
                </c:pt>
                <c:pt idx="54">
                  <c:v>0.1908</c:v>
                </c:pt>
                <c:pt idx="55">
                  <c:v>0.1552</c:v>
                </c:pt>
                <c:pt idx="56">
                  <c:v>0.1196</c:v>
                </c:pt>
              </c:numCache>
            </c:numRef>
          </c:xVal>
          <c:yVal>
            <c:numRef>
              <c:f>Sheet1!$B$3:$B$59</c:f>
              <c:numCache>
                <c:formatCode>General</c:formatCode>
                <c:ptCount val="57"/>
                <c:pt idx="0">
                  <c:v>0.73129999999999995</c:v>
                </c:pt>
                <c:pt idx="1">
                  <c:v>6.8025000000000002</c:v>
                </c:pt>
                <c:pt idx="2">
                  <c:v>7.6847000000000003</c:v>
                </c:pt>
                <c:pt idx="3">
                  <c:v>8.4577000000000009</c:v>
                </c:pt>
                <c:pt idx="4">
                  <c:v>9.1448</c:v>
                </c:pt>
                <c:pt idx="5">
                  <c:v>9.7963000000000005</c:v>
                </c:pt>
                <c:pt idx="6">
                  <c:v>10.409000000000001</c:v>
                </c:pt>
                <c:pt idx="7">
                  <c:v>10.973000000000001</c:v>
                </c:pt>
                <c:pt idx="8">
                  <c:v>11.52</c:v>
                </c:pt>
                <c:pt idx="9">
                  <c:v>12.063000000000001</c:v>
                </c:pt>
                <c:pt idx="10">
                  <c:v>12.721</c:v>
                </c:pt>
                <c:pt idx="11">
                  <c:v>13.353</c:v>
                </c:pt>
                <c:pt idx="12">
                  <c:v>13.942</c:v>
                </c:pt>
                <c:pt idx="13">
                  <c:v>14.500999999999999</c:v>
                </c:pt>
                <c:pt idx="14">
                  <c:v>15.706</c:v>
                </c:pt>
                <c:pt idx="15">
                  <c:v>17.059000000000001</c:v>
                </c:pt>
                <c:pt idx="16">
                  <c:v>18.597999999999999</c:v>
                </c:pt>
                <c:pt idx="17">
                  <c:v>20.536999999999999</c:v>
                </c:pt>
                <c:pt idx="18">
                  <c:v>22.844000000000001</c:v>
                </c:pt>
                <c:pt idx="19">
                  <c:v>25.870999999999999</c:v>
                </c:pt>
                <c:pt idx="20">
                  <c:v>30.312999999999999</c:v>
                </c:pt>
                <c:pt idx="21">
                  <c:v>37.113</c:v>
                </c:pt>
                <c:pt idx="22">
                  <c:v>44.582999999999998</c:v>
                </c:pt>
                <c:pt idx="23">
                  <c:v>52.832999999999998</c:v>
                </c:pt>
                <c:pt idx="24">
                  <c:v>60.662999999999997</c:v>
                </c:pt>
                <c:pt idx="25">
                  <c:v>67.212000000000003</c:v>
                </c:pt>
                <c:pt idx="26">
                  <c:v>72.006</c:v>
                </c:pt>
                <c:pt idx="27">
                  <c:v>75.745000000000005</c:v>
                </c:pt>
                <c:pt idx="28">
                  <c:v>79.733000000000004</c:v>
                </c:pt>
                <c:pt idx="29">
                  <c:v>84.006</c:v>
                </c:pt>
                <c:pt idx="30">
                  <c:v>76.075999999999993</c:v>
                </c:pt>
                <c:pt idx="31">
                  <c:v>73.504000000000005</c:v>
                </c:pt>
                <c:pt idx="32">
                  <c:v>71.058000000000007</c:v>
                </c:pt>
                <c:pt idx="33">
                  <c:v>66.158000000000001</c:v>
                </c:pt>
                <c:pt idx="34">
                  <c:v>59.972000000000001</c:v>
                </c:pt>
                <c:pt idx="35">
                  <c:v>53.789000000000001</c:v>
                </c:pt>
                <c:pt idx="36">
                  <c:v>47.311999999999998</c:v>
                </c:pt>
                <c:pt idx="37">
                  <c:v>41.183</c:v>
                </c:pt>
                <c:pt idx="38">
                  <c:v>35.384999999999998</c:v>
                </c:pt>
                <c:pt idx="39">
                  <c:v>30.797999999999998</c:v>
                </c:pt>
                <c:pt idx="40">
                  <c:v>27.58</c:v>
                </c:pt>
                <c:pt idx="41">
                  <c:v>25.350999999999999</c:v>
                </c:pt>
                <c:pt idx="42">
                  <c:v>23.475999999999999</c:v>
                </c:pt>
                <c:pt idx="43">
                  <c:v>21.87</c:v>
                </c:pt>
                <c:pt idx="44">
                  <c:v>20.257999999999999</c:v>
                </c:pt>
                <c:pt idx="45">
                  <c:v>18.805</c:v>
                </c:pt>
                <c:pt idx="46">
                  <c:v>17.064</c:v>
                </c:pt>
                <c:pt idx="47">
                  <c:v>15.48</c:v>
                </c:pt>
                <c:pt idx="48">
                  <c:v>14.583</c:v>
                </c:pt>
                <c:pt idx="49">
                  <c:v>13.831</c:v>
                </c:pt>
                <c:pt idx="50">
                  <c:v>13.06</c:v>
                </c:pt>
                <c:pt idx="51">
                  <c:v>12.335000000000001</c:v>
                </c:pt>
                <c:pt idx="52">
                  <c:v>11.605</c:v>
                </c:pt>
                <c:pt idx="53">
                  <c:v>10.87</c:v>
                </c:pt>
                <c:pt idx="54">
                  <c:v>10.141999999999999</c:v>
                </c:pt>
                <c:pt idx="55">
                  <c:v>9.3816000000000006</c:v>
                </c:pt>
                <c:pt idx="56">
                  <c:v>8.5730000000000004</c:v>
                </c:pt>
              </c:numCache>
            </c:numRef>
          </c:yVal>
          <c:smooth val="1"/>
          <c:extLst xmlns:c16r2="http://schemas.microsoft.com/office/drawing/2015/06/chart">
            <c:ext xmlns:c16="http://schemas.microsoft.com/office/drawing/2014/chart" uri="{C3380CC4-5D6E-409C-BE32-E72D297353CC}">
              <c16:uniqueId val="{00000000-C500-4406-ADEB-58162272D6F9}"/>
            </c:ext>
          </c:extLst>
        </c:ser>
        <c:dLbls>
          <c:showLegendKey val="0"/>
          <c:showVal val="0"/>
          <c:showCatName val="0"/>
          <c:showSerName val="0"/>
          <c:showPercent val="0"/>
          <c:showBubbleSize val="0"/>
        </c:dLbls>
        <c:axId val="40145664"/>
        <c:axId val="40147968"/>
      </c:scatterChart>
      <c:valAx>
        <c:axId val="40145664"/>
        <c:scaling>
          <c:orientation val="minMax"/>
          <c:max val="1"/>
          <c:min val="5.000000000000001E-2"/>
        </c:scaling>
        <c:delete val="0"/>
        <c:axPos val="b"/>
        <c:title>
          <c:tx>
            <c:rich>
              <a:bodyPr/>
              <a:lstStyle/>
              <a:p>
                <a:pPr>
                  <a:defRPr sz="1200" b="0">
                    <a:latin typeface="Times New Roman" pitchFamily="18" charset="0"/>
                    <a:cs typeface="Times New Roman" pitchFamily="18" charset="0"/>
                  </a:defRPr>
                </a:pPr>
                <a:r>
                  <a:rPr lang="en-MY" sz="1050" b="0">
                    <a:latin typeface="Times New Roman" pitchFamily="18" charset="0"/>
                    <a:cs typeface="Times New Roman" pitchFamily="18" charset="0"/>
                  </a:rPr>
                  <a:t>Relative</a:t>
                </a:r>
                <a:r>
                  <a:rPr lang="en-MY" sz="1050" b="0" baseline="0">
                    <a:latin typeface="Times New Roman" pitchFamily="18" charset="0"/>
                    <a:cs typeface="Times New Roman" pitchFamily="18" charset="0"/>
                  </a:rPr>
                  <a:t> pressure (P/P</a:t>
                </a:r>
                <a:r>
                  <a:rPr lang="en-MY" sz="1050" b="0" strike="noStrike" baseline="30000">
                    <a:latin typeface="Times New Roman" pitchFamily="18" charset="0"/>
                    <a:cs typeface="Times New Roman" pitchFamily="18" charset="0"/>
                  </a:rPr>
                  <a:t>o</a:t>
                </a:r>
                <a:r>
                  <a:rPr lang="en-MY" sz="1200" b="0" baseline="0">
                    <a:latin typeface="Times New Roman" pitchFamily="18" charset="0"/>
                    <a:cs typeface="Times New Roman" pitchFamily="18" charset="0"/>
                  </a:rPr>
                  <a:t>)</a:t>
                </a:r>
                <a:endParaRPr lang="en-MY" sz="1200" b="0">
                  <a:latin typeface="Times New Roman" pitchFamily="18" charset="0"/>
                  <a:cs typeface="Times New Roman" pitchFamily="18" charset="0"/>
                </a:endParaRPr>
              </a:p>
            </c:rich>
          </c:tx>
          <c:layout>
            <c:manualLayout>
              <c:xMode val="edge"/>
              <c:yMode val="edge"/>
              <c:x val="0.33353447936125102"/>
              <c:y val="0.86308525667502389"/>
            </c:manualLayout>
          </c:layout>
          <c:overlay val="0"/>
        </c:title>
        <c:numFmt formatCode="General" sourceLinked="1"/>
        <c:majorTickMark val="out"/>
        <c:minorTickMark val="none"/>
        <c:tickLblPos val="nextTo"/>
        <c:crossAx val="40147968"/>
        <c:crosses val="autoZero"/>
        <c:crossBetween val="midCat"/>
      </c:valAx>
      <c:valAx>
        <c:axId val="40147968"/>
        <c:scaling>
          <c:orientation val="minMax"/>
        </c:scaling>
        <c:delete val="0"/>
        <c:axPos val="l"/>
        <c:title>
          <c:tx>
            <c:rich>
              <a:bodyPr rot="-5400000" vert="horz"/>
              <a:lstStyle/>
              <a:p>
                <a:pPr>
                  <a:defRPr sz="1050" b="0">
                    <a:latin typeface="Times New Roman" pitchFamily="18" charset="0"/>
                    <a:cs typeface="Times New Roman" pitchFamily="18" charset="0"/>
                  </a:defRPr>
                </a:pPr>
                <a:r>
                  <a:rPr lang="en-MY" sz="1050" b="0">
                    <a:latin typeface="Times New Roman" pitchFamily="18" charset="0"/>
                    <a:cs typeface="Times New Roman" pitchFamily="18" charset="0"/>
                  </a:rPr>
                  <a:t>V</a:t>
                </a:r>
                <a:r>
                  <a:rPr lang="en-MY" sz="1050" b="0" baseline="-25000">
                    <a:latin typeface="Times New Roman" pitchFamily="18" charset="0"/>
                    <a:cs typeface="Times New Roman" pitchFamily="18" charset="0"/>
                  </a:rPr>
                  <a:t>abs</a:t>
                </a:r>
                <a:r>
                  <a:rPr lang="en-MY" sz="1050" b="0" baseline="0">
                    <a:latin typeface="Times New Roman" pitchFamily="18" charset="0"/>
                    <a:cs typeface="Times New Roman" pitchFamily="18" charset="0"/>
                  </a:rPr>
                  <a:t> (cm</a:t>
                </a:r>
                <a:r>
                  <a:rPr lang="en-MY" sz="1050" b="0" baseline="30000">
                    <a:latin typeface="Times New Roman" pitchFamily="18" charset="0"/>
                    <a:cs typeface="Times New Roman" pitchFamily="18" charset="0"/>
                  </a:rPr>
                  <a:t>3</a:t>
                </a:r>
                <a:r>
                  <a:rPr lang="en-MY" sz="1050" b="0" baseline="0">
                    <a:latin typeface="Times New Roman" pitchFamily="18" charset="0"/>
                    <a:cs typeface="Times New Roman" pitchFamily="18" charset="0"/>
                  </a:rPr>
                  <a:t>/g)</a:t>
                </a:r>
                <a:endParaRPr lang="en-MY" sz="1050" b="0">
                  <a:latin typeface="Times New Roman" pitchFamily="18" charset="0"/>
                  <a:cs typeface="Times New Roman" pitchFamily="18" charset="0"/>
                </a:endParaRPr>
              </a:p>
            </c:rich>
          </c:tx>
          <c:layout>
            <c:manualLayout>
              <c:xMode val="edge"/>
              <c:yMode val="edge"/>
              <c:x val="3.0112544525684286E-2"/>
              <c:y val="0.22913578110428506"/>
            </c:manualLayout>
          </c:layout>
          <c:overlay val="0"/>
        </c:title>
        <c:numFmt formatCode="General" sourceLinked="1"/>
        <c:majorTickMark val="out"/>
        <c:minorTickMark val="none"/>
        <c:tickLblPos val="nextTo"/>
        <c:crossAx val="40145664"/>
        <c:crosses val="autoZero"/>
        <c:crossBetween val="midCat"/>
      </c:valAx>
      <c:spPr>
        <a:ln>
          <a:solidFill>
            <a:sysClr val="windowText" lastClr="000000"/>
          </a:solidFill>
        </a:ln>
      </c:spPr>
    </c:plotArea>
    <c:plotVisOnly val="1"/>
    <c:dispBlanksAs val="gap"/>
    <c:showDLblsOverMax val="0"/>
  </c:chart>
  <c:spPr>
    <a:ln>
      <a:solidFill>
        <a:sysClr val="windowText" lastClr="000000"/>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16573794826773167"/>
          <c:y val="5.1400554097404488E-2"/>
          <c:w val="0.78989463405462523"/>
          <c:h val="0.72932612007415154"/>
        </c:manualLayout>
      </c:layout>
      <c:bar3DChart>
        <c:barDir val="col"/>
        <c:grouping val="stacked"/>
        <c:varyColors val="0"/>
        <c:ser>
          <c:idx val="0"/>
          <c:order val="0"/>
          <c:tx>
            <c:strRef>
              <c:f>'20% Co-CeO2-2'!$G$3607</c:f>
              <c:strCache>
                <c:ptCount val="1"/>
                <c:pt idx="0">
                  <c:v>Atomic%</c:v>
                </c:pt>
              </c:strCache>
            </c:strRef>
          </c:tx>
          <c:invertIfNegative val="0"/>
          <c:cat>
            <c:strRef>
              <c:f>'20% Co-CeO2-2'!$F$3608:$F$3611</c:f>
              <c:strCache>
                <c:ptCount val="4"/>
                <c:pt idx="1">
                  <c:v>O </c:v>
                </c:pt>
                <c:pt idx="2">
                  <c:v>Co </c:v>
                </c:pt>
                <c:pt idx="3">
                  <c:v>Ce </c:v>
                </c:pt>
              </c:strCache>
            </c:strRef>
          </c:cat>
          <c:val>
            <c:numRef>
              <c:f>'20% Co-CeO2-2'!$G$3608:$G$3611</c:f>
              <c:numCache>
                <c:formatCode>General</c:formatCode>
                <c:ptCount val="4"/>
                <c:pt idx="1">
                  <c:v>65.42</c:v>
                </c:pt>
                <c:pt idx="2">
                  <c:v>21.95</c:v>
                </c:pt>
                <c:pt idx="3">
                  <c:v>12.63</c:v>
                </c:pt>
              </c:numCache>
            </c:numRef>
          </c:val>
          <c:extLst xmlns:c16r2="http://schemas.microsoft.com/office/drawing/2015/06/chart">
            <c:ext xmlns:c16="http://schemas.microsoft.com/office/drawing/2014/chart" uri="{C3380CC4-5D6E-409C-BE32-E72D297353CC}">
              <c16:uniqueId val="{00000000-99A2-4E82-BB67-99CD84EF6F16}"/>
            </c:ext>
          </c:extLst>
        </c:ser>
        <c:dLbls>
          <c:showLegendKey val="0"/>
          <c:showVal val="0"/>
          <c:showCatName val="0"/>
          <c:showSerName val="0"/>
          <c:showPercent val="0"/>
          <c:showBubbleSize val="0"/>
        </c:dLbls>
        <c:gapWidth val="150"/>
        <c:shape val="cone"/>
        <c:axId val="75776384"/>
        <c:axId val="75778304"/>
        <c:axId val="0"/>
      </c:bar3DChart>
      <c:catAx>
        <c:axId val="75776384"/>
        <c:scaling>
          <c:orientation val="minMax"/>
        </c:scaling>
        <c:delete val="0"/>
        <c:axPos val="b"/>
        <c:title>
          <c:tx>
            <c:rich>
              <a:bodyPr/>
              <a:lstStyle/>
              <a:p>
                <a:pPr>
                  <a:defRPr sz="1000" b="0"/>
                </a:pPr>
                <a:r>
                  <a:rPr lang="en-US" sz="1000" b="0"/>
                  <a:t>Element</a:t>
                </a:r>
              </a:p>
            </c:rich>
          </c:tx>
          <c:layout>
            <c:manualLayout>
              <c:xMode val="edge"/>
              <c:yMode val="edge"/>
              <c:x val="0.44189698162729663"/>
              <c:y val="0.85775882181394014"/>
            </c:manualLayout>
          </c:layout>
          <c:overlay val="0"/>
        </c:title>
        <c:numFmt formatCode="General" sourceLinked="0"/>
        <c:majorTickMark val="out"/>
        <c:minorTickMark val="none"/>
        <c:tickLblPos val="nextTo"/>
        <c:crossAx val="75778304"/>
        <c:crosses val="autoZero"/>
        <c:auto val="1"/>
        <c:lblAlgn val="ctr"/>
        <c:lblOffset val="100"/>
        <c:noMultiLvlLbl val="0"/>
      </c:catAx>
      <c:valAx>
        <c:axId val="75778304"/>
        <c:scaling>
          <c:orientation val="minMax"/>
        </c:scaling>
        <c:delete val="0"/>
        <c:axPos val="l"/>
        <c:majorGridlines/>
        <c:title>
          <c:tx>
            <c:rich>
              <a:bodyPr rot="-5400000" vert="horz"/>
              <a:lstStyle/>
              <a:p>
                <a:pPr>
                  <a:defRPr b="0"/>
                </a:pPr>
                <a:r>
                  <a:rPr lang="en-US" b="0"/>
                  <a:t>Atomic</a:t>
                </a:r>
                <a:r>
                  <a:rPr lang="en-US" b="0" baseline="0"/>
                  <a:t> (%)</a:t>
                </a:r>
                <a:endParaRPr lang="en-US" b="0"/>
              </a:p>
            </c:rich>
          </c:tx>
          <c:layout>
            <c:manualLayout>
              <c:xMode val="edge"/>
              <c:yMode val="edge"/>
              <c:x val="8.0551181102362212E-3"/>
              <c:y val="0.28410578885972587"/>
            </c:manualLayout>
          </c:layout>
          <c:overlay val="0"/>
        </c:title>
        <c:numFmt formatCode="General" sourceLinked="1"/>
        <c:majorTickMark val="out"/>
        <c:minorTickMark val="none"/>
        <c:tickLblPos val="nextTo"/>
        <c:crossAx val="75776384"/>
        <c:crosses val="autoZero"/>
        <c:crossBetween val="between"/>
      </c:valAx>
      <c:spPr>
        <a:noFill/>
        <a:ln w="25400">
          <a:noFill/>
        </a:ln>
      </c:spPr>
    </c:plotArea>
    <c:plotVisOnly val="1"/>
    <c:dispBlanksAs val="gap"/>
    <c:showDLblsOverMax val="0"/>
  </c:chart>
  <c:spPr>
    <a:ln w="6350">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5875">
              <a:solidFill>
                <a:schemeClr val="tx1"/>
              </a:solidFill>
            </a:ln>
          </c:spPr>
          <c:marker>
            <c:symbol val="none"/>
          </c:marker>
          <c:xVal>
            <c:numRef>
              <c:f>Sheet1!$F$8:$F$16</c:f>
              <c:numCache>
                <c:formatCode>General</c:formatCode>
                <c:ptCount val="9"/>
                <c:pt idx="0">
                  <c:v>323</c:v>
                </c:pt>
                <c:pt idx="1">
                  <c:v>373</c:v>
                </c:pt>
                <c:pt idx="2">
                  <c:v>423</c:v>
                </c:pt>
                <c:pt idx="3">
                  <c:v>473</c:v>
                </c:pt>
                <c:pt idx="4">
                  <c:v>573</c:v>
                </c:pt>
                <c:pt idx="5">
                  <c:v>673</c:v>
                </c:pt>
                <c:pt idx="6">
                  <c:v>773</c:v>
                </c:pt>
                <c:pt idx="7">
                  <c:v>873</c:v>
                </c:pt>
                <c:pt idx="8">
                  <c:v>973</c:v>
                </c:pt>
              </c:numCache>
            </c:numRef>
          </c:xVal>
          <c:yVal>
            <c:numRef>
              <c:f>Sheet1!$G$8:$G$16</c:f>
              <c:numCache>
                <c:formatCode>General</c:formatCode>
                <c:ptCount val="9"/>
                <c:pt idx="0">
                  <c:v>0.2452</c:v>
                </c:pt>
                <c:pt idx="1">
                  <c:v>0.26440000000000002</c:v>
                </c:pt>
                <c:pt idx="2">
                  <c:v>0.30080000000000001</c:v>
                </c:pt>
                <c:pt idx="3">
                  <c:v>0.25559999999999999</c:v>
                </c:pt>
                <c:pt idx="4">
                  <c:v>0.26440000000000002</c:v>
                </c:pt>
                <c:pt idx="5">
                  <c:v>0.28710000000000002</c:v>
                </c:pt>
                <c:pt idx="6">
                  <c:v>0.24229999999999999</c:v>
                </c:pt>
                <c:pt idx="7">
                  <c:v>0.23230000000000001</c:v>
                </c:pt>
                <c:pt idx="8">
                  <c:v>0.23230000000000001</c:v>
                </c:pt>
              </c:numCache>
            </c:numRef>
          </c:yVal>
          <c:smooth val="1"/>
          <c:extLst xmlns:c16r2="http://schemas.microsoft.com/office/drawing/2015/06/chart">
            <c:ext xmlns:c16="http://schemas.microsoft.com/office/drawing/2014/chart" uri="{C3380CC4-5D6E-409C-BE32-E72D297353CC}">
              <c16:uniqueId val="{00000000-DC69-4419-8C81-68B5C1256BA3}"/>
            </c:ext>
          </c:extLst>
        </c:ser>
        <c:dLbls>
          <c:showLegendKey val="0"/>
          <c:showVal val="0"/>
          <c:showCatName val="0"/>
          <c:showSerName val="0"/>
          <c:showPercent val="0"/>
          <c:showBubbleSize val="0"/>
        </c:dLbls>
        <c:axId val="75806592"/>
        <c:axId val="75808768"/>
      </c:scatterChart>
      <c:valAx>
        <c:axId val="75806592"/>
        <c:scaling>
          <c:orientation val="minMax"/>
          <c:max val="973"/>
          <c:min val="320"/>
        </c:scaling>
        <c:delete val="0"/>
        <c:axPos val="b"/>
        <c:title>
          <c:tx>
            <c:rich>
              <a:bodyPr/>
              <a:lstStyle/>
              <a:p>
                <a:pPr>
                  <a:defRPr b="0">
                    <a:latin typeface="Times New Roman" pitchFamily="18" charset="0"/>
                    <a:cs typeface="Times New Roman" pitchFamily="18" charset="0"/>
                  </a:defRPr>
                </a:pPr>
                <a:r>
                  <a:rPr lang="en-MY" b="0">
                    <a:latin typeface="Times New Roman" pitchFamily="18" charset="0"/>
                    <a:cs typeface="Times New Roman" pitchFamily="18" charset="0"/>
                  </a:rPr>
                  <a:t>Temperature</a:t>
                </a:r>
                <a:r>
                  <a:rPr lang="en-MY" b="0" baseline="0">
                    <a:latin typeface="Times New Roman" pitchFamily="18" charset="0"/>
                    <a:cs typeface="Times New Roman" pitchFamily="18" charset="0"/>
                  </a:rPr>
                  <a:t> (K)</a:t>
                </a:r>
                <a:endParaRPr lang="en-MY" b="0">
                  <a:latin typeface="Times New Roman" pitchFamily="18" charset="0"/>
                  <a:cs typeface="Times New Roman" pitchFamily="18" charset="0"/>
                </a:endParaRPr>
              </a:p>
            </c:rich>
          </c:tx>
          <c:layout>
            <c:manualLayout>
              <c:xMode val="edge"/>
              <c:yMode val="edge"/>
              <c:x val="0.37694553805774278"/>
              <c:y val="0.90509259259259256"/>
            </c:manualLayout>
          </c:layout>
          <c:overlay val="0"/>
        </c:title>
        <c:numFmt formatCode="General" sourceLinked="1"/>
        <c:majorTickMark val="none"/>
        <c:minorTickMark val="none"/>
        <c:tickLblPos val="nextTo"/>
        <c:crossAx val="75808768"/>
        <c:crosses val="autoZero"/>
        <c:crossBetween val="midCat"/>
      </c:valAx>
      <c:valAx>
        <c:axId val="75808768"/>
        <c:scaling>
          <c:orientation val="minMax"/>
          <c:max val="0.34000000000000008"/>
          <c:min val="0.22000000000000003"/>
        </c:scaling>
        <c:delete val="0"/>
        <c:axPos val="l"/>
        <c:title>
          <c:tx>
            <c:rich>
              <a:bodyPr rot="-5400000" vert="horz"/>
              <a:lstStyle/>
              <a:p>
                <a:pPr>
                  <a:defRPr b="0">
                    <a:latin typeface="Times New Roman" pitchFamily="18" charset="0"/>
                    <a:cs typeface="Times New Roman" pitchFamily="18" charset="0"/>
                  </a:defRPr>
                </a:pPr>
                <a:r>
                  <a:rPr lang="en-MY" b="0">
                    <a:latin typeface="Times New Roman" pitchFamily="18" charset="0"/>
                    <a:cs typeface="Times New Roman" pitchFamily="18" charset="0"/>
                  </a:rPr>
                  <a:t>H</a:t>
                </a:r>
                <a:r>
                  <a:rPr lang="en-MY" b="0" baseline="-25000">
                    <a:latin typeface="Times New Roman" pitchFamily="18" charset="0"/>
                    <a:cs typeface="Times New Roman" pitchFamily="18" charset="0"/>
                  </a:rPr>
                  <a:t>2</a:t>
                </a:r>
                <a:r>
                  <a:rPr lang="en-MY" b="0" baseline="0">
                    <a:latin typeface="Times New Roman" pitchFamily="18" charset="0"/>
                    <a:cs typeface="Times New Roman" pitchFamily="18" charset="0"/>
                  </a:rPr>
                  <a:t> consumption</a:t>
                </a:r>
                <a:endParaRPr lang="en-MY" b="0">
                  <a:latin typeface="Times New Roman" pitchFamily="18" charset="0"/>
                  <a:cs typeface="Times New Roman" pitchFamily="18" charset="0"/>
                </a:endParaRPr>
              </a:p>
            </c:rich>
          </c:tx>
          <c:layout>
            <c:manualLayout>
              <c:xMode val="edge"/>
              <c:yMode val="edge"/>
              <c:x val="2.4053029407360114E-2"/>
              <c:y val="0.11536419624793809"/>
            </c:manualLayout>
          </c:layout>
          <c:overlay val="0"/>
        </c:title>
        <c:numFmt formatCode="General" sourceLinked="1"/>
        <c:majorTickMark val="none"/>
        <c:minorTickMark val="none"/>
        <c:tickLblPos val="nextTo"/>
        <c:crossAx val="75806592"/>
        <c:crosses val="autoZero"/>
        <c:crossBetween val="midCat"/>
      </c:valAx>
      <c:spPr>
        <a:ln>
          <a:solidFill>
            <a:schemeClr val="tx1"/>
          </a:solidFill>
        </a:ln>
      </c:spPr>
    </c:plotArea>
    <c:plotVisOnly val="1"/>
    <c:dispBlanksAs val="gap"/>
    <c:showDLblsOverMax val="0"/>
  </c:chart>
  <c:spPr>
    <a:ln w="6350">
      <a:solidFill>
        <a:schemeClr val="tx1"/>
      </a:soli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31995902797177E-2"/>
          <c:y val="5.1400554097404488E-2"/>
          <c:w val="0.84397783610382038"/>
          <c:h val="0.72613808690580339"/>
        </c:manualLayout>
      </c:layout>
      <c:scatterChart>
        <c:scatterStyle val="smoothMarker"/>
        <c:varyColors val="0"/>
        <c:ser>
          <c:idx val="0"/>
          <c:order val="0"/>
          <c:spPr>
            <a:ln w="15875">
              <a:solidFill>
                <a:schemeClr val="tx1"/>
              </a:solidFill>
            </a:ln>
          </c:spPr>
          <c:marker>
            <c:symbol val="none"/>
          </c:marker>
          <c:xVal>
            <c:numRef>
              <c:f>'20% Co-CeO2-2'!$A$3:$A$3603</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20% Co-CeO2-2'!$B$3:$B$3603</c:f>
              <c:numCache>
                <c:formatCode>General</c:formatCode>
                <c:ptCount val="3601"/>
                <c:pt idx="0">
                  <c:v>66.788469000000006</c:v>
                </c:pt>
                <c:pt idx="1">
                  <c:v>66.784773999999999</c:v>
                </c:pt>
                <c:pt idx="2">
                  <c:v>66.781166999999996</c:v>
                </c:pt>
                <c:pt idx="3">
                  <c:v>66.777916000000005</c:v>
                </c:pt>
                <c:pt idx="4">
                  <c:v>66.775047999999998</c:v>
                </c:pt>
                <c:pt idx="5">
                  <c:v>66.772200999999995</c:v>
                </c:pt>
                <c:pt idx="6">
                  <c:v>66.769064999999998</c:v>
                </c:pt>
                <c:pt idx="7">
                  <c:v>66.765749</c:v>
                </c:pt>
                <c:pt idx="8">
                  <c:v>66.762511000000003</c:v>
                </c:pt>
                <c:pt idx="9">
                  <c:v>66.759236999999999</c:v>
                </c:pt>
                <c:pt idx="10">
                  <c:v>66.755488999999997</c:v>
                </c:pt>
                <c:pt idx="11">
                  <c:v>66.750988000000007</c:v>
                </c:pt>
                <c:pt idx="12">
                  <c:v>66.745711</c:v>
                </c:pt>
                <c:pt idx="13">
                  <c:v>66.739682999999999</c:v>
                </c:pt>
                <c:pt idx="14">
                  <c:v>66.733119000000002</c:v>
                </c:pt>
                <c:pt idx="15">
                  <c:v>66.726618000000002</c:v>
                </c:pt>
                <c:pt idx="16">
                  <c:v>66.720938000000004</c:v>
                </c:pt>
                <c:pt idx="17">
                  <c:v>66.716442999999998</c:v>
                </c:pt>
                <c:pt idx="18">
                  <c:v>66.712958999999998</c:v>
                </c:pt>
                <c:pt idx="19">
                  <c:v>66.710216000000003</c:v>
                </c:pt>
                <c:pt idx="20">
                  <c:v>66.708252999999999</c:v>
                </c:pt>
                <c:pt idx="21">
                  <c:v>66.707316000000006</c:v>
                </c:pt>
                <c:pt idx="22">
                  <c:v>66.707556999999994</c:v>
                </c:pt>
                <c:pt idx="23">
                  <c:v>66.708912999999995</c:v>
                </c:pt>
                <c:pt idx="24">
                  <c:v>66.711018999999993</c:v>
                </c:pt>
                <c:pt idx="25">
                  <c:v>66.713083999999995</c:v>
                </c:pt>
                <c:pt idx="26">
                  <c:v>66.714044000000001</c:v>
                </c:pt>
                <c:pt idx="27">
                  <c:v>66.713184999999996</c:v>
                </c:pt>
                <c:pt idx="28">
                  <c:v>66.710594</c:v>
                </c:pt>
                <c:pt idx="29">
                  <c:v>66.706858999999994</c:v>
                </c:pt>
                <c:pt idx="30">
                  <c:v>66.702436000000006</c:v>
                </c:pt>
                <c:pt idx="31">
                  <c:v>66.697484000000003</c:v>
                </c:pt>
                <c:pt idx="32">
                  <c:v>66.692160000000001</c:v>
                </c:pt>
                <c:pt idx="33">
                  <c:v>66.686684999999997</c:v>
                </c:pt>
                <c:pt idx="34">
                  <c:v>66.681329000000005</c:v>
                </c:pt>
                <c:pt idx="35">
                  <c:v>66.676553999999996</c:v>
                </c:pt>
                <c:pt idx="36">
                  <c:v>66.672980999999993</c:v>
                </c:pt>
                <c:pt idx="37">
                  <c:v>66.670945000000003</c:v>
                </c:pt>
                <c:pt idx="38">
                  <c:v>66.670073000000002</c:v>
                </c:pt>
                <c:pt idx="39">
                  <c:v>66.669545999999997</c:v>
                </c:pt>
                <c:pt idx="40">
                  <c:v>66.668744000000004</c:v>
                </c:pt>
                <c:pt idx="41">
                  <c:v>66.667451</c:v>
                </c:pt>
                <c:pt idx="42">
                  <c:v>66.665649999999999</c:v>
                </c:pt>
                <c:pt idx="43">
                  <c:v>66.663505000000001</c:v>
                </c:pt>
                <c:pt idx="44">
                  <c:v>66.661478000000002</c:v>
                </c:pt>
                <c:pt idx="45">
                  <c:v>66.660264999999995</c:v>
                </c:pt>
                <c:pt idx="46">
                  <c:v>66.660636999999994</c:v>
                </c:pt>
                <c:pt idx="47">
                  <c:v>66.663197999999994</c:v>
                </c:pt>
                <c:pt idx="48">
                  <c:v>66.668053999999998</c:v>
                </c:pt>
                <c:pt idx="49">
                  <c:v>66.674773000000002</c:v>
                </c:pt>
                <c:pt idx="50">
                  <c:v>66.682835999999995</c:v>
                </c:pt>
                <c:pt idx="51">
                  <c:v>66.691979000000003</c:v>
                </c:pt>
                <c:pt idx="52">
                  <c:v>66.701802000000001</c:v>
                </c:pt>
                <c:pt idx="53">
                  <c:v>66.711203999999995</c:v>
                </c:pt>
                <c:pt idx="54">
                  <c:v>66.718395000000001</c:v>
                </c:pt>
                <c:pt idx="55">
                  <c:v>66.721427000000006</c:v>
                </c:pt>
                <c:pt idx="56">
                  <c:v>66.718653000000003</c:v>
                </c:pt>
                <c:pt idx="57">
                  <c:v>66.709309000000005</c:v>
                </c:pt>
                <c:pt idx="58">
                  <c:v>66.694400999999999</c:v>
                </c:pt>
                <c:pt idx="59">
                  <c:v>66.676788000000002</c:v>
                </c:pt>
                <c:pt idx="60">
                  <c:v>66.659441999999999</c:v>
                </c:pt>
                <c:pt idx="61">
                  <c:v>66.643530999999996</c:v>
                </c:pt>
                <c:pt idx="62">
                  <c:v>66.628843000000003</c:v>
                </c:pt>
                <c:pt idx="63">
                  <c:v>66.615863000000004</c:v>
                </c:pt>
                <c:pt idx="64">
                  <c:v>66.606738000000007</c:v>
                </c:pt>
                <c:pt idx="65">
                  <c:v>66.603836000000001</c:v>
                </c:pt>
                <c:pt idx="66">
                  <c:v>66.607782999999998</c:v>
                </c:pt>
                <c:pt idx="67">
                  <c:v>66.617360000000005</c:v>
                </c:pt>
                <c:pt idx="68">
                  <c:v>66.630752999999999</c:v>
                </c:pt>
                <c:pt idx="69">
                  <c:v>66.645821999999995</c:v>
                </c:pt>
                <c:pt idx="70">
                  <c:v>66.659761000000003</c:v>
                </c:pt>
                <c:pt idx="71">
                  <c:v>66.670164</c:v>
                </c:pt>
                <c:pt idx="72">
                  <c:v>66.676454000000007</c:v>
                </c:pt>
                <c:pt idx="73">
                  <c:v>66.67962</c:v>
                </c:pt>
                <c:pt idx="74">
                  <c:v>66.680188000000001</c:v>
                </c:pt>
                <c:pt idx="75">
                  <c:v>66.677396000000002</c:v>
                </c:pt>
                <c:pt idx="76">
                  <c:v>66.671295999999998</c:v>
                </c:pt>
                <c:pt idx="77">
                  <c:v>66.663762000000006</c:v>
                </c:pt>
                <c:pt idx="78">
                  <c:v>66.656048999999996</c:v>
                </c:pt>
                <c:pt idx="79">
                  <c:v>66.647237000000004</c:v>
                </c:pt>
                <c:pt idx="80">
                  <c:v>66.636324000000002</c:v>
                </c:pt>
                <c:pt idx="81">
                  <c:v>66.624307000000002</c:v>
                </c:pt>
                <c:pt idx="82">
                  <c:v>66.612784000000005</c:v>
                </c:pt>
                <c:pt idx="83">
                  <c:v>66.601348000000002</c:v>
                </c:pt>
                <c:pt idx="84">
                  <c:v>66.588190999999995</c:v>
                </c:pt>
                <c:pt idx="85">
                  <c:v>66.572665999999998</c:v>
                </c:pt>
                <c:pt idx="86">
                  <c:v>66.555079000000006</c:v>
                </c:pt>
                <c:pt idx="87">
                  <c:v>66.535325</c:v>
                </c:pt>
                <c:pt idx="88">
                  <c:v>66.514279999999999</c:v>
                </c:pt>
                <c:pt idx="89">
                  <c:v>66.495661999999996</c:v>
                </c:pt>
                <c:pt idx="90">
                  <c:v>66.484577000000002</c:v>
                </c:pt>
                <c:pt idx="91">
                  <c:v>66.483644999999996</c:v>
                </c:pt>
                <c:pt idx="92">
                  <c:v>66.491472999999999</c:v>
                </c:pt>
                <c:pt idx="93">
                  <c:v>66.505121000000003</c:v>
                </c:pt>
                <c:pt idx="94">
                  <c:v>66.522999999999996</c:v>
                </c:pt>
                <c:pt idx="95">
                  <c:v>66.544900999999996</c:v>
                </c:pt>
                <c:pt idx="96">
                  <c:v>66.571093000000005</c:v>
                </c:pt>
                <c:pt idx="97">
                  <c:v>66.601618000000002</c:v>
                </c:pt>
                <c:pt idx="98">
                  <c:v>66.634962999999999</c:v>
                </c:pt>
                <c:pt idx="99">
                  <c:v>66.666698999999994</c:v>
                </c:pt>
                <c:pt idx="100">
                  <c:v>66.689679999999996</c:v>
                </c:pt>
                <c:pt idx="101">
                  <c:v>66.698407000000003</c:v>
                </c:pt>
                <c:pt idx="102">
                  <c:v>66.693999000000005</c:v>
                </c:pt>
                <c:pt idx="103">
                  <c:v>66.682826000000006</c:v>
                </c:pt>
                <c:pt idx="104">
                  <c:v>66.670178000000007</c:v>
                </c:pt>
                <c:pt idx="105">
                  <c:v>66.656191000000007</c:v>
                </c:pt>
                <c:pt idx="106">
                  <c:v>66.637601000000004</c:v>
                </c:pt>
                <c:pt idx="107">
                  <c:v>66.612989999999996</c:v>
                </c:pt>
                <c:pt idx="108">
                  <c:v>66.585223999999997</c:v>
                </c:pt>
                <c:pt idx="109">
                  <c:v>66.559740000000005</c:v>
                </c:pt>
                <c:pt idx="110">
                  <c:v>66.542486999999994</c:v>
                </c:pt>
                <c:pt idx="111">
                  <c:v>66.536304999999999</c:v>
                </c:pt>
                <c:pt idx="112">
                  <c:v>66.538139999999999</c:v>
                </c:pt>
                <c:pt idx="113">
                  <c:v>66.541732999999994</c:v>
                </c:pt>
                <c:pt idx="114">
                  <c:v>66.543441000000001</c:v>
                </c:pt>
                <c:pt idx="115">
                  <c:v>66.546037999999996</c:v>
                </c:pt>
                <c:pt idx="116">
                  <c:v>66.554973000000004</c:v>
                </c:pt>
                <c:pt idx="117">
                  <c:v>66.569882000000007</c:v>
                </c:pt>
                <c:pt idx="118">
                  <c:v>66.583725999999999</c:v>
                </c:pt>
                <c:pt idx="119">
                  <c:v>66.590522000000007</c:v>
                </c:pt>
                <c:pt idx="120">
                  <c:v>66.590395999999998</c:v>
                </c:pt>
                <c:pt idx="121">
                  <c:v>66.587366000000003</c:v>
                </c:pt>
                <c:pt idx="122">
                  <c:v>66.584688999999997</c:v>
                </c:pt>
                <c:pt idx="123">
                  <c:v>66.583931000000007</c:v>
                </c:pt>
                <c:pt idx="124">
                  <c:v>66.585537000000002</c:v>
                </c:pt>
                <c:pt idx="125">
                  <c:v>66.587648999999999</c:v>
                </c:pt>
                <c:pt idx="126">
                  <c:v>66.587654999999998</c:v>
                </c:pt>
                <c:pt idx="127">
                  <c:v>66.587597000000002</c:v>
                </c:pt>
                <c:pt idx="128">
                  <c:v>66.593407999999997</c:v>
                </c:pt>
                <c:pt idx="129">
                  <c:v>66.605953999999997</c:v>
                </c:pt>
                <c:pt idx="130">
                  <c:v>66.618005999999994</c:v>
                </c:pt>
                <c:pt idx="131">
                  <c:v>66.623921999999993</c:v>
                </c:pt>
                <c:pt idx="132">
                  <c:v>66.626671999999999</c:v>
                </c:pt>
                <c:pt idx="133">
                  <c:v>66.630993000000004</c:v>
                </c:pt>
                <c:pt idx="134">
                  <c:v>66.636235999999997</c:v>
                </c:pt>
                <c:pt idx="135">
                  <c:v>66.639148000000006</c:v>
                </c:pt>
                <c:pt idx="136">
                  <c:v>66.639546999999993</c:v>
                </c:pt>
                <c:pt idx="137">
                  <c:v>66.638148000000001</c:v>
                </c:pt>
                <c:pt idx="138">
                  <c:v>66.631932000000006</c:v>
                </c:pt>
                <c:pt idx="139">
                  <c:v>66.618897000000004</c:v>
                </c:pt>
                <c:pt idx="140">
                  <c:v>66.604044000000002</c:v>
                </c:pt>
                <c:pt idx="141">
                  <c:v>66.592845999999994</c:v>
                </c:pt>
                <c:pt idx="142">
                  <c:v>66.584114999999997</c:v>
                </c:pt>
                <c:pt idx="143">
                  <c:v>66.573159000000004</c:v>
                </c:pt>
                <c:pt idx="144">
                  <c:v>66.558367000000004</c:v>
                </c:pt>
                <c:pt idx="145">
                  <c:v>66.541258999999997</c:v>
                </c:pt>
                <c:pt idx="146">
                  <c:v>66.521897999999993</c:v>
                </c:pt>
                <c:pt idx="147">
                  <c:v>66.499401000000006</c:v>
                </c:pt>
                <c:pt idx="148">
                  <c:v>66.477051000000003</c:v>
                </c:pt>
                <c:pt idx="149">
                  <c:v>66.460745000000003</c:v>
                </c:pt>
                <c:pt idx="150">
                  <c:v>66.451307</c:v>
                </c:pt>
                <c:pt idx="151">
                  <c:v>66.445455999999993</c:v>
                </c:pt>
                <c:pt idx="152">
                  <c:v>66.441118000000003</c:v>
                </c:pt>
                <c:pt idx="153">
                  <c:v>66.439723999999998</c:v>
                </c:pt>
                <c:pt idx="154">
                  <c:v>66.443370000000002</c:v>
                </c:pt>
                <c:pt idx="155">
                  <c:v>66.452338999999995</c:v>
                </c:pt>
                <c:pt idx="156">
                  <c:v>66.466255000000004</c:v>
                </c:pt>
                <c:pt idx="157">
                  <c:v>66.485472999999999</c:v>
                </c:pt>
                <c:pt idx="158">
                  <c:v>66.509512000000001</c:v>
                </c:pt>
                <c:pt idx="159">
                  <c:v>66.534982999999997</c:v>
                </c:pt>
                <c:pt idx="160">
                  <c:v>66.557008999999994</c:v>
                </c:pt>
                <c:pt idx="161">
                  <c:v>66.571903000000006</c:v>
                </c:pt>
                <c:pt idx="162">
                  <c:v>66.578933000000006</c:v>
                </c:pt>
                <c:pt idx="163">
                  <c:v>66.579036000000002</c:v>
                </c:pt>
                <c:pt idx="164">
                  <c:v>66.573155999999997</c:v>
                </c:pt>
                <c:pt idx="165">
                  <c:v>66.561657999999994</c:v>
                </c:pt>
                <c:pt idx="166">
                  <c:v>66.544876000000002</c:v>
                </c:pt>
                <c:pt idx="167">
                  <c:v>66.523668999999998</c:v>
                </c:pt>
                <c:pt idx="168">
                  <c:v>66.499663999999996</c:v>
                </c:pt>
                <c:pt idx="169">
                  <c:v>66.475626000000005</c:v>
                </c:pt>
                <c:pt idx="170">
                  <c:v>66.454556999999994</c:v>
                </c:pt>
                <c:pt idx="171">
                  <c:v>66.438226</c:v>
                </c:pt>
                <c:pt idx="172">
                  <c:v>66.427559000000002</c:v>
                </c:pt>
                <c:pt idx="173">
                  <c:v>66.423564999999996</c:v>
                </c:pt>
                <c:pt idx="174">
                  <c:v>66.427402999999998</c:v>
                </c:pt>
                <c:pt idx="175">
                  <c:v>66.438801999999995</c:v>
                </c:pt>
                <c:pt idx="176">
                  <c:v>66.454762000000002</c:v>
                </c:pt>
                <c:pt idx="177">
                  <c:v>66.470735000000005</c:v>
                </c:pt>
                <c:pt idx="178">
                  <c:v>66.482123000000001</c:v>
                </c:pt>
                <c:pt idx="179">
                  <c:v>66.486266999999998</c:v>
                </c:pt>
                <c:pt idx="180">
                  <c:v>66.485166000000007</c:v>
                </c:pt>
                <c:pt idx="181">
                  <c:v>66.483114</c:v>
                </c:pt>
                <c:pt idx="182">
                  <c:v>66.480108999999999</c:v>
                </c:pt>
                <c:pt idx="183">
                  <c:v>66.470626999999993</c:v>
                </c:pt>
                <c:pt idx="184">
                  <c:v>66.447957000000002</c:v>
                </c:pt>
                <c:pt idx="185">
                  <c:v>66.411755999999997</c:v>
                </c:pt>
                <c:pt idx="186">
                  <c:v>66.370125999999999</c:v>
                </c:pt>
                <c:pt idx="187">
                  <c:v>66.332449999999994</c:v>
                </c:pt>
                <c:pt idx="188">
                  <c:v>66.304032000000007</c:v>
                </c:pt>
                <c:pt idx="189">
                  <c:v>66.285066999999998</c:v>
                </c:pt>
                <c:pt idx="190">
                  <c:v>66.271310999999997</c:v>
                </c:pt>
                <c:pt idx="191">
                  <c:v>66.259096</c:v>
                </c:pt>
                <c:pt idx="192">
                  <c:v>66.249855999999994</c:v>
                </c:pt>
                <c:pt idx="193">
                  <c:v>66.248788000000005</c:v>
                </c:pt>
                <c:pt idx="194">
                  <c:v>66.261692999999994</c:v>
                </c:pt>
                <c:pt idx="195">
                  <c:v>66.289796999999993</c:v>
                </c:pt>
                <c:pt idx="196">
                  <c:v>66.326485000000005</c:v>
                </c:pt>
                <c:pt idx="197">
                  <c:v>66.361538999999993</c:v>
                </c:pt>
                <c:pt idx="198">
                  <c:v>66.386938999999998</c:v>
                </c:pt>
                <c:pt idx="199">
                  <c:v>66.401115000000004</c:v>
                </c:pt>
                <c:pt idx="200">
                  <c:v>66.409198000000004</c:v>
                </c:pt>
                <c:pt idx="201">
                  <c:v>66.415025999999997</c:v>
                </c:pt>
                <c:pt idx="202">
                  <c:v>66.415717000000001</c:v>
                </c:pt>
                <c:pt idx="203">
                  <c:v>66.405840999999995</c:v>
                </c:pt>
                <c:pt idx="204">
                  <c:v>66.383004999999997</c:v>
                </c:pt>
                <c:pt idx="205">
                  <c:v>66.349881999999994</c:v>
                </c:pt>
                <c:pt idx="206">
                  <c:v>66.312045999999995</c:v>
                </c:pt>
                <c:pt idx="207">
                  <c:v>66.274505000000005</c:v>
                </c:pt>
                <c:pt idx="208">
                  <c:v>66.240904999999998</c:v>
                </c:pt>
                <c:pt idx="209">
                  <c:v>66.213341</c:v>
                </c:pt>
                <c:pt idx="210">
                  <c:v>66.191334999999995</c:v>
                </c:pt>
                <c:pt idx="211">
                  <c:v>66.173653000000002</c:v>
                </c:pt>
                <c:pt idx="212">
                  <c:v>66.160880000000006</c:v>
                </c:pt>
                <c:pt idx="213">
                  <c:v>66.154888</c:v>
                </c:pt>
                <c:pt idx="214">
                  <c:v>66.156150999999994</c:v>
                </c:pt>
                <c:pt idx="215">
                  <c:v>66.161924999999997</c:v>
                </c:pt>
                <c:pt idx="216">
                  <c:v>66.168211999999997</c:v>
                </c:pt>
                <c:pt idx="217">
                  <c:v>66.173000000000002</c:v>
                </c:pt>
                <c:pt idx="218">
                  <c:v>66.176171999999994</c:v>
                </c:pt>
                <c:pt idx="219">
                  <c:v>66.177223999999995</c:v>
                </c:pt>
                <c:pt idx="220">
                  <c:v>66.174564000000004</c:v>
                </c:pt>
                <c:pt idx="221">
                  <c:v>66.167105000000006</c:v>
                </c:pt>
                <c:pt idx="222">
                  <c:v>66.156042999999997</c:v>
                </c:pt>
                <c:pt idx="223">
                  <c:v>66.144191000000006</c:v>
                </c:pt>
                <c:pt idx="224">
                  <c:v>66.133650000000003</c:v>
                </c:pt>
                <c:pt idx="225">
                  <c:v>66.124899999999997</c:v>
                </c:pt>
                <c:pt idx="226">
                  <c:v>66.117722999999998</c:v>
                </c:pt>
                <c:pt idx="227">
                  <c:v>66.112515000000002</c:v>
                </c:pt>
                <c:pt idx="228">
                  <c:v>66.110570999999993</c:v>
                </c:pt>
                <c:pt idx="229">
                  <c:v>66.112761000000006</c:v>
                </c:pt>
                <c:pt idx="230">
                  <c:v>66.118791000000002</c:v>
                </c:pt>
                <c:pt idx="231">
                  <c:v>66.128206000000006</c:v>
                </c:pt>
                <c:pt idx="232">
                  <c:v>66.140679000000006</c:v>
                </c:pt>
                <c:pt idx="233">
                  <c:v>66.154578999999998</c:v>
                </c:pt>
                <c:pt idx="234">
                  <c:v>66.166893999999999</c:v>
                </c:pt>
                <c:pt idx="235">
                  <c:v>66.175903000000005</c:v>
                </c:pt>
                <c:pt idx="236">
                  <c:v>66.183165000000002</c:v>
                </c:pt>
                <c:pt idx="237">
                  <c:v>66.190894</c:v>
                </c:pt>
                <c:pt idx="238">
                  <c:v>66.197782000000004</c:v>
                </c:pt>
                <c:pt idx="239">
                  <c:v>66.200131999999996</c:v>
                </c:pt>
                <c:pt idx="240">
                  <c:v>66.197957000000002</c:v>
                </c:pt>
                <c:pt idx="241">
                  <c:v>66.195689999999999</c:v>
                </c:pt>
                <c:pt idx="242">
                  <c:v>66.196217000000004</c:v>
                </c:pt>
                <c:pt idx="243">
                  <c:v>66.199815999999998</c:v>
                </c:pt>
                <c:pt idx="244">
                  <c:v>66.208320000000001</c:v>
                </c:pt>
                <c:pt idx="245">
                  <c:v>66.225129999999993</c:v>
                </c:pt>
                <c:pt idx="246">
                  <c:v>66.249084999999994</c:v>
                </c:pt>
                <c:pt idx="247">
                  <c:v>66.272982999999996</c:v>
                </c:pt>
                <c:pt idx="248">
                  <c:v>66.293182000000002</c:v>
                </c:pt>
                <c:pt idx="249">
                  <c:v>66.314284000000001</c:v>
                </c:pt>
                <c:pt idx="250">
                  <c:v>66.338680999999994</c:v>
                </c:pt>
                <c:pt idx="251">
                  <c:v>66.361097000000001</c:v>
                </c:pt>
                <c:pt idx="252">
                  <c:v>66.376166999999995</c:v>
                </c:pt>
                <c:pt idx="253">
                  <c:v>66.382266000000001</c:v>
                </c:pt>
                <c:pt idx="254">
                  <c:v>66.377751000000004</c:v>
                </c:pt>
                <c:pt idx="255">
                  <c:v>66.359216000000004</c:v>
                </c:pt>
                <c:pt idx="256">
                  <c:v>66.329177000000001</c:v>
                </c:pt>
                <c:pt idx="257">
                  <c:v>66.301069999999996</c:v>
                </c:pt>
                <c:pt idx="258">
                  <c:v>66.285539999999997</c:v>
                </c:pt>
                <c:pt idx="259">
                  <c:v>66.279151999999996</c:v>
                </c:pt>
                <c:pt idx="260">
                  <c:v>66.273549000000003</c:v>
                </c:pt>
                <c:pt idx="261">
                  <c:v>66.266362000000001</c:v>
                </c:pt>
                <c:pt idx="262">
                  <c:v>66.260672</c:v>
                </c:pt>
                <c:pt idx="263">
                  <c:v>66.259422999999998</c:v>
                </c:pt>
                <c:pt idx="264">
                  <c:v>66.262946999999997</c:v>
                </c:pt>
                <c:pt idx="265">
                  <c:v>66.270110000000003</c:v>
                </c:pt>
                <c:pt idx="266">
                  <c:v>66.277621999999994</c:v>
                </c:pt>
                <c:pt idx="267">
                  <c:v>66.278575000000004</c:v>
                </c:pt>
                <c:pt idx="268">
                  <c:v>66.268029999999996</c:v>
                </c:pt>
                <c:pt idx="269">
                  <c:v>66.249053000000004</c:v>
                </c:pt>
                <c:pt idx="270">
                  <c:v>66.229538000000005</c:v>
                </c:pt>
                <c:pt idx="271">
                  <c:v>66.214935999999994</c:v>
                </c:pt>
                <c:pt idx="272">
                  <c:v>66.205102999999994</c:v>
                </c:pt>
                <c:pt idx="273">
                  <c:v>66.197389999999999</c:v>
                </c:pt>
                <c:pt idx="274">
                  <c:v>66.191190000000006</c:v>
                </c:pt>
                <c:pt idx="275">
                  <c:v>66.188503999999995</c:v>
                </c:pt>
                <c:pt idx="276">
                  <c:v>66.190132000000006</c:v>
                </c:pt>
                <c:pt idx="277">
                  <c:v>66.193518999999995</c:v>
                </c:pt>
                <c:pt idx="278">
                  <c:v>66.195115000000001</c:v>
                </c:pt>
                <c:pt idx="279">
                  <c:v>66.193554000000006</c:v>
                </c:pt>
                <c:pt idx="280">
                  <c:v>66.189819999999997</c:v>
                </c:pt>
                <c:pt idx="281">
                  <c:v>66.184698999999995</c:v>
                </c:pt>
                <c:pt idx="282">
                  <c:v>66.178163999999995</c:v>
                </c:pt>
                <c:pt idx="283">
                  <c:v>66.170771000000002</c:v>
                </c:pt>
                <c:pt idx="284">
                  <c:v>66.163376999999997</c:v>
                </c:pt>
                <c:pt idx="285">
                  <c:v>66.155856</c:v>
                </c:pt>
                <c:pt idx="286">
                  <c:v>66.148156</c:v>
                </c:pt>
                <c:pt idx="287">
                  <c:v>66.142359999999996</c:v>
                </c:pt>
                <c:pt idx="288">
                  <c:v>66.141847999999996</c:v>
                </c:pt>
                <c:pt idx="289">
                  <c:v>66.146587999999994</c:v>
                </c:pt>
                <c:pt idx="290">
                  <c:v>66.150959999999998</c:v>
                </c:pt>
                <c:pt idx="291">
                  <c:v>66.149726000000001</c:v>
                </c:pt>
                <c:pt idx="292">
                  <c:v>66.142458000000005</c:v>
                </c:pt>
                <c:pt idx="293">
                  <c:v>66.130994999999999</c:v>
                </c:pt>
                <c:pt idx="294">
                  <c:v>66.116517000000002</c:v>
                </c:pt>
                <c:pt idx="295">
                  <c:v>66.099322000000001</c:v>
                </c:pt>
                <c:pt idx="296">
                  <c:v>66.079643000000004</c:v>
                </c:pt>
                <c:pt idx="297">
                  <c:v>66.057417999999998</c:v>
                </c:pt>
                <c:pt idx="298">
                  <c:v>66.031732000000005</c:v>
                </c:pt>
                <c:pt idx="299">
                  <c:v>66.002798999999996</c:v>
                </c:pt>
                <c:pt idx="300">
                  <c:v>65.974494000000007</c:v>
                </c:pt>
                <c:pt idx="301">
                  <c:v>65.952156000000002</c:v>
                </c:pt>
                <c:pt idx="302">
                  <c:v>65.937665999999993</c:v>
                </c:pt>
                <c:pt idx="303">
                  <c:v>65.928438</c:v>
                </c:pt>
                <c:pt idx="304">
                  <c:v>65.921778000000003</c:v>
                </c:pt>
                <c:pt idx="305">
                  <c:v>65.918074000000004</c:v>
                </c:pt>
                <c:pt idx="306">
                  <c:v>65.918728000000002</c:v>
                </c:pt>
                <c:pt idx="307">
                  <c:v>65.923291000000006</c:v>
                </c:pt>
                <c:pt idx="308">
                  <c:v>65.929959999999994</c:v>
                </c:pt>
                <c:pt idx="309">
                  <c:v>65.937662000000003</c:v>
                </c:pt>
                <c:pt idx="310">
                  <c:v>65.945381999999995</c:v>
                </c:pt>
                <c:pt idx="311">
                  <c:v>65.949399</c:v>
                </c:pt>
                <c:pt idx="312">
                  <c:v>65.946128999999999</c:v>
                </c:pt>
                <c:pt idx="313">
                  <c:v>65.938141999999999</c:v>
                </c:pt>
                <c:pt idx="314">
                  <c:v>65.932143999999994</c:v>
                </c:pt>
                <c:pt idx="315">
                  <c:v>65.931451999999993</c:v>
                </c:pt>
                <c:pt idx="316">
                  <c:v>65.932860000000005</c:v>
                </c:pt>
                <c:pt idx="317">
                  <c:v>65.932978000000006</c:v>
                </c:pt>
                <c:pt idx="318">
                  <c:v>65.934008000000006</c:v>
                </c:pt>
                <c:pt idx="319">
                  <c:v>65.940331</c:v>
                </c:pt>
                <c:pt idx="320">
                  <c:v>65.954080000000005</c:v>
                </c:pt>
                <c:pt idx="321">
                  <c:v>65.975693000000007</c:v>
                </c:pt>
                <c:pt idx="322">
                  <c:v>66.004912000000004</c:v>
                </c:pt>
                <c:pt idx="323">
                  <c:v>66.03837</c:v>
                </c:pt>
                <c:pt idx="324">
                  <c:v>66.067761000000004</c:v>
                </c:pt>
                <c:pt idx="325">
                  <c:v>66.085853999999998</c:v>
                </c:pt>
                <c:pt idx="326">
                  <c:v>66.095412999999994</c:v>
                </c:pt>
                <c:pt idx="327">
                  <c:v>66.103104000000002</c:v>
                </c:pt>
                <c:pt idx="328">
                  <c:v>66.108131999999998</c:v>
                </c:pt>
                <c:pt idx="329">
                  <c:v>66.103846000000004</c:v>
                </c:pt>
                <c:pt idx="330">
                  <c:v>66.085166999999998</c:v>
                </c:pt>
                <c:pt idx="331">
                  <c:v>66.052807000000001</c:v>
                </c:pt>
                <c:pt idx="332">
                  <c:v>66.011544999999998</c:v>
                </c:pt>
                <c:pt idx="333">
                  <c:v>65.966114000000005</c:v>
                </c:pt>
                <c:pt idx="334">
                  <c:v>65.920603999999997</c:v>
                </c:pt>
                <c:pt idx="335">
                  <c:v>65.877560000000003</c:v>
                </c:pt>
                <c:pt idx="336">
                  <c:v>65.835817000000006</c:v>
                </c:pt>
                <c:pt idx="337">
                  <c:v>65.794272000000007</c:v>
                </c:pt>
                <c:pt idx="338">
                  <c:v>65.755977999999999</c:v>
                </c:pt>
                <c:pt idx="339">
                  <c:v>65.725266000000005</c:v>
                </c:pt>
                <c:pt idx="340">
                  <c:v>65.702805999999995</c:v>
                </c:pt>
                <c:pt idx="341">
                  <c:v>65.686967999999993</c:v>
                </c:pt>
                <c:pt idx="342">
                  <c:v>65.680070999999998</c:v>
                </c:pt>
                <c:pt idx="343">
                  <c:v>65.685288</c:v>
                </c:pt>
                <c:pt idx="344">
                  <c:v>65.701392999999996</c:v>
                </c:pt>
                <c:pt idx="345">
                  <c:v>65.726478</c:v>
                </c:pt>
                <c:pt idx="346">
                  <c:v>65.759840999999994</c:v>
                </c:pt>
                <c:pt idx="347">
                  <c:v>65.798805999999999</c:v>
                </c:pt>
                <c:pt idx="348">
                  <c:v>65.838337999999993</c:v>
                </c:pt>
                <c:pt idx="349">
                  <c:v>65.875192999999996</c:v>
                </c:pt>
                <c:pt idx="350">
                  <c:v>65.912957000000006</c:v>
                </c:pt>
                <c:pt idx="351">
                  <c:v>65.955625999999995</c:v>
                </c:pt>
                <c:pt idx="352">
                  <c:v>65.993562999999995</c:v>
                </c:pt>
                <c:pt idx="353">
                  <c:v>66.013244</c:v>
                </c:pt>
                <c:pt idx="354">
                  <c:v>66.013283999999999</c:v>
                </c:pt>
                <c:pt idx="355">
                  <c:v>65.999313999999998</c:v>
                </c:pt>
                <c:pt idx="356">
                  <c:v>65.975539999999995</c:v>
                </c:pt>
                <c:pt idx="357">
                  <c:v>65.943665999999993</c:v>
                </c:pt>
                <c:pt idx="358">
                  <c:v>65.905287000000001</c:v>
                </c:pt>
                <c:pt idx="359">
                  <c:v>65.863123000000002</c:v>
                </c:pt>
                <c:pt idx="360">
                  <c:v>65.818565000000007</c:v>
                </c:pt>
                <c:pt idx="361">
                  <c:v>65.771770000000004</c:v>
                </c:pt>
                <c:pt idx="362">
                  <c:v>65.727198999999999</c:v>
                </c:pt>
                <c:pt idx="363">
                  <c:v>65.691038000000006</c:v>
                </c:pt>
                <c:pt idx="364">
                  <c:v>65.665180000000007</c:v>
                </c:pt>
                <c:pt idx="365">
                  <c:v>65.647993</c:v>
                </c:pt>
                <c:pt idx="366">
                  <c:v>65.637058999999994</c:v>
                </c:pt>
                <c:pt idx="367">
                  <c:v>65.631583000000006</c:v>
                </c:pt>
                <c:pt idx="368">
                  <c:v>65.631884999999997</c:v>
                </c:pt>
                <c:pt idx="369">
                  <c:v>65.636612</c:v>
                </c:pt>
                <c:pt idx="370">
                  <c:v>65.641807</c:v>
                </c:pt>
                <c:pt idx="371">
                  <c:v>65.644043999999994</c:v>
                </c:pt>
                <c:pt idx="372">
                  <c:v>65.643410000000003</c:v>
                </c:pt>
                <c:pt idx="373">
                  <c:v>65.642427999999995</c:v>
                </c:pt>
                <c:pt idx="374">
                  <c:v>65.641913000000002</c:v>
                </c:pt>
                <c:pt idx="375">
                  <c:v>65.640804000000003</c:v>
                </c:pt>
                <c:pt idx="376">
                  <c:v>65.639199000000005</c:v>
                </c:pt>
                <c:pt idx="377">
                  <c:v>65.638217999999995</c:v>
                </c:pt>
                <c:pt idx="378">
                  <c:v>65.638304000000005</c:v>
                </c:pt>
                <c:pt idx="379">
                  <c:v>65.639041000000006</c:v>
                </c:pt>
                <c:pt idx="380">
                  <c:v>65.640468999999996</c:v>
                </c:pt>
                <c:pt idx="381">
                  <c:v>65.643234000000007</c:v>
                </c:pt>
                <c:pt idx="382">
                  <c:v>65.647587999999999</c:v>
                </c:pt>
                <c:pt idx="383">
                  <c:v>65.652788999999999</c:v>
                </c:pt>
                <c:pt idx="384">
                  <c:v>65.657691</c:v>
                </c:pt>
                <c:pt idx="385">
                  <c:v>65.660644000000005</c:v>
                </c:pt>
                <c:pt idx="386">
                  <c:v>65.658923999999999</c:v>
                </c:pt>
                <c:pt idx="387">
                  <c:v>65.650086000000002</c:v>
                </c:pt>
                <c:pt idx="388">
                  <c:v>65.633741999999998</c:v>
                </c:pt>
                <c:pt idx="389">
                  <c:v>65.611514999999997</c:v>
                </c:pt>
                <c:pt idx="390">
                  <c:v>65.585249000000005</c:v>
                </c:pt>
                <c:pt idx="391">
                  <c:v>65.555760000000006</c:v>
                </c:pt>
                <c:pt idx="392">
                  <c:v>65.523066</c:v>
                </c:pt>
                <c:pt idx="393">
                  <c:v>65.487363999999999</c:v>
                </c:pt>
                <c:pt idx="394">
                  <c:v>65.449847000000005</c:v>
                </c:pt>
                <c:pt idx="395">
                  <c:v>65.412749000000005</c:v>
                </c:pt>
                <c:pt idx="396">
                  <c:v>65.378646000000003</c:v>
                </c:pt>
                <c:pt idx="397">
                  <c:v>65.349193999999997</c:v>
                </c:pt>
                <c:pt idx="398">
                  <c:v>65.324607</c:v>
                </c:pt>
                <c:pt idx="399">
                  <c:v>65.304039000000003</c:v>
                </c:pt>
                <c:pt idx="400">
                  <c:v>65.286366999999998</c:v>
                </c:pt>
                <c:pt idx="401">
                  <c:v>65.270711000000006</c:v>
                </c:pt>
                <c:pt idx="402">
                  <c:v>65.256344999999996</c:v>
                </c:pt>
                <c:pt idx="403">
                  <c:v>65.242779999999996</c:v>
                </c:pt>
                <c:pt idx="404">
                  <c:v>65.229786000000004</c:v>
                </c:pt>
                <c:pt idx="405">
                  <c:v>65.216811000000007</c:v>
                </c:pt>
                <c:pt idx="406">
                  <c:v>65.203062000000003</c:v>
                </c:pt>
                <c:pt idx="407">
                  <c:v>65.188249999999996</c:v>
                </c:pt>
                <c:pt idx="408">
                  <c:v>65.172478999999996</c:v>
                </c:pt>
                <c:pt idx="409">
                  <c:v>65.156017000000006</c:v>
                </c:pt>
                <c:pt idx="410">
                  <c:v>65.139364</c:v>
                </c:pt>
                <c:pt idx="411">
                  <c:v>65.123070999999996</c:v>
                </c:pt>
                <c:pt idx="412">
                  <c:v>65.107257000000004</c:v>
                </c:pt>
                <c:pt idx="413">
                  <c:v>65.09075</c:v>
                </c:pt>
                <c:pt idx="414">
                  <c:v>65.071605000000005</c:v>
                </c:pt>
                <c:pt idx="415">
                  <c:v>65.049048999999997</c:v>
                </c:pt>
                <c:pt idx="416">
                  <c:v>65.023444999999995</c:v>
                </c:pt>
                <c:pt idx="417">
                  <c:v>64.995080999999999</c:v>
                </c:pt>
                <c:pt idx="418">
                  <c:v>64.964195000000004</c:v>
                </c:pt>
                <c:pt idx="419">
                  <c:v>64.931166000000005</c:v>
                </c:pt>
                <c:pt idx="420">
                  <c:v>64.896208000000001</c:v>
                </c:pt>
                <c:pt idx="421">
                  <c:v>64.859387999999996</c:v>
                </c:pt>
                <c:pt idx="422">
                  <c:v>64.821263999999999</c:v>
                </c:pt>
                <c:pt idx="423">
                  <c:v>64.784074000000004</c:v>
                </c:pt>
                <c:pt idx="424">
                  <c:v>64.751714000000007</c:v>
                </c:pt>
                <c:pt idx="425">
                  <c:v>64.727278999999996</c:v>
                </c:pt>
                <c:pt idx="426">
                  <c:v>64.711528999999999</c:v>
                </c:pt>
                <c:pt idx="427">
                  <c:v>64.703875999999994</c:v>
                </c:pt>
                <c:pt idx="428">
                  <c:v>64.703270000000003</c:v>
                </c:pt>
                <c:pt idx="429">
                  <c:v>64.708502999999993</c:v>
                </c:pt>
                <c:pt idx="430">
                  <c:v>64.718689999999995</c:v>
                </c:pt>
                <c:pt idx="431">
                  <c:v>64.733290999999994</c:v>
                </c:pt>
                <c:pt idx="432">
                  <c:v>64.751386999999994</c:v>
                </c:pt>
                <c:pt idx="433">
                  <c:v>64.770129999999995</c:v>
                </c:pt>
                <c:pt idx="434">
                  <c:v>64.783752000000007</c:v>
                </c:pt>
                <c:pt idx="435">
                  <c:v>64.786581999999996</c:v>
                </c:pt>
                <c:pt idx="436">
                  <c:v>64.776694000000006</c:v>
                </c:pt>
                <c:pt idx="437">
                  <c:v>64.755363000000003</c:v>
                </c:pt>
                <c:pt idx="438">
                  <c:v>64.724997999999999</c:v>
                </c:pt>
                <c:pt idx="439">
                  <c:v>64.687847000000005</c:v>
                </c:pt>
                <c:pt idx="440">
                  <c:v>64.645332999999994</c:v>
                </c:pt>
                <c:pt idx="441">
                  <c:v>64.598271999999994</c:v>
                </c:pt>
                <c:pt idx="442">
                  <c:v>64.547569999999993</c:v>
                </c:pt>
                <c:pt idx="443">
                  <c:v>64.495153999999999</c:v>
                </c:pt>
                <c:pt idx="444">
                  <c:v>64.444860000000006</c:v>
                </c:pt>
                <c:pt idx="445">
                  <c:v>64.401266000000007</c:v>
                </c:pt>
                <c:pt idx="446">
                  <c:v>64.367080999999999</c:v>
                </c:pt>
                <c:pt idx="447">
                  <c:v>64.342009000000004</c:v>
                </c:pt>
                <c:pt idx="448">
                  <c:v>64.323702999999995</c:v>
                </c:pt>
                <c:pt idx="449">
                  <c:v>64.309623999999999</c:v>
                </c:pt>
                <c:pt idx="450">
                  <c:v>64.298168000000004</c:v>
                </c:pt>
                <c:pt idx="451">
                  <c:v>64.288408000000004</c:v>
                </c:pt>
                <c:pt idx="452">
                  <c:v>64.279707999999999</c:v>
                </c:pt>
                <c:pt idx="453">
                  <c:v>64.271806999999995</c:v>
                </c:pt>
                <c:pt idx="454">
                  <c:v>64.264144000000002</c:v>
                </c:pt>
                <c:pt idx="455">
                  <c:v>64.254716999999999</c:v>
                </c:pt>
                <c:pt idx="456">
                  <c:v>64.240677000000005</c:v>
                </c:pt>
                <c:pt idx="457">
                  <c:v>64.220487000000006</c:v>
                </c:pt>
                <c:pt idx="458">
                  <c:v>64.194683999999995</c:v>
                </c:pt>
                <c:pt idx="459">
                  <c:v>64.164790999999994</c:v>
                </c:pt>
                <c:pt idx="460">
                  <c:v>64.132397999999995</c:v>
                </c:pt>
                <c:pt idx="461">
                  <c:v>64.099181999999999</c:v>
                </c:pt>
                <c:pt idx="462">
                  <c:v>64.066703000000004</c:v>
                </c:pt>
                <c:pt idx="463">
                  <c:v>64.035572000000002</c:v>
                </c:pt>
                <c:pt idx="464">
                  <c:v>64.005602999999994</c:v>
                </c:pt>
                <c:pt idx="465">
                  <c:v>63.977218999999998</c:v>
                </c:pt>
                <c:pt idx="466">
                  <c:v>63.952055999999999</c:v>
                </c:pt>
                <c:pt idx="467">
                  <c:v>63.931832999999997</c:v>
                </c:pt>
                <c:pt idx="468">
                  <c:v>63.917242000000002</c:v>
                </c:pt>
                <c:pt idx="469">
                  <c:v>63.908039000000002</c:v>
                </c:pt>
                <c:pt idx="470">
                  <c:v>63.903343999999997</c:v>
                </c:pt>
                <c:pt idx="471">
                  <c:v>63.901561000000001</c:v>
                </c:pt>
                <c:pt idx="472">
                  <c:v>63.900519000000003</c:v>
                </c:pt>
                <c:pt idx="473">
                  <c:v>63.898463</c:v>
                </c:pt>
                <c:pt idx="474">
                  <c:v>63.894666000000001</c:v>
                </c:pt>
                <c:pt idx="475">
                  <c:v>63.888706999999997</c:v>
                </c:pt>
                <c:pt idx="476">
                  <c:v>63.879455</c:v>
                </c:pt>
                <c:pt idx="477">
                  <c:v>63.865256000000002</c:v>
                </c:pt>
                <c:pt idx="478">
                  <c:v>63.845041999999999</c:v>
                </c:pt>
                <c:pt idx="479">
                  <c:v>63.818967000000001</c:v>
                </c:pt>
                <c:pt idx="480">
                  <c:v>63.788173</c:v>
                </c:pt>
                <c:pt idx="481">
                  <c:v>63.754328999999998</c:v>
                </c:pt>
                <c:pt idx="482">
                  <c:v>63.719296999999997</c:v>
                </c:pt>
                <c:pt idx="483">
                  <c:v>63.684623999999999</c:v>
                </c:pt>
                <c:pt idx="484">
                  <c:v>63.651164999999999</c:v>
                </c:pt>
                <c:pt idx="485">
                  <c:v>63.619318999999997</c:v>
                </c:pt>
                <c:pt idx="486">
                  <c:v>63.589705000000002</c:v>
                </c:pt>
                <c:pt idx="487">
                  <c:v>63.563571000000003</c:v>
                </c:pt>
                <c:pt idx="488">
                  <c:v>63.542282</c:v>
                </c:pt>
                <c:pt idx="489">
                  <c:v>63.526249</c:v>
                </c:pt>
                <c:pt idx="490">
                  <c:v>63.514436000000003</c:v>
                </c:pt>
                <c:pt idx="491">
                  <c:v>63.504893000000003</c:v>
                </c:pt>
                <c:pt idx="492">
                  <c:v>63.495786000000003</c:v>
                </c:pt>
                <c:pt idx="493">
                  <c:v>63.486085000000003</c:v>
                </c:pt>
                <c:pt idx="494">
                  <c:v>63.475614999999998</c:v>
                </c:pt>
                <c:pt idx="495">
                  <c:v>63.464740999999997</c:v>
                </c:pt>
                <c:pt idx="496">
                  <c:v>63.453871999999997</c:v>
                </c:pt>
                <c:pt idx="497">
                  <c:v>63.442681999999998</c:v>
                </c:pt>
                <c:pt idx="498">
                  <c:v>63.429716999999997</c:v>
                </c:pt>
                <c:pt idx="499">
                  <c:v>63.413229999999999</c:v>
                </c:pt>
                <c:pt idx="500">
                  <c:v>63.392515000000003</c:v>
                </c:pt>
                <c:pt idx="501">
                  <c:v>63.368364999999997</c:v>
                </c:pt>
                <c:pt idx="502">
                  <c:v>63.342407000000001</c:v>
                </c:pt>
                <c:pt idx="503">
                  <c:v>63.316105</c:v>
                </c:pt>
                <c:pt idx="504">
                  <c:v>63.290179999999999</c:v>
                </c:pt>
                <c:pt idx="505">
                  <c:v>63.264600999999999</c:v>
                </c:pt>
                <c:pt idx="506">
                  <c:v>63.238984000000002</c:v>
                </c:pt>
                <c:pt idx="507">
                  <c:v>63.213251999999997</c:v>
                </c:pt>
                <c:pt idx="508">
                  <c:v>63.188156999999997</c:v>
                </c:pt>
                <c:pt idx="509">
                  <c:v>63.165078000000001</c:v>
                </c:pt>
                <c:pt idx="510">
                  <c:v>63.145234000000002</c:v>
                </c:pt>
                <c:pt idx="511">
                  <c:v>63.128946999999997</c:v>
                </c:pt>
                <c:pt idx="512">
                  <c:v>63.115487999999999</c:v>
                </c:pt>
                <c:pt idx="513">
                  <c:v>63.103594000000001</c:v>
                </c:pt>
                <c:pt idx="514">
                  <c:v>63.092202</c:v>
                </c:pt>
                <c:pt idx="515">
                  <c:v>63.080809000000002</c:v>
                </c:pt>
                <c:pt idx="516">
                  <c:v>63.069364999999998</c:v>
                </c:pt>
                <c:pt idx="517">
                  <c:v>63.057938</c:v>
                </c:pt>
                <c:pt idx="518">
                  <c:v>63.046393000000002</c:v>
                </c:pt>
                <c:pt idx="519">
                  <c:v>63.034193000000002</c:v>
                </c:pt>
                <c:pt idx="520">
                  <c:v>63.020485000000001</c:v>
                </c:pt>
                <c:pt idx="521">
                  <c:v>63.004558000000003</c:v>
                </c:pt>
                <c:pt idx="522">
                  <c:v>62.986328999999998</c:v>
                </c:pt>
                <c:pt idx="523">
                  <c:v>62.966369999999998</c:v>
                </c:pt>
                <c:pt idx="524">
                  <c:v>62.945481999999998</c:v>
                </c:pt>
                <c:pt idx="525">
                  <c:v>62.924278000000001</c:v>
                </c:pt>
                <c:pt idx="526">
                  <c:v>62.903072999999999</c:v>
                </c:pt>
                <c:pt idx="527">
                  <c:v>62.881996000000001</c:v>
                </c:pt>
                <c:pt idx="528">
                  <c:v>62.861192000000003</c:v>
                </c:pt>
                <c:pt idx="529">
                  <c:v>62.840995999999997</c:v>
                </c:pt>
                <c:pt idx="530">
                  <c:v>62.822018999999997</c:v>
                </c:pt>
                <c:pt idx="531">
                  <c:v>62.804952999999998</c:v>
                </c:pt>
                <c:pt idx="532">
                  <c:v>62.790165000000002</c:v>
                </c:pt>
                <c:pt idx="533">
                  <c:v>62.777476999999998</c:v>
                </c:pt>
                <c:pt idx="534">
                  <c:v>62.766382999999998</c:v>
                </c:pt>
                <c:pt idx="535">
                  <c:v>62.756380999999998</c:v>
                </c:pt>
                <c:pt idx="536">
                  <c:v>62.747069000000003</c:v>
                </c:pt>
                <c:pt idx="537">
                  <c:v>62.738090999999997</c:v>
                </c:pt>
                <c:pt idx="538">
                  <c:v>62.729126000000001</c:v>
                </c:pt>
                <c:pt idx="539">
                  <c:v>62.719830000000002</c:v>
                </c:pt>
                <c:pt idx="540">
                  <c:v>62.709784999999997</c:v>
                </c:pt>
                <c:pt idx="541">
                  <c:v>62.698616000000001</c:v>
                </c:pt>
                <c:pt idx="542">
                  <c:v>62.686269000000003</c:v>
                </c:pt>
                <c:pt idx="543">
                  <c:v>62.673102999999998</c:v>
                </c:pt>
                <c:pt idx="544">
                  <c:v>62.659635999999999</c:v>
                </c:pt>
                <c:pt idx="545">
                  <c:v>62.646349999999998</c:v>
                </c:pt>
                <c:pt idx="546">
                  <c:v>62.633727999999998</c:v>
                </c:pt>
                <c:pt idx="547">
                  <c:v>62.622213000000002</c:v>
                </c:pt>
                <c:pt idx="548">
                  <c:v>62.612026</c:v>
                </c:pt>
                <c:pt idx="549">
                  <c:v>62.60324</c:v>
                </c:pt>
                <c:pt idx="550">
                  <c:v>62.595934999999997</c:v>
                </c:pt>
                <c:pt idx="551">
                  <c:v>62.590060000000001</c:v>
                </c:pt>
                <c:pt idx="552">
                  <c:v>62.585087999999999</c:v>
                </c:pt>
                <c:pt idx="553">
                  <c:v>62.580069000000002</c:v>
                </c:pt>
                <c:pt idx="554">
                  <c:v>62.574100000000001</c:v>
                </c:pt>
                <c:pt idx="555">
                  <c:v>62.566563000000002</c:v>
                </c:pt>
                <c:pt idx="556">
                  <c:v>62.556953999999998</c:v>
                </c:pt>
                <c:pt idx="557">
                  <c:v>62.544893000000002</c:v>
                </c:pt>
                <c:pt idx="558">
                  <c:v>62.530428999999998</c:v>
                </c:pt>
                <c:pt idx="559">
                  <c:v>62.514024999999997</c:v>
                </c:pt>
                <c:pt idx="560">
                  <c:v>62.496203000000001</c:v>
                </c:pt>
                <c:pt idx="561">
                  <c:v>62.477414000000003</c:v>
                </c:pt>
                <c:pt idx="562">
                  <c:v>62.458266000000002</c:v>
                </c:pt>
                <c:pt idx="563">
                  <c:v>62.439593000000002</c:v>
                </c:pt>
                <c:pt idx="564">
                  <c:v>62.422148</c:v>
                </c:pt>
                <c:pt idx="565">
                  <c:v>62.406376000000002</c:v>
                </c:pt>
                <c:pt idx="566">
                  <c:v>62.392513999999998</c:v>
                </c:pt>
                <c:pt idx="567">
                  <c:v>62.380685</c:v>
                </c:pt>
                <c:pt idx="568">
                  <c:v>62.370842000000003</c:v>
                </c:pt>
                <c:pt idx="569">
                  <c:v>62.362855000000003</c:v>
                </c:pt>
                <c:pt idx="570">
                  <c:v>62.356636000000002</c:v>
                </c:pt>
                <c:pt idx="571">
                  <c:v>62.352097999999998</c:v>
                </c:pt>
                <c:pt idx="572">
                  <c:v>62.348992000000003</c:v>
                </c:pt>
                <c:pt idx="573">
                  <c:v>62.346902</c:v>
                </c:pt>
                <c:pt idx="574">
                  <c:v>62.345371</c:v>
                </c:pt>
                <c:pt idx="575">
                  <c:v>62.344000999999999</c:v>
                </c:pt>
                <c:pt idx="576">
                  <c:v>62.342520999999998</c:v>
                </c:pt>
                <c:pt idx="577">
                  <c:v>62.340820999999998</c:v>
                </c:pt>
                <c:pt idx="578">
                  <c:v>62.338788000000001</c:v>
                </c:pt>
                <c:pt idx="579">
                  <c:v>62.336041999999999</c:v>
                </c:pt>
                <c:pt idx="580">
                  <c:v>62.331980999999999</c:v>
                </c:pt>
                <c:pt idx="581">
                  <c:v>62.326174999999999</c:v>
                </c:pt>
                <c:pt idx="582">
                  <c:v>62.318601000000001</c:v>
                </c:pt>
                <c:pt idx="583">
                  <c:v>62.309550000000002</c:v>
                </c:pt>
                <c:pt idx="584">
                  <c:v>62.299492000000001</c:v>
                </c:pt>
                <c:pt idx="585">
                  <c:v>62.289025000000002</c:v>
                </c:pt>
                <c:pt idx="586">
                  <c:v>62.278686</c:v>
                </c:pt>
                <c:pt idx="587">
                  <c:v>62.268723000000001</c:v>
                </c:pt>
                <c:pt idx="588">
                  <c:v>62.259160999999999</c:v>
                </c:pt>
                <c:pt idx="589">
                  <c:v>62.250107</c:v>
                </c:pt>
                <c:pt idx="590">
                  <c:v>62.241838999999999</c:v>
                </c:pt>
                <c:pt idx="591">
                  <c:v>62.234606999999997</c:v>
                </c:pt>
                <c:pt idx="592">
                  <c:v>62.228507</c:v>
                </c:pt>
                <c:pt idx="593">
                  <c:v>62.223492999999998</c:v>
                </c:pt>
                <c:pt idx="594">
                  <c:v>62.219366999999998</c:v>
                </c:pt>
                <c:pt idx="595">
                  <c:v>62.215789999999998</c:v>
                </c:pt>
                <c:pt idx="596">
                  <c:v>62.212505</c:v>
                </c:pt>
                <c:pt idx="597">
                  <c:v>62.209536</c:v>
                </c:pt>
                <c:pt idx="598">
                  <c:v>62.207107000000001</c:v>
                </c:pt>
                <c:pt idx="599">
                  <c:v>62.205427</c:v>
                </c:pt>
                <c:pt idx="600">
                  <c:v>62.204594999999998</c:v>
                </c:pt>
                <c:pt idx="601">
                  <c:v>62.204591000000001</c:v>
                </c:pt>
                <c:pt idx="602">
                  <c:v>62.205216999999998</c:v>
                </c:pt>
                <c:pt idx="603">
                  <c:v>62.206181000000001</c:v>
                </c:pt>
                <c:pt idx="604">
                  <c:v>62.207348000000003</c:v>
                </c:pt>
                <c:pt idx="605">
                  <c:v>62.208841</c:v>
                </c:pt>
                <c:pt idx="606">
                  <c:v>62.210782000000002</c:v>
                </c:pt>
                <c:pt idx="607">
                  <c:v>62.213065</c:v>
                </c:pt>
                <c:pt idx="608">
                  <c:v>62.215415999999998</c:v>
                </c:pt>
                <c:pt idx="609">
                  <c:v>62.217571</c:v>
                </c:pt>
                <c:pt idx="610">
                  <c:v>62.219293999999998</c:v>
                </c:pt>
                <c:pt idx="611">
                  <c:v>62.220405</c:v>
                </c:pt>
                <c:pt idx="612">
                  <c:v>62.220934999999997</c:v>
                </c:pt>
                <c:pt idx="613">
                  <c:v>62.221128</c:v>
                </c:pt>
                <c:pt idx="614">
                  <c:v>62.221145999999997</c:v>
                </c:pt>
                <c:pt idx="615">
                  <c:v>62.220838999999998</c:v>
                </c:pt>
                <c:pt idx="616">
                  <c:v>62.219906999999999</c:v>
                </c:pt>
                <c:pt idx="617">
                  <c:v>62.218181999999999</c:v>
                </c:pt>
                <c:pt idx="618">
                  <c:v>62.215694999999997</c:v>
                </c:pt>
                <c:pt idx="619">
                  <c:v>62.212578000000001</c:v>
                </c:pt>
                <c:pt idx="620">
                  <c:v>62.209041999999997</c:v>
                </c:pt>
                <c:pt idx="621">
                  <c:v>62.205359999999999</c:v>
                </c:pt>
                <c:pt idx="622">
                  <c:v>62.201760999999998</c:v>
                </c:pt>
                <c:pt idx="623">
                  <c:v>62.198368000000002</c:v>
                </c:pt>
                <c:pt idx="624">
                  <c:v>62.195307999999997</c:v>
                </c:pt>
                <c:pt idx="625">
                  <c:v>62.192815000000003</c:v>
                </c:pt>
                <c:pt idx="626">
                  <c:v>62.191178999999998</c:v>
                </c:pt>
                <c:pt idx="627">
                  <c:v>62.190621</c:v>
                </c:pt>
                <c:pt idx="628">
                  <c:v>62.191290000000002</c:v>
                </c:pt>
                <c:pt idx="629">
                  <c:v>62.193286000000001</c:v>
                </c:pt>
                <c:pt idx="630">
                  <c:v>62.196635000000001</c:v>
                </c:pt>
                <c:pt idx="631">
                  <c:v>62.201247000000002</c:v>
                </c:pt>
                <c:pt idx="632">
                  <c:v>62.206927</c:v>
                </c:pt>
                <c:pt idx="633">
                  <c:v>62.213394000000001</c:v>
                </c:pt>
                <c:pt idx="634">
                  <c:v>62.220298999999997</c:v>
                </c:pt>
                <c:pt idx="635">
                  <c:v>62.22728</c:v>
                </c:pt>
                <c:pt idx="636">
                  <c:v>62.234045000000002</c:v>
                </c:pt>
                <c:pt idx="637">
                  <c:v>62.240381999999997</c:v>
                </c:pt>
                <c:pt idx="638">
                  <c:v>62.246084000000003</c:v>
                </c:pt>
                <c:pt idx="639">
                  <c:v>62.250920999999998</c:v>
                </c:pt>
                <c:pt idx="640">
                  <c:v>62.254736999999999</c:v>
                </c:pt>
                <c:pt idx="641">
                  <c:v>62.257550000000002</c:v>
                </c:pt>
                <c:pt idx="642">
                  <c:v>62.259523999999999</c:v>
                </c:pt>
                <c:pt idx="643">
                  <c:v>62.260869</c:v>
                </c:pt>
                <c:pt idx="644">
                  <c:v>62.261763999999999</c:v>
                </c:pt>
                <c:pt idx="645">
                  <c:v>62.262346000000001</c:v>
                </c:pt>
                <c:pt idx="646">
                  <c:v>62.262709000000001</c:v>
                </c:pt>
                <c:pt idx="647">
                  <c:v>62.262956000000003</c:v>
                </c:pt>
                <c:pt idx="648">
                  <c:v>62.263260000000002</c:v>
                </c:pt>
                <c:pt idx="649">
                  <c:v>62.263838</c:v>
                </c:pt>
                <c:pt idx="650">
                  <c:v>62.264795999999997</c:v>
                </c:pt>
                <c:pt idx="651">
                  <c:v>62.266033999999998</c:v>
                </c:pt>
                <c:pt idx="652">
                  <c:v>62.267336</c:v>
                </c:pt>
                <c:pt idx="653">
                  <c:v>62.268579000000003</c:v>
                </c:pt>
                <c:pt idx="654">
                  <c:v>62.269855</c:v>
                </c:pt>
                <c:pt idx="655">
                  <c:v>62.271419000000002</c:v>
                </c:pt>
                <c:pt idx="656">
                  <c:v>62.273555000000002</c:v>
                </c:pt>
                <c:pt idx="657">
                  <c:v>62.276449999999997</c:v>
                </c:pt>
                <c:pt idx="658">
                  <c:v>62.280104999999999</c:v>
                </c:pt>
                <c:pt idx="659">
                  <c:v>62.284402999999998</c:v>
                </c:pt>
                <c:pt idx="660">
                  <c:v>62.289254</c:v>
                </c:pt>
                <c:pt idx="661">
                  <c:v>62.294694</c:v>
                </c:pt>
                <c:pt idx="662">
                  <c:v>62.300781000000001</c:v>
                </c:pt>
                <c:pt idx="663">
                  <c:v>62.307428999999999</c:v>
                </c:pt>
                <c:pt idx="664">
                  <c:v>62.314343000000001</c:v>
                </c:pt>
                <c:pt idx="665">
                  <c:v>62.321126999999997</c:v>
                </c:pt>
                <c:pt idx="666">
                  <c:v>62.327424000000001</c:v>
                </c:pt>
                <c:pt idx="667">
                  <c:v>62.333010000000002</c:v>
                </c:pt>
                <c:pt idx="668">
                  <c:v>62.337837999999998</c:v>
                </c:pt>
                <c:pt idx="669">
                  <c:v>62.342008999999997</c:v>
                </c:pt>
                <c:pt idx="670">
                  <c:v>62.345657000000003</c:v>
                </c:pt>
                <c:pt idx="671">
                  <c:v>62.348865000000004</c:v>
                </c:pt>
                <c:pt idx="672">
                  <c:v>62.351689999999998</c:v>
                </c:pt>
                <c:pt idx="673">
                  <c:v>62.354236999999998</c:v>
                </c:pt>
                <c:pt idx="674">
                  <c:v>62.356658000000003</c:v>
                </c:pt>
                <c:pt idx="675">
                  <c:v>62.359074</c:v>
                </c:pt>
                <c:pt idx="676">
                  <c:v>62.361527000000002</c:v>
                </c:pt>
                <c:pt idx="677">
                  <c:v>62.363999</c:v>
                </c:pt>
                <c:pt idx="678">
                  <c:v>62.366410000000002</c:v>
                </c:pt>
                <c:pt idx="679">
                  <c:v>62.368653999999999</c:v>
                </c:pt>
                <c:pt idx="680">
                  <c:v>62.370654999999999</c:v>
                </c:pt>
                <c:pt idx="681">
                  <c:v>62.372424000000002</c:v>
                </c:pt>
                <c:pt idx="682">
                  <c:v>62.374032999999997</c:v>
                </c:pt>
                <c:pt idx="683">
                  <c:v>62.375559000000003</c:v>
                </c:pt>
                <c:pt idx="684">
                  <c:v>62.377062000000002</c:v>
                </c:pt>
                <c:pt idx="685">
                  <c:v>62.378596999999999</c:v>
                </c:pt>
                <c:pt idx="686">
                  <c:v>62.380201999999997</c:v>
                </c:pt>
                <c:pt idx="687">
                  <c:v>62.381903000000001</c:v>
                </c:pt>
                <c:pt idx="688">
                  <c:v>62.383763000000002</c:v>
                </c:pt>
                <c:pt idx="689">
                  <c:v>62.385880999999998</c:v>
                </c:pt>
                <c:pt idx="690">
                  <c:v>62.388292</c:v>
                </c:pt>
                <c:pt idx="691">
                  <c:v>62.390886999999999</c:v>
                </c:pt>
                <c:pt idx="692">
                  <c:v>62.393467000000001</c:v>
                </c:pt>
                <c:pt idx="693">
                  <c:v>62.395848999999998</c:v>
                </c:pt>
                <c:pt idx="694">
                  <c:v>62.397908999999999</c:v>
                </c:pt>
                <c:pt idx="695">
                  <c:v>62.399574000000001</c:v>
                </c:pt>
                <c:pt idx="696">
                  <c:v>62.400838</c:v>
                </c:pt>
                <c:pt idx="697">
                  <c:v>62.401766000000002</c:v>
                </c:pt>
                <c:pt idx="698">
                  <c:v>62.402422000000001</c:v>
                </c:pt>
                <c:pt idx="699">
                  <c:v>62.402850000000001</c:v>
                </c:pt>
                <c:pt idx="700">
                  <c:v>62.403140999999998</c:v>
                </c:pt>
                <c:pt idx="701">
                  <c:v>62.403497000000002</c:v>
                </c:pt>
                <c:pt idx="702">
                  <c:v>62.404156</c:v>
                </c:pt>
                <c:pt idx="703">
                  <c:v>62.405279</c:v>
                </c:pt>
                <c:pt idx="704">
                  <c:v>62.406973999999998</c:v>
                </c:pt>
                <c:pt idx="705">
                  <c:v>62.409365999999999</c:v>
                </c:pt>
                <c:pt idx="706">
                  <c:v>62.412562000000001</c:v>
                </c:pt>
                <c:pt idx="707">
                  <c:v>62.416567000000001</c:v>
                </c:pt>
                <c:pt idx="708">
                  <c:v>62.421269000000002</c:v>
                </c:pt>
                <c:pt idx="709">
                  <c:v>62.426465</c:v>
                </c:pt>
                <c:pt idx="710">
                  <c:v>62.431851000000002</c:v>
                </c:pt>
                <c:pt idx="711">
                  <c:v>62.437061</c:v>
                </c:pt>
                <c:pt idx="712">
                  <c:v>62.441783000000001</c:v>
                </c:pt>
                <c:pt idx="713">
                  <c:v>62.445869000000002</c:v>
                </c:pt>
                <c:pt idx="714">
                  <c:v>62.449283000000001</c:v>
                </c:pt>
                <c:pt idx="715">
                  <c:v>62.451984000000003</c:v>
                </c:pt>
                <c:pt idx="716">
                  <c:v>62.453913</c:v>
                </c:pt>
                <c:pt idx="717">
                  <c:v>62.455052000000002</c:v>
                </c:pt>
                <c:pt idx="718">
                  <c:v>62.455435000000001</c:v>
                </c:pt>
                <c:pt idx="719">
                  <c:v>62.45514</c:v>
                </c:pt>
                <c:pt idx="720">
                  <c:v>62.454341999999997</c:v>
                </c:pt>
                <c:pt idx="721">
                  <c:v>62.453299999999999</c:v>
                </c:pt>
                <c:pt idx="722">
                  <c:v>62.452272000000001</c:v>
                </c:pt>
                <c:pt idx="723">
                  <c:v>62.451425</c:v>
                </c:pt>
                <c:pt idx="724">
                  <c:v>62.450837</c:v>
                </c:pt>
                <c:pt idx="725">
                  <c:v>62.450555000000001</c:v>
                </c:pt>
                <c:pt idx="726">
                  <c:v>62.450592</c:v>
                </c:pt>
                <c:pt idx="727">
                  <c:v>62.450926000000003</c:v>
                </c:pt>
                <c:pt idx="728">
                  <c:v>62.451574999999998</c:v>
                </c:pt>
                <c:pt idx="729">
                  <c:v>62.452598999999999</c:v>
                </c:pt>
                <c:pt idx="730">
                  <c:v>62.454019000000002</c:v>
                </c:pt>
                <c:pt idx="731">
                  <c:v>62.455764000000002</c:v>
                </c:pt>
                <c:pt idx="732">
                  <c:v>62.457700000000003</c:v>
                </c:pt>
                <c:pt idx="733">
                  <c:v>62.459682000000001</c:v>
                </c:pt>
                <c:pt idx="734">
                  <c:v>62.461565999999998</c:v>
                </c:pt>
                <c:pt idx="735">
                  <c:v>62.463242000000001</c:v>
                </c:pt>
                <c:pt idx="736">
                  <c:v>62.464696000000004</c:v>
                </c:pt>
                <c:pt idx="737">
                  <c:v>62.466002000000003</c:v>
                </c:pt>
                <c:pt idx="738">
                  <c:v>62.467184000000003</c:v>
                </c:pt>
                <c:pt idx="739">
                  <c:v>62.468172000000003</c:v>
                </c:pt>
                <c:pt idx="740">
                  <c:v>62.468854999999998</c:v>
                </c:pt>
                <c:pt idx="741">
                  <c:v>62.469119999999997</c:v>
                </c:pt>
                <c:pt idx="742">
                  <c:v>62.468890999999999</c:v>
                </c:pt>
                <c:pt idx="743">
                  <c:v>62.468178999999999</c:v>
                </c:pt>
                <c:pt idx="744">
                  <c:v>62.467128000000002</c:v>
                </c:pt>
                <c:pt idx="745">
                  <c:v>62.465960000000003</c:v>
                </c:pt>
                <c:pt idx="746">
                  <c:v>62.464834000000003</c:v>
                </c:pt>
                <c:pt idx="747">
                  <c:v>62.463802999999999</c:v>
                </c:pt>
                <c:pt idx="748">
                  <c:v>62.462896999999998</c:v>
                </c:pt>
                <c:pt idx="749">
                  <c:v>62.462192999999999</c:v>
                </c:pt>
                <c:pt idx="750">
                  <c:v>62.461806000000003</c:v>
                </c:pt>
                <c:pt idx="751">
                  <c:v>62.461919000000002</c:v>
                </c:pt>
                <c:pt idx="752">
                  <c:v>62.462764</c:v>
                </c:pt>
                <c:pt idx="753">
                  <c:v>62.464475</c:v>
                </c:pt>
                <c:pt idx="754">
                  <c:v>62.466925000000003</c:v>
                </c:pt>
                <c:pt idx="755">
                  <c:v>62.469712000000001</c:v>
                </c:pt>
                <c:pt idx="756">
                  <c:v>62.472351000000003</c:v>
                </c:pt>
                <c:pt idx="757">
                  <c:v>62.474457999999998</c:v>
                </c:pt>
                <c:pt idx="758">
                  <c:v>62.475821000000003</c:v>
                </c:pt>
                <c:pt idx="759">
                  <c:v>62.476405999999997</c:v>
                </c:pt>
                <c:pt idx="760">
                  <c:v>62.476334999999999</c:v>
                </c:pt>
                <c:pt idx="761">
                  <c:v>62.475760999999999</c:v>
                </c:pt>
                <c:pt idx="762">
                  <c:v>62.474766000000002</c:v>
                </c:pt>
                <c:pt idx="763">
                  <c:v>62.473405</c:v>
                </c:pt>
                <c:pt idx="764">
                  <c:v>62.471837000000001</c:v>
                </c:pt>
                <c:pt idx="765">
                  <c:v>62.470376999999999</c:v>
                </c:pt>
                <c:pt idx="766">
                  <c:v>62.469394999999999</c:v>
                </c:pt>
                <c:pt idx="767">
                  <c:v>62.469168000000003</c:v>
                </c:pt>
                <c:pt idx="768">
                  <c:v>62.469814999999997</c:v>
                </c:pt>
                <c:pt idx="769">
                  <c:v>62.471288999999999</c:v>
                </c:pt>
                <c:pt idx="770">
                  <c:v>62.473407999999999</c:v>
                </c:pt>
                <c:pt idx="771">
                  <c:v>62.475949999999997</c:v>
                </c:pt>
                <c:pt idx="772">
                  <c:v>62.478712000000002</c:v>
                </c:pt>
                <c:pt idx="773">
                  <c:v>62.481515000000002</c:v>
                </c:pt>
                <c:pt idx="774">
                  <c:v>62.484192</c:v>
                </c:pt>
                <c:pt idx="775">
                  <c:v>62.486624999999997</c:v>
                </c:pt>
                <c:pt idx="776">
                  <c:v>62.488796000000001</c:v>
                </c:pt>
                <c:pt idx="777">
                  <c:v>62.490777999999999</c:v>
                </c:pt>
                <c:pt idx="778">
                  <c:v>62.492685000000002</c:v>
                </c:pt>
                <c:pt idx="779">
                  <c:v>62.494611999999996</c:v>
                </c:pt>
                <c:pt idx="780">
                  <c:v>62.496589999999998</c:v>
                </c:pt>
                <c:pt idx="781">
                  <c:v>62.498562999999997</c:v>
                </c:pt>
                <c:pt idx="782">
                  <c:v>62.500458999999999</c:v>
                </c:pt>
                <c:pt idx="783">
                  <c:v>62.502290000000002</c:v>
                </c:pt>
                <c:pt idx="784">
                  <c:v>62.50414</c:v>
                </c:pt>
                <c:pt idx="785">
                  <c:v>62.506042000000001</c:v>
                </c:pt>
                <c:pt idx="786">
                  <c:v>62.507930000000002</c:v>
                </c:pt>
                <c:pt idx="787">
                  <c:v>62.509681</c:v>
                </c:pt>
                <c:pt idx="788">
                  <c:v>62.511173999999997</c:v>
                </c:pt>
                <c:pt idx="789">
                  <c:v>62.512320000000003</c:v>
                </c:pt>
                <c:pt idx="790">
                  <c:v>62.513100000000001</c:v>
                </c:pt>
                <c:pt idx="791">
                  <c:v>62.513613999999997</c:v>
                </c:pt>
                <c:pt idx="792">
                  <c:v>62.514049</c:v>
                </c:pt>
                <c:pt idx="793">
                  <c:v>62.514584999999997</c:v>
                </c:pt>
                <c:pt idx="794">
                  <c:v>62.515352999999998</c:v>
                </c:pt>
                <c:pt idx="795">
                  <c:v>62.516449000000001</c:v>
                </c:pt>
                <c:pt idx="796">
                  <c:v>62.517932999999999</c:v>
                </c:pt>
                <c:pt idx="797">
                  <c:v>62.519793</c:v>
                </c:pt>
                <c:pt idx="798">
                  <c:v>62.521966999999997</c:v>
                </c:pt>
                <c:pt idx="799">
                  <c:v>62.524411999999998</c:v>
                </c:pt>
                <c:pt idx="800">
                  <c:v>62.527113999999997</c:v>
                </c:pt>
                <c:pt idx="801">
                  <c:v>62.529992</c:v>
                </c:pt>
                <c:pt idx="802">
                  <c:v>62.532854</c:v>
                </c:pt>
                <c:pt idx="803">
                  <c:v>62.535443999999998</c:v>
                </c:pt>
                <c:pt idx="804">
                  <c:v>62.537539000000002</c:v>
                </c:pt>
                <c:pt idx="805">
                  <c:v>62.539028999999999</c:v>
                </c:pt>
                <c:pt idx="806">
                  <c:v>62.53998</c:v>
                </c:pt>
                <c:pt idx="807">
                  <c:v>62.540604000000002</c:v>
                </c:pt>
                <c:pt idx="808">
                  <c:v>62.541128999999998</c:v>
                </c:pt>
                <c:pt idx="809">
                  <c:v>62.541682000000002</c:v>
                </c:pt>
                <c:pt idx="810">
                  <c:v>62.542309000000003</c:v>
                </c:pt>
                <c:pt idx="811">
                  <c:v>62.543101999999998</c:v>
                </c:pt>
                <c:pt idx="812">
                  <c:v>62.544260000000001</c:v>
                </c:pt>
                <c:pt idx="813">
                  <c:v>62.546022999999998</c:v>
                </c:pt>
                <c:pt idx="814">
                  <c:v>62.548547999999997</c:v>
                </c:pt>
                <c:pt idx="815">
                  <c:v>62.551820999999997</c:v>
                </c:pt>
                <c:pt idx="816">
                  <c:v>62.555622999999997</c:v>
                </c:pt>
                <c:pt idx="817">
                  <c:v>62.559610999999997</c:v>
                </c:pt>
                <c:pt idx="818">
                  <c:v>62.563521000000001</c:v>
                </c:pt>
                <c:pt idx="819">
                  <c:v>62.567298000000001</c:v>
                </c:pt>
                <c:pt idx="820">
                  <c:v>62.571010999999999</c:v>
                </c:pt>
                <c:pt idx="821">
                  <c:v>62.574665000000003</c:v>
                </c:pt>
                <c:pt idx="822">
                  <c:v>62.578122999999998</c:v>
                </c:pt>
                <c:pt idx="823">
                  <c:v>62.581158000000002</c:v>
                </c:pt>
                <c:pt idx="824">
                  <c:v>62.583582</c:v>
                </c:pt>
                <c:pt idx="825">
                  <c:v>62.585341</c:v>
                </c:pt>
                <c:pt idx="826">
                  <c:v>62.586584000000002</c:v>
                </c:pt>
                <c:pt idx="827">
                  <c:v>62.587595999999998</c:v>
                </c:pt>
                <c:pt idx="828">
                  <c:v>62.588614999999997</c:v>
                </c:pt>
                <c:pt idx="829">
                  <c:v>62.589699000000003</c:v>
                </c:pt>
                <c:pt idx="830">
                  <c:v>62.590775999999998</c:v>
                </c:pt>
                <c:pt idx="831">
                  <c:v>62.591773000000003</c:v>
                </c:pt>
                <c:pt idx="832">
                  <c:v>62.592675</c:v>
                </c:pt>
                <c:pt idx="833">
                  <c:v>62.593524000000002</c:v>
                </c:pt>
                <c:pt idx="834">
                  <c:v>62.594391000000002</c:v>
                </c:pt>
                <c:pt idx="835">
                  <c:v>62.595322000000003</c:v>
                </c:pt>
                <c:pt idx="836">
                  <c:v>62.596257999999999</c:v>
                </c:pt>
                <c:pt idx="837">
                  <c:v>62.597042000000002</c:v>
                </c:pt>
                <c:pt idx="838">
                  <c:v>62.597557000000002</c:v>
                </c:pt>
                <c:pt idx="839">
                  <c:v>62.597805999999999</c:v>
                </c:pt>
                <c:pt idx="840">
                  <c:v>62.597867999999998</c:v>
                </c:pt>
                <c:pt idx="841">
                  <c:v>62.597847000000002</c:v>
                </c:pt>
                <c:pt idx="842">
                  <c:v>62.597869000000003</c:v>
                </c:pt>
                <c:pt idx="843">
                  <c:v>62.598063000000003</c:v>
                </c:pt>
                <c:pt idx="844">
                  <c:v>62.598506</c:v>
                </c:pt>
                <c:pt idx="845">
                  <c:v>62.599227999999997</c:v>
                </c:pt>
                <c:pt idx="846">
                  <c:v>62.600278000000003</c:v>
                </c:pt>
                <c:pt idx="847">
                  <c:v>62.601720999999998</c:v>
                </c:pt>
                <c:pt idx="848">
                  <c:v>62.603541</c:v>
                </c:pt>
                <c:pt idx="849">
                  <c:v>62.605592999999999</c:v>
                </c:pt>
                <c:pt idx="850">
                  <c:v>62.607694000000002</c:v>
                </c:pt>
                <c:pt idx="851">
                  <c:v>62.609698000000002</c:v>
                </c:pt>
                <c:pt idx="852">
                  <c:v>62.611497</c:v>
                </c:pt>
                <c:pt idx="853">
                  <c:v>62.613011999999998</c:v>
                </c:pt>
                <c:pt idx="854">
                  <c:v>62.614227</c:v>
                </c:pt>
                <c:pt idx="855">
                  <c:v>62.615203999999999</c:v>
                </c:pt>
                <c:pt idx="856">
                  <c:v>62.616030000000002</c:v>
                </c:pt>
                <c:pt idx="857">
                  <c:v>62.616815000000003</c:v>
                </c:pt>
                <c:pt idx="858">
                  <c:v>62.617730000000002</c:v>
                </c:pt>
                <c:pt idx="859">
                  <c:v>62.618994999999998</c:v>
                </c:pt>
                <c:pt idx="860">
                  <c:v>62.620764000000001</c:v>
                </c:pt>
                <c:pt idx="861">
                  <c:v>62.623054000000003</c:v>
                </c:pt>
                <c:pt idx="862">
                  <c:v>62.625799000000001</c:v>
                </c:pt>
                <c:pt idx="863">
                  <c:v>62.628950000000003</c:v>
                </c:pt>
                <c:pt idx="864">
                  <c:v>62.632447999999997</c:v>
                </c:pt>
                <c:pt idx="865">
                  <c:v>62.636177000000004</c:v>
                </c:pt>
                <c:pt idx="866">
                  <c:v>62.639961999999997</c:v>
                </c:pt>
                <c:pt idx="867">
                  <c:v>62.643574000000001</c:v>
                </c:pt>
                <c:pt idx="868">
                  <c:v>62.646731000000003</c:v>
                </c:pt>
                <c:pt idx="869">
                  <c:v>62.649191999999999</c:v>
                </c:pt>
                <c:pt idx="870">
                  <c:v>62.650902000000002</c:v>
                </c:pt>
                <c:pt idx="871">
                  <c:v>62.651991000000002</c:v>
                </c:pt>
                <c:pt idx="872">
                  <c:v>62.652624000000003</c:v>
                </c:pt>
                <c:pt idx="873">
                  <c:v>62.652890999999997</c:v>
                </c:pt>
                <c:pt idx="874">
                  <c:v>62.652880000000003</c:v>
                </c:pt>
                <c:pt idx="875">
                  <c:v>62.652743000000001</c:v>
                </c:pt>
                <c:pt idx="876">
                  <c:v>62.652653000000001</c:v>
                </c:pt>
                <c:pt idx="877">
                  <c:v>62.652788999999999</c:v>
                </c:pt>
                <c:pt idx="878">
                  <c:v>62.653357</c:v>
                </c:pt>
                <c:pt idx="879">
                  <c:v>62.654505</c:v>
                </c:pt>
                <c:pt idx="880">
                  <c:v>62.656216000000001</c:v>
                </c:pt>
                <c:pt idx="881">
                  <c:v>62.658351000000003</c:v>
                </c:pt>
                <c:pt idx="882">
                  <c:v>62.660814999999999</c:v>
                </c:pt>
                <c:pt idx="883">
                  <c:v>62.663578000000001</c:v>
                </c:pt>
                <c:pt idx="884">
                  <c:v>62.666531999999997</c:v>
                </c:pt>
                <c:pt idx="885">
                  <c:v>62.669438999999997</c:v>
                </c:pt>
                <c:pt idx="886">
                  <c:v>62.672069</c:v>
                </c:pt>
                <c:pt idx="887">
                  <c:v>62.674247999999999</c:v>
                </c:pt>
                <c:pt idx="888">
                  <c:v>62.675837000000001</c:v>
                </c:pt>
                <c:pt idx="889">
                  <c:v>62.676791000000001</c:v>
                </c:pt>
                <c:pt idx="890">
                  <c:v>62.677239999999998</c:v>
                </c:pt>
                <c:pt idx="891">
                  <c:v>62.677388000000001</c:v>
                </c:pt>
                <c:pt idx="892">
                  <c:v>62.677329999999998</c:v>
                </c:pt>
                <c:pt idx="893">
                  <c:v>62.677067999999998</c:v>
                </c:pt>
                <c:pt idx="894">
                  <c:v>62.676707999999998</c:v>
                </c:pt>
                <c:pt idx="895">
                  <c:v>62.676510999999998</c:v>
                </c:pt>
                <c:pt idx="896">
                  <c:v>62.676763000000001</c:v>
                </c:pt>
                <c:pt idx="897">
                  <c:v>62.677678</c:v>
                </c:pt>
                <c:pt idx="898">
                  <c:v>62.679360000000003</c:v>
                </c:pt>
                <c:pt idx="899">
                  <c:v>62.681711999999997</c:v>
                </c:pt>
                <c:pt idx="900">
                  <c:v>62.684443000000002</c:v>
                </c:pt>
                <c:pt idx="901">
                  <c:v>62.687240000000003</c:v>
                </c:pt>
                <c:pt idx="902">
                  <c:v>62.689948999999999</c:v>
                </c:pt>
                <c:pt idx="903">
                  <c:v>62.692529</c:v>
                </c:pt>
                <c:pt idx="904">
                  <c:v>62.694865</c:v>
                </c:pt>
                <c:pt idx="905">
                  <c:v>62.696714999999998</c:v>
                </c:pt>
                <c:pt idx="906">
                  <c:v>62.697803</c:v>
                </c:pt>
                <c:pt idx="907">
                  <c:v>62.697921000000001</c:v>
                </c:pt>
                <c:pt idx="908">
                  <c:v>62.696998999999998</c:v>
                </c:pt>
                <c:pt idx="909">
                  <c:v>62.695202999999999</c:v>
                </c:pt>
                <c:pt idx="910">
                  <c:v>62.692892000000001</c:v>
                </c:pt>
                <c:pt idx="911">
                  <c:v>62.690427</c:v>
                </c:pt>
                <c:pt idx="912">
                  <c:v>62.688015999999998</c:v>
                </c:pt>
                <c:pt idx="913">
                  <c:v>62.685766999999998</c:v>
                </c:pt>
                <c:pt idx="914">
                  <c:v>62.683805</c:v>
                </c:pt>
                <c:pt idx="915">
                  <c:v>62.682296999999998</c:v>
                </c:pt>
                <c:pt idx="916">
                  <c:v>62.681393</c:v>
                </c:pt>
                <c:pt idx="917">
                  <c:v>62.681235999999998</c:v>
                </c:pt>
                <c:pt idx="918">
                  <c:v>62.681939</c:v>
                </c:pt>
                <c:pt idx="919">
                  <c:v>62.683472999999999</c:v>
                </c:pt>
                <c:pt idx="920">
                  <c:v>62.685608000000002</c:v>
                </c:pt>
                <c:pt idx="921">
                  <c:v>62.688023999999999</c:v>
                </c:pt>
                <c:pt idx="922">
                  <c:v>62.690460999999999</c:v>
                </c:pt>
                <c:pt idx="923">
                  <c:v>62.692777999999997</c:v>
                </c:pt>
                <c:pt idx="924">
                  <c:v>62.694921000000001</c:v>
                </c:pt>
                <c:pt idx="925">
                  <c:v>62.696939999999998</c:v>
                </c:pt>
                <c:pt idx="926">
                  <c:v>62.698956000000003</c:v>
                </c:pt>
                <c:pt idx="927">
                  <c:v>62.701028000000001</c:v>
                </c:pt>
                <c:pt idx="928">
                  <c:v>62.703077999999998</c:v>
                </c:pt>
                <c:pt idx="929">
                  <c:v>62.705002999999998</c:v>
                </c:pt>
                <c:pt idx="930">
                  <c:v>62.706786000000001</c:v>
                </c:pt>
                <c:pt idx="931">
                  <c:v>62.708499000000003</c:v>
                </c:pt>
                <c:pt idx="932">
                  <c:v>62.710228000000001</c:v>
                </c:pt>
                <c:pt idx="933">
                  <c:v>62.712055999999997</c:v>
                </c:pt>
                <c:pt idx="934">
                  <c:v>62.714016000000001</c:v>
                </c:pt>
                <c:pt idx="935">
                  <c:v>62.716017000000001</c:v>
                </c:pt>
                <c:pt idx="936">
                  <c:v>62.717849999999999</c:v>
                </c:pt>
                <c:pt idx="937">
                  <c:v>62.719324</c:v>
                </c:pt>
                <c:pt idx="938">
                  <c:v>62.720374999999997</c:v>
                </c:pt>
                <c:pt idx="939">
                  <c:v>62.721044999999997</c:v>
                </c:pt>
                <c:pt idx="940">
                  <c:v>62.721474999999998</c:v>
                </c:pt>
                <c:pt idx="941">
                  <c:v>62.721905</c:v>
                </c:pt>
                <c:pt idx="942">
                  <c:v>62.722586999999997</c:v>
                </c:pt>
                <c:pt idx="943">
                  <c:v>62.723610999999998</c:v>
                </c:pt>
                <c:pt idx="944">
                  <c:v>62.724843</c:v>
                </c:pt>
                <c:pt idx="945">
                  <c:v>62.726061999999999</c:v>
                </c:pt>
                <c:pt idx="946">
                  <c:v>62.727119000000002</c:v>
                </c:pt>
                <c:pt idx="947">
                  <c:v>62.727986000000001</c:v>
                </c:pt>
                <c:pt idx="948">
                  <c:v>62.728726000000002</c:v>
                </c:pt>
                <c:pt idx="949">
                  <c:v>62.729430999999998</c:v>
                </c:pt>
                <c:pt idx="950">
                  <c:v>62.730097000000001</c:v>
                </c:pt>
                <c:pt idx="951">
                  <c:v>62.730527000000002</c:v>
                </c:pt>
                <c:pt idx="952">
                  <c:v>62.730415000000001</c:v>
                </c:pt>
                <c:pt idx="953">
                  <c:v>62.729568999999998</c:v>
                </c:pt>
                <c:pt idx="954">
                  <c:v>62.728048999999999</c:v>
                </c:pt>
                <c:pt idx="955">
                  <c:v>62.726103000000002</c:v>
                </c:pt>
                <c:pt idx="956">
                  <c:v>62.724038999999998</c:v>
                </c:pt>
                <c:pt idx="957">
                  <c:v>62.722119999999997</c:v>
                </c:pt>
                <c:pt idx="958">
                  <c:v>62.720543999999997</c:v>
                </c:pt>
                <c:pt idx="959">
                  <c:v>62.719453999999999</c:v>
                </c:pt>
                <c:pt idx="960">
                  <c:v>62.718969999999999</c:v>
                </c:pt>
                <c:pt idx="961">
                  <c:v>62.719208999999999</c:v>
                </c:pt>
                <c:pt idx="962">
                  <c:v>62.720250999999998</c:v>
                </c:pt>
                <c:pt idx="963">
                  <c:v>62.722074999999997</c:v>
                </c:pt>
                <c:pt idx="964">
                  <c:v>62.724558000000002</c:v>
                </c:pt>
                <c:pt idx="965">
                  <c:v>62.727553</c:v>
                </c:pt>
                <c:pt idx="966">
                  <c:v>62.730911999999996</c:v>
                </c:pt>
                <c:pt idx="967">
                  <c:v>62.734442999999999</c:v>
                </c:pt>
                <c:pt idx="968">
                  <c:v>62.737842000000001</c:v>
                </c:pt>
                <c:pt idx="969">
                  <c:v>62.740704000000001</c:v>
                </c:pt>
                <c:pt idx="970">
                  <c:v>62.742626999999999</c:v>
                </c:pt>
                <c:pt idx="971">
                  <c:v>62.743352000000002</c:v>
                </c:pt>
                <c:pt idx="972">
                  <c:v>62.742868999999999</c:v>
                </c:pt>
                <c:pt idx="973">
                  <c:v>62.741421000000003</c:v>
                </c:pt>
                <c:pt idx="974">
                  <c:v>62.739381000000002</c:v>
                </c:pt>
                <c:pt idx="975">
                  <c:v>62.737071</c:v>
                </c:pt>
                <c:pt idx="976">
                  <c:v>62.734676</c:v>
                </c:pt>
                <c:pt idx="977">
                  <c:v>62.732329999999997</c:v>
                </c:pt>
                <c:pt idx="978">
                  <c:v>62.730241999999997</c:v>
                </c:pt>
                <c:pt idx="979">
                  <c:v>62.728738</c:v>
                </c:pt>
                <c:pt idx="980">
                  <c:v>62.728195999999997</c:v>
                </c:pt>
                <c:pt idx="981">
                  <c:v>62.728910999999997</c:v>
                </c:pt>
                <c:pt idx="982">
                  <c:v>62.730963000000003</c:v>
                </c:pt>
                <c:pt idx="983">
                  <c:v>62.734144000000001</c:v>
                </c:pt>
                <c:pt idx="984">
                  <c:v>62.738052000000003</c:v>
                </c:pt>
                <c:pt idx="985">
                  <c:v>62.742305000000002</c:v>
                </c:pt>
                <c:pt idx="986">
                  <c:v>62.746653000000002</c:v>
                </c:pt>
                <c:pt idx="987">
                  <c:v>62.750940999999997</c:v>
                </c:pt>
                <c:pt idx="988">
                  <c:v>62.754995000000001</c:v>
                </c:pt>
                <c:pt idx="989">
                  <c:v>62.758574000000003</c:v>
                </c:pt>
                <c:pt idx="990">
                  <c:v>62.761381</c:v>
                </c:pt>
                <c:pt idx="991">
                  <c:v>62.763145000000002</c:v>
                </c:pt>
                <c:pt idx="992">
                  <c:v>62.763739999999999</c:v>
                </c:pt>
                <c:pt idx="993">
                  <c:v>62.763274000000003</c:v>
                </c:pt>
                <c:pt idx="994">
                  <c:v>62.762022000000002</c:v>
                </c:pt>
                <c:pt idx="995">
                  <c:v>62.760258</c:v>
                </c:pt>
                <c:pt idx="996">
                  <c:v>62.758153</c:v>
                </c:pt>
                <c:pt idx="997">
                  <c:v>62.755808000000002</c:v>
                </c:pt>
                <c:pt idx="998">
                  <c:v>62.753318</c:v>
                </c:pt>
                <c:pt idx="999">
                  <c:v>62.750796000000001</c:v>
                </c:pt>
                <c:pt idx="1000">
                  <c:v>62.748392000000003</c:v>
                </c:pt>
                <c:pt idx="1001">
                  <c:v>62.746293999999999</c:v>
                </c:pt>
                <c:pt idx="1002">
                  <c:v>62.744661000000001</c:v>
                </c:pt>
                <c:pt idx="1003">
                  <c:v>62.743544</c:v>
                </c:pt>
                <c:pt idx="1004">
                  <c:v>62.742880999999997</c:v>
                </c:pt>
                <c:pt idx="1005">
                  <c:v>62.742548999999997</c:v>
                </c:pt>
                <c:pt idx="1006">
                  <c:v>62.742400000000004</c:v>
                </c:pt>
                <c:pt idx="1007">
                  <c:v>62.742263999999999</c:v>
                </c:pt>
                <c:pt idx="1008">
                  <c:v>62.741993999999998</c:v>
                </c:pt>
                <c:pt idx="1009">
                  <c:v>62.741523999999998</c:v>
                </c:pt>
                <c:pt idx="1010">
                  <c:v>62.740859</c:v>
                </c:pt>
                <c:pt idx="1011">
                  <c:v>62.739997000000002</c:v>
                </c:pt>
                <c:pt idx="1012">
                  <c:v>62.738883000000001</c:v>
                </c:pt>
                <c:pt idx="1013">
                  <c:v>62.737425999999999</c:v>
                </c:pt>
                <c:pt idx="1014">
                  <c:v>62.735548000000001</c:v>
                </c:pt>
                <c:pt idx="1015">
                  <c:v>62.733237000000003</c:v>
                </c:pt>
                <c:pt idx="1016">
                  <c:v>62.730590999999997</c:v>
                </c:pt>
                <c:pt idx="1017">
                  <c:v>62.727812</c:v>
                </c:pt>
                <c:pt idx="1018">
                  <c:v>62.725105999999997</c:v>
                </c:pt>
                <c:pt idx="1019">
                  <c:v>62.722551000000003</c:v>
                </c:pt>
                <c:pt idx="1020">
                  <c:v>62.720067</c:v>
                </c:pt>
                <c:pt idx="1021">
                  <c:v>62.717503999999998</c:v>
                </c:pt>
                <c:pt idx="1022">
                  <c:v>62.714747000000003</c:v>
                </c:pt>
                <c:pt idx="1023">
                  <c:v>62.711751</c:v>
                </c:pt>
                <c:pt idx="1024">
                  <c:v>62.708534</c:v>
                </c:pt>
                <c:pt idx="1025">
                  <c:v>62.705125000000002</c:v>
                </c:pt>
                <c:pt idx="1026">
                  <c:v>62.701504</c:v>
                </c:pt>
                <c:pt idx="1027">
                  <c:v>62.697572999999998</c:v>
                </c:pt>
                <c:pt idx="1028">
                  <c:v>62.693233999999997</c:v>
                </c:pt>
                <c:pt idx="1029">
                  <c:v>62.688509000000003</c:v>
                </c:pt>
                <c:pt idx="1030">
                  <c:v>62.68356</c:v>
                </c:pt>
                <c:pt idx="1031">
                  <c:v>62.678598999999998</c:v>
                </c:pt>
                <c:pt idx="1032">
                  <c:v>62.673796000000003</c:v>
                </c:pt>
                <c:pt idx="1033">
                  <c:v>62.669268000000002</c:v>
                </c:pt>
                <c:pt idx="1034">
                  <c:v>62.665098999999998</c:v>
                </c:pt>
                <c:pt idx="1035">
                  <c:v>62.661360000000002</c:v>
                </c:pt>
                <c:pt idx="1036">
                  <c:v>62.658121999999999</c:v>
                </c:pt>
                <c:pt idx="1037">
                  <c:v>62.655473000000001</c:v>
                </c:pt>
                <c:pt idx="1038">
                  <c:v>62.653469999999999</c:v>
                </c:pt>
                <c:pt idx="1039">
                  <c:v>62.652076000000001</c:v>
                </c:pt>
                <c:pt idx="1040">
                  <c:v>62.651156</c:v>
                </c:pt>
                <c:pt idx="1041">
                  <c:v>62.650550000000003</c:v>
                </c:pt>
                <c:pt idx="1042">
                  <c:v>62.650120999999999</c:v>
                </c:pt>
                <c:pt idx="1043">
                  <c:v>62.649735</c:v>
                </c:pt>
                <c:pt idx="1044">
                  <c:v>62.649242000000001</c:v>
                </c:pt>
                <c:pt idx="1045">
                  <c:v>62.648485999999998</c:v>
                </c:pt>
                <c:pt idx="1046">
                  <c:v>62.647336000000003</c:v>
                </c:pt>
                <c:pt idx="1047">
                  <c:v>62.645681000000003</c:v>
                </c:pt>
                <c:pt idx="1048">
                  <c:v>62.643436000000001</c:v>
                </c:pt>
                <c:pt idx="1049">
                  <c:v>62.640562000000003</c:v>
                </c:pt>
                <c:pt idx="1050">
                  <c:v>62.637079</c:v>
                </c:pt>
                <c:pt idx="1051">
                  <c:v>62.633025000000004</c:v>
                </c:pt>
                <c:pt idx="1052">
                  <c:v>62.628439999999998</c:v>
                </c:pt>
                <c:pt idx="1053">
                  <c:v>62.623389000000003</c:v>
                </c:pt>
                <c:pt idx="1054">
                  <c:v>62.617984</c:v>
                </c:pt>
                <c:pt idx="1055">
                  <c:v>62.612332000000002</c:v>
                </c:pt>
                <c:pt idx="1056">
                  <c:v>62.606496999999997</c:v>
                </c:pt>
                <c:pt idx="1057">
                  <c:v>62.600496</c:v>
                </c:pt>
                <c:pt idx="1058">
                  <c:v>62.594315000000002</c:v>
                </c:pt>
                <c:pt idx="1059">
                  <c:v>62.587896999999998</c:v>
                </c:pt>
                <c:pt idx="1060">
                  <c:v>62.581150000000001</c:v>
                </c:pt>
                <c:pt idx="1061">
                  <c:v>62.574007999999999</c:v>
                </c:pt>
                <c:pt idx="1062">
                  <c:v>62.566451000000001</c:v>
                </c:pt>
                <c:pt idx="1063">
                  <c:v>62.558463000000003</c:v>
                </c:pt>
                <c:pt idx="1064">
                  <c:v>62.550001000000002</c:v>
                </c:pt>
                <c:pt idx="1065">
                  <c:v>62.541040000000002</c:v>
                </c:pt>
                <c:pt idx="1066">
                  <c:v>62.531630999999997</c:v>
                </c:pt>
                <c:pt idx="1067">
                  <c:v>62.521900000000002</c:v>
                </c:pt>
                <c:pt idx="1068">
                  <c:v>62.512025999999999</c:v>
                </c:pt>
                <c:pt idx="1069">
                  <c:v>62.502239000000003</c:v>
                </c:pt>
                <c:pt idx="1070">
                  <c:v>62.492798999999998</c:v>
                </c:pt>
                <c:pt idx="1071">
                  <c:v>62.483921000000002</c:v>
                </c:pt>
                <c:pt idx="1072">
                  <c:v>62.475763999999998</c:v>
                </c:pt>
                <c:pt idx="1073">
                  <c:v>62.468482999999999</c:v>
                </c:pt>
                <c:pt idx="1074">
                  <c:v>62.462273000000003</c:v>
                </c:pt>
                <c:pt idx="1075">
                  <c:v>62.457315999999999</c:v>
                </c:pt>
                <c:pt idx="1076">
                  <c:v>62.453727000000001</c:v>
                </c:pt>
                <c:pt idx="1077">
                  <c:v>62.451576000000003</c:v>
                </c:pt>
                <c:pt idx="1078">
                  <c:v>62.450935999999999</c:v>
                </c:pt>
                <c:pt idx="1079">
                  <c:v>62.451877000000003</c:v>
                </c:pt>
                <c:pt idx="1080">
                  <c:v>62.454448999999997</c:v>
                </c:pt>
                <c:pt idx="1081">
                  <c:v>62.458702000000002</c:v>
                </c:pt>
                <c:pt idx="1082">
                  <c:v>62.464669999999998</c:v>
                </c:pt>
                <c:pt idx="1083">
                  <c:v>62.472299999999997</c:v>
                </c:pt>
                <c:pt idx="1084">
                  <c:v>62.481416000000003</c:v>
                </c:pt>
                <c:pt idx="1085">
                  <c:v>62.491762999999999</c:v>
                </c:pt>
                <c:pt idx="1086">
                  <c:v>62.503070999999998</c:v>
                </c:pt>
                <c:pt idx="1087">
                  <c:v>62.515030000000003</c:v>
                </c:pt>
                <c:pt idx="1088">
                  <c:v>62.527276999999998</c:v>
                </c:pt>
                <c:pt idx="1089">
                  <c:v>62.539433000000002</c:v>
                </c:pt>
                <c:pt idx="1090">
                  <c:v>62.551147</c:v>
                </c:pt>
                <c:pt idx="1091">
                  <c:v>62.562083999999999</c:v>
                </c:pt>
                <c:pt idx="1092">
                  <c:v>62.571931999999997</c:v>
                </c:pt>
                <c:pt idx="1093">
                  <c:v>62.580463000000002</c:v>
                </c:pt>
                <c:pt idx="1094">
                  <c:v>62.587594000000003</c:v>
                </c:pt>
                <c:pt idx="1095">
                  <c:v>62.593375000000002</c:v>
                </c:pt>
                <c:pt idx="1096">
                  <c:v>62.597929000000001</c:v>
                </c:pt>
                <c:pt idx="1097">
                  <c:v>62.601452999999999</c:v>
                </c:pt>
                <c:pt idx="1098">
                  <c:v>62.604191</c:v>
                </c:pt>
                <c:pt idx="1099">
                  <c:v>62.606366000000001</c:v>
                </c:pt>
                <c:pt idx="1100">
                  <c:v>62.608156000000001</c:v>
                </c:pt>
                <c:pt idx="1101">
                  <c:v>62.609729000000002</c:v>
                </c:pt>
                <c:pt idx="1102">
                  <c:v>62.611289999999997</c:v>
                </c:pt>
                <c:pt idx="1103">
                  <c:v>62.613030000000002</c:v>
                </c:pt>
                <c:pt idx="1104">
                  <c:v>62.615056000000003</c:v>
                </c:pt>
                <c:pt idx="1105">
                  <c:v>62.617389000000003</c:v>
                </c:pt>
                <c:pt idx="1106">
                  <c:v>62.619981000000003</c:v>
                </c:pt>
                <c:pt idx="1107">
                  <c:v>62.622717000000002</c:v>
                </c:pt>
                <c:pt idx="1108">
                  <c:v>62.625427999999999</c:v>
                </c:pt>
                <c:pt idx="1109">
                  <c:v>62.627960999999999</c:v>
                </c:pt>
                <c:pt idx="1110">
                  <c:v>62.630225000000003</c:v>
                </c:pt>
                <c:pt idx="1111">
                  <c:v>62.632148000000001</c:v>
                </c:pt>
                <c:pt idx="1112">
                  <c:v>62.633617999999998</c:v>
                </c:pt>
                <c:pt idx="1113">
                  <c:v>62.634500000000003</c:v>
                </c:pt>
                <c:pt idx="1114">
                  <c:v>62.634675999999999</c:v>
                </c:pt>
                <c:pt idx="1115">
                  <c:v>62.634053999999999</c:v>
                </c:pt>
                <c:pt idx="1116">
                  <c:v>62.632564000000002</c:v>
                </c:pt>
                <c:pt idx="1117">
                  <c:v>62.630198999999998</c:v>
                </c:pt>
                <c:pt idx="1118">
                  <c:v>62.627035999999997</c:v>
                </c:pt>
                <c:pt idx="1119">
                  <c:v>62.623185999999997</c:v>
                </c:pt>
                <c:pt idx="1120">
                  <c:v>62.618746999999999</c:v>
                </c:pt>
                <c:pt idx="1121">
                  <c:v>62.613816999999997</c:v>
                </c:pt>
                <c:pt idx="1122">
                  <c:v>62.608528</c:v>
                </c:pt>
                <c:pt idx="1123">
                  <c:v>62.603033000000003</c:v>
                </c:pt>
                <c:pt idx="1124">
                  <c:v>62.597486000000004</c:v>
                </c:pt>
                <c:pt idx="1125">
                  <c:v>62.592063000000003</c:v>
                </c:pt>
                <c:pt idx="1126">
                  <c:v>62.586975000000002</c:v>
                </c:pt>
                <c:pt idx="1127">
                  <c:v>62.582407000000003</c:v>
                </c:pt>
                <c:pt idx="1128">
                  <c:v>62.578454000000001</c:v>
                </c:pt>
                <c:pt idx="1129">
                  <c:v>62.575135000000003</c:v>
                </c:pt>
                <c:pt idx="1130">
                  <c:v>62.57244</c:v>
                </c:pt>
                <c:pt idx="1131">
                  <c:v>62.570329999999998</c:v>
                </c:pt>
                <c:pt idx="1132">
                  <c:v>62.568736000000001</c:v>
                </c:pt>
                <c:pt idx="1133">
                  <c:v>62.567573000000003</c:v>
                </c:pt>
                <c:pt idx="1134">
                  <c:v>62.566749999999999</c:v>
                </c:pt>
                <c:pt idx="1135">
                  <c:v>62.566113000000001</c:v>
                </c:pt>
                <c:pt idx="1136">
                  <c:v>62.565429999999999</c:v>
                </c:pt>
                <c:pt idx="1137">
                  <c:v>62.564461999999999</c:v>
                </c:pt>
                <c:pt idx="1138">
                  <c:v>62.563040999999998</c:v>
                </c:pt>
                <c:pt idx="1139">
                  <c:v>62.561064999999999</c:v>
                </c:pt>
                <c:pt idx="1140">
                  <c:v>62.558469000000002</c:v>
                </c:pt>
                <c:pt idx="1141">
                  <c:v>62.555250000000001</c:v>
                </c:pt>
                <c:pt idx="1142">
                  <c:v>62.551516999999997</c:v>
                </c:pt>
                <c:pt idx="1143">
                  <c:v>62.547493000000003</c:v>
                </c:pt>
                <c:pt idx="1144">
                  <c:v>62.543492000000001</c:v>
                </c:pt>
                <c:pt idx="1145">
                  <c:v>62.539914000000003</c:v>
                </c:pt>
                <c:pt idx="1146">
                  <c:v>62.537205999999998</c:v>
                </c:pt>
                <c:pt idx="1147">
                  <c:v>62.535767999999997</c:v>
                </c:pt>
                <c:pt idx="1148">
                  <c:v>62.535890000000002</c:v>
                </c:pt>
                <c:pt idx="1149">
                  <c:v>62.537768</c:v>
                </c:pt>
                <c:pt idx="1150">
                  <c:v>62.541521000000003</c:v>
                </c:pt>
                <c:pt idx="1151">
                  <c:v>62.547139999999999</c:v>
                </c:pt>
                <c:pt idx="1152">
                  <c:v>62.554428000000001</c:v>
                </c:pt>
                <c:pt idx="1153">
                  <c:v>62.563025000000003</c:v>
                </c:pt>
                <c:pt idx="1154">
                  <c:v>62.572462999999999</c:v>
                </c:pt>
                <c:pt idx="1155">
                  <c:v>62.582208000000001</c:v>
                </c:pt>
                <c:pt idx="1156">
                  <c:v>62.591712999999999</c:v>
                </c:pt>
                <c:pt idx="1157">
                  <c:v>62.600518000000001</c:v>
                </c:pt>
                <c:pt idx="1158">
                  <c:v>62.608308000000001</c:v>
                </c:pt>
                <c:pt idx="1159">
                  <c:v>62.614890000000003</c:v>
                </c:pt>
                <c:pt idx="1160">
                  <c:v>62.620170000000002</c:v>
                </c:pt>
                <c:pt idx="1161">
                  <c:v>62.624169999999999</c:v>
                </c:pt>
                <c:pt idx="1162">
                  <c:v>62.627026000000001</c:v>
                </c:pt>
                <c:pt idx="1163">
                  <c:v>62.628925000000002</c:v>
                </c:pt>
                <c:pt idx="1164">
                  <c:v>62.630049</c:v>
                </c:pt>
                <c:pt idx="1165">
                  <c:v>62.630589999999998</c:v>
                </c:pt>
                <c:pt idx="1166">
                  <c:v>62.630764999999997</c:v>
                </c:pt>
                <c:pt idx="1167">
                  <c:v>62.630768000000003</c:v>
                </c:pt>
                <c:pt idx="1168">
                  <c:v>62.630724999999998</c:v>
                </c:pt>
                <c:pt idx="1169">
                  <c:v>62.630704000000001</c:v>
                </c:pt>
                <c:pt idx="1170">
                  <c:v>62.630744</c:v>
                </c:pt>
                <c:pt idx="1171">
                  <c:v>62.630828999999999</c:v>
                </c:pt>
                <c:pt idx="1172">
                  <c:v>62.630885999999997</c:v>
                </c:pt>
                <c:pt idx="1173">
                  <c:v>62.630847000000003</c:v>
                </c:pt>
                <c:pt idx="1174">
                  <c:v>62.630699999999997</c:v>
                </c:pt>
                <c:pt idx="1175">
                  <c:v>62.630451000000001</c:v>
                </c:pt>
                <c:pt idx="1176">
                  <c:v>62.630082000000002</c:v>
                </c:pt>
                <c:pt idx="1177">
                  <c:v>62.629564999999999</c:v>
                </c:pt>
                <c:pt idx="1178">
                  <c:v>62.628881999999997</c:v>
                </c:pt>
                <c:pt idx="1179">
                  <c:v>62.628000999999998</c:v>
                </c:pt>
                <c:pt idx="1180">
                  <c:v>62.626866999999997</c:v>
                </c:pt>
                <c:pt idx="1181">
                  <c:v>62.625459999999997</c:v>
                </c:pt>
                <c:pt idx="1182">
                  <c:v>62.623829999999998</c:v>
                </c:pt>
                <c:pt idx="1183">
                  <c:v>62.622053999999999</c:v>
                </c:pt>
                <c:pt idx="1184">
                  <c:v>62.620176000000001</c:v>
                </c:pt>
                <c:pt idx="1185">
                  <c:v>62.618225000000002</c:v>
                </c:pt>
                <c:pt idx="1186">
                  <c:v>62.616245999999997</c:v>
                </c:pt>
                <c:pt idx="1187">
                  <c:v>62.614277999999999</c:v>
                </c:pt>
                <c:pt idx="1188">
                  <c:v>62.612346000000002</c:v>
                </c:pt>
                <c:pt idx="1189">
                  <c:v>62.610487999999997</c:v>
                </c:pt>
                <c:pt idx="1190">
                  <c:v>62.608761999999999</c:v>
                </c:pt>
                <c:pt idx="1191">
                  <c:v>62.607190000000003</c:v>
                </c:pt>
                <c:pt idx="1192">
                  <c:v>62.605724000000002</c:v>
                </c:pt>
                <c:pt idx="1193">
                  <c:v>62.604303000000002</c:v>
                </c:pt>
                <c:pt idx="1194">
                  <c:v>62.602905</c:v>
                </c:pt>
                <c:pt idx="1195">
                  <c:v>62.601529999999997</c:v>
                </c:pt>
                <c:pt idx="1196">
                  <c:v>62.600163000000002</c:v>
                </c:pt>
                <c:pt idx="1197">
                  <c:v>62.598795000000003</c:v>
                </c:pt>
                <c:pt idx="1198">
                  <c:v>62.597451999999997</c:v>
                </c:pt>
                <c:pt idx="1199">
                  <c:v>62.596161000000002</c:v>
                </c:pt>
                <c:pt idx="1200">
                  <c:v>62.594932</c:v>
                </c:pt>
                <c:pt idx="1201">
                  <c:v>62.593795999999998</c:v>
                </c:pt>
                <c:pt idx="1202">
                  <c:v>62.592827</c:v>
                </c:pt>
                <c:pt idx="1203">
                  <c:v>62.592081999999998</c:v>
                </c:pt>
                <c:pt idx="1204">
                  <c:v>62.591549999999998</c:v>
                </c:pt>
                <c:pt idx="1205">
                  <c:v>62.591183000000001</c:v>
                </c:pt>
                <c:pt idx="1206">
                  <c:v>62.590946000000002</c:v>
                </c:pt>
                <c:pt idx="1207">
                  <c:v>62.590800000000002</c:v>
                </c:pt>
                <c:pt idx="1208">
                  <c:v>62.590674</c:v>
                </c:pt>
                <c:pt idx="1209">
                  <c:v>62.590501000000003</c:v>
                </c:pt>
                <c:pt idx="1210">
                  <c:v>62.590248000000003</c:v>
                </c:pt>
                <c:pt idx="1211">
                  <c:v>62.589872999999997</c:v>
                </c:pt>
                <c:pt idx="1212">
                  <c:v>62.589297000000002</c:v>
                </c:pt>
                <c:pt idx="1213">
                  <c:v>62.588448999999997</c:v>
                </c:pt>
                <c:pt idx="1214">
                  <c:v>62.587316000000001</c:v>
                </c:pt>
                <c:pt idx="1215">
                  <c:v>62.585917000000002</c:v>
                </c:pt>
                <c:pt idx="1216">
                  <c:v>62.584273000000003</c:v>
                </c:pt>
                <c:pt idx="1217">
                  <c:v>62.582431</c:v>
                </c:pt>
                <c:pt idx="1218">
                  <c:v>62.580483999999998</c:v>
                </c:pt>
                <c:pt idx="1219">
                  <c:v>62.578521000000002</c:v>
                </c:pt>
                <c:pt idx="1220">
                  <c:v>62.57658</c:v>
                </c:pt>
                <c:pt idx="1221">
                  <c:v>62.574688000000002</c:v>
                </c:pt>
                <c:pt idx="1222">
                  <c:v>62.572895000000003</c:v>
                </c:pt>
                <c:pt idx="1223">
                  <c:v>62.571249999999999</c:v>
                </c:pt>
                <c:pt idx="1224">
                  <c:v>62.569766999999999</c:v>
                </c:pt>
                <c:pt idx="1225">
                  <c:v>62.568447999999997</c:v>
                </c:pt>
                <c:pt idx="1226">
                  <c:v>62.567315999999998</c:v>
                </c:pt>
                <c:pt idx="1227">
                  <c:v>62.566358999999999</c:v>
                </c:pt>
                <c:pt idx="1228">
                  <c:v>62.565505999999999</c:v>
                </c:pt>
                <c:pt idx="1229">
                  <c:v>62.564661999999998</c:v>
                </c:pt>
                <c:pt idx="1230">
                  <c:v>62.563766999999999</c:v>
                </c:pt>
                <c:pt idx="1231">
                  <c:v>62.562778000000002</c:v>
                </c:pt>
                <c:pt idx="1232">
                  <c:v>62.561653</c:v>
                </c:pt>
                <c:pt idx="1233">
                  <c:v>62.560378</c:v>
                </c:pt>
                <c:pt idx="1234">
                  <c:v>62.558988999999997</c:v>
                </c:pt>
                <c:pt idx="1235">
                  <c:v>62.557521999999999</c:v>
                </c:pt>
                <c:pt idx="1236">
                  <c:v>62.555967000000003</c:v>
                </c:pt>
                <c:pt idx="1237">
                  <c:v>62.554307999999999</c:v>
                </c:pt>
                <c:pt idx="1238">
                  <c:v>62.552568999999998</c:v>
                </c:pt>
                <c:pt idx="1239">
                  <c:v>62.550792999999999</c:v>
                </c:pt>
                <c:pt idx="1240">
                  <c:v>62.549011999999998</c:v>
                </c:pt>
                <c:pt idx="1241">
                  <c:v>62.547263000000001</c:v>
                </c:pt>
                <c:pt idx="1242">
                  <c:v>62.545605000000002</c:v>
                </c:pt>
                <c:pt idx="1243">
                  <c:v>62.544069999999998</c:v>
                </c:pt>
                <c:pt idx="1244">
                  <c:v>62.542622000000001</c:v>
                </c:pt>
                <c:pt idx="1245">
                  <c:v>62.541215000000001</c:v>
                </c:pt>
                <c:pt idx="1246">
                  <c:v>62.539841000000003</c:v>
                </c:pt>
                <c:pt idx="1247">
                  <c:v>62.538504000000003</c:v>
                </c:pt>
                <c:pt idx="1248">
                  <c:v>62.537180999999997</c:v>
                </c:pt>
                <c:pt idx="1249">
                  <c:v>62.535842000000002</c:v>
                </c:pt>
                <c:pt idx="1250">
                  <c:v>62.534484999999997</c:v>
                </c:pt>
                <c:pt idx="1251">
                  <c:v>62.533107999999999</c:v>
                </c:pt>
                <c:pt idx="1252">
                  <c:v>62.531682000000004</c:v>
                </c:pt>
                <c:pt idx="1253">
                  <c:v>62.530186</c:v>
                </c:pt>
                <c:pt idx="1254">
                  <c:v>62.528640000000003</c:v>
                </c:pt>
                <c:pt idx="1255">
                  <c:v>62.527062999999998</c:v>
                </c:pt>
                <c:pt idx="1256">
                  <c:v>62.525438000000001</c:v>
                </c:pt>
                <c:pt idx="1257">
                  <c:v>62.523753999999997</c:v>
                </c:pt>
                <c:pt idx="1258">
                  <c:v>62.522046000000003</c:v>
                </c:pt>
                <c:pt idx="1259">
                  <c:v>62.520364000000001</c:v>
                </c:pt>
                <c:pt idx="1260">
                  <c:v>62.518709000000001</c:v>
                </c:pt>
                <c:pt idx="1261">
                  <c:v>62.517055999999997</c:v>
                </c:pt>
                <c:pt idx="1262">
                  <c:v>62.515393000000003</c:v>
                </c:pt>
                <c:pt idx="1263">
                  <c:v>62.5137</c:v>
                </c:pt>
                <c:pt idx="1264">
                  <c:v>62.511938999999998</c:v>
                </c:pt>
                <c:pt idx="1265">
                  <c:v>62.510089000000001</c:v>
                </c:pt>
                <c:pt idx="1266">
                  <c:v>62.508181</c:v>
                </c:pt>
                <c:pt idx="1267">
                  <c:v>62.506245</c:v>
                </c:pt>
                <c:pt idx="1268">
                  <c:v>62.504268000000003</c:v>
                </c:pt>
                <c:pt idx="1269">
                  <c:v>62.502237999999998</c:v>
                </c:pt>
                <c:pt idx="1270">
                  <c:v>62.500196000000003</c:v>
                </c:pt>
                <c:pt idx="1271">
                  <c:v>62.498202999999997</c:v>
                </c:pt>
                <c:pt idx="1272">
                  <c:v>62.496285999999998</c:v>
                </c:pt>
                <c:pt idx="1273">
                  <c:v>62.494456999999997</c:v>
                </c:pt>
                <c:pt idx="1274">
                  <c:v>62.492747999999999</c:v>
                </c:pt>
                <c:pt idx="1275">
                  <c:v>62.491185000000002</c:v>
                </c:pt>
                <c:pt idx="1276">
                  <c:v>62.489761000000001</c:v>
                </c:pt>
                <c:pt idx="1277">
                  <c:v>62.488449000000003</c:v>
                </c:pt>
                <c:pt idx="1278">
                  <c:v>62.487234999999998</c:v>
                </c:pt>
                <c:pt idx="1279">
                  <c:v>62.486075</c:v>
                </c:pt>
                <c:pt idx="1280">
                  <c:v>62.484867000000001</c:v>
                </c:pt>
                <c:pt idx="1281">
                  <c:v>62.483516000000002</c:v>
                </c:pt>
                <c:pt idx="1282">
                  <c:v>62.481996000000002</c:v>
                </c:pt>
                <c:pt idx="1283">
                  <c:v>62.480322999999999</c:v>
                </c:pt>
                <c:pt idx="1284">
                  <c:v>62.478504000000001</c:v>
                </c:pt>
                <c:pt idx="1285">
                  <c:v>62.476543999999997</c:v>
                </c:pt>
                <c:pt idx="1286">
                  <c:v>62.474471999999999</c:v>
                </c:pt>
                <c:pt idx="1287">
                  <c:v>62.472321999999998</c:v>
                </c:pt>
                <c:pt idx="1288">
                  <c:v>62.470122000000003</c:v>
                </c:pt>
                <c:pt idx="1289">
                  <c:v>62.467922999999999</c:v>
                </c:pt>
                <c:pt idx="1290">
                  <c:v>62.465831999999999</c:v>
                </c:pt>
                <c:pt idx="1291">
                  <c:v>62.463959000000003</c:v>
                </c:pt>
                <c:pt idx="1292">
                  <c:v>62.462356</c:v>
                </c:pt>
                <c:pt idx="1293">
                  <c:v>62.461041000000002</c:v>
                </c:pt>
                <c:pt idx="1294">
                  <c:v>62.460025000000002</c:v>
                </c:pt>
                <c:pt idx="1295">
                  <c:v>62.459287000000003</c:v>
                </c:pt>
                <c:pt idx="1296">
                  <c:v>62.458762</c:v>
                </c:pt>
                <c:pt idx="1297">
                  <c:v>62.458379000000001</c:v>
                </c:pt>
                <c:pt idx="1298">
                  <c:v>62.458095</c:v>
                </c:pt>
                <c:pt idx="1299">
                  <c:v>62.457855000000002</c:v>
                </c:pt>
                <c:pt idx="1300">
                  <c:v>62.457555999999997</c:v>
                </c:pt>
                <c:pt idx="1301">
                  <c:v>62.457076999999998</c:v>
                </c:pt>
                <c:pt idx="1302">
                  <c:v>62.456336999999998</c:v>
                </c:pt>
                <c:pt idx="1303">
                  <c:v>62.455280999999999</c:v>
                </c:pt>
                <c:pt idx="1304">
                  <c:v>62.453862999999998</c:v>
                </c:pt>
                <c:pt idx="1305">
                  <c:v>62.452081999999997</c:v>
                </c:pt>
                <c:pt idx="1306">
                  <c:v>62.45</c:v>
                </c:pt>
                <c:pt idx="1307">
                  <c:v>62.447693999999998</c:v>
                </c:pt>
                <c:pt idx="1308">
                  <c:v>62.445213000000003</c:v>
                </c:pt>
                <c:pt idx="1309">
                  <c:v>62.442622</c:v>
                </c:pt>
                <c:pt idx="1310">
                  <c:v>62.440040000000003</c:v>
                </c:pt>
                <c:pt idx="1311">
                  <c:v>62.437593999999997</c:v>
                </c:pt>
                <c:pt idx="1312">
                  <c:v>62.435364</c:v>
                </c:pt>
                <c:pt idx="1313">
                  <c:v>62.433396000000002</c:v>
                </c:pt>
                <c:pt idx="1314">
                  <c:v>62.431739</c:v>
                </c:pt>
                <c:pt idx="1315">
                  <c:v>62.430408</c:v>
                </c:pt>
                <c:pt idx="1316">
                  <c:v>62.429355000000001</c:v>
                </c:pt>
                <c:pt idx="1317">
                  <c:v>62.428516999999999</c:v>
                </c:pt>
                <c:pt idx="1318">
                  <c:v>62.427857000000003</c:v>
                </c:pt>
                <c:pt idx="1319">
                  <c:v>62.427320999999999</c:v>
                </c:pt>
                <c:pt idx="1320">
                  <c:v>62.426806999999997</c:v>
                </c:pt>
                <c:pt idx="1321">
                  <c:v>62.426200000000001</c:v>
                </c:pt>
                <c:pt idx="1322">
                  <c:v>62.425423000000002</c:v>
                </c:pt>
                <c:pt idx="1323">
                  <c:v>62.424418000000003</c:v>
                </c:pt>
                <c:pt idx="1324">
                  <c:v>62.423129000000003</c:v>
                </c:pt>
                <c:pt idx="1325">
                  <c:v>62.421532999999997</c:v>
                </c:pt>
                <c:pt idx="1326">
                  <c:v>62.419685000000001</c:v>
                </c:pt>
                <c:pt idx="1327">
                  <c:v>62.417667000000002</c:v>
                </c:pt>
                <c:pt idx="1328">
                  <c:v>62.415536000000003</c:v>
                </c:pt>
                <c:pt idx="1329">
                  <c:v>62.413347000000002</c:v>
                </c:pt>
                <c:pt idx="1330">
                  <c:v>62.411191000000002</c:v>
                </c:pt>
                <c:pt idx="1331">
                  <c:v>62.409170000000003</c:v>
                </c:pt>
                <c:pt idx="1332">
                  <c:v>62.407361000000002</c:v>
                </c:pt>
                <c:pt idx="1333">
                  <c:v>62.405836999999998</c:v>
                </c:pt>
                <c:pt idx="1334">
                  <c:v>62.404673000000003</c:v>
                </c:pt>
                <c:pt idx="1335">
                  <c:v>62.403899000000003</c:v>
                </c:pt>
                <c:pt idx="1336">
                  <c:v>62.403458999999998</c:v>
                </c:pt>
                <c:pt idx="1337">
                  <c:v>62.403255000000001</c:v>
                </c:pt>
                <c:pt idx="1338">
                  <c:v>62.403198000000003</c:v>
                </c:pt>
                <c:pt idx="1339">
                  <c:v>62.403199000000001</c:v>
                </c:pt>
                <c:pt idx="1340">
                  <c:v>62.403140999999998</c:v>
                </c:pt>
                <c:pt idx="1341">
                  <c:v>62.402918999999997</c:v>
                </c:pt>
                <c:pt idx="1342">
                  <c:v>62.402472000000003</c:v>
                </c:pt>
                <c:pt idx="1343">
                  <c:v>62.401744999999998</c:v>
                </c:pt>
                <c:pt idx="1344">
                  <c:v>62.400671000000003</c:v>
                </c:pt>
                <c:pt idx="1345">
                  <c:v>62.399209999999997</c:v>
                </c:pt>
                <c:pt idx="1346">
                  <c:v>62.397402999999997</c:v>
                </c:pt>
                <c:pt idx="1347">
                  <c:v>62.395342999999997</c:v>
                </c:pt>
                <c:pt idx="1348">
                  <c:v>62.393127</c:v>
                </c:pt>
                <c:pt idx="1349">
                  <c:v>62.390867</c:v>
                </c:pt>
                <c:pt idx="1350">
                  <c:v>62.388691000000001</c:v>
                </c:pt>
                <c:pt idx="1351">
                  <c:v>62.386693000000001</c:v>
                </c:pt>
                <c:pt idx="1352">
                  <c:v>62.384914000000002</c:v>
                </c:pt>
                <c:pt idx="1353">
                  <c:v>62.383398999999997</c:v>
                </c:pt>
                <c:pt idx="1354">
                  <c:v>62.382227</c:v>
                </c:pt>
                <c:pt idx="1355">
                  <c:v>62.381452000000003</c:v>
                </c:pt>
                <c:pt idx="1356">
                  <c:v>62.381039000000001</c:v>
                </c:pt>
                <c:pt idx="1357">
                  <c:v>62.380896999999997</c:v>
                </c:pt>
                <c:pt idx="1358">
                  <c:v>62.380929999999999</c:v>
                </c:pt>
                <c:pt idx="1359">
                  <c:v>62.381028000000001</c:v>
                </c:pt>
                <c:pt idx="1360">
                  <c:v>62.381062999999997</c:v>
                </c:pt>
                <c:pt idx="1361">
                  <c:v>62.380929000000002</c:v>
                </c:pt>
                <c:pt idx="1362">
                  <c:v>62.380564</c:v>
                </c:pt>
                <c:pt idx="1363">
                  <c:v>62.379894</c:v>
                </c:pt>
                <c:pt idx="1364">
                  <c:v>62.378812000000003</c:v>
                </c:pt>
                <c:pt idx="1365">
                  <c:v>62.377256000000003</c:v>
                </c:pt>
                <c:pt idx="1366">
                  <c:v>62.375273999999997</c:v>
                </c:pt>
                <c:pt idx="1367">
                  <c:v>62.372978000000003</c:v>
                </c:pt>
                <c:pt idx="1368">
                  <c:v>62.370483</c:v>
                </c:pt>
                <c:pt idx="1369">
                  <c:v>62.367905999999998</c:v>
                </c:pt>
                <c:pt idx="1370">
                  <c:v>62.365394999999999</c:v>
                </c:pt>
                <c:pt idx="1371">
                  <c:v>62.363087</c:v>
                </c:pt>
                <c:pt idx="1372">
                  <c:v>62.361072999999998</c:v>
                </c:pt>
                <c:pt idx="1373">
                  <c:v>62.359425000000002</c:v>
                </c:pt>
                <c:pt idx="1374">
                  <c:v>62.358223000000002</c:v>
                </c:pt>
                <c:pt idx="1375">
                  <c:v>62.357489000000001</c:v>
                </c:pt>
                <c:pt idx="1376">
                  <c:v>62.357145000000003</c:v>
                </c:pt>
                <c:pt idx="1377">
                  <c:v>62.357058000000002</c:v>
                </c:pt>
                <c:pt idx="1378">
                  <c:v>62.357106000000002</c:v>
                </c:pt>
                <c:pt idx="1379">
                  <c:v>62.357166999999997</c:v>
                </c:pt>
                <c:pt idx="1380">
                  <c:v>62.357095999999999</c:v>
                </c:pt>
                <c:pt idx="1381">
                  <c:v>62.356765000000003</c:v>
                </c:pt>
                <c:pt idx="1382">
                  <c:v>62.356102999999997</c:v>
                </c:pt>
                <c:pt idx="1383">
                  <c:v>62.355072</c:v>
                </c:pt>
                <c:pt idx="1384">
                  <c:v>62.353642999999998</c:v>
                </c:pt>
                <c:pt idx="1385">
                  <c:v>62.351843000000002</c:v>
                </c:pt>
                <c:pt idx="1386">
                  <c:v>62.349787999999997</c:v>
                </c:pt>
                <c:pt idx="1387">
                  <c:v>62.347614</c:v>
                </c:pt>
                <c:pt idx="1388">
                  <c:v>62.345419</c:v>
                </c:pt>
                <c:pt idx="1389">
                  <c:v>62.343286999999997</c:v>
                </c:pt>
                <c:pt idx="1390">
                  <c:v>62.341327999999997</c:v>
                </c:pt>
                <c:pt idx="1391">
                  <c:v>62.339641</c:v>
                </c:pt>
                <c:pt idx="1392">
                  <c:v>62.338273000000001</c:v>
                </c:pt>
                <c:pt idx="1393">
                  <c:v>62.337256000000004</c:v>
                </c:pt>
                <c:pt idx="1394">
                  <c:v>62.336627999999997</c:v>
                </c:pt>
                <c:pt idx="1395">
                  <c:v>62.336373000000002</c:v>
                </c:pt>
                <c:pt idx="1396">
                  <c:v>62.336385999999997</c:v>
                </c:pt>
                <c:pt idx="1397">
                  <c:v>62.336531999999998</c:v>
                </c:pt>
                <c:pt idx="1398">
                  <c:v>62.336722999999999</c:v>
                </c:pt>
                <c:pt idx="1399">
                  <c:v>62.336886</c:v>
                </c:pt>
                <c:pt idx="1400">
                  <c:v>62.336919000000002</c:v>
                </c:pt>
                <c:pt idx="1401">
                  <c:v>62.336716000000003</c:v>
                </c:pt>
                <c:pt idx="1402">
                  <c:v>62.336216</c:v>
                </c:pt>
                <c:pt idx="1403">
                  <c:v>62.335379000000003</c:v>
                </c:pt>
                <c:pt idx="1404">
                  <c:v>62.334164000000001</c:v>
                </c:pt>
                <c:pt idx="1405">
                  <c:v>62.332583999999997</c:v>
                </c:pt>
                <c:pt idx="1406">
                  <c:v>62.330745999999998</c:v>
                </c:pt>
                <c:pt idx="1407">
                  <c:v>62.328803999999998</c:v>
                </c:pt>
                <c:pt idx="1408">
                  <c:v>62.326880000000003</c:v>
                </c:pt>
                <c:pt idx="1409">
                  <c:v>62.325091</c:v>
                </c:pt>
                <c:pt idx="1410">
                  <c:v>62.323582999999999</c:v>
                </c:pt>
                <c:pt idx="1411">
                  <c:v>62.322498000000003</c:v>
                </c:pt>
                <c:pt idx="1412">
                  <c:v>62.321924000000003</c:v>
                </c:pt>
                <c:pt idx="1413">
                  <c:v>62.321902000000001</c:v>
                </c:pt>
                <c:pt idx="1414">
                  <c:v>62.322450000000003</c:v>
                </c:pt>
                <c:pt idx="1415">
                  <c:v>62.323524999999997</c:v>
                </c:pt>
                <c:pt idx="1416">
                  <c:v>62.324990999999997</c:v>
                </c:pt>
                <c:pt idx="1417">
                  <c:v>62.326678999999999</c:v>
                </c:pt>
                <c:pt idx="1418">
                  <c:v>62.328429999999997</c:v>
                </c:pt>
                <c:pt idx="1419">
                  <c:v>62.330072000000001</c:v>
                </c:pt>
                <c:pt idx="1420">
                  <c:v>62.331395999999998</c:v>
                </c:pt>
                <c:pt idx="1421">
                  <c:v>62.332214</c:v>
                </c:pt>
                <c:pt idx="1422">
                  <c:v>62.332422000000001</c:v>
                </c:pt>
                <c:pt idx="1423">
                  <c:v>62.331977999999999</c:v>
                </c:pt>
                <c:pt idx="1424">
                  <c:v>62.330863000000001</c:v>
                </c:pt>
                <c:pt idx="1425">
                  <c:v>62.329107999999998</c:v>
                </c:pt>
                <c:pt idx="1426">
                  <c:v>62.326824999999999</c:v>
                </c:pt>
                <c:pt idx="1427">
                  <c:v>62.324176999999999</c:v>
                </c:pt>
                <c:pt idx="1428">
                  <c:v>62.321334999999998</c:v>
                </c:pt>
                <c:pt idx="1429">
                  <c:v>62.318511000000001</c:v>
                </c:pt>
                <c:pt idx="1430">
                  <c:v>62.315964999999998</c:v>
                </c:pt>
                <c:pt idx="1431">
                  <c:v>62.313921999999998</c:v>
                </c:pt>
                <c:pt idx="1432">
                  <c:v>62.312502000000002</c:v>
                </c:pt>
                <c:pt idx="1433">
                  <c:v>62.31176</c:v>
                </c:pt>
                <c:pt idx="1434">
                  <c:v>62.311737000000001</c:v>
                </c:pt>
                <c:pt idx="1435">
                  <c:v>62.312426000000002</c:v>
                </c:pt>
                <c:pt idx="1436">
                  <c:v>62.313732999999999</c:v>
                </c:pt>
                <c:pt idx="1437">
                  <c:v>62.315505999999999</c:v>
                </c:pt>
                <c:pt idx="1438">
                  <c:v>62.317583999999997</c:v>
                </c:pt>
                <c:pt idx="1439">
                  <c:v>62.319761999999997</c:v>
                </c:pt>
                <c:pt idx="1440">
                  <c:v>62.321779999999997</c:v>
                </c:pt>
                <c:pt idx="1441">
                  <c:v>62.323394</c:v>
                </c:pt>
                <c:pt idx="1442">
                  <c:v>62.324449999999999</c:v>
                </c:pt>
                <c:pt idx="1443">
                  <c:v>62.324851000000002</c:v>
                </c:pt>
                <c:pt idx="1444">
                  <c:v>62.324522000000002</c:v>
                </c:pt>
                <c:pt idx="1445">
                  <c:v>62.323445999999997</c:v>
                </c:pt>
                <c:pt idx="1446">
                  <c:v>62.321710000000003</c:v>
                </c:pt>
                <c:pt idx="1447">
                  <c:v>62.319454999999998</c:v>
                </c:pt>
                <c:pt idx="1448">
                  <c:v>62.316822000000002</c:v>
                </c:pt>
                <c:pt idx="1449">
                  <c:v>62.313989999999997</c:v>
                </c:pt>
                <c:pt idx="1450">
                  <c:v>62.311202999999999</c:v>
                </c:pt>
                <c:pt idx="1451">
                  <c:v>62.308720000000001</c:v>
                </c:pt>
                <c:pt idx="1452">
                  <c:v>62.306736999999998</c:v>
                </c:pt>
                <c:pt idx="1453">
                  <c:v>62.305402999999998</c:v>
                </c:pt>
                <c:pt idx="1454">
                  <c:v>62.304839999999999</c:v>
                </c:pt>
                <c:pt idx="1455">
                  <c:v>62.305101000000001</c:v>
                </c:pt>
                <c:pt idx="1456">
                  <c:v>62.306125000000002</c:v>
                </c:pt>
                <c:pt idx="1457">
                  <c:v>62.307777000000002</c:v>
                </c:pt>
                <c:pt idx="1458">
                  <c:v>62.309910000000002</c:v>
                </c:pt>
                <c:pt idx="1459">
                  <c:v>62.312334</c:v>
                </c:pt>
                <c:pt idx="1460">
                  <c:v>62.314785000000001</c:v>
                </c:pt>
                <c:pt idx="1461">
                  <c:v>62.316979000000003</c:v>
                </c:pt>
                <c:pt idx="1462">
                  <c:v>62.318689999999997</c:v>
                </c:pt>
                <c:pt idx="1463">
                  <c:v>62.319732999999999</c:v>
                </c:pt>
                <c:pt idx="1464">
                  <c:v>62.319946000000002</c:v>
                </c:pt>
                <c:pt idx="1465">
                  <c:v>62.319229999999997</c:v>
                </c:pt>
                <c:pt idx="1466">
                  <c:v>62.317607000000002</c:v>
                </c:pt>
                <c:pt idx="1467">
                  <c:v>62.315179000000001</c:v>
                </c:pt>
                <c:pt idx="1468">
                  <c:v>62.312089</c:v>
                </c:pt>
                <c:pt idx="1469">
                  <c:v>62.308546</c:v>
                </c:pt>
                <c:pt idx="1470">
                  <c:v>62.304845999999998</c:v>
                </c:pt>
                <c:pt idx="1471">
                  <c:v>62.301301000000002</c:v>
                </c:pt>
                <c:pt idx="1472">
                  <c:v>62.298166999999999</c:v>
                </c:pt>
                <c:pt idx="1473">
                  <c:v>62.295642999999998</c:v>
                </c:pt>
                <c:pt idx="1474">
                  <c:v>62.293902000000003</c:v>
                </c:pt>
                <c:pt idx="1475">
                  <c:v>62.293059</c:v>
                </c:pt>
                <c:pt idx="1476">
                  <c:v>62.293126000000001</c:v>
                </c:pt>
                <c:pt idx="1477">
                  <c:v>62.294044</c:v>
                </c:pt>
                <c:pt idx="1478">
                  <c:v>62.295707999999998</c:v>
                </c:pt>
                <c:pt idx="1479">
                  <c:v>62.297919</c:v>
                </c:pt>
                <c:pt idx="1480">
                  <c:v>62.300367000000001</c:v>
                </c:pt>
                <c:pt idx="1481">
                  <c:v>62.302717999999999</c:v>
                </c:pt>
                <c:pt idx="1482">
                  <c:v>62.304709000000003</c:v>
                </c:pt>
                <c:pt idx="1483">
                  <c:v>62.306148999999998</c:v>
                </c:pt>
                <c:pt idx="1484">
                  <c:v>62.30688</c:v>
                </c:pt>
                <c:pt idx="1485">
                  <c:v>62.306801</c:v>
                </c:pt>
                <c:pt idx="1486">
                  <c:v>62.305897999999999</c:v>
                </c:pt>
                <c:pt idx="1487">
                  <c:v>62.304214999999999</c:v>
                </c:pt>
                <c:pt idx="1488">
                  <c:v>62.301833000000002</c:v>
                </c:pt>
                <c:pt idx="1489">
                  <c:v>62.298924</c:v>
                </c:pt>
                <c:pt idx="1490">
                  <c:v>62.295774000000002</c:v>
                </c:pt>
                <c:pt idx="1491">
                  <c:v>62.292698000000001</c:v>
                </c:pt>
                <c:pt idx="1492">
                  <c:v>62.289940000000001</c:v>
                </c:pt>
                <c:pt idx="1493">
                  <c:v>62.287686000000001</c:v>
                </c:pt>
                <c:pt idx="1494">
                  <c:v>62.286104999999999</c:v>
                </c:pt>
                <c:pt idx="1495">
                  <c:v>62.285313000000002</c:v>
                </c:pt>
                <c:pt idx="1496">
                  <c:v>62.285336000000001</c:v>
                </c:pt>
                <c:pt idx="1497">
                  <c:v>62.28613</c:v>
                </c:pt>
                <c:pt idx="1498">
                  <c:v>62.287616</c:v>
                </c:pt>
                <c:pt idx="1499">
                  <c:v>62.289647000000002</c:v>
                </c:pt>
                <c:pt idx="1500">
                  <c:v>62.291977000000003</c:v>
                </c:pt>
                <c:pt idx="1501">
                  <c:v>62.294333999999999</c:v>
                </c:pt>
                <c:pt idx="1502">
                  <c:v>62.296492999999998</c:v>
                </c:pt>
                <c:pt idx="1503">
                  <c:v>62.298251</c:v>
                </c:pt>
                <c:pt idx="1504">
                  <c:v>62.299396000000002</c:v>
                </c:pt>
                <c:pt idx="1505">
                  <c:v>62.299750000000003</c:v>
                </c:pt>
                <c:pt idx="1506">
                  <c:v>62.299244000000002</c:v>
                </c:pt>
                <c:pt idx="1507">
                  <c:v>62.297885999999998</c:v>
                </c:pt>
                <c:pt idx="1508">
                  <c:v>62.295734000000003</c:v>
                </c:pt>
                <c:pt idx="1509">
                  <c:v>62.292914000000003</c:v>
                </c:pt>
                <c:pt idx="1510">
                  <c:v>62.289656000000001</c:v>
                </c:pt>
                <c:pt idx="1511">
                  <c:v>62.286230000000003</c:v>
                </c:pt>
                <c:pt idx="1512">
                  <c:v>62.282877999999997</c:v>
                </c:pt>
                <c:pt idx="1513">
                  <c:v>62.279828000000002</c:v>
                </c:pt>
                <c:pt idx="1514">
                  <c:v>62.277320000000003</c:v>
                </c:pt>
                <c:pt idx="1515">
                  <c:v>62.275551999999998</c:v>
                </c:pt>
                <c:pt idx="1516">
                  <c:v>62.274622999999998</c:v>
                </c:pt>
                <c:pt idx="1517">
                  <c:v>62.274549999999998</c:v>
                </c:pt>
                <c:pt idx="1518">
                  <c:v>62.275314999999999</c:v>
                </c:pt>
                <c:pt idx="1519">
                  <c:v>62.276826</c:v>
                </c:pt>
                <c:pt idx="1520">
                  <c:v>62.278883</c:v>
                </c:pt>
                <c:pt idx="1521">
                  <c:v>62.281227999999999</c:v>
                </c:pt>
                <c:pt idx="1522">
                  <c:v>62.283600999999997</c:v>
                </c:pt>
                <c:pt idx="1523">
                  <c:v>62.285744999999999</c:v>
                </c:pt>
                <c:pt idx="1524">
                  <c:v>62.287393999999999</c:v>
                </c:pt>
                <c:pt idx="1525">
                  <c:v>62.288347999999999</c:v>
                </c:pt>
                <c:pt idx="1526">
                  <c:v>62.288519999999998</c:v>
                </c:pt>
                <c:pt idx="1527">
                  <c:v>62.2879</c:v>
                </c:pt>
                <c:pt idx="1528">
                  <c:v>62.286493999999998</c:v>
                </c:pt>
                <c:pt idx="1529">
                  <c:v>62.284357</c:v>
                </c:pt>
                <c:pt idx="1530">
                  <c:v>62.281641999999998</c:v>
                </c:pt>
                <c:pt idx="1531">
                  <c:v>62.278561000000003</c:v>
                </c:pt>
                <c:pt idx="1532">
                  <c:v>62.275337999999998</c:v>
                </c:pt>
                <c:pt idx="1533">
                  <c:v>62.272213999999998</c:v>
                </c:pt>
                <c:pt idx="1534">
                  <c:v>62.269455999999998</c:v>
                </c:pt>
                <c:pt idx="1535">
                  <c:v>62.267279000000002</c:v>
                </c:pt>
                <c:pt idx="1536">
                  <c:v>62.265779999999999</c:v>
                </c:pt>
                <c:pt idx="1537">
                  <c:v>62.264980000000001</c:v>
                </c:pt>
                <c:pt idx="1538">
                  <c:v>62.264879999999998</c:v>
                </c:pt>
                <c:pt idx="1539">
                  <c:v>62.265430000000002</c:v>
                </c:pt>
                <c:pt idx="1540">
                  <c:v>62.266485000000003</c:v>
                </c:pt>
                <c:pt idx="1541">
                  <c:v>62.267854999999997</c:v>
                </c:pt>
                <c:pt idx="1542">
                  <c:v>62.269365000000001</c:v>
                </c:pt>
                <c:pt idx="1543">
                  <c:v>62.270834999999998</c:v>
                </c:pt>
                <c:pt idx="1544">
                  <c:v>62.272050999999998</c:v>
                </c:pt>
                <c:pt idx="1545">
                  <c:v>62.272817000000003</c:v>
                </c:pt>
                <c:pt idx="1546">
                  <c:v>62.273018</c:v>
                </c:pt>
                <c:pt idx="1547">
                  <c:v>62.272604999999999</c:v>
                </c:pt>
                <c:pt idx="1548">
                  <c:v>62.271555999999997</c:v>
                </c:pt>
                <c:pt idx="1549">
                  <c:v>62.269913000000003</c:v>
                </c:pt>
                <c:pt idx="1550">
                  <c:v>62.267811000000002</c:v>
                </c:pt>
                <c:pt idx="1551">
                  <c:v>62.265425</c:v>
                </c:pt>
                <c:pt idx="1552">
                  <c:v>62.262892000000001</c:v>
                </c:pt>
                <c:pt idx="1553">
                  <c:v>62.260340999999997</c:v>
                </c:pt>
                <c:pt idx="1554">
                  <c:v>62.257933999999999</c:v>
                </c:pt>
                <c:pt idx="1555">
                  <c:v>62.255830000000003</c:v>
                </c:pt>
                <c:pt idx="1556">
                  <c:v>62.254119000000003</c:v>
                </c:pt>
                <c:pt idx="1557">
                  <c:v>62.252839000000002</c:v>
                </c:pt>
                <c:pt idx="1558">
                  <c:v>62.252020000000002</c:v>
                </c:pt>
                <c:pt idx="1559">
                  <c:v>62.251643999999999</c:v>
                </c:pt>
                <c:pt idx="1560">
                  <c:v>62.251612000000002</c:v>
                </c:pt>
                <c:pt idx="1561">
                  <c:v>62.251789000000002</c:v>
                </c:pt>
                <c:pt idx="1562">
                  <c:v>62.252066999999997</c:v>
                </c:pt>
                <c:pt idx="1563">
                  <c:v>62.252341999999999</c:v>
                </c:pt>
                <c:pt idx="1564">
                  <c:v>62.252482000000001</c:v>
                </c:pt>
                <c:pt idx="1565">
                  <c:v>62.252364999999998</c:v>
                </c:pt>
                <c:pt idx="1566">
                  <c:v>62.251938000000003</c:v>
                </c:pt>
                <c:pt idx="1567">
                  <c:v>62.251188999999997</c:v>
                </c:pt>
                <c:pt idx="1568">
                  <c:v>62.250101999999998</c:v>
                </c:pt>
                <c:pt idx="1569">
                  <c:v>62.248682000000002</c:v>
                </c:pt>
                <c:pt idx="1570">
                  <c:v>62.247000999999997</c:v>
                </c:pt>
                <c:pt idx="1571">
                  <c:v>62.245165</c:v>
                </c:pt>
                <c:pt idx="1572">
                  <c:v>62.243251999999998</c:v>
                </c:pt>
                <c:pt idx="1573">
                  <c:v>62.241329</c:v>
                </c:pt>
                <c:pt idx="1574">
                  <c:v>62.239485000000002</c:v>
                </c:pt>
                <c:pt idx="1575">
                  <c:v>62.2378</c:v>
                </c:pt>
                <c:pt idx="1576">
                  <c:v>62.236293000000003</c:v>
                </c:pt>
                <c:pt idx="1577">
                  <c:v>62.234957999999999</c:v>
                </c:pt>
                <c:pt idx="1578">
                  <c:v>62.233811000000003</c:v>
                </c:pt>
                <c:pt idx="1579">
                  <c:v>62.232855999999998</c:v>
                </c:pt>
                <c:pt idx="1580">
                  <c:v>62.232035000000003</c:v>
                </c:pt>
                <c:pt idx="1581">
                  <c:v>62.231259999999999</c:v>
                </c:pt>
                <c:pt idx="1582">
                  <c:v>62.230474000000001</c:v>
                </c:pt>
                <c:pt idx="1583">
                  <c:v>62.229636999999997</c:v>
                </c:pt>
                <c:pt idx="1584">
                  <c:v>62.228695000000002</c:v>
                </c:pt>
                <c:pt idx="1585">
                  <c:v>62.227607999999996</c:v>
                </c:pt>
                <c:pt idx="1586">
                  <c:v>62.226390000000002</c:v>
                </c:pt>
                <c:pt idx="1587">
                  <c:v>62.225076000000001</c:v>
                </c:pt>
                <c:pt idx="1588">
                  <c:v>62.223663000000002</c:v>
                </c:pt>
                <c:pt idx="1589">
                  <c:v>62.222140000000003</c:v>
                </c:pt>
                <c:pt idx="1590">
                  <c:v>62.220542999999999</c:v>
                </c:pt>
                <c:pt idx="1591">
                  <c:v>62.218940000000003</c:v>
                </c:pt>
                <c:pt idx="1592">
                  <c:v>62.217381000000003</c:v>
                </c:pt>
                <c:pt idx="1593">
                  <c:v>62.215910000000001</c:v>
                </c:pt>
                <c:pt idx="1594">
                  <c:v>62.214587999999999</c:v>
                </c:pt>
                <c:pt idx="1595">
                  <c:v>62.213448</c:v>
                </c:pt>
                <c:pt idx="1596">
                  <c:v>62.212459000000003</c:v>
                </c:pt>
                <c:pt idx="1597">
                  <c:v>62.211554999999997</c:v>
                </c:pt>
                <c:pt idx="1598">
                  <c:v>62.210698999999998</c:v>
                </c:pt>
                <c:pt idx="1599">
                  <c:v>62.209865000000001</c:v>
                </c:pt>
                <c:pt idx="1600">
                  <c:v>62.209000000000003</c:v>
                </c:pt>
                <c:pt idx="1601">
                  <c:v>62.208047000000001</c:v>
                </c:pt>
                <c:pt idx="1602">
                  <c:v>62.206994000000002</c:v>
                </c:pt>
                <c:pt idx="1603">
                  <c:v>62.205848000000003</c:v>
                </c:pt>
                <c:pt idx="1604">
                  <c:v>62.204588000000001</c:v>
                </c:pt>
                <c:pt idx="1605">
                  <c:v>62.203172000000002</c:v>
                </c:pt>
                <c:pt idx="1606">
                  <c:v>62.201562000000003</c:v>
                </c:pt>
                <c:pt idx="1607">
                  <c:v>62.199682000000003</c:v>
                </c:pt>
                <c:pt idx="1608">
                  <c:v>62.197344000000001</c:v>
                </c:pt>
                <c:pt idx="1609">
                  <c:v>62.194288999999998</c:v>
                </c:pt>
                <c:pt idx="1610">
                  <c:v>62.190277999999999</c:v>
                </c:pt>
                <c:pt idx="1611">
                  <c:v>62.185129000000003</c:v>
                </c:pt>
                <c:pt idx="1612">
                  <c:v>62.178716000000001</c:v>
                </c:pt>
                <c:pt idx="1613">
                  <c:v>62.171024000000003</c:v>
                </c:pt>
                <c:pt idx="1614">
                  <c:v>62.162225999999997</c:v>
                </c:pt>
                <c:pt idx="1615">
                  <c:v>62.152664000000001</c:v>
                </c:pt>
                <c:pt idx="1616">
                  <c:v>62.142783000000001</c:v>
                </c:pt>
                <c:pt idx="1617">
                  <c:v>62.133127999999999</c:v>
                </c:pt>
                <c:pt idx="1618">
                  <c:v>62.124402000000003</c:v>
                </c:pt>
                <c:pt idx="1619">
                  <c:v>62.117401000000001</c:v>
                </c:pt>
                <c:pt idx="1620">
                  <c:v>62.112814</c:v>
                </c:pt>
                <c:pt idx="1621">
                  <c:v>62.111060999999999</c:v>
                </c:pt>
                <c:pt idx="1622">
                  <c:v>62.112324000000001</c:v>
                </c:pt>
                <c:pt idx="1623">
                  <c:v>62.116571999999998</c:v>
                </c:pt>
                <c:pt idx="1624">
                  <c:v>62.123407999999998</c:v>
                </c:pt>
                <c:pt idx="1625">
                  <c:v>62.132041999999998</c:v>
                </c:pt>
                <c:pt idx="1626">
                  <c:v>62.141655999999998</c:v>
                </c:pt>
                <c:pt idx="1627">
                  <c:v>62.151609000000001</c:v>
                </c:pt>
                <c:pt idx="1628">
                  <c:v>62.161306000000003</c:v>
                </c:pt>
                <c:pt idx="1629">
                  <c:v>62.170062000000001</c:v>
                </c:pt>
                <c:pt idx="1630">
                  <c:v>62.177222999999998</c:v>
                </c:pt>
                <c:pt idx="1631">
                  <c:v>62.182603999999998</c:v>
                </c:pt>
                <c:pt idx="1632">
                  <c:v>62.186309000000001</c:v>
                </c:pt>
                <c:pt idx="1633">
                  <c:v>62.188470000000002</c:v>
                </c:pt>
                <c:pt idx="1634">
                  <c:v>62.189704999999996</c:v>
                </c:pt>
                <c:pt idx="1635">
                  <c:v>62.191204999999997</c:v>
                </c:pt>
                <c:pt idx="1636">
                  <c:v>62.193555000000003</c:v>
                </c:pt>
                <c:pt idx="1637">
                  <c:v>62.196086999999999</c:v>
                </c:pt>
                <c:pt idx="1638">
                  <c:v>62.198304999999998</c:v>
                </c:pt>
                <c:pt idx="1639">
                  <c:v>62.201428999999997</c:v>
                </c:pt>
                <c:pt idx="1640">
                  <c:v>62.208246000000003</c:v>
                </c:pt>
                <c:pt idx="1641">
                  <c:v>62.221004999999998</c:v>
                </c:pt>
                <c:pt idx="1642">
                  <c:v>62.239724000000002</c:v>
                </c:pt>
                <c:pt idx="1643">
                  <c:v>62.261560000000003</c:v>
                </c:pt>
                <c:pt idx="1644">
                  <c:v>62.281292000000001</c:v>
                </c:pt>
                <c:pt idx="1645">
                  <c:v>62.294311</c:v>
                </c:pt>
                <c:pt idx="1646">
                  <c:v>62.3</c:v>
                </c:pt>
                <c:pt idx="1647">
                  <c:v>62.301399000000004</c:v>
                </c:pt>
                <c:pt idx="1648">
                  <c:v>62.300896000000002</c:v>
                </c:pt>
                <c:pt idx="1649">
                  <c:v>62.297172000000003</c:v>
                </c:pt>
                <c:pt idx="1650">
                  <c:v>62.286014999999999</c:v>
                </c:pt>
                <c:pt idx="1651">
                  <c:v>62.263343999999996</c:v>
                </c:pt>
                <c:pt idx="1652">
                  <c:v>62.228659</c:v>
                </c:pt>
                <c:pt idx="1653">
                  <c:v>62.187091000000002</c:v>
                </c:pt>
                <c:pt idx="1654">
                  <c:v>62.148195000000001</c:v>
                </c:pt>
                <c:pt idx="1655">
                  <c:v>62.119779999999999</c:v>
                </c:pt>
                <c:pt idx="1656">
                  <c:v>62.103051000000001</c:v>
                </c:pt>
                <c:pt idx="1657">
                  <c:v>62.094304999999999</c:v>
                </c:pt>
                <c:pt idx="1658">
                  <c:v>62.090052999999997</c:v>
                </c:pt>
                <c:pt idx="1659">
                  <c:v>62.089396999999998</c:v>
                </c:pt>
                <c:pt idx="1660">
                  <c:v>62.093139999999998</c:v>
                </c:pt>
                <c:pt idx="1661">
                  <c:v>62.102657999999998</c:v>
                </c:pt>
                <c:pt idx="1662">
                  <c:v>62.118358000000001</c:v>
                </c:pt>
                <c:pt idx="1663">
                  <c:v>62.138226000000003</c:v>
                </c:pt>
                <c:pt idx="1664">
                  <c:v>62.157462000000002</c:v>
                </c:pt>
                <c:pt idx="1665">
                  <c:v>62.171433</c:v>
                </c:pt>
                <c:pt idx="1666">
                  <c:v>62.178454000000002</c:v>
                </c:pt>
                <c:pt idx="1667">
                  <c:v>62.179768000000003</c:v>
                </c:pt>
                <c:pt idx="1668">
                  <c:v>62.17747</c:v>
                </c:pt>
                <c:pt idx="1669">
                  <c:v>62.173309000000003</c:v>
                </c:pt>
                <c:pt idx="1670">
                  <c:v>62.168562000000001</c:v>
                </c:pt>
                <c:pt idx="1671">
                  <c:v>62.163656000000003</c:v>
                </c:pt>
                <c:pt idx="1672">
                  <c:v>62.158461000000003</c:v>
                </c:pt>
                <c:pt idx="1673">
                  <c:v>62.152684999999998</c:v>
                </c:pt>
                <c:pt idx="1674">
                  <c:v>62.146738999999997</c:v>
                </c:pt>
                <c:pt idx="1675">
                  <c:v>62.141593999999998</c:v>
                </c:pt>
                <c:pt idx="1676">
                  <c:v>62.138191999999997</c:v>
                </c:pt>
                <c:pt idx="1677">
                  <c:v>62.136878000000003</c:v>
                </c:pt>
                <c:pt idx="1678">
                  <c:v>62.137264999999999</c:v>
                </c:pt>
                <c:pt idx="1679">
                  <c:v>62.138649999999998</c:v>
                </c:pt>
                <c:pt idx="1680">
                  <c:v>62.140211000000001</c:v>
                </c:pt>
                <c:pt idx="1681">
                  <c:v>62.141379999999998</c:v>
                </c:pt>
                <c:pt idx="1682">
                  <c:v>62.141590999999998</c:v>
                </c:pt>
                <c:pt idx="1683">
                  <c:v>62.140321999999998</c:v>
                </c:pt>
                <c:pt idx="1684">
                  <c:v>62.137180999999998</c:v>
                </c:pt>
                <c:pt idx="1685">
                  <c:v>62.132207000000001</c:v>
                </c:pt>
                <c:pt idx="1686">
                  <c:v>62.125813000000001</c:v>
                </c:pt>
                <c:pt idx="1687">
                  <c:v>62.118344999999998</c:v>
                </c:pt>
                <c:pt idx="1688">
                  <c:v>62.109983</c:v>
                </c:pt>
                <c:pt idx="1689">
                  <c:v>62.100821000000003</c:v>
                </c:pt>
                <c:pt idx="1690">
                  <c:v>62.091197999999999</c:v>
                </c:pt>
                <c:pt idx="1691">
                  <c:v>62.081603000000001</c:v>
                </c:pt>
                <c:pt idx="1692">
                  <c:v>62.072634000000001</c:v>
                </c:pt>
                <c:pt idx="1693">
                  <c:v>62.064808999999997</c:v>
                </c:pt>
                <c:pt idx="1694">
                  <c:v>62.058289000000002</c:v>
                </c:pt>
                <c:pt idx="1695">
                  <c:v>62.052748000000001</c:v>
                </c:pt>
                <c:pt idx="1696">
                  <c:v>62.047575000000002</c:v>
                </c:pt>
                <c:pt idx="1697">
                  <c:v>62.042437</c:v>
                </c:pt>
                <c:pt idx="1698">
                  <c:v>62.037413999999998</c:v>
                </c:pt>
                <c:pt idx="1699">
                  <c:v>62.032775000000001</c:v>
                </c:pt>
                <c:pt idx="1700">
                  <c:v>62.028626000000003</c:v>
                </c:pt>
                <c:pt idx="1701">
                  <c:v>62.024943999999998</c:v>
                </c:pt>
                <c:pt idx="1702">
                  <c:v>62.021686000000003</c:v>
                </c:pt>
                <c:pt idx="1703">
                  <c:v>62.018811999999997</c:v>
                </c:pt>
                <c:pt idx="1704">
                  <c:v>62.016361000000003</c:v>
                </c:pt>
                <c:pt idx="1705">
                  <c:v>62.014474999999997</c:v>
                </c:pt>
                <c:pt idx="1706">
                  <c:v>62.013348000000001</c:v>
                </c:pt>
                <c:pt idx="1707">
                  <c:v>62.012931000000002</c:v>
                </c:pt>
                <c:pt idx="1708">
                  <c:v>62.012920000000001</c:v>
                </c:pt>
                <c:pt idx="1709">
                  <c:v>62.012948999999999</c:v>
                </c:pt>
                <c:pt idx="1710">
                  <c:v>62.012818000000003</c:v>
                </c:pt>
                <c:pt idx="1711">
                  <c:v>62.012430999999999</c:v>
                </c:pt>
                <c:pt idx="1712">
                  <c:v>62.011713999999998</c:v>
                </c:pt>
                <c:pt idx="1713">
                  <c:v>62.010637000000003</c:v>
                </c:pt>
                <c:pt idx="1714">
                  <c:v>62.009182000000003</c:v>
                </c:pt>
                <c:pt idx="1715">
                  <c:v>62.007258999999998</c:v>
                </c:pt>
                <c:pt idx="1716">
                  <c:v>62.004688999999999</c:v>
                </c:pt>
                <c:pt idx="1717">
                  <c:v>62.001423000000003</c:v>
                </c:pt>
                <c:pt idx="1718">
                  <c:v>61.997625999999997</c:v>
                </c:pt>
                <c:pt idx="1719">
                  <c:v>61.993577999999999</c:v>
                </c:pt>
                <c:pt idx="1720">
                  <c:v>61.989494000000001</c:v>
                </c:pt>
                <c:pt idx="1721">
                  <c:v>61.985539000000003</c:v>
                </c:pt>
                <c:pt idx="1722">
                  <c:v>61.981845</c:v>
                </c:pt>
                <c:pt idx="1723">
                  <c:v>61.978468999999997</c:v>
                </c:pt>
                <c:pt idx="1724">
                  <c:v>61.975399000000003</c:v>
                </c:pt>
                <c:pt idx="1725">
                  <c:v>61.972662</c:v>
                </c:pt>
                <c:pt idx="1726">
                  <c:v>61.970357999999997</c:v>
                </c:pt>
                <c:pt idx="1727">
                  <c:v>61.968524000000002</c:v>
                </c:pt>
                <c:pt idx="1728">
                  <c:v>61.967058000000002</c:v>
                </c:pt>
                <c:pt idx="1729">
                  <c:v>61.965795999999997</c:v>
                </c:pt>
                <c:pt idx="1730">
                  <c:v>61.964615000000002</c:v>
                </c:pt>
                <c:pt idx="1731">
                  <c:v>61.9634</c:v>
                </c:pt>
                <c:pt idx="1732">
                  <c:v>61.962032000000001</c:v>
                </c:pt>
                <c:pt idx="1733">
                  <c:v>61.960439999999998</c:v>
                </c:pt>
                <c:pt idx="1734">
                  <c:v>61.958632999999999</c:v>
                </c:pt>
                <c:pt idx="1735">
                  <c:v>61.956600000000002</c:v>
                </c:pt>
                <c:pt idx="1736">
                  <c:v>61.954284000000001</c:v>
                </c:pt>
                <c:pt idx="1737">
                  <c:v>61.951670999999997</c:v>
                </c:pt>
                <c:pt idx="1738">
                  <c:v>61.948833</c:v>
                </c:pt>
                <c:pt idx="1739">
                  <c:v>61.94585</c:v>
                </c:pt>
                <c:pt idx="1740">
                  <c:v>61.942757</c:v>
                </c:pt>
                <c:pt idx="1741">
                  <c:v>61.939613999999999</c:v>
                </c:pt>
                <c:pt idx="1742">
                  <c:v>61.936532</c:v>
                </c:pt>
                <c:pt idx="1743">
                  <c:v>61.933602</c:v>
                </c:pt>
                <c:pt idx="1744">
                  <c:v>61.930853999999997</c:v>
                </c:pt>
                <c:pt idx="1745">
                  <c:v>61.928339000000001</c:v>
                </c:pt>
                <c:pt idx="1746">
                  <c:v>61.926152000000002</c:v>
                </c:pt>
                <c:pt idx="1747">
                  <c:v>61.924335999999997</c:v>
                </c:pt>
                <c:pt idx="1748">
                  <c:v>61.922840000000001</c:v>
                </c:pt>
                <c:pt idx="1749">
                  <c:v>61.921607999999999</c:v>
                </c:pt>
                <c:pt idx="1750">
                  <c:v>61.920631</c:v>
                </c:pt>
                <c:pt idx="1751">
                  <c:v>61.919857999999998</c:v>
                </c:pt>
                <c:pt idx="1752">
                  <c:v>61.919173999999998</c:v>
                </c:pt>
                <c:pt idx="1753">
                  <c:v>61.918472999999999</c:v>
                </c:pt>
                <c:pt idx="1754">
                  <c:v>61.917712000000002</c:v>
                </c:pt>
                <c:pt idx="1755">
                  <c:v>61.916826</c:v>
                </c:pt>
                <c:pt idx="1756">
                  <c:v>61.915697000000002</c:v>
                </c:pt>
                <c:pt idx="1757">
                  <c:v>61.914234999999998</c:v>
                </c:pt>
                <c:pt idx="1758">
                  <c:v>61.912421000000002</c:v>
                </c:pt>
                <c:pt idx="1759">
                  <c:v>61.910235999999998</c:v>
                </c:pt>
                <c:pt idx="1760">
                  <c:v>61.907634000000002</c:v>
                </c:pt>
                <c:pt idx="1761">
                  <c:v>61.904634999999999</c:v>
                </c:pt>
                <c:pt idx="1762">
                  <c:v>61.901356</c:v>
                </c:pt>
                <c:pt idx="1763">
                  <c:v>61.897908999999999</c:v>
                </c:pt>
                <c:pt idx="1764">
                  <c:v>61.894347000000003</c:v>
                </c:pt>
                <c:pt idx="1765">
                  <c:v>61.890737999999999</c:v>
                </c:pt>
                <c:pt idx="1766">
                  <c:v>61.887219000000002</c:v>
                </c:pt>
                <c:pt idx="1767">
                  <c:v>61.883927999999997</c:v>
                </c:pt>
                <c:pt idx="1768">
                  <c:v>61.880957000000002</c:v>
                </c:pt>
                <c:pt idx="1769">
                  <c:v>61.878402000000001</c:v>
                </c:pt>
                <c:pt idx="1770">
                  <c:v>61.876376</c:v>
                </c:pt>
                <c:pt idx="1771">
                  <c:v>61.874909000000002</c:v>
                </c:pt>
                <c:pt idx="1772">
                  <c:v>61.873907000000003</c:v>
                </c:pt>
                <c:pt idx="1773">
                  <c:v>61.873268000000003</c:v>
                </c:pt>
                <c:pt idx="1774">
                  <c:v>61.872933000000003</c:v>
                </c:pt>
                <c:pt idx="1775">
                  <c:v>61.872813999999998</c:v>
                </c:pt>
                <c:pt idx="1776">
                  <c:v>61.872748000000001</c:v>
                </c:pt>
                <c:pt idx="1777">
                  <c:v>61.872566999999997</c:v>
                </c:pt>
                <c:pt idx="1778">
                  <c:v>61.872154000000002</c:v>
                </c:pt>
                <c:pt idx="1779">
                  <c:v>61.871375</c:v>
                </c:pt>
                <c:pt idx="1780">
                  <c:v>61.870069999999998</c:v>
                </c:pt>
                <c:pt idx="1781">
                  <c:v>61.868147</c:v>
                </c:pt>
                <c:pt idx="1782">
                  <c:v>61.865631999999998</c:v>
                </c:pt>
                <c:pt idx="1783">
                  <c:v>61.862575999999997</c:v>
                </c:pt>
                <c:pt idx="1784">
                  <c:v>61.859026</c:v>
                </c:pt>
                <c:pt idx="1785">
                  <c:v>61.855097999999998</c:v>
                </c:pt>
                <c:pt idx="1786">
                  <c:v>61.851010000000002</c:v>
                </c:pt>
                <c:pt idx="1787">
                  <c:v>61.846977000000003</c:v>
                </c:pt>
                <c:pt idx="1788">
                  <c:v>61.843159999999997</c:v>
                </c:pt>
                <c:pt idx="1789">
                  <c:v>61.839727000000003</c:v>
                </c:pt>
                <c:pt idx="1790">
                  <c:v>61.836883999999998</c:v>
                </c:pt>
                <c:pt idx="1791">
                  <c:v>61.834766999999999</c:v>
                </c:pt>
                <c:pt idx="1792">
                  <c:v>61.833401000000002</c:v>
                </c:pt>
                <c:pt idx="1793">
                  <c:v>61.832773000000003</c:v>
                </c:pt>
                <c:pt idx="1794">
                  <c:v>61.832870999999997</c:v>
                </c:pt>
                <c:pt idx="1795">
                  <c:v>61.833590000000001</c:v>
                </c:pt>
                <c:pt idx="1796">
                  <c:v>61.834702999999998</c:v>
                </c:pt>
                <c:pt idx="1797">
                  <c:v>61.835966999999997</c:v>
                </c:pt>
                <c:pt idx="1798">
                  <c:v>61.837195999999999</c:v>
                </c:pt>
                <c:pt idx="1799">
                  <c:v>61.838186</c:v>
                </c:pt>
                <c:pt idx="1800">
                  <c:v>61.838689000000002</c:v>
                </c:pt>
                <c:pt idx="1801">
                  <c:v>61.838515999999998</c:v>
                </c:pt>
                <c:pt idx="1802">
                  <c:v>61.837598999999997</c:v>
                </c:pt>
                <c:pt idx="1803">
                  <c:v>61.835915</c:v>
                </c:pt>
                <c:pt idx="1804">
                  <c:v>61.833443000000003</c:v>
                </c:pt>
                <c:pt idx="1805">
                  <c:v>61.830250999999997</c:v>
                </c:pt>
                <c:pt idx="1806">
                  <c:v>61.826532</c:v>
                </c:pt>
                <c:pt idx="1807">
                  <c:v>61.822508999999997</c:v>
                </c:pt>
                <c:pt idx="1808">
                  <c:v>61.818365999999997</c:v>
                </c:pt>
                <c:pt idx="1809">
                  <c:v>61.814328000000003</c:v>
                </c:pt>
                <c:pt idx="1810">
                  <c:v>61.810696999999998</c:v>
                </c:pt>
                <c:pt idx="1811">
                  <c:v>61.807741999999998</c:v>
                </c:pt>
                <c:pt idx="1812">
                  <c:v>61.805613999999998</c:v>
                </c:pt>
                <c:pt idx="1813">
                  <c:v>61.804391000000003</c:v>
                </c:pt>
                <c:pt idx="1814">
                  <c:v>61.804119</c:v>
                </c:pt>
                <c:pt idx="1815">
                  <c:v>61.804740000000002</c:v>
                </c:pt>
                <c:pt idx="1816">
                  <c:v>61.806077000000002</c:v>
                </c:pt>
                <c:pt idx="1817">
                  <c:v>61.807926000000002</c:v>
                </c:pt>
                <c:pt idx="1818">
                  <c:v>61.810099999999998</c:v>
                </c:pt>
                <c:pt idx="1819">
                  <c:v>61.812337999999997</c:v>
                </c:pt>
                <c:pt idx="1820">
                  <c:v>61.814286000000003</c:v>
                </c:pt>
                <c:pt idx="1821">
                  <c:v>61.815618999999998</c:v>
                </c:pt>
                <c:pt idx="1822">
                  <c:v>61.816135000000003</c:v>
                </c:pt>
                <c:pt idx="1823">
                  <c:v>61.815705000000001</c:v>
                </c:pt>
                <c:pt idx="1824">
                  <c:v>61.814231999999997</c:v>
                </c:pt>
                <c:pt idx="1825">
                  <c:v>61.811717999999999</c:v>
                </c:pt>
                <c:pt idx="1826">
                  <c:v>61.808292999999999</c:v>
                </c:pt>
                <c:pt idx="1827">
                  <c:v>61.804125999999997</c:v>
                </c:pt>
                <c:pt idx="1828">
                  <c:v>61.799401000000003</c:v>
                </c:pt>
                <c:pt idx="1829">
                  <c:v>61.794412000000001</c:v>
                </c:pt>
                <c:pt idx="1830">
                  <c:v>61.789555999999997</c:v>
                </c:pt>
                <c:pt idx="1831">
                  <c:v>61.785195000000002</c:v>
                </c:pt>
                <c:pt idx="1832">
                  <c:v>61.781554999999997</c:v>
                </c:pt>
                <c:pt idx="1833">
                  <c:v>61.778804999999998</c:v>
                </c:pt>
                <c:pt idx="1834">
                  <c:v>61.77711</c:v>
                </c:pt>
                <c:pt idx="1835">
                  <c:v>61.776542999999997</c:v>
                </c:pt>
                <c:pt idx="1836">
                  <c:v>61.777040999999997</c:v>
                </c:pt>
                <c:pt idx="1837">
                  <c:v>61.778486999999998</c:v>
                </c:pt>
                <c:pt idx="1838">
                  <c:v>61.780735999999997</c:v>
                </c:pt>
                <c:pt idx="1839">
                  <c:v>61.783515999999999</c:v>
                </c:pt>
                <c:pt idx="1840">
                  <c:v>61.786417999999998</c:v>
                </c:pt>
                <c:pt idx="1841">
                  <c:v>61.789045000000002</c:v>
                </c:pt>
                <c:pt idx="1842">
                  <c:v>61.791119999999999</c:v>
                </c:pt>
                <c:pt idx="1843">
                  <c:v>61.792422000000002</c:v>
                </c:pt>
                <c:pt idx="1844">
                  <c:v>61.792740999999999</c:v>
                </c:pt>
                <c:pt idx="1845">
                  <c:v>61.791972000000001</c:v>
                </c:pt>
                <c:pt idx="1846">
                  <c:v>61.790154999999999</c:v>
                </c:pt>
                <c:pt idx="1847">
                  <c:v>61.787379999999999</c:v>
                </c:pt>
                <c:pt idx="1848">
                  <c:v>61.783729999999998</c:v>
                </c:pt>
                <c:pt idx="1849">
                  <c:v>61.779390999999997</c:v>
                </c:pt>
                <c:pt idx="1850">
                  <c:v>61.774695000000001</c:v>
                </c:pt>
                <c:pt idx="1851">
                  <c:v>61.770007</c:v>
                </c:pt>
                <c:pt idx="1852">
                  <c:v>61.765613999999999</c:v>
                </c:pt>
                <c:pt idx="1853">
                  <c:v>61.761781999999997</c:v>
                </c:pt>
                <c:pt idx="1854">
                  <c:v>61.758786000000001</c:v>
                </c:pt>
                <c:pt idx="1855">
                  <c:v>61.756796999999999</c:v>
                </c:pt>
                <c:pt idx="1856">
                  <c:v>61.755825999999999</c:v>
                </c:pt>
                <c:pt idx="1857">
                  <c:v>61.755806999999997</c:v>
                </c:pt>
                <c:pt idx="1858">
                  <c:v>61.756664000000001</c:v>
                </c:pt>
                <c:pt idx="1859">
                  <c:v>61.758240999999998</c:v>
                </c:pt>
                <c:pt idx="1860">
                  <c:v>61.760264999999997</c:v>
                </c:pt>
                <c:pt idx="1861">
                  <c:v>61.762433999999999</c:v>
                </c:pt>
                <c:pt idx="1862">
                  <c:v>61.764482000000001</c:v>
                </c:pt>
                <c:pt idx="1863">
                  <c:v>61.766117000000001</c:v>
                </c:pt>
                <c:pt idx="1864">
                  <c:v>61.767000000000003</c:v>
                </c:pt>
                <c:pt idx="1865">
                  <c:v>61.766869999999997</c:v>
                </c:pt>
                <c:pt idx="1866">
                  <c:v>61.765633999999999</c:v>
                </c:pt>
                <c:pt idx="1867">
                  <c:v>61.763311999999999</c:v>
                </c:pt>
                <c:pt idx="1868">
                  <c:v>61.759977999999997</c:v>
                </c:pt>
                <c:pt idx="1869">
                  <c:v>61.755797999999999</c:v>
                </c:pt>
                <c:pt idx="1870">
                  <c:v>61.751029000000003</c:v>
                </c:pt>
                <c:pt idx="1871">
                  <c:v>61.745930999999999</c:v>
                </c:pt>
                <c:pt idx="1872">
                  <c:v>61.740738</c:v>
                </c:pt>
                <c:pt idx="1873">
                  <c:v>61.735731999999999</c:v>
                </c:pt>
                <c:pt idx="1874">
                  <c:v>61.731245999999999</c:v>
                </c:pt>
                <c:pt idx="1875">
                  <c:v>61.727556</c:v>
                </c:pt>
                <c:pt idx="1876">
                  <c:v>61.724803999999999</c:v>
                </c:pt>
                <c:pt idx="1877">
                  <c:v>61.723044999999999</c:v>
                </c:pt>
                <c:pt idx="1878">
                  <c:v>61.722265999999998</c:v>
                </c:pt>
                <c:pt idx="1879">
                  <c:v>61.722335999999999</c:v>
                </c:pt>
                <c:pt idx="1880">
                  <c:v>61.723025999999997</c:v>
                </c:pt>
                <c:pt idx="1881">
                  <c:v>61.724110000000003</c:v>
                </c:pt>
                <c:pt idx="1882">
                  <c:v>61.725388000000002</c:v>
                </c:pt>
                <c:pt idx="1883">
                  <c:v>61.726618999999999</c:v>
                </c:pt>
                <c:pt idx="1884">
                  <c:v>61.727499999999999</c:v>
                </c:pt>
                <c:pt idx="1885">
                  <c:v>61.72777</c:v>
                </c:pt>
                <c:pt idx="1886">
                  <c:v>61.727249</c:v>
                </c:pt>
                <c:pt idx="1887">
                  <c:v>61.725803999999997</c:v>
                </c:pt>
                <c:pt idx="1888">
                  <c:v>61.723370000000003</c:v>
                </c:pt>
                <c:pt idx="1889">
                  <c:v>61.720046000000004</c:v>
                </c:pt>
                <c:pt idx="1890">
                  <c:v>61.716054999999997</c:v>
                </c:pt>
                <c:pt idx="1891">
                  <c:v>61.711618999999999</c:v>
                </c:pt>
                <c:pt idx="1892">
                  <c:v>61.706921000000001</c:v>
                </c:pt>
                <c:pt idx="1893">
                  <c:v>61.702184000000003</c:v>
                </c:pt>
                <c:pt idx="1894">
                  <c:v>61.697676999999999</c:v>
                </c:pt>
                <c:pt idx="1895">
                  <c:v>61.693615000000001</c:v>
                </c:pt>
                <c:pt idx="1896">
                  <c:v>61.690133000000003</c:v>
                </c:pt>
                <c:pt idx="1897">
                  <c:v>61.687353000000002</c:v>
                </c:pt>
                <c:pt idx="1898">
                  <c:v>61.685353999999997</c:v>
                </c:pt>
                <c:pt idx="1899">
                  <c:v>61.684069000000001</c:v>
                </c:pt>
                <c:pt idx="1900">
                  <c:v>61.683329000000001</c:v>
                </c:pt>
                <c:pt idx="1901">
                  <c:v>61.682988999999999</c:v>
                </c:pt>
                <c:pt idx="1902">
                  <c:v>61.682932000000001</c:v>
                </c:pt>
                <c:pt idx="1903">
                  <c:v>61.682960999999999</c:v>
                </c:pt>
                <c:pt idx="1904">
                  <c:v>61.682805999999999</c:v>
                </c:pt>
                <c:pt idx="1905">
                  <c:v>61.682279000000001</c:v>
                </c:pt>
                <c:pt idx="1906">
                  <c:v>61.681291999999999</c:v>
                </c:pt>
                <c:pt idx="1907">
                  <c:v>61.679749000000001</c:v>
                </c:pt>
                <c:pt idx="1908">
                  <c:v>61.677551999999999</c:v>
                </c:pt>
                <c:pt idx="1909">
                  <c:v>61.674731000000001</c:v>
                </c:pt>
                <c:pt idx="1910">
                  <c:v>61.671393999999999</c:v>
                </c:pt>
                <c:pt idx="1911">
                  <c:v>61.667583</c:v>
                </c:pt>
                <c:pt idx="1912">
                  <c:v>61.663297999999998</c:v>
                </c:pt>
                <c:pt idx="1913">
                  <c:v>61.658698000000001</c:v>
                </c:pt>
                <c:pt idx="1914">
                  <c:v>61.654105999999999</c:v>
                </c:pt>
                <c:pt idx="1915">
                  <c:v>61.649776000000003</c:v>
                </c:pt>
                <c:pt idx="1916">
                  <c:v>61.645826999999997</c:v>
                </c:pt>
                <c:pt idx="1917">
                  <c:v>61.642386999999999</c:v>
                </c:pt>
                <c:pt idx="1918">
                  <c:v>61.639588000000003</c:v>
                </c:pt>
                <c:pt idx="1919">
                  <c:v>61.637411999999998</c:v>
                </c:pt>
                <c:pt idx="1920">
                  <c:v>61.635697999999998</c:v>
                </c:pt>
                <c:pt idx="1921">
                  <c:v>61.634337000000002</c:v>
                </c:pt>
                <c:pt idx="1922">
                  <c:v>61.633282999999999</c:v>
                </c:pt>
                <c:pt idx="1923">
                  <c:v>61.632364000000003</c:v>
                </c:pt>
                <c:pt idx="1924">
                  <c:v>61.631261000000002</c:v>
                </c:pt>
                <c:pt idx="1925">
                  <c:v>61.629764000000002</c:v>
                </c:pt>
                <c:pt idx="1926">
                  <c:v>61.627859000000001</c:v>
                </c:pt>
                <c:pt idx="1927">
                  <c:v>61.625520999999999</c:v>
                </c:pt>
                <c:pt idx="1928">
                  <c:v>61.622644000000001</c:v>
                </c:pt>
                <c:pt idx="1929">
                  <c:v>61.619194999999998</c:v>
                </c:pt>
                <c:pt idx="1930">
                  <c:v>61.615305999999997</c:v>
                </c:pt>
                <c:pt idx="1931">
                  <c:v>61.611139999999999</c:v>
                </c:pt>
                <c:pt idx="1932">
                  <c:v>61.606828</c:v>
                </c:pt>
                <c:pt idx="1933">
                  <c:v>61.602575999999999</c:v>
                </c:pt>
                <c:pt idx="1934">
                  <c:v>61.598649999999999</c:v>
                </c:pt>
                <c:pt idx="1935">
                  <c:v>61.595151999999999</c:v>
                </c:pt>
                <c:pt idx="1936">
                  <c:v>61.591968999999999</c:v>
                </c:pt>
                <c:pt idx="1937">
                  <c:v>61.589016999999998</c:v>
                </c:pt>
                <c:pt idx="1938">
                  <c:v>61.586373999999999</c:v>
                </c:pt>
                <c:pt idx="1939">
                  <c:v>61.584142</c:v>
                </c:pt>
                <c:pt idx="1940">
                  <c:v>61.582307</c:v>
                </c:pt>
                <c:pt idx="1941">
                  <c:v>61.580784999999999</c:v>
                </c:pt>
                <c:pt idx="1942">
                  <c:v>61.579478999999999</c:v>
                </c:pt>
                <c:pt idx="1943">
                  <c:v>61.578209999999999</c:v>
                </c:pt>
                <c:pt idx="1944">
                  <c:v>61.576723000000001</c:v>
                </c:pt>
                <c:pt idx="1945">
                  <c:v>61.574846999999998</c:v>
                </c:pt>
                <c:pt idx="1946">
                  <c:v>61.572561999999998</c:v>
                </c:pt>
                <c:pt idx="1947">
                  <c:v>61.569850000000002</c:v>
                </c:pt>
                <c:pt idx="1948">
                  <c:v>61.566639000000002</c:v>
                </c:pt>
                <c:pt idx="1949">
                  <c:v>61.562916000000001</c:v>
                </c:pt>
                <c:pt idx="1950">
                  <c:v>61.558802</c:v>
                </c:pt>
                <c:pt idx="1951">
                  <c:v>61.554456999999999</c:v>
                </c:pt>
                <c:pt idx="1952">
                  <c:v>61.549973999999999</c:v>
                </c:pt>
                <c:pt idx="1953">
                  <c:v>61.545442000000001</c:v>
                </c:pt>
                <c:pt idx="1954">
                  <c:v>61.541057000000002</c:v>
                </c:pt>
                <c:pt idx="1955">
                  <c:v>61.537049000000003</c:v>
                </c:pt>
                <c:pt idx="1956">
                  <c:v>61.533566</c:v>
                </c:pt>
                <c:pt idx="1957">
                  <c:v>61.530701999999998</c:v>
                </c:pt>
                <c:pt idx="1958">
                  <c:v>61.528520999999998</c:v>
                </c:pt>
                <c:pt idx="1959">
                  <c:v>61.526941000000001</c:v>
                </c:pt>
                <c:pt idx="1960">
                  <c:v>61.525691000000002</c:v>
                </c:pt>
                <c:pt idx="1961">
                  <c:v>61.524496999999997</c:v>
                </c:pt>
                <c:pt idx="1962">
                  <c:v>61.523276000000003</c:v>
                </c:pt>
                <c:pt idx="1963">
                  <c:v>61.522042999999996</c:v>
                </c:pt>
                <c:pt idx="1964">
                  <c:v>61.520699</c:v>
                </c:pt>
                <c:pt idx="1965">
                  <c:v>61.519058000000001</c:v>
                </c:pt>
                <c:pt idx="1966">
                  <c:v>61.517007999999997</c:v>
                </c:pt>
                <c:pt idx="1967">
                  <c:v>61.514513000000001</c:v>
                </c:pt>
                <c:pt idx="1968">
                  <c:v>61.511499000000001</c:v>
                </c:pt>
                <c:pt idx="1969">
                  <c:v>61.507935000000003</c:v>
                </c:pt>
                <c:pt idx="1970">
                  <c:v>61.503929999999997</c:v>
                </c:pt>
                <c:pt idx="1971">
                  <c:v>61.499664000000003</c:v>
                </c:pt>
                <c:pt idx="1972">
                  <c:v>61.495227</c:v>
                </c:pt>
                <c:pt idx="1973">
                  <c:v>61.490727999999997</c:v>
                </c:pt>
                <c:pt idx="1974">
                  <c:v>61.486469</c:v>
                </c:pt>
                <c:pt idx="1975">
                  <c:v>61.482788999999997</c:v>
                </c:pt>
                <c:pt idx="1976">
                  <c:v>61.479826000000003</c:v>
                </c:pt>
                <c:pt idx="1977">
                  <c:v>61.477513999999999</c:v>
                </c:pt>
                <c:pt idx="1978">
                  <c:v>61.475842</c:v>
                </c:pt>
                <c:pt idx="1979">
                  <c:v>61.474896000000001</c:v>
                </c:pt>
                <c:pt idx="1980">
                  <c:v>61.474701000000003</c:v>
                </c:pt>
                <c:pt idx="1981">
                  <c:v>61.475177000000002</c:v>
                </c:pt>
                <c:pt idx="1982">
                  <c:v>61.476238000000002</c:v>
                </c:pt>
                <c:pt idx="1983">
                  <c:v>61.477674999999998</c:v>
                </c:pt>
                <c:pt idx="1984">
                  <c:v>61.479004000000003</c:v>
                </c:pt>
                <c:pt idx="1985">
                  <c:v>61.479730000000004</c:v>
                </c:pt>
                <c:pt idx="1986">
                  <c:v>61.479683000000001</c:v>
                </c:pt>
                <c:pt idx="1987">
                  <c:v>61.478993000000003</c:v>
                </c:pt>
                <c:pt idx="1988">
                  <c:v>61.477747000000001</c:v>
                </c:pt>
                <c:pt idx="1989">
                  <c:v>61.475954999999999</c:v>
                </c:pt>
                <c:pt idx="1990">
                  <c:v>61.473708000000002</c:v>
                </c:pt>
                <c:pt idx="1991">
                  <c:v>61.471136000000001</c:v>
                </c:pt>
                <c:pt idx="1992">
                  <c:v>61.468300999999997</c:v>
                </c:pt>
                <c:pt idx="1993">
                  <c:v>61.465259000000003</c:v>
                </c:pt>
                <c:pt idx="1994">
                  <c:v>61.462195999999999</c:v>
                </c:pt>
                <c:pt idx="1995">
                  <c:v>61.459308</c:v>
                </c:pt>
                <c:pt idx="1996">
                  <c:v>61.456650000000003</c:v>
                </c:pt>
                <c:pt idx="1997">
                  <c:v>61.454158</c:v>
                </c:pt>
                <c:pt idx="1998">
                  <c:v>61.451906999999999</c:v>
                </c:pt>
                <c:pt idx="1999">
                  <c:v>61.450083999999997</c:v>
                </c:pt>
                <c:pt idx="2000">
                  <c:v>61.448774</c:v>
                </c:pt>
                <c:pt idx="2001">
                  <c:v>61.447944</c:v>
                </c:pt>
                <c:pt idx="2002">
                  <c:v>61.447524000000001</c:v>
                </c:pt>
                <c:pt idx="2003">
                  <c:v>61.447507999999999</c:v>
                </c:pt>
                <c:pt idx="2004">
                  <c:v>61.447944999999997</c:v>
                </c:pt>
                <c:pt idx="2005">
                  <c:v>61.448886000000002</c:v>
                </c:pt>
                <c:pt idx="2006">
                  <c:v>61.450321000000002</c:v>
                </c:pt>
                <c:pt idx="2007">
                  <c:v>61.452213</c:v>
                </c:pt>
                <c:pt idx="2008">
                  <c:v>61.454388000000002</c:v>
                </c:pt>
                <c:pt idx="2009">
                  <c:v>61.456487000000003</c:v>
                </c:pt>
                <c:pt idx="2010">
                  <c:v>61.458163999999996</c:v>
                </c:pt>
                <c:pt idx="2011">
                  <c:v>61.459294</c:v>
                </c:pt>
                <c:pt idx="2012">
                  <c:v>61.459969999999998</c:v>
                </c:pt>
                <c:pt idx="2013">
                  <c:v>61.460261000000003</c:v>
                </c:pt>
                <c:pt idx="2014">
                  <c:v>61.460160000000002</c:v>
                </c:pt>
                <c:pt idx="2015">
                  <c:v>61.459721000000002</c:v>
                </c:pt>
                <c:pt idx="2016">
                  <c:v>61.459133000000001</c:v>
                </c:pt>
                <c:pt idx="2017">
                  <c:v>61.458514000000001</c:v>
                </c:pt>
                <c:pt idx="2018">
                  <c:v>61.457847999999998</c:v>
                </c:pt>
                <c:pt idx="2019">
                  <c:v>61.457130999999997</c:v>
                </c:pt>
                <c:pt idx="2020">
                  <c:v>61.456445000000002</c:v>
                </c:pt>
                <c:pt idx="2021">
                  <c:v>61.455756000000001</c:v>
                </c:pt>
                <c:pt idx="2022">
                  <c:v>61.454807000000002</c:v>
                </c:pt>
                <c:pt idx="2023">
                  <c:v>61.453507000000002</c:v>
                </c:pt>
                <c:pt idx="2024">
                  <c:v>61.452134000000001</c:v>
                </c:pt>
                <c:pt idx="2025">
                  <c:v>61.450929000000002</c:v>
                </c:pt>
                <c:pt idx="2026">
                  <c:v>61.449748</c:v>
                </c:pt>
                <c:pt idx="2027">
                  <c:v>61.448422999999998</c:v>
                </c:pt>
                <c:pt idx="2028">
                  <c:v>61.447097999999997</c:v>
                </c:pt>
                <c:pt idx="2029">
                  <c:v>61.446063000000002</c:v>
                </c:pt>
                <c:pt idx="2030">
                  <c:v>61.445475000000002</c:v>
                </c:pt>
                <c:pt idx="2031">
                  <c:v>61.445538999999997</c:v>
                </c:pt>
                <c:pt idx="2032">
                  <c:v>61.446655</c:v>
                </c:pt>
                <c:pt idx="2033">
                  <c:v>61.448915999999997</c:v>
                </c:pt>
                <c:pt idx="2034">
                  <c:v>61.451766999999997</c:v>
                </c:pt>
                <c:pt idx="2035">
                  <c:v>61.454625</c:v>
                </c:pt>
                <c:pt idx="2036">
                  <c:v>61.457518</c:v>
                </c:pt>
                <c:pt idx="2037">
                  <c:v>61.460667000000001</c:v>
                </c:pt>
                <c:pt idx="2038">
                  <c:v>61.463965000000002</c:v>
                </c:pt>
                <c:pt idx="2039">
                  <c:v>61.467137999999998</c:v>
                </c:pt>
                <c:pt idx="2040">
                  <c:v>61.470018000000003</c:v>
                </c:pt>
                <c:pt idx="2041">
                  <c:v>61.472396000000003</c:v>
                </c:pt>
                <c:pt idx="2042">
                  <c:v>61.473866999999998</c:v>
                </c:pt>
                <c:pt idx="2043">
                  <c:v>61.474179999999997</c:v>
                </c:pt>
                <c:pt idx="2044">
                  <c:v>61.473534000000001</c:v>
                </c:pt>
                <c:pt idx="2045">
                  <c:v>61.472197000000001</c:v>
                </c:pt>
                <c:pt idx="2046">
                  <c:v>61.470032000000003</c:v>
                </c:pt>
                <c:pt idx="2047">
                  <c:v>61.466833000000001</c:v>
                </c:pt>
                <c:pt idx="2048">
                  <c:v>61.462837</c:v>
                </c:pt>
                <c:pt idx="2049">
                  <c:v>61.458623000000003</c:v>
                </c:pt>
                <c:pt idx="2050">
                  <c:v>61.454718</c:v>
                </c:pt>
                <c:pt idx="2051">
                  <c:v>61.451495000000001</c:v>
                </c:pt>
                <c:pt idx="2052">
                  <c:v>61.449333000000003</c:v>
                </c:pt>
                <c:pt idx="2053">
                  <c:v>61.448537000000002</c:v>
                </c:pt>
                <c:pt idx="2054">
                  <c:v>61.449153000000003</c:v>
                </c:pt>
                <c:pt idx="2055">
                  <c:v>61.451127999999997</c:v>
                </c:pt>
                <c:pt idx="2056">
                  <c:v>61.454596000000002</c:v>
                </c:pt>
                <c:pt idx="2057">
                  <c:v>61.459701000000003</c:v>
                </c:pt>
                <c:pt idx="2058">
                  <c:v>61.466166999999999</c:v>
                </c:pt>
                <c:pt idx="2059">
                  <c:v>61.473210000000002</c:v>
                </c:pt>
                <c:pt idx="2060">
                  <c:v>61.479990999999998</c:v>
                </c:pt>
                <c:pt idx="2061">
                  <c:v>61.485984999999999</c:v>
                </c:pt>
                <c:pt idx="2062">
                  <c:v>61.490814</c:v>
                </c:pt>
                <c:pt idx="2063">
                  <c:v>61.494197999999997</c:v>
                </c:pt>
                <c:pt idx="2064">
                  <c:v>61.496051999999999</c:v>
                </c:pt>
                <c:pt idx="2065">
                  <c:v>61.496375</c:v>
                </c:pt>
                <c:pt idx="2066">
                  <c:v>61.495119000000003</c:v>
                </c:pt>
                <c:pt idx="2067">
                  <c:v>61.492223000000003</c:v>
                </c:pt>
                <c:pt idx="2068">
                  <c:v>61.487856999999998</c:v>
                </c:pt>
                <c:pt idx="2069">
                  <c:v>61.482599999999998</c:v>
                </c:pt>
                <c:pt idx="2070">
                  <c:v>61.477207999999997</c:v>
                </c:pt>
                <c:pt idx="2071">
                  <c:v>61.472121999999999</c:v>
                </c:pt>
                <c:pt idx="2072">
                  <c:v>61.467502000000003</c:v>
                </c:pt>
                <c:pt idx="2073">
                  <c:v>61.463631999999997</c:v>
                </c:pt>
                <c:pt idx="2074">
                  <c:v>61.461074000000004</c:v>
                </c:pt>
                <c:pt idx="2075">
                  <c:v>61.460282999999997</c:v>
                </c:pt>
                <c:pt idx="2076">
                  <c:v>61.461323999999998</c:v>
                </c:pt>
                <c:pt idx="2077">
                  <c:v>61.464128000000002</c:v>
                </c:pt>
                <c:pt idx="2078">
                  <c:v>61.468445000000003</c:v>
                </c:pt>
                <c:pt idx="2079">
                  <c:v>61.473641999999998</c:v>
                </c:pt>
                <c:pt idx="2080">
                  <c:v>61.479019000000001</c:v>
                </c:pt>
                <c:pt idx="2081">
                  <c:v>61.484414999999998</c:v>
                </c:pt>
                <c:pt idx="2082">
                  <c:v>61.490245999999999</c:v>
                </c:pt>
                <c:pt idx="2083">
                  <c:v>61.496606</c:v>
                </c:pt>
                <c:pt idx="2084">
                  <c:v>61.502710999999998</c:v>
                </c:pt>
                <c:pt idx="2085">
                  <c:v>61.507778999999999</c:v>
                </c:pt>
                <c:pt idx="2086">
                  <c:v>61.511589000000001</c:v>
                </c:pt>
                <c:pt idx="2087">
                  <c:v>61.514082000000002</c:v>
                </c:pt>
                <c:pt idx="2088">
                  <c:v>61.515312999999999</c:v>
                </c:pt>
                <c:pt idx="2089">
                  <c:v>61.515824000000002</c:v>
                </c:pt>
                <c:pt idx="2090">
                  <c:v>61.516247</c:v>
                </c:pt>
                <c:pt idx="2091">
                  <c:v>61.516404999999999</c:v>
                </c:pt>
                <c:pt idx="2092">
                  <c:v>61.515448999999997</c:v>
                </c:pt>
                <c:pt idx="2093">
                  <c:v>61.512988999999997</c:v>
                </c:pt>
                <c:pt idx="2094">
                  <c:v>61.509681</c:v>
                </c:pt>
                <c:pt idx="2095">
                  <c:v>61.506298999999999</c:v>
                </c:pt>
                <c:pt idx="2096">
                  <c:v>61.503045</c:v>
                </c:pt>
                <c:pt idx="2097">
                  <c:v>61.500188999999999</c:v>
                </c:pt>
                <c:pt idx="2098">
                  <c:v>61.498207000000001</c:v>
                </c:pt>
                <c:pt idx="2099">
                  <c:v>61.496996000000003</c:v>
                </c:pt>
                <c:pt idx="2100">
                  <c:v>61.495987999999997</c:v>
                </c:pt>
                <c:pt idx="2101">
                  <c:v>61.495193</c:v>
                </c:pt>
                <c:pt idx="2102">
                  <c:v>61.495368999999997</c:v>
                </c:pt>
                <c:pt idx="2103">
                  <c:v>61.496904000000001</c:v>
                </c:pt>
                <c:pt idx="2104">
                  <c:v>61.499254999999998</c:v>
                </c:pt>
                <c:pt idx="2105">
                  <c:v>61.501893000000003</c:v>
                </c:pt>
                <c:pt idx="2106">
                  <c:v>61.504860000000001</c:v>
                </c:pt>
                <c:pt idx="2107">
                  <c:v>61.507956</c:v>
                </c:pt>
                <c:pt idx="2108">
                  <c:v>61.510497999999998</c:v>
                </c:pt>
                <c:pt idx="2109">
                  <c:v>61.512276999999997</c:v>
                </c:pt>
                <c:pt idx="2110">
                  <c:v>61.513801000000001</c:v>
                </c:pt>
                <c:pt idx="2111">
                  <c:v>61.515372999999997</c:v>
                </c:pt>
                <c:pt idx="2112">
                  <c:v>61.516533000000003</c:v>
                </c:pt>
                <c:pt idx="2113">
                  <c:v>61.516997000000003</c:v>
                </c:pt>
                <c:pt idx="2114">
                  <c:v>61.517113000000002</c:v>
                </c:pt>
                <c:pt idx="2115">
                  <c:v>61.517007</c:v>
                </c:pt>
                <c:pt idx="2116">
                  <c:v>61.516233</c:v>
                </c:pt>
                <c:pt idx="2117">
                  <c:v>61.514637999999998</c:v>
                </c:pt>
                <c:pt idx="2118">
                  <c:v>61.512732999999997</c:v>
                </c:pt>
                <c:pt idx="2119">
                  <c:v>61.510779999999997</c:v>
                </c:pt>
                <c:pt idx="2120">
                  <c:v>61.508378999999998</c:v>
                </c:pt>
                <c:pt idx="2121">
                  <c:v>61.505201</c:v>
                </c:pt>
                <c:pt idx="2122">
                  <c:v>61.501888000000001</c:v>
                </c:pt>
                <c:pt idx="2123">
                  <c:v>61.499423</c:v>
                </c:pt>
                <c:pt idx="2124">
                  <c:v>61.498009000000003</c:v>
                </c:pt>
                <c:pt idx="2125">
                  <c:v>61.497633999999998</c:v>
                </c:pt>
                <c:pt idx="2126">
                  <c:v>61.498731999999997</c:v>
                </c:pt>
                <c:pt idx="2127">
                  <c:v>61.501496000000003</c:v>
                </c:pt>
                <c:pt idx="2128">
                  <c:v>61.505403000000001</c:v>
                </c:pt>
                <c:pt idx="2129">
                  <c:v>61.510086000000001</c:v>
                </c:pt>
                <c:pt idx="2130">
                  <c:v>61.515974</c:v>
                </c:pt>
                <c:pt idx="2131">
                  <c:v>61.523584999999997</c:v>
                </c:pt>
                <c:pt idx="2132">
                  <c:v>61.532012000000002</c:v>
                </c:pt>
                <c:pt idx="2133">
                  <c:v>61.539406999999997</c:v>
                </c:pt>
                <c:pt idx="2134">
                  <c:v>61.545032999999997</c:v>
                </c:pt>
                <c:pt idx="2135">
                  <c:v>61.548853000000001</c:v>
                </c:pt>
                <c:pt idx="2136">
                  <c:v>61.550654999999999</c:v>
                </c:pt>
                <c:pt idx="2137">
                  <c:v>61.550662000000003</c:v>
                </c:pt>
                <c:pt idx="2138">
                  <c:v>61.549708000000003</c:v>
                </c:pt>
                <c:pt idx="2139">
                  <c:v>61.548183999999999</c:v>
                </c:pt>
                <c:pt idx="2140">
                  <c:v>61.545597000000001</c:v>
                </c:pt>
                <c:pt idx="2141">
                  <c:v>61.541378000000002</c:v>
                </c:pt>
                <c:pt idx="2142">
                  <c:v>61.536000999999999</c:v>
                </c:pt>
                <c:pt idx="2143">
                  <c:v>61.530495999999999</c:v>
                </c:pt>
                <c:pt idx="2144">
                  <c:v>61.525416</c:v>
                </c:pt>
                <c:pt idx="2145">
                  <c:v>61.521165000000003</c:v>
                </c:pt>
                <c:pt idx="2146">
                  <c:v>61.518096</c:v>
                </c:pt>
                <c:pt idx="2147">
                  <c:v>61.516007000000002</c:v>
                </c:pt>
                <c:pt idx="2148">
                  <c:v>61.514386000000002</c:v>
                </c:pt>
                <c:pt idx="2149">
                  <c:v>61.513316000000003</c:v>
                </c:pt>
                <c:pt idx="2150">
                  <c:v>61.513365999999998</c:v>
                </c:pt>
                <c:pt idx="2151">
                  <c:v>61.514915999999999</c:v>
                </c:pt>
                <c:pt idx="2152">
                  <c:v>61.517727000000001</c:v>
                </c:pt>
                <c:pt idx="2153">
                  <c:v>61.521439999999998</c:v>
                </c:pt>
                <c:pt idx="2154">
                  <c:v>61.525764000000002</c:v>
                </c:pt>
                <c:pt idx="2155">
                  <c:v>61.530096</c:v>
                </c:pt>
                <c:pt idx="2156">
                  <c:v>61.53398</c:v>
                </c:pt>
                <c:pt idx="2157">
                  <c:v>61.537363999999997</c:v>
                </c:pt>
                <c:pt idx="2158">
                  <c:v>61.540304999999996</c:v>
                </c:pt>
                <c:pt idx="2159">
                  <c:v>61.542572</c:v>
                </c:pt>
                <c:pt idx="2160">
                  <c:v>61.543571</c:v>
                </c:pt>
                <c:pt idx="2161">
                  <c:v>61.542929999999998</c:v>
                </c:pt>
                <c:pt idx="2162">
                  <c:v>61.541204</c:v>
                </c:pt>
                <c:pt idx="2163">
                  <c:v>61.539068</c:v>
                </c:pt>
                <c:pt idx="2164">
                  <c:v>61.536738999999997</c:v>
                </c:pt>
                <c:pt idx="2165">
                  <c:v>61.534374999999997</c:v>
                </c:pt>
                <c:pt idx="2166">
                  <c:v>61.532238999999997</c:v>
                </c:pt>
                <c:pt idx="2167">
                  <c:v>61.530673999999998</c:v>
                </c:pt>
                <c:pt idx="2168">
                  <c:v>61.529836000000003</c:v>
                </c:pt>
                <c:pt idx="2169">
                  <c:v>61.529648999999999</c:v>
                </c:pt>
                <c:pt idx="2170">
                  <c:v>61.530391000000002</c:v>
                </c:pt>
                <c:pt idx="2171">
                  <c:v>61.532390999999997</c:v>
                </c:pt>
                <c:pt idx="2172">
                  <c:v>61.534961000000003</c:v>
                </c:pt>
                <c:pt idx="2173">
                  <c:v>61.537277000000003</c:v>
                </c:pt>
                <c:pt idx="2174">
                  <c:v>61.539178</c:v>
                </c:pt>
                <c:pt idx="2175">
                  <c:v>61.540951</c:v>
                </c:pt>
                <c:pt idx="2176">
                  <c:v>61.542619000000002</c:v>
                </c:pt>
                <c:pt idx="2177">
                  <c:v>61.543574999999997</c:v>
                </c:pt>
                <c:pt idx="2178">
                  <c:v>61.543514000000002</c:v>
                </c:pt>
                <c:pt idx="2179">
                  <c:v>61.542864999999999</c:v>
                </c:pt>
                <c:pt idx="2180">
                  <c:v>61.541876999999999</c:v>
                </c:pt>
                <c:pt idx="2181">
                  <c:v>61.540607999999999</c:v>
                </c:pt>
                <c:pt idx="2182">
                  <c:v>61.539952</c:v>
                </c:pt>
                <c:pt idx="2183">
                  <c:v>61.540855999999998</c:v>
                </c:pt>
                <c:pt idx="2184">
                  <c:v>61.543081000000001</c:v>
                </c:pt>
                <c:pt idx="2185">
                  <c:v>61.545797</c:v>
                </c:pt>
                <c:pt idx="2186">
                  <c:v>61.548833000000002</c:v>
                </c:pt>
                <c:pt idx="2187">
                  <c:v>61.552601000000003</c:v>
                </c:pt>
                <c:pt idx="2188">
                  <c:v>61.556834000000002</c:v>
                </c:pt>
                <c:pt idx="2189">
                  <c:v>61.560383999999999</c:v>
                </c:pt>
                <c:pt idx="2190">
                  <c:v>61.562942</c:v>
                </c:pt>
                <c:pt idx="2191">
                  <c:v>61.564841999999999</c:v>
                </c:pt>
                <c:pt idx="2192">
                  <c:v>61.565195000000003</c:v>
                </c:pt>
                <c:pt idx="2193">
                  <c:v>61.562899000000002</c:v>
                </c:pt>
                <c:pt idx="2194">
                  <c:v>61.558526000000001</c:v>
                </c:pt>
                <c:pt idx="2195">
                  <c:v>61.553469</c:v>
                </c:pt>
                <c:pt idx="2196">
                  <c:v>61.548217999999999</c:v>
                </c:pt>
                <c:pt idx="2197">
                  <c:v>61.542653000000001</c:v>
                </c:pt>
                <c:pt idx="2198">
                  <c:v>61.537385999999998</c:v>
                </c:pt>
                <c:pt idx="2199">
                  <c:v>61.534083000000003</c:v>
                </c:pt>
                <c:pt idx="2200">
                  <c:v>61.533168000000003</c:v>
                </c:pt>
                <c:pt idx="2201">
                  <c:v>61.533769999999997</c:v>
                </c:pt>
                <c:pt idx="2202">
                  <c:v>61.536287999999999</c:v>
                </c:pt>
                <c:pt idx="2203">
                  <c:v>61.541519000000001</c:v>
                </c:pt>
                <c:pt idx="2204">
                  <c:v>61.548648999999997</c:v>
                </c:pt>
                <c:pt idx="2205">
                  <c:v>61.556089999999998</c:v>
                </c:pt>
                <c:pt idx="2206">
                  <c:v>61.563254999999998</c:v>
                </c:pt>
                <c:pt idx="2207">
                  <c:v>61.570478999999999</c:v>
                </c:pt>
                <c:pt idx="2208">
                  <c:v>61.577821999999998</c:v>
                </c:pt>
                <c:pt idx="2209">
                  <c:v>61.583860000000001</c:v>
                </c:pt>
                <c:pt idx="2210">
                  <c:v>61.587518000000003</c:v>
                </c:pt>
                <c:pt idx="2211">
                  <c:v>61.589137000000001</c:v>
                </c:pt>
                <c:pt idx="2212">
                  <c:v>61.588645</c:v>
                </c:pt>
                <c:pt idx="2213">
                  <c:v>61.585783999999997</c:v>
                </c:pt>
                <c:pt idx="2214">
                  <c:v>61.581285999999999</c:v>
                </c:pt>
                <c:pt idx="2215">
                  <c:v>61.576293999999997</c:v>
                </c:pt>
                <c:pt idx="2216">
                  <c:v>61.571269999999998</c:v>
                </c:pt>
                <c:pt idx="2217">
                  <c:v>61.56606</c:v>
                </c:pt>
                <c:pt idx="2218">
                  <c:v>61.560119999999998</c:v>
                </c:pt>
                <c:pt idx="2219">
                  <c:v>61.554181</c:v>
                </c:pt>
                <c:pt idx="2220">
                  <c:v>61.549518999999997</c:v>
                </c:pt>
                <c:pt idx="2221">
                  <c:v>61.546256</c:v>
                </c:pt>
                <c:pt idx="2222">
                  <c:v>61.544573</c:v>
                </c:pt>
                <c:pt idx="2223">
                  <c:v>61.544797000000003</c:v>
                </c:pt>
                <c:pt idx="2224">
                  <c:v>61.546792000000003</c:v>
                </c:pt>
                <c:pt idx="2225">
                  <c:v>61.550119000000002</c:v>
                </c:pt>
                <c:pt idx="2226">
                  <c:v>61.554333</c:v>
                </c:pt>
                <c:pt idx="2227">
                  <c:v>61.559351999999997</c:v>
                </c:pt>
                <c:pt idx="2228">
                  <c:v>61.565807</c:v>
                </c:pt>
                <c:pt idx="2229">
                  <c:v>61.572820999999998</c:v>
                </c:pt>
                <c:pt idx="2230">
                  <c:v>61.578830000000004</c:v>
                </c:pt>
                <c:pt idx="2231">
                  <c:v>61.5837</c:v>
                </c:pt>
                <c:pt idx="2232">
                  <c:v>61.587412999999998</c:v>
                </c:pt>
                <c:pt idx="2233">
                  <c:v>61.589579000000001</c:v>
                </c:pt>
                <c:pt idx="2234">
                  <c:v>61.589872999999997</c:v>
                </c:pt>
                <c:pt idx="2235">
                  <c:v>61.588382000000003</c:v>
                </c:pt>
                <c:pt idx="2236">
                  <c:v>61.585239999999999</c:v>
                </c:pt>
                <c:pt idx="2237">
                  <c:v>61.580072000000001</c:v>
                </c:pt>
                <c:pt idx="2238">
                  <c:v>61.572229</c:v>
                </c:pt>
                <c:pt idx="2239">
                  <c:v>61.562252000000001</c:v>
                </c:pt>
                <c:pt idx="2240">
                  <c:v>61.551416000000003</c:v>
                </c:pt>
                <c:pt idx="2241">
                  <c:v>61.540657000000003</c:v>
                </c:pt>
                <c:pt idx="2242">
                  <c:v>61.530684000000001</c:v>
                </c:pt>
                <c:pt idx="2243">
                  <c:v>61.522154</c:v>
                </c:pt>
                <c:pt idx="2244">
                  <c:v>61.516086000000001</c:v>
                </c:pt>
                <c:pt idx="2245">
                  <c:v>61.512914000000002</c:v>
                </c:pt>
                <c:pt idx="2246">
                  <c:v>61.512523999999999</c:v>
                </c:pt>
                <c:pt idx="2247">
                  <c:v>61.515208000000001</c:v>
                </c:pt>
                <c:pt idx="2248">
                  <c:v>61.521740000000001</c:v>
                </c:pt>
                <c:pt idx="2249">
                  <c:v>61.532598</c:v>
                </c:pt>
                <c:pt idx="2250">
                  <c:v>61.546976999999998</c:v>
                </c:pt>
                <c:pt idx="2251">
                  <c:v>61.562764000000001</c:v>
                </c:pt>
                <c:pt idx="2252">
                  <c:v>61.577764000000002</c:v>
                </c:pt>
                <c:pt idx="2253">
                  <c:v>61.590387999999997</c:v>
                </c:pt>
                <c:pt idx="2254">
                  <c:v>61.599479000000002</c:v>
                </c:pt>
                <c:pt idx="2255">
                  <c:v>61.604930000000003</c:v>
                </c:pt>
                <c:pt idx="2256">
                  <c:v>61.606369000000001</c:v>
                </c:pt>
                <c:pt idx="2257">
                  <c:v>61.603445000000001</c:v>
                </c:pt>
                <c:pt idx="2258">
                  <c:v>61.596755999999999</c:v>
                </c:pt>
                <c:pt idx="2259">
                  <c:v>61.587265000000002</c:v>
                </c:pt>
                <c:pt idx="2260">
                  <c:v>61.576816999999998</c:v>
                </c:pt>
                <c:pt idx="2261">
                  <c:v>61.567625999999997</c:v>
                </c:pt>
                <c:pt idx="2262">
                  <c:v>61.560935999999998</c:v>
                </c:pt>
                <c:pt idx="2263">
                  <c:v>61.557293000000001</c:v>
                </c:pt>
                <c:pt idx="2264">
                  <c:v>61.556694999999998</c:v>
                </c:pt>
                <c:pt idx="2265">
                  <c:v>61.558332</c:v>
                </c:pt>
                <c:pt idx="2266">
                  <c:v>61.563411000000002</c:v>
                </c:pt>
                <c:pt idx="2267">
                  <c:v>61.572842999999999</c:v>
                </c:pt>
                <c:pt idx="2268">
                  <c:v>61.584679999999999</c:v>
                </c:pt>
                <c:pt idx="2269">
                  <c:v>61.596837999999998</c:v>
                </c:pt>
                <c:pt idx="2270">
                  <c:v>61.607322000000003</c:v>
                </c:pt>
                <c:pt idx="2271">
                  <c:v>61.614494000000001</c:v>
                </c:pt>
                <c:pt idx="2272">
                  <c:v>61.617283</c:v>
                </c:pt>
                <c:pt idx="2273">
                  <c:v>61.614896999999999</c:v>
                </c:pt>
                <c:pt idx="2274">
                  <c:v>61.609578999999997</c:v>
                </c:pt>
                <c:pt idx="2275">
                  <c:v>61.604858999999998</c:v>
                </c:pt>
                <c:pt idx="2276">
                  <c:v>61.601337000000001</c:v>
                </c:pt>
                <c:pt idx="2277">
                  <c:v>61.598410999999999</c:v>
                </c:pt>
                <c:pt idx="2278">
                  <c:v>61.596629999999998</c:v>
                </c:pt>
                <c:pt idx="2279">
                  <c:v>61.596330999999999</c:v>
                </c:pt>
                <c:pt idx="2280">
                  <c:v>61.597540000000002</c:v>
                </c:pt>
                <c:pt idx="2281">
                  <c:v>61.600377999999999</c:v>
                </c:pt>
                <c:pt idx="2282">
                  <c:v>61.607061000000002</c:v>
                </c:pt>
                <c:pt idx="2283">
                  <c:v>61.621008000000003</c:v>
                </c:pt>
                <c:pt idx="2284">
                  <c:v>61.638917999999997</c:v>
                </c:pt>
                <c:pt idx="2285">
                  <c:v>61.654691</c:v>
                </c:pt>
                <c:pt idx="2286">
                  <c:v>61.666521000000003</c:v>
                </c:pt>
                <c:pt idx="2287">
                  <c:v>61.674962000000001</c:v>
                </c:pt>
                <c:pt idx="2288">
                  <c:v>61.680770000000003</c:v>
                </c:pt>
                <c:pt idx="2289">
                  <c:v>61.684829999999998</c:v>
                </c:pt>
                <c:pt idx="2290">
                  <c:v>61.686509000000001</c:v>
                </c:pt>
                <c:pt idx="2291">
                  <c:v>61.684741000000002</c:v>
                </c:pt>
                <c:pt idx="2292">
                  <c:v>61.678483999999997</c:v>
                </c:pt>
                <c:pt idx="2293">
                  <c:v>61.667493</c:v>
                </c:pt>
                <c:pt idx="2294">
                  <c:v>61.655963</c:v>
                </c:pt>
                <c:pt idx="2295">
                  <c:v>61.648224999999996</c:v>
                </c:pt>
                <c:pt idx="2296">
                  <c:v>61.643186999999998</c:v>
                </c:pt>
                <c:pt idx="2297">
                  <c:v>61.638630999999997</c:v>
                </c:pt>
                <c:pt idx="2298">
                  <c:v>61.633844000000003</c:v>
                </c:pt>
                <c:pt idx="2299">
                  <c:v>61.628529999999998</c:v>
                </c:pt>
                <c:pt idx="2300">
                  <c:v>61.625382999999999</c:v>
                </c:pt>
                <c:pt idx="2301">
                  <c:v>61.627566000000002</c:v>
                </c:pt>
                <c:pt idx="2302">
                  <c:v>61.635500999999998</c:v>
                </c:pt>
                <c:pt idx="2303">
                  <c:v>61.646371000000002</c:v>
                </c:pt>
                <c:pt idx="2304">
                  <c:v>61.654946000000002</c:v>
                </c:pt>
                <c:pt idx="2305">
                  <c:v>61.658014999999999</c:v>
                </c:pt>
                <c:pt idx="2306">
                  <c:v>61.656812000000002</c:v>
                </c:pt>
                <c:pt idx="2307">
                  <c:v>61.653939000000001</c:v>
                </c:pt>
                <c:pt idx="2308">
                  <c:v>61.650258999999998</c:v>
                </c:pt>
                <c:pt idx="2309">
                  <c:v>61.645927999999998</c:v>
                </c:pt>
                <c:pt idx="2310">
                  <c:v>61.640479999999997</c:v>
                </c:pt>
                <c:pt idx="2311">
                  <c:v>61.633285000000001</c:v>
                </c:pt>
                <c:pt idx="2312">
                  <c:v>61.623829999999998</c:v>
                </c:pt>
                <c:pt idx="2313">
                  <c:v>61.612527999999998</c:v>
                </c:pt>
                <c:pt idx="2314">
                  <c:v>61.600745000000003</c:v>
                </c:pt>
                <c:pt idx="2315">
                  <c:v>61.589334999999998</c:v>
                </c:pt>
                <c:pt idx="2316">
                  <c:v>61.580342000000002</c:v>
                </c:pt>
                <c:pt idx="2317">
                  <c:v>61.573928000000002</c:v>
                </c:pt>
                <c:pt idx="2318">
                  <c:v>61.569166000000003</c:v>
                </c:pt>
                <c:pt idx="2319">
                  <c:v>61.565255000000001</c:v>
                </c:pt>
                <c:pt idx="2320">
                  <c:v>61.560696999999998</c:v>
                </c:pt>
                <c:pt idx="2321">
                  <c:v>61.554352999999999</c:v>
                </c:pt>
                <c:pt idx="2322">
                  <c:v>61.546633</c:v>
                </c:pt>
                <c:pt idx="2323">
                  <c:v>61.537736000000002</c:v>
                </c:pt>
                <c:pt idx="2324">
                  <c:v>61.528081</c:v>
                </c:pt>
                <c:pt idx="2325">
                  <c:v>61.519038000000002</c:v>
                </c:pt>
                <c:pt idx="2326">
                  <c:v>61.51005</c:v>
                </c:pt>
                <c:pt idx="2327">
                  <c:v>61.500211</c:v>
                </c:pt>
                <c:pt idx="2328">
                  <c:v>61.489176</c:v>
                </c:pt>
                <c:pt idx="2329">
                  <c:v>61.476922999999999</c:v>
                </c:pt>
                <c:pt idx="2330">
                  <c:v>61.463633000000002</c:v>
                </c:pt>
                <c:pt idx="2331">
                  <c:v>61.449024999999999</c:v>
                </c:pt>
                <c:pt idx="2332">
                  <c:v>61.432613000000003</c:v>
                </c:pt>
                <c:pt idx="2333">
                  <c:v>61.415641000000001</c:v>
                </c:pt>
                <c:pt idx="2334">
                  <c:v>61.399422999999999</c:v>
                </c:pt>
                <c:pt idx="2335">
                  <c:v>61.384247999999999</c:v>
                </c:pt>
                <c:pt idx="2336">
                  <c:v>61.369908000000002</c:v>
                </c:pt>
                <c:pt idx="2337">
                  <c:v>61.354460000000003</c:v>
                </c:pt>
                <c:pt idx="2338">
                  <c:v>61.337891999999997</c:v>
                </c:pt>
                <c:pt idx="2339">
                  <c:v>61.319431999999999</c:v>
                </c:pt>
                <c:pt idx="2340">
                  <c:v>61.298990000000003</c:v>
                </c:pt>
                <c:pt idx="2341">
                  <c:v>61.277906999999999</c:v>
                </c:pt>
                <c:pt idx="2342">
                  <c:v>61.257525000000001</c:v>
                </c:pt>
                <c:pt idx="2343">
                  <c:v>61.236929000000003</c:v>
                </c:pt>
                <c:pt idx="2344">
                  <c:v>61.215201999999998</c:v>
                </c:pt>
                <c:pt idx="2345">
                  <c:v>61.191307999999999</c:v>
                </c:pt>
                <c:pt idx="2346">
                  <c:v>61.163319000000001</c:v>
                </c:pt>
                <c:pt idx="2347">
                  <c:v>61.135100000000001</c:v>
                </c:pt>
                <c:pt idx="2348">
                  <c:v>61.108226999999999</c:v>
                </c:pt>
                <c:pt idx="2349">
                  <c:v>61.084923000000003</c:v>
                </c:pt>
                <c:pt idx="2350">
                  <c:v>61.066121000000003</c:v>
                </c:pt>
                <c:pt idx="2351">
                  <c:v>61.050151999999997</c:v>
                </c:pt>
                <c:pt idx="2352">
                  <c:v>61.034365999999999</c:v>
                </c:pt>
                <c:pt idx="2353">
                  <c:v>61.018977999999997</c:v>
                </c:pt>
                <c:pt idx="2354">
                  <c:v>61.003934999999998</c:v>
                </c:pt>
                <c:pt idx="2355">
                  <c:v>60.988985</c:v>
                </c:pt>
                <c:pt idx="2356">
                  <c:v>60.976205999999998</c:v>
                </c:pt>
                <c:pt idx="2357">
                  <c:v>60.964028999999996</c:v>
                </c:pt>
                <c:pt idx="2358">
                  <c:v>60.951335999999998</c:v>
                </c:pt>
                <c:pt idx="2359">
                  <c:v>60.937024000000001</c:v>
                </c:pt>
                <c:pt idx="2360">
                  <c:v>60.920836000000001</c:v>
                </c:pt>
                <c:pt idx="2361">
                  <c:v>60.903919999999999</c:v>
                </c:pt>
                <c:pt idx="2362">
                  <c:v>60.887830000000001</c:v>
                </c:pt>
                <c:pt idx="2363">
                  <c:v>60.872179000000003</c:v>
                </c:pt>
                <c:pt idx="2364">
                  <c:v>60.856917000000003</c:v>
                </c:pt>
                <c:pt idx="2365">
                  <c:v>60.842353000000003</c:v>
                </c:pt>
                <c:pt idx="2366">
                  <c:v>60.827703999999997</c:v>
                </c:pt>
                <c:pt idx="2367">
                  <c:v>60.813634999999998</c:v>
                </c:pt>
                <c:pt idx="2368">
                  <c:v>60.800874999999998</c:v>
                </c:pt>
                <c:pt idx="2369">
                  <c:v>60.78969</c:v>
                </c:pt>
                <c:pt idx="2370">
                  <c:v>60.779864000000003</c:v>
                </c:pt>
                <c:pt idx="2371">
                  <c:v>60.771177999999999</c:v>
                </c:pt>
                <c:pt idx="2372">
                  <c:v>60.763990999999997</c:v>
                </c:pt>
                <c:pt idx="2373">
                  <c:v>60.759120000000003</c:v>
                </c:pt>
                <c:pt idx="2374">
                  <c:v>60.756785000000001</c:v>
                </c:pt>
                <c:pt idx="2375">
                  <c:v>60.756870999999997</c:v>
                </c:pt>
                <c:pt idx="2376">
                  <c:v>60.759289000000003</c:v>
                </c:pt>
                <c:pt idx="2377">
                  <c:v>60.763719999999999</c:v>
                </c:pt>
                <c:pt idx="2378">
                  <c:v>60.769531000000001</c:v>
                </c:pt>
                <c:pt idx="2379">
                  <c:v>60.775843999999999</c:v>
                </c:pt>
                <c:pt idx="2380">
                  <c:v>60.782541999999999</c:v>
                </c:pt>
                <c:pt idx="2381">
                  <c:v>60.789822000000001</c:v>
                </c:pt>
                <c:pt idx="2382">
                  <c:v>60.797252</c:v>
                </c:pt>
                <c:pt idx="2383">
                  <c:v>60.804358000000001</c:v>
                </c:pt>
                <c:pt idx="2384">
                  <c:v>60.811458000000002</c:v>
                </c:pt>
                <c:pt idx="2385">
                  <c:v>60.819063999999997</c:v>
                </c:pt>
                <c:pt idx="2386">
                  <c:v>60.827286999999998</c:v>
                </c:pt>
                <c:pt idx="2387">
                  <c:v>60.835469000000003</c:v>
                </c:pt>
                <c:pt idx="2388">
                  <c:v>60.843541000000002</c:v>
                </c:pt>
                <c:pt idx="2389">
                  <c:v>60.852618999999997</c:v>
                </c:pt>
                <c:pt idx="2390">
                  <c:v>60.863227000000002</c:v>
                </c:pt>
                <c:pt idx="2391">
                  <c:v>60.874581999999997</c:v>
                </c:pt>
                <c:pt idx="2392">
                  <c:v>60.886054000000001</c:v>
                </c:pt>
                <c:pt idx="2393">
                  <c:v>60.897660000000002</c:v>
                </c:pt>
                <c:pt idx="2394">
                  <c:v>60.909109999999998</c:v>
                </c:pt>
                <c:pt idx="2395">
                  <c:v>60.919924999999999</c:v>
                </c:pt>
                <c:pt idx="2396">
                  <c:v>60.930422</c:v>
                </c:pt>
                <c:pt idx="2397">
                  <c:v>60.941510999999998</c:v>
                </c:pt>
                <c:pt idx="2398">
                  <c:v>60.953166000000003</c:v>
                </c:pt>
                <c:pt idx="2399">
                  <c:v>60.964213999999998</c:v>
                </c:pt>
                <c:pt idx="2400">
                  <c:v>60.974150999999999</c:v>
                </c:pt>
                <c:pt idx="2401">
                  <c:v>60.983879999999999</c:v>
                </c:pt>
                <c:pt idx="2402">
                  <c:v>60.994027000000003</c:v>
                </c:pt>
                <c:pt idx="2403">
                  <c:v>61.004202999999997</c:v>
                </c:pt>
                <c:pt idx="2404">
                  <c:v>61.014054999999999</c:v>
                </c:pt>
                <c:pt idx="2405">
                  <c:v>61.023674999999997</c:v>
                </c:pt>
                <c:pt idx="2406">
                  <c:v>61.032496999999999</c:v>
                </c:pt>
                <c:pt idx="2407">
                  <c:v>61.039408999999999</c:v>
                </c:pt>
                <c:pt idx="2408">
                  <c:v>61.044434000000003</c:v>
                </c:pt>
                <c:pt idx="2409">
                  <c:v>61.048662</c:v>
                </c:pt>
                <c:pt idx="2410">
                  <c:v>61.052374</c:v>
                </c:pt>
                <c:pt idx="2411">
                  <c:v>61.054783</c:v>
                </c:pt>
                <c:pt idx="2412">
                  <c:v>61.055925000000002</c:v>
                </c:pt>
                <c:pt idx="2413">
                  <c:v>61.056840999999999</c:v>
                </c:pt>
                <c:pt idx="2414">
                  <c:v>61.057940000000002</c:v>
                </c:pt>
                <c:pt idx="2415">
                  <c:v>61.058984000000002</c:v>
                </c:pt>
                <c:pt idx="2416">
                  <c:v>61.060248999999999</c:v>
                </c:pt>
                <c:pt idx="2417">
                  <c:v>61.062575000000002</c:v>
                </c:pt>
                <c:pt idx="2418">
                  <c:v>61.066083999999996</c:v>
                </c:pt>
                <c:pt idx="2419">
                  <c:v>61.070149999999998</c:v>
                </c:pt>
                <c:pt idx="2420">
                  <c:v>61.074435000000001</c:v>
                </c:pt>
                <c:pt idx="2421">
                  <c:v>61.079155</c:v>
                </c:pt>
                <c:pt idx="2422">
                  <c:v>61.083717</c:v>
                </c:pt>
                <c:pt idx="2423">
                  <c:v>61.086815000000001</c:v>
                </c:pt>
                <c:pt idx="2424">
                  <c:v>61.088870999999997</c:v>
                </c:pt>
                <c:pt idx="2425">
                  <c:v>61.090933</c:v>
                </c:pt>
                <c:pt idx="2426">
                  <c:v>61.093209999999999</c:v>
                </c:pt>
                <c:pt idx="2427">
                  <c:v>61.095184000000003</c:v>
                </c:pt>
                <c:pt idx="2428">
                  <c:v>61.097020999999998</c:v>
                </c:pt>
                <c:pt idx="2429">
                  <c:v>61.099609000000001</c:v>
                </c:pt>
                <c:pt idx="2430">
                  <c:v>61.103769999999997</c:v>
                </c:pt>
                <c:pt idx="2431">
                  <c:v>61.106108999999996</c:v>
                </c:pt>
                <c:pt idx="2432">
                  <c:v>61.104284</c:v>
                </c:pt>
                <c:pt idx="2433">
                  <c:v>61.102066000000001</c:v>
                </c:pt>
                <c:pt idx="2434">
                  <c:v>61.099575999999999</c:v>
                </c:pt>
                <c:pt idx="2435">
                  <c:v>61.095815000000002</c:v>
                </c:pt>
                <c:pt idx="2436">
                  <c:v>61.091543000000001</c:v>
                </c:pt>
                <c:pt idx="2437">
                  <c:v>61.087400000000002</c:v>
                </c:pt>
                <c:pt idx="2438">
                  <c:v>61.082213000000003</c:v>
                </c:pt>
                <c:pt idx="2439">
                  <c:v>61.073808999999997</c:v>
                </c:pt>
                <c:pt idx="2440">
                  <c:v>61.061072000000003</c:v>
                </c:pt>
                <c:pt idx="2441">
                  <c:v>61.051952999999997</c:v>
                </c:pt>
                <c:pt idx="2442">
                  <c:v>61.052743</c:v>
                </c:pt>
                <c:pt idx="2443">
                  <c:v>61.056994000000003</c:v>
                </c:pt>
                <c:pt idx="2444">
                  <c:v>61.063029</c:v>
                </c:pt>
                <c:pt idx="2445">
                  <c:v>61.070597999999997</c:v>
                </c:pt>
                <c:pt idx="2446">
                  <c:v>61.077247</c:v>
                </c:pt>
                <c:pt idx="2447">
                  <c:v>61.083208999999997</c:v>
                </c:pt>
                <c:pt idx="2448">
                  <c:v>61.091073999999999</c:v>
                </c:pt>
                <c:pt idx="2449">
                  <c:v>61.102800999999999</c:v>
                </c:pt>
                <c:pt idx="2450">
                  <c:v>61.118896999999997</c:v>
                </c:pt>
                <c:pt idx="2451">
                  <c:v>61.135980000000004</c:v>
                </c:pt>
                <c:pt idx="2452">
                  <c:v>61.149231999999998</c:v>
                </c:pt>
                <c:pt idx="2453">
                  <c:v>61.159931999999998</c:v>
                </c:pt>
                <c:pt idx="2454">
                  <c:v>61.169184999999999</c:v>
                </c:pt>
                <c:pt idx="2455">
                  <c:v>61.178379</c:v>
                </c:pt>
                <c:pt idx="2456">
                  <c:v>61.189641999999999</c:v>
                </c:pt>
                <c:pt idx="2457">
                  <c:v>61.201858000000001</c:v>
                </c:pt>
                <c:pt idx="2458">
                  <c:v>61.212319999999998</c:v>
                </c:pt>
                <c:pt idx="2459">
                  <c:v>61.219828</c:v>
                </c:pt>
                <c:pt idx="2460">
                  <c:v>61.223365999999999</c:v>
                </c:pt>
                <c:pt idx="2461">
                  <c:v>61.220925000000001</c:v>
                </c:pt>
                <c:pt idx="2462">
                  <c:v>61.215974000000003</c:v>
                </c:pt>
                <c:pt idx="2463">
                  <c:v>61.212566000000002</c:v>
                </c:pt>
                <c:pt idx="2464">
                  <c:v>61.211066000000002</c:v>
                </c:pt>
                <c:pt idx="2465">
                  <c:v>61.209885999999997</c:v>
                </c:pt>
                <c:pt idx="2466">
                  <c:v>61.207771999999999</c:v>
                </c:pt>
                <c:pt idx="2467">
                  <c:v>61.205660000000002</c:v>
                </c:pt>
                <c:pt idx="2468">
                  <c:v>61.204599000000002</c:v>
                </c:pt>
                <c:pt idx="2469">
                  <c:v>61.205353000000002</c:v>
                </c:pt>
                <c:pt idx="2470">
                  <c:v>61.209338000000002</c:v>
                </c:pt>
                <c:pt idx="2471">
                  <c:v>61.217013000000001</c:v>
                </c:pt>
                <c:pt idx="2472">
                  <c:v>61.225712999999999</c:v>
                </c:pt>
                <c:pt idx="2473">
                  <c:v>61.233080000000001</c:v>
                </c:pt>
                <c:pt idx="2474">
                  <c:v>61.239099000000003</c:v>
                </c:pt>
                <c:pt idx="2475">
                  <c:v>61.244582000000001</c:v>
                </c:pt>
                <c:pt idx="2476">
                  <c:v>61.249586000000001</c:v>
                </c:pt>
                <c:pt idx="2477">
                  <c:v>61.253168000000002</c:v>
                </c:pt>
                <c:pt idx="2478">
                  <c:v>61.255102999999998</c:v>
                </c:pt>
                <c:pt idx="2479">
                  <c:v>61.255296999999999</c:v>
                </c:pt>
                <c:pt idx="2480">
                  <c:v>61.252816000000003</c:v>
                </c:pt>
                <c:pt idx="2481">
                  <c:v>61.249018999999997</c:v>
                </c:pt>
                <c:pt idx="2482">
                  <c:v>61.245531999999997</c:v>
                </c:pt>
                <c:pt idx="2483">
                  <c:v>61.243344</c:v>
                </c:pt>
                <c:pt idx="2484">
                  <c:v>61.244140999999999</c:v>
                </c:pt>
                <c:pt idx="2485">
                  <c:v>61.246724999999998</c:v>
                </c:pt>
                <c:pt idx="2486">
                  <c:v>61.249209</c:v>
                </c:pt>
                <c:pt idx="2487">
                  <c:v>61.251893000000003</c:v>
                </c:pt>
                <c:pt idx="2488">
                  <c:v>61.255518000000002</c:v>
                </c:pt>
                <c:pt idx="2489">
                  <c:v>61.260461999999997</c:v>
                </c:pt>
                <c:pt idx="2490">
                  <c:v>61.267395</c:v>
                </c:pt>
                <c:pt idx="2491">
                  <c:v>61.275697999999998</c:v>
                </c:pt>
                <c:pt idx="2492">
                  <c:v>61.284492</c:v>
                </c:pt>
                <c:pt idx="2493">
                  <c:v>61.291817000000002</c:v>
                </c:pt>
                <c:pt idx="2494">
                  <c:v>61.293123999999999</c:v>
                </c:pt>
                <c:pt idx="2495">
                  <c:v>61.290472000000001</c:v>
                </c:pt>
                <c:pt idx="2496">
                  <c:v>61.288730999999999</c:v>
                </c:pt>
                <c:pt idx="2497">
                  <c:v>61.288564000000001</c:v>
                </c:pt>
                <c:pt idx="2498">
                  <c:v>61.289087000000002</c:v>
                </c:pt>
                <c:pt idx="2499">
                  <c:v>61.289634</c:v>
                </c:pt>
                <c:pt idx="2500">
                  <c:v>61.289690999999998</c:v>
                </c:pt>
                <c:pt idx="2501">
                  <c:v>61.289749</c:v>
                </c:pt>
                <c:pt idx="2502">
                  <c:v>61.291882000000001</c:v>
                </c:pt>
                <c:pt idx="2503">
                  <c:v>61.298575999999997</c:v>
                </c:pt>
                <c:pt idx="2504">
                  <c:v>61.311264999999999</c:v>
                </c:pt>
                <c:pt idx="2505">
                  <c:v>61.327514000000001</c:v>
                </c:pt>
                <c:pt idx="2506">
                  <c:v>61.344627000000003</c:v>
                </c:pt>
                <c:pt idx="2507">
                  <c:v>61.362282</c:v>
                </c:pt>
                <c:pt idx="2508">
                  <c:v>61.380479999999999</c:v>
                </c:pt>
                <c:pt idx="2509">
                  <c:v>61.399061000000003</c:v>
                </c:pt>
                <c:pt idx="2510">
                  <c:v>61.418455999999999</c:v>
                </c:pt>
                <c:pt idx="2511">
                  <c:v>61.437831000000003</c:v>
                </c:pt>
                <c:pt idx="2512">
                  <c:v>61.453502</c:v>
                </c:pt>
                <c:pt idx="2513">
                  <c:v>61.462746000000003</c:v>
                </c:pt>
                <c:pt idx="2514">
                  <c:v>61.466478000000002</c:v>
                </c:pt>
                <c:pt idx="2515">
                  <c:v>61.466430000000003</c:v>
                </c:pt>
                <c:pt idx="2516">
                  <c:v>61.463140000000003</c:v>
                </c:pt>
                <c:pt idx="2517">
                  <c:v>61.456957000000003</c:v>
                </c:pt>
                <c:pt idx="2518">
                  <c:v>61.449283000000001</c:v>
                </c:pt>
                <c:pt idx="2519">
                  <c:v>61.441530999999998</c:v>
                </c:pt>
                <c:pt idx="2520">
                  <c:v>61.432948000000003</c:v>
                </c:pt>
                <c:pt idx="2521">
                  <c:v>61.423211999999999</c:v>
                </c:pt>
                <c:pt idx="2522">
                  <c:v>61.414332000000002</c:v>
                </c:pt>
                <c:pt idx="2523">
                  <c:v>61.408344999999997</c:v>
                </c:pt>
                <c:pt idx="2524">
                  <c:v>61.405422999999999</c:v>
                </c:pt>
                <c:pt idx="2525">
                  <c:v>61.405093000000001</c:v>
                </c:pt>
                <c:pt idx="2526">
                  <c:v>61.407314</c:v>
                </c:pt>
                <c:pt idx="2527">
                  <c:v>61.411839999999998</c:v>
                </c:pt>
                <c:pt idx="2528">
                  <c:v>61.416348999999997</c:v>
                </c:pt>
                <c:pt idx="2529">
                  <c:v>61.418481999999997</c:v>
                </c:pt>
                <c:pt idx="2530">
                  <c:v>61.419446999999998</c:v>
                </c:pt>
                <c:pt idx="2531">
                  <c:v>61.420941999999997</c:v>
                </c:pt>
                <c:pt idx="2532">
                  <c:v>61.422229999999999</c:v>
                </c:pt>
                <c:pt idx="2533">
                  <c:v>61.421602999999998</c:v>
                </c:pt>
                <c:pt idx="2534">
                  <c:v>61.420039000000003</c:v>
                </c:pt>
                <c:pt idx="2535">
                  <c:v>61.418866000000001</c:v>
                </c:pt>
                <c:pt idx="2536">
                  <c:v>61.417740999999999</c:v>
                </c:pt>
                <c:pt idx="2537">
                  <c:v>61.416359</c:v>
                </c:pt>
                <c:pt idx="2538">
                  <c:v>61.416299000000002</c:v>
                </c:pt>
                <c:pt idx="2539">
                  <c:v>61.419215000000001</c:v>
                </c:pt>
                <c:pt idx="2540">
                  <c:v>61.424512999999997</c:v>
                </c:pt>
                <c:pt idx="2541">
                  <c:v>61.430875999999998</c:v>
                </c:pt>
                <c:pt idx="2542">
                  <c:v>61.439309999999999</c:v>
                </c:pt>
                <c:pt idx="2543">
                  <c:v>61.452089000000001</c:v>
                </c:pt>
                <c:pt idx="2544">
                  <c:v>61.466949999999997</c:v>
                </c:pt>
                <c:pt idx="2545">
                  <c:v>61.481597999999998</c:v>
                </c:pt>
                <c:pt idx="2546">
                  <c:v>61.496490999999999</c:v>
                </c:pt>
                <c:pt idx="2547">
                  <c:v>61.511949000000001</c:v>
                </c:pt>
                <c:pt idx="2548">
                  <c:v>61.527296999999997</c:v>
                </c:pt>
                <c:pt idx="2549">
                  <c:v>61.541601</c:v>
                </c:pt>
                <c:pt idx="2550">
                  <c:v>61.554550999999996</c:v>
                </c:pt>
                <c:pt idx="2551">
                  <c:v>61.566628999999999</c:v>
                </c:pt>
                <c:pt idx="2552">
                  <c:v>61.577399</c:v>
                </c:pt>
                <c:pt idx="2553">
                  <c:v>61.584991000000002</c:v>
                </c:pt>
                <c:pt idx="2554">
                  <c:v>61.589604000000001</c:v>
                </c:pt>
                <c:pt idx="2555">
                  <c:v>61.592666999999999</c:v>
                </c:pt>
                <c:pt idx="2556">
                  <c:v>61.594576000000004</c:v>
                </c:pt>
                <c:pt idx="2557">
                  <c:v>61.595219999999998</c:v>
                </c:pt>
                <c:pt idx="2558">
                  <c:v>61.594935</c:v>
                </c:pt>
                <c:pt idx="2559">
                  <c:v>61.594679999999997</c:v>
                </c:pt>
                <c:pt idx="2560">
                  <c:v>61.595269999999999</c:v>
                </c:pt>
                <c:pt idx="2561">
                  <c:v>61.596463</c:v>
                </c:pt>
                <c:pt idx="2562">
                  <c:v>61.597819000000001</c:v>
                </c:pt>
                <c:pt idx="2563">
                  <c:v>61.600299999999997</c:v>
                </c:pt>
                <c:pt idx="2564">
                  <c:v>61.605148999999997</c:v>
                </c:pt>
                <c:pt idx="2565">
                  <c:v>61.611747999999999</c:v>
                </c:pt>
                <c:pt idx="2566">
                  <c:v>61.619086000000003</c:v>
                </c:pt>
                <c:pt idx="2567">
                  <c:v>61.627198</c:v>
                </c:pt>
                <c:pt idx="2568">
                  <c:v>61.636132000000003</c:v>
                </c:pt>
                <c:pt idx="2569">
                  <c:v>61.645220999999999</c:v>
                </c:pt>
                <c:pt idx="2570">
                  <c:v>61.653404000000002</c:v>
                </c:pt>
                <c:pt idx="2571">
                  <c:v>61.660232000000001</c:v>
                </c:pt>
                <c:pt idx="2572">
                  <c:v>61.666035000000001</c:v>
                </c:pt>
                <c:pt idx="2573">
                  <c:v>61.670918</c:v>
                </c:pt>
                <c:pt idx="2574">
                  <c:v>61.674688000000003</c:v>
                </c:pt>
                <c:pt idx="2575">
                  <c:v>61.678106999999997</c:v>
                </c:pt>
                <c:pt idx="2576">
                  <c:v>61.682243999999997</c:v>
                </c:pt>
                <c:pt idx="2577">
                  <c:v>61.686729</c:v>
                </c:pt>
                <c:pt idx="2578">
                  <c:v>61.690520999999997</c:v>
                </c:pt>
                <c:pt idx="2579">
                  <c:v>61.693702000000002</c:v>
                </c:pt>
                <c:pt idx="2580">
                  <c:v>61.697608000000002</c:v>
                </c:pt>
                <c:pt idx="2581">
                  <c:v>61.703434999999999</c:v>
                </c:pt>
                <c:pt idx="2582">
                  <c:v>61.710965000000002</c:v>
                </c:pt>
                <c:pt idx="2583">
                  <c:v>61.719363000000001</c:v>
                </c:pt>
                <c:pt idx="2584">
                  <c:v>61.728048000000001</c:v>
                </c:pt>
                <c:pt idx="2585">
                  <c:v>61.735987000000002</c:v>
                </c:pt>
                <c:pt idx="2586">
                  <c:v>61.742263000000001</c:v>
                </c:pt>
                <c:pt idx="2587">
                  <c:v>61.747653999999997</c:v>
                </c:pt>
                <c:pt idx="2588">
                  <c:v>61.753691000000003</c:v>
                </c:pt>
                <c:pt idx="2589">
                  <c:v>61.760438000000001</c:v>
                </c:pt>
                <c:pt idx="2590">
                  <c:v>61.766478999999997</c:v>
                </c:pt>
                <c:pt idx="2591">
                  <c:v>61.770916999999997</c:v>
                </c:pt>
                <c:pt idx="2592">
                  <c:v>61.774334000000003</c:v>
                </c:pt>
                <c:pt idx="2593">
                  <c:v>61.777534000000003</c:v>
                </c:pt>
                <c:pt idx="2594">
                  <c:v>61.780937999999999</c:v>
                </c:pt>
                <c:pt idx="2595">
                  <c:v>61.785353999999998</c:v>
                </c:pt>
                <c:pt idx="2596">
                  <c:v>61.791502999999999</c:v>
                </c:pt>
                <c:pt idx="2597">
                  <c:v>61.798454</c:v>
                </c:pt>
                <c:pt idx="2598">
                  <c:v>61.804592</c:v>
                </c:pt>
                <c:pt idx="2599">
                  <c:v>61.809753999999998</c:v>
                </c:pt>
                <c:pt idx="2600">
                  <c:v>61.815046000000002</c:v>
                </c:pt>
                <c:pt idx="2601">
                  <c:v>61.821035000000002</c:v>
                </c:pt>
                <c:pt idx="2602">
                  <c:v>61.826987000000003</c:v>
                </c:pt>
                <c:pt idx="2603">
                  <c:v>61.832206999999997</c:v>
                </c:pt>
                <c:pt idx="2604">
                  <c:v>61.836517000000001</c:v>
                </c:pt>
                <c:pt idx="2605">
                  <c:v>61.839143999999997</c:v>
                </c:pt>
                <c:pt idx="2606">
                  <c:v>61.838920999999999</c:v>
                </c:pt>
                <c:pt idx="2607">
                  <c:v>61.836357</c:v>
                </c:pt>
                <c:pt idx="2608">
                  <c:v>61.833205</c:v>
                </c:pt>
                <c:pt idx="2609">
                  <c:v>61.830019</c:v>
                </c:pt>
                <c:pt idx="2610">
                  <c:v>61.826166999999998</c:v>
                </c:pt>
                <c:pt idx="2611">
                  <c:v>61.821325000000002</c:v>
                </c:pt>
                <c:pt idx="2612">
                  <c:v>61.816161000000001</c:v>
                </c:pt>
                <c:pt idx="2613">
                  <c:v>61.811185999999999</c:v>
                </c:pt>
                <c:pt idx="2614">
                  <c:v>61.806175000000003</c:v>
                </c:pt>
                <c:pt idx="2615">
                  <c:v>61.801465999999998</c:v>
                </c:pt>
                <c:pt idx="2616">
                  <c:v>61.798273000000002</c:v>
                </c:pt>
                <c:pt idx="2617">
                  <c:v>61.796981000000002</c:v>
                </c:pt>
                <c:pt idx="2618">
                  <c:v>61.796675</c:v>
                </c:pt>
                <c:pt idx="2619">
                  <c:v>61.796638000000002</c:v>
                </c:pt>
                <c:pt idx="2620">
                  <c:v>61.796922000000002</c:v>
                </c:pt>
                <c:pt idx="2621">
                  <c:v>61.797733000000001</c:v>
                </c:pt>
                <c:pt idx="2622">
                  <c:v>61.798881999999999</c:v>
                </c:pt>
                <c:pt idx="2623">
                  <c:v>61.800255</c:v>
                </c:pt>
                <c:pt idx="2624">
                  <c:v>61.802126999999999</c:v>
                </c:pt>
                <c:pt idx="2625">
                  <c:v>61.804490999999999</c:v>
                </c:pt>
                <c:pt idx="2626">
                  <c:v>61.806452999999998</c:v>
                </c:pt>
                <c:pt idx="2627">
                  <c:v>61.807006000000001</c:v>
                </c:pt>
                <c:pt idx="2628">
                  <c:v>61.806390999999998</c:v>
                </c:pt>
                <c:pt idx="2629">
                  <c:v>61.805678</c:v>
                </c:pt>
                <c:pt idx="2630">
                  <c:v>61.805199999999999</c:v>
                </c:pt>
                <c:pt idx="2631">
                  <c:v>61.804383999999999</c:v>
                </c:pt>
                <c:pt idx="2632">
                  <c:v>61.802734999999998</c:v>
                </c:pt>
                <c:pt idx="2633">
                  <c:v>61.800119000000002</c:v>
                </c:pt>
                <c:pt idx="2634">
                  <c:v>61.796598000000003</c:v>
                </c:pt>
                <c:pt idx="2635">
                  <c:v>61.792470999999999</c:v>
                </c:pt>
                <c:pt idx="2636">
                  <c:v>61.788445000000003</c:v>
                </c:pt>
                <c:pt idx="2637">
                  <c:v>61.785274000000001</c:v>
                </c:pt>
                <c:pt idx="2638">
                  <c:v>61.782710000000002</c:v>
                </c:pt>
                <c:pt idx="2639">
                  <c:v>61.779642000000003</c:v>
                </c:pt>
                <c:pt idx="2640">
                  <c:v>61.775728999999998</c:v>
                </c:pt>
                <c:pt idx="2641">
                  <c:v>61.771712999999998</c:v>
                </c:pt>
                <c:pt idx="2642">
                  <c:v>61.768298000000001</c:v>
                </c:pt>
                <c:pt idx="2643">
                  <c:v>61.765698</c:v>
                </c:pt>
                <c:pt idx="2644">
                  <c:v>61.763865000000003</c:v>
                </c:pt>
                <c:pt idx="2645">
                  <c:v>61.762622</c:v>
                </c:pt>
                <c:pt idx="2646">
                  <c:v>61.761588000000003</c:v>
                </c:pt>
                <c:pt idx="2647">
                  <c:v>61.760336000000002</c:v>
                </c:pt>
                <c:pt idx="2648">
                  <c:v>61.758696</c:v>
                </c:pt>
                <c:pt idx="2649">
                  <c:v>61.756900999999999</c:v>
                </c:pt>
                <c:pt idx="2650">
                  <c:v>61.755110999999999</c:v>
                </c:pt>
                <c:pt idx="2651">
                  <c:v>61.753269000000003</c:v>
                </c:pt>
                <c:pt idx="2652">
                  <c:v>61.751522000000001</c:v>
                </c:pt>
                <c:pt idx="2653">
                  <c:v>61.749983</c:v>
                </c:pt>
                <c:pt idx="2654">
                  <c:v>61.748449999999998</c:v>
                </c:pt>
                <c:pt idx="2655">
                  <c:v>61.746608999999999</c:v>
                </c:pt>
                <c:pt idx="2656">
                  <c:v>61.744421000000003</c:v>
                </c:pt>
                <c:pt idx="2657">
                  <c:v>61.742241999999997</c:v>
                </c:pt>
                <c:pt idx="2658">
                  <c:v>61.740659999999998</c:v>
                </c:pt>
                <c:pt idx="2659">
                  <c:v>61.740144000000001</c:v>
                </c:pt>
                <c:pt idx="2660">
                  <c:v>61.740808999999999</c:v>
                </c:pt>
                <c:pt idx="2661">
                  <c:v>61.742144000000003</c:v>
                </c:pt>
                <c:pt idx="2662">
                  <c:v>61.743149000000003</c:v>
                </c:pt>
                <c:pt idx="2663">
                  <c:v>61.743349000000002</c:v>
                </c:pt>
                <c:pt idx="2664">
                  <c:v>61.743153</c:v>
                </c:pt>
                <c:pt idx="2665">
                  <c:v>61.743237999999998</c:v>
                </c:pt>
                <c:pt idx="2666">
                  <c:v>61.743937000000003</c:v>
                </c:pt>
                <c:pt idx="2667">
                  <c:v>61.745131000000001</c:v>
                </c:pt>
                <c:pt idx="2668">
                  <c:v>61.746484000000002</c:v>
                </c:pt>
                <c:pt idx="2669">
                  <c:v>61.747638999999999</c:v>
                </c:pt>
                <c:pt idx="2670">
                  <c:v>61.748319000000002</c:v>
                </c:pt>
                <c:pt idx="2671">
                  <c:v>61.748646999999998</c:v>
                </c:pt>
                <c:pt idx="2672">
                  <c:v>61.749195</c:v>
                </c:pt>
                <c:pt idx="2673">
                  <c:v>61.750357000000001</c:v>
                </c:pt>
                <c:pt idx="2674">
                  <c:v>61.751902000000001</c:v>
                </c:pt>
                <c:pt idx="2675">
                  <c:v>61.753321999999997</c:v>
                </c:pt>
                <c:pt idx="2676">
                  <c:v>61.754463999999999</c:v>
                </c:pt>
                <c:pt idx="2677">
                  <c:v>61.755575999999998</c:v>
                </c:pt>
                <c:pt idx="2678">
                  <c:v>61.756981000000003</c:v>
                </c:pt>
                <c:pt idx="2679">
                  <c:v>61.758941999999998</c:v>
                </c:pt>
                <c:pt idx="2680">
                  <c:v>61.761721000000001</c:v>
                </c:pt>
                <c:pt idx="2681">
                  <c:v>61.765408999999998</c:v>
                </c:pt>
                <c:pt idx="2682">
                  <c:v>61.769775000000003</c:v>
                </c:pt>
                <c:pt idx="2683">
                  <c:v>61.774552999999997</c:v>
                </c:pt>
                <c:pt idx="2684">
                  <c:v>61.779839000000003</c:v>
                </c:pt>
                <c:pt idx="2685">
                  <c:v>61.785913999999998</c:v>
                </c:pt>
                <c:pt idx="2686">
                  <c:v>61.792698999999999</c:v>
                </c:pt>
                <c:pt idx="2687">
                  <c:v>61.799759000000002</c:v>
                </c:pt>
                <c:pt idx="2688">
                  <c:v>61.806643999999999</c:v>
                </c:pt>
                <c:pt idx="2689">
                  <c:v>61.813042000000003</c:v>
                </c:pt>
                <c:pt idx="2690">
                  <c:v>61.818741000000003</c:v>
                </c:pt>
                <c:pt idx="2691">
                  <c:v>61.823706999999999</c:v>
                </c:pt>
                <c:pt idx="2692">
                  <c:v>61.828116999999999</c:v>
                </c:pt>
                <c:pt idx="2693">
                  <c:v>61.832118999999999</c:v>
                </c:pt>
                <c:pt idx="2694">
                  <c:v>61.835659999999997</c:v>
                </c:pt>
                <c:pt idx="2695">
                  <c:v>61.838689000000002</c:v>
                </c:pt>
                <c:pt idx="2696">
                  <c:v>61.841468999999996</c:v>
                </c:pt>
                <c:pt idx="2697">
                  <c:v>61.844388000000002</c:v>
                </c:pt>
                <c:pt idx="2698">
                  <c:v>61.847710999999997</c:v>
                </c:pt>
                <c:pt idx="2699">
                  <c:v>61.851652999999999</c:v>
                </c:pt>
                <c:pt idx="2700">
                  <c:v>61.856506000000003</c:v>
                </c:pt>
                <c:pt idx="2701">
                  <c:v>61.862487999999999</c:v>
                </c:pt>
                <c:pt idx="2702">
                  <c:v>61.869633</c:v>
                </c:pt>
                <c:pt idx="2703">
                  <c:v>61.877918999999999</c:v>
                </c:pt>
                <c:pt idx="2704">
                  <c:v>61.887324999999997</c:v>
                </c:pt>
                <c:pt idx="2705">
                  <c:v>61.897629999999999</c:v>
                </c:pt>
                <c:pt idx="2706">
                  <c:v>61.908312000000002</c:v>
                </c:pt>
                <c:pt idx="2707">
                  <c:v>61.918897999999999</c:v>
                </c:pt>
                <c:pt idx="2708">
                  <c:v>61.929192</c:v>
                </c:pt>
                <c:pt idx="2709">
                  <c:v>61.939047000000002</c:v>
                </c:pt>
                <c:pt idx="2710">
                  <c:v>61.948166000000001</c:v>
                </c:pt>
                <c:pt idx="2711">
                  <c:v>61.956276000000003</c:v>
                </c:pt>
                <c:pt idx="2712">
                  <c:v>61.963306000000003</c:v>
                </c:pt>
                <c:pt idx="2713">
                  <c:v>61.969259000000001</c:v>
                </c:pt>
                <c:pt idx="2714">
                  <c:v>61.974153000000001</c:v>
                </c:pt>
                <c:pt idx="2715">
                  <c:v>61.978268</c:v>
                </c:pt>
                <c:pt idx="2716">
                  <c:v>61.982238000000002</c:v>
                </c:pt>
                <c:pt idx="2717">
                  <c:v>61.986693000000002</c:v>
                </c:pt>
                <c:pt idx="2718">
                  <c:v>61.991984000000002</c:v>
                </c:pt>
                <c:pt idx="2719">
                  <c:v>61.998348999999997</c:v>
                </c:pt>
                <c:pt idx="2720">
                  <c:v>62.006086000000003</c:v>
                </c:pt>
                <c:pt idx="2721">
                  <c:v>62.015371000000002</c:v>
                </c:pt>
                <c:pt idx="2722">
                  <c:v>62.026085999999999</c:v>
                </c:pt>
                <c:pt idx="2723">
                  <c:v>62.038001999999999</c:v>
                </c:pt>
                <c:pt idx="2724">
                  <c:v>62.050935000000003</c:v>
                </c:pt>
                <c:pt idx="2725">
                  <c:v>62.064534999999999</c:v>
                </c:pt>
                <c:pt idx="2726">
                  <c:v>62.078150999999998</c:v>
                </c:pt>
                <c:pt idx="2727">
                  <c:v>62.091093999999998</c:v>
                </c:pt>
                <c:pt idx="2728">
                  <c:v>62.102885999999998</c:v>
                </c:pt>
                <c:pt idx="2729">
                  <c:v>62.113159000000003</c:v>
                </c:pt>
                <c:pt idx="2730">
                  <c:v>62.121574000000003</c:v>
                </c:pt>
                <c:pt idx="2731">
                  <c:v>62.128034999999997</c:v>
                </c:pt>
                <c:pt idx="2732">
                  <c:v>62.132852</c:v>
                </c:pt>
                <c:pt idx="2733">
                  <c:v>62.136471</c:v>
                </c:pt>
                <c:pt idx="2734">
                  <c:v>62.139243</c:v>
                </c:pt>
                <c:pt idx="2735">
                  <c:v>62.141629000000002</c:v>
                </c:pt>
                <c:pt idx="2736">
                  <c:v>62.144354</c:v>
                </c:pt>
                <c:pt idx="2737">
                  <c:v>62.148145999999997</c:v>
                </c:pt>
                <c:pt idx="2738">
                  <c:v>62.153472000000001</c:v>
                </c:pt>
                <c:pt idx="2739">
                  <c:v>62.160643999999998</c:v>
                </c:pt>
                <c:pt idx="2740">
                  <c:v>62.169907000000002</c:v>
                </c:pt>
                <c:pt idx="2741">
                  <c:v>62.181232999999999</c:v>
                </c:pt>
                <c:pt idx="2742">
                  <c:v>62.194201</c:v>
                </c:pt>
                <c:pt idx="2743">
                  <c:v>62.208297999999999</c:v>
                </c:pt>
                <c:pt idx="2744">
                  <c:v>62.223121999999996</c:v>
                </c:pt>
                <c:pt idx="2745">
                  <c:v>62.238118999999998</c:v>
                </c:pt>
                <c:pt idx="2746">
                  <c:v>62.252442000000002</c:v>
                </c:pt>
                <c:pt idx="2747">
                  <c:v>62.265286000000003</c:v>
                </c:pt>
                <c:pt idx="2748">
                  <c:v>62.276172000000003</c:v>
                </c:pt>
                <c:pt idx="2749">
                  <c:v>62.284784000000002</c:v>
                </c:pt>
                <c:pt idx="2750">
                  <c:v>62.290824999999998</c:v>
                </c:pt>
                <c:pt idx="2751">
                  <c:v>62.294268000000002</c:v>
                </c:pt>
                <c:pt idx="2752">
                  <c:v>62.295544</c:v>
                </c:pt>
                <c:pt idx="2753">
                  <c:v>62.295251999999998</c:v>
                </c:pt>
                <c:pt idx="2754">
                  <c:v>62.293905000000002</c:v>
                </c:pt>
                <c:pt idx="2755">
                  <c:v>62.292149000000002</c:v>
                </c:pt>
                <c:pt idx="2756">
                  <c:v>62.290913000000003</c:v>
                </c:pt>
                <c:pt idx="2757">
                  <c:v>62.291072999999997</c:v>
                </c:pt>
                <c:pt idx="2758">
                  <c:v>62.293165999999999</c:v>
                </c:pt>
                <c:pt idx="2759">
                  <c:v>62.297586000000003</c:v>
                </c:pt>
                <c:pt idx="2760">
                  <c:v>62.304740000000002</c:v>
                </c:pt>
                <c:pt idx="2761">
                  <c:v>62.314743999999997</c:v>
                </c:pt>
                <c:pt idx="2762">
                  <c:v>62.327193999999999</c:v>
                </c:pt>
                <c:pt idx="2763">
                  <c:v>62.341445</c:v>
                </c:pt>
                <c:pt idx="2764">
                  <c:v>62.356909000000002</c:v>
                </c:pt>
                <c:pt idx="2765">
                  <c:v>62.372898999999997</c:v>
                </c:pt>
                <c:pt idx="2766">
                  <c:v>62.388472999999998</c:v>
                </c:pt>
                <c:pt idx="2767">
                  <c:v>62.402718</c:v>
                </c:pt>
                <c:pt idx="2768">
                  <c:v>62.415008</c:v>
                </c:pt>
                <c:pt idx="2769">
                  <c:v>62.424858</c:v>
                </c:pt>
                <c:pt idx="2770">
                  <c:v>62.431811000000003</c:v>
                </c:pt>
                <c:pt idx="2771">
                  <c:v>62.435723000000003</c:v>
                </c:pt>
                <c:pt idx="2772">
                  <c:v>62.436954</c:v>
                </c:pt>
                <c:pt idx="2773">
                  <c:v>62.436098000000001</c:v>
                </c:pt>
                <c:pt idx="2774">
                  <c:v>62.433726</c:v>
                </c:pt>
                <c:pt idx="2775">
                  <c:v>62.430535999999996</c:v>
                </c:pt>
                <c:pt idx="2776">
                  <c:v>62.427475000000001</c:v>
                </c:pt>
                <c:pt idx="2777">
                  <c:v>62.425485000000002</c:v>
                </c:pt>
                <c:pt idx="2778">
                  <c:v>62.425283</c:v>
                </c:pt>
                <c:pt idx="2779">
                  <c:v>62.427487999999997</c:v>
                </c:pt>
                <c:pt idx="2780">
                  <c:v>62.432664000000003</c:v>
                </c:pt>
                <c:pt idx="2781">
                  <c:v>62.441015999999998</c:v>
                </c:pt>
                <c:pt idx="2782">
                  <c:v>62.452241999999998</c:v>
                </c:pt>
                <c:pt idx="2783">
                  <c:v>62.465831999999999</c:v>
                </c:pt>
                <c:pt idx="2784">
                  <c:v>62.481267000000003</c:v>
                </c:pt>
                <c:pt idx="2785">
                  <c:v>62.497836999999997</c:v>
                </c:pt>
                <c:pt idx="2786">
                  <c:v>62.514553999999997</c:v>
                </c:pt>
                <c:pt idx="2787">
                  <c:v>62.530453999999999</c:v>
                </c:pt>
                <c:pt idx="2788">
                  <c:v>62.544818999999997</c:v>
                </c:pt>
                <c:pt idx="2789">
                  <c:v>62.557003000000002</c:v>
                </c:pt>
                <c:pt idx="2790">
                  <c:v>62.566414000000002</c:v>
                </c:pt>
                <c:pt idx="2791">
                  <c:v>62.572842000000001</c:v>
                </c:pt>
                <c:pt idx="2792">
                  <c:v>62.576608</c:v>
                </c:pt>
                <c:pt idx="2793">
                  <c:v>62.578215999999998</c:v>
                </c:pt>
                <c:pt idx="2794">
                  <c:v>62.578136000000001</c:v>
                </c:pt>
                <c:pt idx="2795">
                  <c:v>62.577013999999998</c:v>
                </c:pt>
                <c:pt idx="2796">
                  <c:v>62.575789999999998</c:v>
                </c:pt>
                <c:pt idx="2797">
                  <c:v>62.575369999999999</c:v>
                </c:pt>
                <c:pt idx="2798">
                  <c:v>62.576393000000003</c:v>
                </c:pt>
                <c:pt idx="2799">
                  <c:v>62.579396000000003</c:v>
                </c:pt>
                <c:pt idx="2800">
                  <c:v>62.584881000000003</c:v>
                </c:pt>
                <c:pt idx="2801">
                  <c:v>62.593018999999998</c:v>
                </c:pt>
                <c:pt idx="2802">
                  <c:v>62.603496</c:v>
                </c:pt>
                <c:pt idx="2803">
                  <c:v>62.615848999999997</c:v>
                </c:pt>
                <c:pt idx="2804">
                  <c:v>62.629682000000003</c:v>
                </c:pt>
                <c:pt idx="2805">
                  <c:v>62.644452000000001</c:v>
                </c:pt>
                <c:pt idx="2806">
                  <c:v>62.659320000000001</c:v>
                </c:pt>
                <c:pt idx="2807">
                  <c:v>62.673439000000002</c:v>
                </c:pt>
                <c:pt idx="2808">
                  <c:v>62.686205000000001</c:v>
                </c:pt>
                <c:pt idx="2809">
                  <c:v>62.697138000000002</c:v>
                </c:pt>
                <c:pt idx="2810">
                  <c:v>62.705793999999997</c:v>
                </c:pt>
                <c:pt idx="2811">
                  <c:v>62.712001000000001</c:v>
                </c:pt>
                <c:pt idx="2812">
                  <c:v>62.715966999999999</c:v>
                </c:pt>
                <c:pt idx="2813">
                  <c:v>62.718021999999998</c:v>
                </c:pt>
                <c:pt idx="2814">
                  <c:v>62.718442000000003</c:v>
                </c:pt>
                <c:pt idx="2815">
                  <c:v>62.717671000000003</c:v>
                </c:pt>
                <c:pt idx="2816">
                  <c:v>62.716436999999999</c:v>
                </c:pt>
                <c:pt idx="2817">
                  <c:v>62.715468999999999</c:v>
                </c:pt>
                <c:pt idx="2818">
                  <c:v>62.715277999999998</c:v>
                </c:pt>
                <c:pt idx="2819">
                  <c:v>62.716273999999999</c:v>
                </c:pt>
                <c:pt idx="2820">
                  <c:v>62.718850000000003</c:v>
                </c:pt>
                <c:pt idx="2821">
                  <c:v>62.723177999999997</c:v>
                </c:pt>
                <c:pt idx="2822">
                  <c:v>62.729106999999999</c:v>
                </c:pt>
                <c:pt idx="2823">
                  <c:v>62.736392000000002</c:v>
                </c:pt>
                <c:pt idx="2824">
                  <c:v>62.744813999999998</c:v>
                </c:pt>
                <c:pt idx="2825">
                  <c:v>62.753990999999999</c:v>
                </c:pt>
                <c:pt idx="2826">
                  <c:v>62.763300000000001</c:v>
                </c:pt>
                <c:pt idx="2827">
                  <c:v>62.772156000000003</c:v>
                </c:pt>
                <c:pt idx="2828">
                  <c:v>62.780214000000001</c:v>
                </c:pt>
                <c:pt idx="2829">
                  <c:v>62.787205999999998</c:v>
                </c:pt>
                <c:pt idx="2830">
                  <c:v>62.792861000000002</c:v>
                </c:pt>
                <c:pt idx="2831">
                  <c:v>62.797113000000003</c:v>
                </c:pt>
                <c:pt idx="2832">
                  <c:v>62.800198000000002</c:v>
                </c:pt>
                <c:pt idx="2833">
                  <c:v>62.802418000000003</c:v>
                </c:pt>
                <c:pt idx="2834">
                  <c:v>62.804012</c:v>
                </c:pt>
                <c:pt idx="2835">
                  <c:v>62.805354000000001</c:v>
                </c:pt>
                <c:pt idx="2836">
                  <c:v>62.807029999999997</c:v>
                </c:pt>
                <c:pt idx="2837">
                  <c:v>62.809581000000001</c:v>
                </c:pt>
                <c:pt idx="2838">
                  <c:v>62.813312000000003</c:v>
                </c:pt>
                <c:pt idx="2839">
                  <c:v>62.818449999999999</c:v>
                </c:pt>
                <c:pt idx="2840">
                  <c:v>62.825223999999999</c:v>
                </c:pt>
                <c:pt idx="2841">
                  <c:v>62.833652000000001</c:v>
                </c:pt>
                <c:pt idx="2842">
                  <c:v>62.843456000000003</c:v>
                </c:pt>
                <c:pt idx="2843">
                  <c:v>62.854298999999997</c:v>
                </c:pt>
                <c:pt idx="2844">
                  <c:v>62.865937000000002</c:v>
                </c:pt>
                <c:pt idx="2845">
                  <c:v>62.878025999999998</c:v>
                </c:pt>
                <c:pt idx="2846">
                  <c:v>62.89002</c:v>
                </c:pt>
                <c:pt idx="2847">
                  <c:v>62.901412000000001</c:v>
                </c:pt>
                <c:pt idx="2848">
                  <c:v>62.911917000000003</c:v>
                </c:pt>
                <c:pt idx="2849">
                  <c:v>62.921329999999998</c:v>
                </c:pt>
                <c:pt idx="2850">
                  <c:v>62.929430000000004</c:v>
                </c:pt>
                <c:pt idx="2851">
                  <c:v>62.936157000000001</c:v>
                </c:pt>
                <c:pt idx="2852">
                  <c:v>62.941707999999998</c:v>
                </c:pt>
                <c:pt idx="2853">
                  <c:v>62.946337</c:v>
                </c:pt>
                <c:pt idx="2854">
                  <c:v>62.950237999999999</c:v>
                </c:pt>
                <c:pt idx="2855">
                  <c:v>62.953701000000002</c:v>
                </c:pt>
                <c:pt idx="2856">
                  <c:v>62.957168000000003</c:v>
                </c:pt>
                <c:pt idx="2857">
                  <c:v>62.960996999999999</c:v>
                </c:pt>
                <c:pt idx="2858">
                  <c:v>62.965311</c:v>
                </c:pt>
                <c:pt idx="2859">
                  <c:v>62.970174</c:v>
                </c:pt>
                <c:pt idx="2860">
                  <c:v>62.975701999999998</c:v>
                </c:pt>
                <c:pt idx="2861">
                  <c:v>62.981900000000003</c:v>
                </c:pt>
                <c:pt idx="2862">
                  <c:v>62.988587000000003</c:v>
                </c:pt>
                <c:pt idx="2863">
                  <c:v>62.995564999999999</c:v>
                </c:pt>
                <c:pt idx="2864">
                  <c:v>63.002690999999999</c:v>
                </c:pt>
                <c:pt idx="2865">
                  <c:v>63.009715</c:v>
                </c:pt>
                <c:pt idx="2866">
                  <c:v>63.016254000000004</c:v>
                </c:pt>
                <c:pt idx="2867">
                  <c:v>63.022042999999996</c:v>
                </c:pt>
                <c:pt idx="2868">
                  <c:v>63.027045000000001</c:v>
                </c:pt>
                <c:pt idx="2869">
                  <c:v>63.031238999999999</c:v>
                </c:pt>
                <c:pt idx="2870">
                  <c:v>63.034542999999999</c:v>
                </c:pt>
                <c:pt idx="2871">
                  <c:v>63.037002999999999</c:v>
                </c:pt>
                <c:pt idx="2872">
                  <c:v>63.038862000000002</c:v>
                </c:pt>
                <c:pt idx="2873">
                  <c:v>63.040339000000003</c:v>
                </c:pt>
                <c:pt idx="2874">
                  <c:v>63.041542</c:v>
                </c:pt>
                <c:pt idx="2875">
                  <c:v>63.042689000000003</c:v>
                </c:pt>
                <c:pt idx="2876">
                  <c:v>63.044165</c:v>
                </c:pt>
                <c:pt idx="2877">
                  <c:v>63.046272999999999</c:v>
                </c:pt>
                <c:pt idx="2878">
                  <c:v>63.049123999999999</c:v>
                </c:pt>
                <c:pt idx="2879">
                  <c:v>63.052849000000002</c:v>
                </c:pt>
                <c:pt idx="2880">
                  <c:v>63.057670999999999</c:v>
                </c:pt>
                <c:pt idx="2881">
                  <c:v>63.063659999999999</c:v>
                </c:pt>
                <c:pt idx="2882">
                  <c:v>63.070630000000001</c:v>
                </c:pt>
                <c:pt idx="2883">
                  <c:v>63.078406000000001</c:v>
                </c:pt>
                <c:pt idx="2884">
                  <c:v>63.086962</c:v>
                </c:pt>
                <c:pt idx="2885">
                  <c:v>63.096196999999997</c:v>
                </c:pt>
                <c:pt idx="2886">
                  <c:v>63.105834000000002</c:v>
                </c:pt>
                <c:pt idx="2887">
                  <c:v>63.115647000000003</c:v>
                </c:pt>
                <c:pt idx="2888">
                  <c:v>63.125574</c:v>
                </c:pt>
                <c:pt idx="2889">
                  <c:v>63.1355</c:v>
                </c:pt>
                <c:pt idx="2890">
                  <c:v>63.145159</c:v>
                </c:pt>
                <c:pt idx="2891">
                  <c:v>63.154389000000002</c:v>
                </c:pt>
                <c:pt idx="2892">
                  <c:v>63.163269</c:v>
                </c:pt>
                <c:pt idx="2893">
                  <c:v>63.171874000000003</c:v>
                </c:pt>
                <c:pt idx="2894">
                  <c:v>63.180140999999999</c:v>
                </c:pt>
                <c:pt idx="2895">
                  <c:v>63.188068000000001</c:v>
                </c:pt>
                <c:pt idx="2896">
                  <c:v>63.195810999999999</c:v>
                </c:pt>
                <c:pt idx="2897">
                  <c:v>63.203473000000002</c:v>
                </c:pt>
                <c:pt idx="2898">
                  <c:v>63.210990000000002</c:v>
                </c:pt>
                <c:pt idx="2899">
                  <c:v>63.218349000000003</c:v>
                </c:pt>
                <c:pt idx="2900">
                  <c:v>63.225692000000002</c:v>
                </c:pt>
                <c:pt idx="2901">
                  <c:v>63.233094999999999</c:v>
                </c:pt>
                <c:pt idx="2902">
                  <c:v>63.240468999999997</c:v>
                </c:pt>
                <c:pt idx="2903">
                  <c:v>63.24776</c:v>
                </c:pt>
                <c:pt idx="2904">
                  <c:v>63.255037999999999</c:v>
                </c:pt>
                <c:pt idx="2905">
                  <c:v>63.262293</c:v>
                </c:pt>
                <c:pt idx="2906">
                  <c:v>63.269356999999999</c:v>
                </c:pt>
                <c:pt idx="2907">
                  <c:v>63.276133999999999</c:v>
                </c:pt>
                <c:pt idx="2908">
                  <c:v>63.282704000000003</c:v>
                </c:pt>
                <c:pt idx="2909">
                  <c:v>63.289118999999999</c:v>
                </c:pt>
                <c:pt idx="2910">
                  <c:v>63.295307000000001</c:v>
                </c:pt>
                <c:pt idx="2911">
                  <c:v>63.301256000000002</c:v>
                </c:pt>
                <c:pt idx="2912">
                  <c:v>63.307068000000001</c:v>
                </c:pt>
                <c:pt idx="2913">
                  <c:v>63.312767000000001</c:v>
                </c:pt>
                <c:pt idx="2914">
                  <c:v>63.318257000000003</c:v>
                </c:pt>
                <c:pt idx="2915">
                  <c:v>63.323532</c:v>
                </c:pt>
                <c:pt idx="2916">
                  <c:v>63.328730999999998</c:v>
                </c:pt>
                <c:pt idx="2917">
                  <c:v>63.333897999999998</c:v>
                </c:pt>
                <c:pt idx="2918">
                  <c:v>63.338889999999999</c:v>
                </c:pt>
                <c:pt idx="2919">
                  <c:v>63.343597000000003</c:v>
                </c:pt>
                <c:pt idx="2920">
                  <c:v>63.348036999999998</c:v>
                </c:pt>
                <c:pt idx="2921">
                  <c:v>63.352165999999997</c:v>
                </c:pt>
                <c:pt idx="2922">
                  <c:v>63.355826999999998</c:v>
                </c:pt>
                <c:pt idx="2923">
                  <c:v>63.358955999999999</c:v>
                </c:pt>
                <c:pt idx="2924">
                  <c:v>63.361635999999997</c:v>
                </c:pt>
                <c:pt idx="2925">
                  <c:v>63.363878999999997</c:v>
                </c:pt>
                <c:pt idx="2926">
                  <c:v>63.365566000000001</c:v>
                </c:pt>
                <c:pt idx="2927">
                  <c:v>63.366698</c:v>
                </c:pt>
                <c:pt idx="2928">
                  <c:v>63.367486999999997</c:v>
                </c:pt>
                <c:pt idx="2929">
                  <c:v>63.368121000000002</c:v>
                </c:pt>
                <c:pt idx="2930">
                  <c:v>63.368668999999997</c:v>
                </c:pt>
                <c:pt idx="2931">
                  <c:v>63.369264999999999</c:v>
                </c:pt>
                <c:pt idx="2932">
                  <c:v>63.370170000000002</c:v>
                </c:pt>
                <c:pt idx="2933">
                  <c:v>63.371535000000002</c:v>
                </c:pt>
                <c:pt idx="2934">
                  <c:v>63.373300999999998</c:v>
                </c:pt>
                <c:pt idx="2935">
                  <c:v>63.375414999999997</c:v>
                </c:pt>
                <c:pt idx="2936">
                  <c:v>63.377934000000003</c:v>
                </c:pt>
                <c:pt idx="2937">
                  <c:v>63.380859000000001</c:v>
                </c:pt>
                <c:pt idx="2938">
                  <c:v>63.384072000000003</c:v>
                </c:pt>
                <c:pt idx="2939">
                  <c:v>63.387548000000002</c:v>
                </c:pt>
                <c:pt idx="2940">
                  <c:v>63.391430999999997</c:v>
                </c:pt>
                <c:pt idx="2941">
                  <c:v>63.395811999999999</c:v>
                </c:pt>
                <c:pt idx="2942">
                  <c:v>63.400637000000003</c:v>
                </c:pt>
                <c:pt idx="2943">
                  <c:v>63.405906000000002</c:v>
                </c:pt>
                <c:pt idx="2944">
                  <c:v>63.411777999999998</c:v>
                </c:pt>
                <c:pt idx="2945">
                  <c:v>63.418380999999997</c:v>
                </c:pt>
                <c:pt idx="2946">
                  <c:v>63.425688000000001</c:v>
                </c:pt>
                <c:pt idx="2947">
                  <c:v>63.433653999999997</c:v>
                </c:pt>
                <c:pt idx="2948">
                  <c:v>63.442269000000003</c:v>
                </c:pt>
                <c:pt idx="2949">
                  <c:v>63.451402999999999</c:v>
                </c:pt>
                <c:pt idx="2950">
                  <c:v>63.460774000000001</c:v>
                </c:pt>
                <c:pt idx="2951">
                  <c:v>63.470179000000002</c:v>
                </c:pt>
                <c:pt idx="2952">
                  <c:v>63.479593999999999</c:v>
                </c:pt>
                <c:pt idx="2953">
                  <c:v>63.489019999999996</c:v>
                </c:pt>
                <c:pt idx="2954">
                  <c:v>63.498434000000003</c:v>
                </c:pt>
                <c:pt idx="2955">
                  <c:v>63.507961999999999</c:v>
                </c:pt>
                <c:pt idx="2956">
                  <c:v>63.517915000000002</c:v>
                </c:pt>
                <c:pt idx="2957">
                  <c:v>63.528579999999998</c:v>
                </c:pt>
                <c:pt idx="2958">
                  <c:v>63.540097000000003</c:v>
                </c:pt>
                <c:pt idx="2959">
                  <c:v>63.552568000000001</c:v>
                </c:pt>
                <c:pt idx="2960">
                  <c:v>63.566054999999999</c:v>
                </c:pt>
                <c:pt idx="2961">
                  <c:v>63.580412000000003</c:v>
                </c:pt>
                <c:pt idx="2962">
                  <c:v>63.595281</c:v>
                </c:pt>
                <c:pt idx="2963">
                  <c:v>63.610301</c:v>
                </c:pt>
                <c:pt idx="2964">
                  <c:v>63.625169</c:v>
                </c:pt>
                <c:pt idx="2965">
                  <c:v>63.639467000000003</c:v>
                </c:pt>
                <c:pt idx="2966">
                  <c:v>63.652664999999999</c:v>
                </c:pt>
                <c:pt idx="2967">
                  <c:v>63.664351000000003</c:v>
                </c:pt>
                <c:pt idx="2968">
                  <c:v>63.674339000000003</c:v>
                </c:pt>
                <c:pt idx="2969">
                  <c:v>63.682558999999998</c:v>
                </c:pt>
                <c:pt idx="2970">
                  <c:v>63.689056000000001</c:v>
                </c:pt>
                <c:pt idx="2971">
                  <c:v>63.694155000000002</c:v>
                </c:pt>
                <c:pt idx="2972">
                  <c:v>63.698445</c:v>
                </c:pt>
                <c:pt idx="2973">
                  <c:v>63.702531999999998</c:v>
                </c:pt>
                <c:pt idx="2974">
                  <c:v>63.706955000000001</c:v>
                </c:pt>
                <c:pt idx="2975">
                  <c:v>63.712327999999999</c:v>
                </c:pt>
                <c:pt idx="2976">
                  <c:v>63.719332999999999</c:v>
                </c:pt>
                <c:pt idx="2977">
                  <c:v>63.728468999999997</c:v>
                </c:pt>
                <c:pt idx="2978">
                  <c:v>63.739967</c:v>
                </c:pt>
                <c:pt idx="2979">
                  <c:v>63.753957</c:v>
                </c:pt>
                <c:pt idx="2980">
                  <c:v>63.770496000000001</c:v>
                </c:pt>
                <c:pt idx="2981">
                  <c:v>63.789371000000003</c:v>
                </c:pt>
                <c:pt idx="2982">
                  <c:v>63.810039000000003</c:v>
                </c:pt>
                <c:pt idx="2983">
                  <c:v>63.83184</c:v>
                </c:pt>
                <c:pt idx="2984">
                  <c:v>63.854104</c:v>
                </c:pt>
                <c:pt idx="2985">
                  <c:v>63.876061999999997</c:v>
                </c:pt>
                <c:pt idx="2986">
                  <c:v>63.896878999999998</c:v>
                </c:pt>
                <c:pt idx="2987">
                  <c:v>63.915899000000003</c:v>
                </c:pt>
                <c:pt idx="2988">
                  <c:v>63.932743000000002</c:v>
                </c:pt>
                <c:pt idx="2989">
                  <c:v>63.947144000000002</c:v>
                </c:pt>
                <c:pt idx="2990">
                  <c:v>63.958905000000001</c:v>
                </c:pt>
                <c:pt idx="2991">
                  <c:v>63.968108000000001</c:v>
                </c:pt>
                <c:pt idx="2992">
                  <c:v>63.975194000000002</c:v>
                </c:pt>
                <c:pt idx="2993">
                  <c:v>63.980784</c:v>
                </c:pt>
                <c:pt idx="2994">
                  <c:v>63.985529</c:v>
                </c:pt>
                <c:pt idx="2995">
                  <c:v>63.990157000000004</c:v>
                </c:pt>
                <c:pt idx="2996">
                  <c:v>63.995446999999999</c:v>
                </c:pt>
                <c:pt idx="2997">
                  <c:v>64.002037000000001</c:v>
                </c:pt>
                <c:pt idx="2998">
                  <c:v>64.010360000000006</c:v>
                </c:pt>
                <c:pt idx="2999">
                  <c:v>64.020756000000006</c:v>
                </c:pt>
                <c:pt idx="3000">
                  <c:v>64.033472000000003</c:v>
                </c:pt>
                <c:pt idx="3001">
                  <c:v>64.048480999999995</c:v>
                </c:pt>
                <c:pt idx="3002">
                  <c:v>64.065432000000001</c:v>
                </c:pt>
                <c:pt idx="3003">
                  <c:v>64.083819000000005</c:v>
                </c:pt>
                <c:pt idx="3004">
                  <c:v>64.103088</c:v>
                </c:pt>
                <c:pt idx="3005">
                  <c:v>64.122587999999993</c:v>
                </c:pt>
                <c:pt idx="3006">
                  <c:v>64.141605999999996</c:v>
                </c:pt>
                <c:pt idx="3007">
                  <c:v>64.159559000000002</c:v>
                </c:pt>
                <c:pt idx="3008">
                  <c:v>64.176036999999994</c:v>
                </c:pt>
                <c:pt idx="3009">
                  <c:v>64.190702999999999</c:v>
                </c:pt>
                <c:pt idx="3010">
                  <c:v>64.203301999999994</c:v>
                </c:pt>
                <c:pt idx="3011">
                  <c:v>64.213836999999998</c:v>
                </c:pt>
                <c:pt idx="3012">
                  <c:v>64.222575000000006</c:v>
                </c:pt>
                <c:pt idx="3013">
                  <c:v>64.229877000000002</c:v>
                </c:pt>
                <c:pt idx="3014">
                  <c:v>64.236141000000003</c:v>
                </c:pt>
                <c:pt idx="3015">
                  <c:v>64.241911000000002</c:v>
                </c:pt>
                <c:pt idx="3016">
                  <c:v>64.247833</c:v>
                </c:pt>
                <c:pt idx="3017">
                  <c:v>64.254442999999995</c:v>
                </c:pt>
                <c:pt idx="3018">
                  <c:v>64.262107</c:v>
                </c:pt>
                <c:pt idx="3019">
                  <c:v>64.271151000000003</c:v>
                </c:pt>
                <c:pt idx="3020">
                  <c:v>64.281846999999999</c:v>
                </c:pt>
                <c:pt idx="3021">
                  <c:v>64.294222000000005</c:v>
                </c:pt>
                <c:pt idx="3022">
                  <c:v>64.308051000000006</c:v>
                </c:pt>
                <c:pt idx="3023">
                  <c:v>64.323057000000006</c:v>
                </c:pt>
                <c:pt idx="3024">
                  <c:v>64.338995999999995</c:v>
                </c:pt>
                <c:pt idx="3025">
                  <c:v>64.355521999999993</c:v>
                </c:pt>
                <c:pt idx="3026">
                  <c:v>64.372172000000006</c:v>
                </c:pt>
                <c:pt idx="3027">
                  <c:v>64.388559999999998</c:v>
                </c:pt>
                <c:pt idx="3028">
                  <c:v>64.404447000000005</c:v>
                </c:pt>
                <c:pt idx="3029">
                  <c:v>64.419612999999998</c:v>
                </c:pt>
                <c:pt idx="3030">
                  <c:v>64.433853999999997</c:v>
                </c:pt>
                <c:pt idx="3031">
                  <c:v>64.447159999999997</c:v>
                </c:pt>
                <c:pt idx="3032">
                  <c:v>64.459743000000003</c:v>
                </c:pt>
                <c:pt idx="3033">
                  <c:v>64.471828000000002</c:v>
                </c:pt>
                <c:pt idx="3034">
                  <c:v>64.483543999999995</c:v>
                </c:pt>
                <c:pt idx="3035">
                  <c:v>64.495046000000002</c:v>
                </c:pt>
                <c:pt idx="3036">
                  <c:v>64.506535999999997</c:v>
                </c:pt>
                <c:pt idx="3037">
                  <c:v>64.518124999999998</c:v>
                </c:pt>
                <c:pt idx="3038">
                  <c:v>64.529774000000003</c:v>
                </c:pt>
                <c:pt idx="3039">
                  <c:v>64.541437000000002</c:v>
                </c:pt>
                <c:pt idx="3040">
                  <c:v>64.553102999999993</c:v>
                </c:pt>
                <c:pt idx="3041">
                  <c:v>64.564673999999997</c:v>
                </c:pt>
                <c:pt idx="3042">
                  <c:v>64.575939000000005</c:v>
                </c:pt>
                <c:pt idx="3043">
                  <c:v>64.586741000000004</c:v>
                </c:pt>
                <c:pt idx="3044">
                  <c:v>64.597037999999998</c:v>
                </c:pt>
                <c:pt idx="3045">
                  <c:v>64.606808999999998</c:v>
                </c:pt>
                <c:pt idx="3046">
                  <c:v>64.616045</c:v>
                </c:pt>
                <c:pt idx="3047">
                  <c:v>64.624891000000005</c:v>
                </c:pt>
                <c:pt idx="3048">
                  <c:v>64.633655000000005</c:v>
                </c:pt>
                <c:pt idx="3049">
                  <c:v>64.642653999999993</c:v>
                </c:pt>
                <c:pt idx="3050">
                  <c:v>64.652151000000003</c:v>
                </c:pt>
                <c:pt idx="3051">
                  <c:v>64.662447</c:v>
                </c:pt>
                <c:pt idx="3052">
                  <c:v>64.673865000000006</c:v>
                </c:pt>
                <c:pt idx="3053">
                  <c:v>64.686593000000002</c:v>
                </c:pt>
                <c:pt idx="3054">
                  <c:v>64.700650999999993</c:v>
                </c:pt>
                <c:pt idx="3055">
                  <c:v>64.716001000000006</c:v>
                </c:pt>
                <c:pt idx="3056">
                  <c:v>64.732529999999997</c:v>
                </c:pt>
                <c:pt idx="3057">
                  <c:v>64.749915000000001</c:v>
                </c:pt>
                <c:pt idx="3058">
                  <c:v>64.767635999999996</c:v>
                </c:pt>
                <c:pt idx="3059">
                  <c:v>64.785157999999996</c:v>
                </c:pt>
                <c:pt idx="3060">
                  <c:v>64.801964999999996</c:v>
                </c:pt>
                <c:pt idx="3061">
                  <c:v>64.817471999999995</c:v>
                </c:pt>
                <c:pt idx="3062">
                  <c:v>64.831104999999994</c:v>
                </c:pt>
                <c:pt idx="3063">
                  <c:v>64.842511000000002</c:v>
                </c:pt>
                <c:pt idx="3064">
                  <c:v>64.851596999999998</c:v>
                </c:pt>
                <c:pt idx="3065">
                  <c:v>64.858401000000001</c:v>
                </c:pt>
                <c:pt idx="3066">
                  <c:v>64.863091999999995</c:v>
                </c:pt>
                <c:pt idx="3067">
                  <c:v>64.866127000000006</c:v>
                </c:pt>
                <c:pt idx="3068">
                  <c:v>64.868223</c:v>
                </c:pt>
                <c:pt idx="3069">
                  <c:v>64.870148</c:v>
                </c:pt>
                <c:pt idx="3070">
                  <c:v>64.872658000000001</c:v>
                </c:pt>
                <c:pt idx="3071">
                  <c:v>64.876589999999993</c:v>
                </c:pt>
                <c:pt idx="3072">
                  <c:v>64.882772000000003</c:v>
                </c:pt>
                <c:pt idx="3073">
                  <c:v>64.891777000000005</c:v>
                </c:pt>
                <c:pt idx="3074">
                  <c:v>64.903847999999996</c:v>
                </c:pt>
                <c:pt idx="3075">
                  <c:v>64.919031000000004</c:v>
                </c:pt>
                <c:pt idx="3076">
                  <c:v>64.937173000000001</c:v>
                </c:pt>
                <c:pt idx="3077">
                  <c:v>64.957753999999994</c:v>
                </c:pt>
                <c:pt idx="3078">
                  <c:v>64.979932000000005</c:v>
                </c:pt>
                <c:pt idx="3079">
                  <c:v>65.002781999999996</c:v>
                </c:pt>
                <c:pt idx="3080">
                  <c:v>65.025407000000001</c:v>
                </c:pt>
                <c:pt idx="3081">
                  <c:v>65.046846000000002</c:v>
                </c:pt>
                <c:pt idx="3082">
                  <c:v>65.066114999999996</c:v>
                </c:pt>
                <c:pt idx="3083">
                  <c:v>65.082425999999998</c:v>
                </c:pt>
                <c:pt idx="3084">
                  <c:v>65.095298</c:v>
                </c:pt>
                <c:pt idx="3085">
                  <c:v>65.104491999999993</c:v>
                </c:pt>
                <c:pt idx="3086">
                  <c:v>65.110059000000007</c:v>
                </c:pt>
                <c:pt idx="3087">
                  <c:v>65.112493999999998</c:v>
                </c:pt>
                <c:pt idx="3088">
                  <c:v>65.112660000000005</c:v>
                </c:pt>
                <c:pt idx="3089">
                  <c:v>65.111526999999995</c:v>
                </c:pt>
                <c:pt idx="3090">
                  <c:v>65.110056999999998</c:v>
                </c:pt>
                <c:pt idx="3091">
                  <c:v>65.109300000000005</c:v>
                </c:pt>
                <c:pt idx="3092">
                  <c:v>65.110354999999998</c:v>
                </c:pt>
                <c:pt idx="3093">
                  <c:v>65.114155999999994</c:v>
                </c:pt>
                <c:pt idx="3094">
                  <c:v>65.121365999999995</c:v>
                </c:pt>
                <c:pt idx="3095">
                  <c:v>65.132418999999999</c:v>
                </c:pt>
                <c:pt idx="3096">
                  <c:v>65.147447</c:v>
                </c:pt>
                <c:pt idx="3097">
                  <c:v>65.166138000000004</c:v>
                </c:pt>
                <c:pt idx="3098">
                  <c:v>65.187807000000006</c:v>
                </c:pt>
                <c:pt idx="3099">
                  <c:v>65.211647999999997</c:v>
                </c:pt>
                <c:pt idx="3100">
                  <c:v>65.236790999999997</c:v>
                </c:pt>
                <c:pt idx="3101">
                  <c:v>65.262208999999999</c:v>
                </c:pt>
                <c:pt idx="3102">
                  <c:v>65.286783</c:v>
                </c:pt>
                <c:pt idx="3103">
                  <c:v>65.309554000000006</c:v>
                </c:pt>
                <c:pt idx="3104">
                  <c:v>65.329796000000002</c:v>
                </c:pt>
                <c:pt idx="3105">
                  <c:v>65.346935000000002</c:v>
                </c:pt>
                <c:pt idx="3106">
                  <c:v>65.360608999999997</c:v>
                </c:pt>
                <c:pt idx="3107">
                  <c:v>65.370846</c:v>
                </c:pt>
                <c:pt idx="3108">
                  <c:v>65.378015000000005</c:v>
                </c:pt>
                <c:pt idx="3109">
                  <c:v>65.382622999999995</c:v>
                </c:pt>
                <c:pt idx="3110">
                  <c:v>65.385285999999994</c:v>
                </c:pt>
                <c:pt idx="3111">
                  <c:v>65.386876999999998</c:v>
                </c:pt>
                <c:pt idx="3112">
                  <c:v>65.388446999999999</c:v>
                </c:pt>
                <c:pt idx="3113">
                  <c:v>65.390946</c:v>
                </c:pt>
                <c:pt idx="3114">
                  <c:v>65.395133999999999</c:v>
                </c:pt>
                <c:pt idx="3115">
                  <c:v>65.401696999999999</c:v>
                </c:pt>
                <c:pt idx="3116">
                  <c:v>65.411197000000001</c:v>
                </c:pt>
                <c:pt idx="3117">
                  <c:v>65.423879999999997</c:v>
                </c:pt>
                <c:pt idx="3118">
                  <c:v>65.439683000000002</c:v>
                </c:pt>
                <c:pt idx="3119">
                  <c:v>65.458416999999997</c:v>
                </c:pt>
                <c:pt idx="3120">
                  <c:v>65.479743999999997</c:v>
                </c:pt>
                <c:pt idx="3121">
                  <c:v>65.503004000000004</c:v>
                </c:pt>
                <c:pt idx="3122">
                  <c:v>65.527280000000005</c:v>
                </c:pt>
                <c:pt idx="3123">
                  <c:v>65.551709000000002</c:v>
                </c:pt>
                <c:pt idx="3124">
                  <c:v>65.575596000000004</c:v>
                </c:pt>
                <c:pt idx="3125">
                  <c:v>65.598290000000006</c:v>
                </c:pt>
                <c:pt idx="3126">
                  <c:v>65.61918</c:v>
                </c:pt>
                <c:pt idx="3127">
                  <c:v>65.637861999999998</c:v>
                </c:pt>
                <c:pt idx="3128">
                  <c:v>65.654155000000003</c:v>
                </c:pt>
                <c:pt idx="3129">
                  <c:v>65.667952999999997</c:v>
                </c:pt>
                <c:pt idx="3130">
                  <c:v>65.679253000000003</c:v>
                </c:pt>
                <c:pt idx="3131">
                  <c:v>65.688340999999994</c:v>
                </c:pt>
                <c:pt idx="3132">
                  <c:v>65.695740999999998</c:v>
                </c:pt>
                <c:pt idx="3133">
                  <c:v>65.701960999999997</c:v>
                </c:pt>
                <c:pt idx="3134">
                  <c:v>65.707390000000004</c:v>
                </c:pt>
                <c:pt idx="3135">
                  <c:v>65.712423000000001</c:v>
                </c:pt>
                <c:pt idx="3136">
                  <c:v>65.717490999999995</c:v>
                </c:pt>
                <c:pt idx="3137">
                  <c:v>65.722920999999999</c:v>
                </c:pt>
                <c:pt idx="3138">
                  <c:v>65.728926000000001</c:v>
                </c:pt>
                <c:pt idx="3139">
                  <c:v>65.735703999999998</c:v>
                </c:pt>
                <c:pt idx="3140">
                  <c:v>65.743409</c:v>
                </c:pt>
                <c:pt idx="3141">
                  <c:v>65.752009000000001</c:v>
                </c:pt>
                <c:pt idx="3142">
                  <c:v>65.761347999999998</c:v>
                </c:pt>
                <c:pt idx="3143">
                  <c:v>65.771347000000006</c:v>
                </c:pt>
                <c:pt idx="3144">
                  <c:v>65.782028999999994</c:v>
                </c:pt>
                <c:pt idx="3145">
                  <c:v>65.793379000000002</c:v>
                </c:pt>
                <c:pt idx="3146">
                  <c:v>65.805323999999999</c:v>
                </c:pt>
                <c:pt idx="3147">
                  <c:v>65.817829000000003</c:v>
                </c:pt>
                <c:pt idx="3148">
                  <c:v>65.830862999999994</c:v>
                </c:pt>
                <c:pt idx="3149">
                  <c:v>65.844301000000002</c:v>
                </c:pt>
                <c:pt idx="3150">
                  <c:v>65.858007999999998</c:v>
                </c:pt>
                <c:pt idx="3151">
                  <c:v>65.871987000000004</c:v>
                </c:pt>
                <c:pt idx="3152">
                  <c:v>65.886296999999999</c:v>
                </c:pt>
                <c:pt idx="3153">
                  <c:v>65.900846000000001</c:v>
                </c:pt>
                <c:pt idx="3154">
                  <c:v>65.915408999999997</c:v>
                </c:pt>
                <c:pt idx="3155">
                  <c:v>65.929800999999998</c:v>
                </c:pt>
                <c:pt idx="3156">
                  <c:v>65.943877000000001</c:v>
                </c:pt>
                <c:pt idx="3157">
                  <c:v>65.957410999999993</c:v>
                </c:pt>
                <c:pt idx="3158">
                  <c:v>65.970172000000005</c:v>
                </c:pt>
                <c:pt idx="3159">
                  <c:v>65.982110000000006</c:v>
                </c:pt>
                <c:pt idx="3160">
                  <c:v>65.993311000000006</c:v>
                </c:pt>
                <c:pt idx="3161">
                  <c:v>66.003806999999995</c:v>
                </c:pt>
                <c:pt idx="3162">
                  <c:v>66.013614000000004</c:v>
                </c:pt>
                <c:pt idx="3163">
                  <c:v>66.022932999999995</c:v>
                </c:pt>
                <c:pt idx="3164">
                  <c:v>66.032158999999993</c:v>
                </c:pt>
                <c:pt idx="3165">
                  <c:v>66.041708</c:v>
                </c:pt>
                <c:pt idx="3166">
                  <c:v>66.052023000000005</c:v>
                </c:pt>
                <c:pt idx="3167">
                  <c:v>66.063719000000006</c:v>
                </c:pt>
                <c:pt idx="3168">
                  <c:v>66.077502999999993</c:v>
                </c:pt>
                <c:pt idx="3169">
                  <c:v>66.093896999999998</c:v>
                </c:pt>
                <c:pt idx="3170">
                  <c:v>66.113139000000004</c:v>
                </c:pt>
                <c:pt idx="3171">
                  <c:v>66.135295999999997</c:v>
                </c:pt>
                <c:pt idx="3172">
                  <c:v>66.160268000000002</c:v>
                </c:pt>
                <c:pt idx="3173">
                  <c:v>66.187635</c:v>
                </c:pt>
                <c:pt idx="3174">
                  <c:v>66.216678999999999</c:v>
                </c:pt>
                <c:pt idx="3175">
                  <c:v>66.246562999999995</c:v>
                </c:pt>
                <c:pt idx="3176">
                  <c:v>66.276375999999999</c:v>
                </c:pt>
                <c:pt idx="3177">
                  <c:v>66.305040000000005</c:v>
                </c:pt>
                <c:pt idx="3178">
                  <c:v>66.331418999999997</c:v>
                </c:pt>
                <c:pt idx="3179">
                  <c:v>66.354602999999997</c:v>
                </c:pt>
                <c:pt idx="3180">
                  <c:v>66.374049999999997</c:v>
                </c:pt>
                <c:pt idx="3181">
                  <c:v>66.389538000000002</c:v>
                </c:pt>
                <c:pt idx="3182">
                  <c:v>66.401166000000003</c:v>
                </c:pt>
                <c:pt idx="3183">
                  <c:v>66.409409999999994</c:v>
                </c:pt>
                <c:pt idx="3184">
                  <c:v>66.415026999999995</c:v>
                </c:pt>
                <c:pt idx="3185">
                  <c:v>66.418879000000004</c:v>
                </c:pt>
                <c:pt idx="3186">
                  <c:v>66.421886999999998</c:v>
                </c:pt>
                <c:pt idx="3187">
                  <c:v>66.425071000000003</c:v>
                </c:pt>
                <c:pt idx="3188">
                  <c:v>66.429436999999993</c:v>
                </c:pt>
                <c:pt idx="3189">
                  <c:v>66.435755999999998</c:v>
                </c:pt>
                <c:pt idx="3190">
                  <c:v>66.444520999999995</c:v>
                </c:pt>
                <c:pt idx="3191">
                  <c:v>66.456007999999997</c:v>
                </c:pt>
                <c:pt idx="3192">
                  <c:v>66.470258000000001</c:v>
                </c:pt>
                <c:pt idx="3193">
                  <c:v>66.487011999999993</c:v>
                </c:pt>
                <c:pt idx="3194">
                  <c:v>66.505796000000004</c:v>
                </c:pt>
                <c:pt idx="3195">
                  <c:v>66.526039999999995</c:v>
                </c:pt>
                <c:pt idx="3196">
                  <c:v>66.547051999999994</c:v>
                </c:pt>
                <c:pt idx="3197">
                  <c:v>66.567988</c:v>
                </c:pt>
                <c:pt idx="3198">
                  <c:v>66.587999999999994</c:v>
                </c:pt>
                <c:pt idx="3199">
                  <c:v>66.606421999999995</c:v>
                </c:pt>
                <c:pt idx="3200">
                  <c:v>66.622749999999996</c:v>
                </c:pt>
                <c:pt idx="3201">
                  <c:v>66.636531000000005</c:v>
                </c:pt>
                <c:pt idx="3202">
                  <c:v>66.647424999999998</c:v>
                </c:pt>
                <c:pt idx="3203">
                  <c:v>66.655334999999994</c:v>
                </c:pt>
                <c:pt idx="3204">
                  <c:v>66.660383999999993</c:v>
                </c:pt>
                <c:pt idx="3205">
                  <c:v>66.662841999999998</c:v>
                </c:pt>
                <c:pt idx="3206">
                  <c:v>66.663184000000001</c:v>
                </c:pt>
                <c:pt idx="3207">
                  <c:v>66.662136000000004</c:v>
                </c:pt>
                <c:pt idx="3208">
                  <c:v>66.660504000000003</c:v>
                </c:pt>
                <c:pt idx="3209">
                  <c:v>66.658953999999994</c:v>
                </c:pt>
                <c:pt idx="3210">
                  <c:v>66.658026000000007</c:v>
                </c:pt>
                <c:pt idx="3211">
                  <c:v>66.658249999999995</c:v>
                </c:pt>
                <c:pt idx="3212">
                  <c:v>66.660103000000007</c:v>
                </c:pt>
                <c:pt idx="3213">
                  <c:v>66.663860999999997</c:v>
                </c:pt>
                <c:pt idx="3214">
                  <c:v>66.669606000000002</c:v>
                </c:pt>
                <c:pt idx="3215">
                  <c:v>66.677302999999995</c:v>
                </c:pt>
                <c:pt idx="3216">
                  <c:v>66.686719999999994</c:v>
                </c:pt>
                <c:pt idx="3217">
                  <c:v>66.697332000000003</c:v>
                </c:pt>
                <c:pt idx="3218">
                  <c:v>66.708442000000005</c:v>
                </c:pt>
                <c:pt idx="3219">
                  <c:v>66.719436999999999</c:v>
                </c:pt>
                <c:pt idx="3220">
                  <c:v>66.729859000000005</c:v>
                </c:pt>
                <c:pt idx="3221">
                  <c:v>66.739288999999999</c:v>
                </c:pt>
                <c:pt idx="3222">
                  <c:v>66.747300999999993</c:v>
                </c:pt>
                <c:pt idx="3223">
                  <c:v>66.753550000000004</c:v>
                </c:pt>
                <c:pt idx="3224">
                  <c:v>66.757795000000002</c:v>
                </c:pt>
                <c:pt idx="3225">
                  <c:v>66.759895</c:v>
                </c:pt>
                <c:pt idx="3226">
                  <c:v>66.759889999999999</c:v>
                </c:pt>
                <c:pt idx="3227">
                  <c:v>66.758110000000002</c:v>
                </c:pt>
                <c:pt idx="3228">
                  <c:v>66.755084999999994</c:v>
                </c:pt>
                <c:pt idx="3229">
                  <c:v>66.751311999999999</c:v>
                </c:pt>
                <c:pt idx="3230">
                  <c:v>66.747156000000004</c:v>
                </c:pt>
                <c:pt idx="3231">
                  <c:v>66.742935000000003</c:v>
                </c:pt>
                <c:pt idx="3232">
                  <c:v>66.739017000000004</c:v>
                </c:pt>
                <c:pt idx="3233">
                  <c:v>66.735791000000006</c:v>
                </c:pt>
                <c:pt idx="3234">
                  <c:v>66.733594999999994</c:v>
                </c:pt>
                <c:pt idx="3235">
                  <c:v>66.732669000000001</c:v>
                </c:pt>
                <c:pt idx="3236">
                  <c:v>66.733097999999998</c:v>
                </c:pt>
                <c:pt idx="3237">
                  <c:v>66.734787999999995</c:v>
                </c:pt>
                <c:pt idx="3238">
                  <c:v>66.737530000000007</c:v>
                </c:pt>
                <c:pt idx="3239">
                  <c:v>66.741093000000006</c:v>
                </c:pt>
                <c:pt idx="3240">
                  <c:v>66.745249000000001</c:v>
                </c:pt>
                <c:pt idx="3241">
                  <c:v>66.749742999999995</c:v>
                </c:pt>
                <c:pt idx="3242">
                  <c:v>66.754305000000002</c:v>
                </c:pt>
                <c:pt idx="3243">
                  <c:v>66.758696</c:v>
                </c:pt>
                <c:pt idx="3244">
                  <c:v>66.762731000000002</c:v>
                </c:pt>
                <c:pt idx="3245">
                  <c:v>66.766276000000005</c:v>
                </c:pt>
                <c:pt idx="3246">
                  <c:v>66.769251999999994</c:v>
                </c:pt>
                <c:pt idx="3247">
                  <c:v>66.771623000000005</c:v>
                </c:pt>
                <c:pt idx="3248">
                  <c:v>66.773375999999999</c:v>
                </c:pt>
                <c:pt idx="3249">
                  <c:v>66.774529000000001</c:v>
                </c:pt>
                <c:pt idx="3250">
                  <c:v>66.775180000000006</c:v>
                </c:pt>
                <c:pt idx="3251">
                  <c:v>66.775484000000006</c:v>
                </c:pt>
                <c:pt idx="3252">
                  <c:v>66.775554999999997</c:v>
                </c:pt>
                <c:pt idx="3253">
                  <c:v>66.775400000000005</c:v>
                </c:pt>
                <c:pt idx="3254">
                  <c:v>66.774972000000005</c:v>
                </c:pt>
                <c:pt idx="3255">
                  <c:v>66.774241000000004</c:v>
                </c:pt>
                <c:pt idx="3256">
                  <c:v>66.773210000000006</c:v>
                </c:pt>
                <c:pt idx="3257">
                  <c:v>66.771906000000001</c:v>
                </c:pt>
                <c:pt idx="3258">
                  <c:v>66.770390000000006</c:v>
                </c:pt>
                <c:pt idx="3259">
                  <c:v>66.768737999999999</c:v>
                </c:pt>
                <c:pt idx="3260">
                  <c:v>66.766992999999999</c:v>
                </c:pt>
                <c:pt idx="3261">
                  <c:v>66.765169999999998</c:v>
                </c:pt>
                <c:pt idx="3262">
                  <c:v>66.763319999999993</c:v>
                </c:pt>
                <c:pt idx="3263">
                  <c:v>66.761595</c:v>
                </c:pt>
                <c:pt idx="3264">
                  <c:v>66.760187000000002</c:v>
                </c:pt>
                <c:pt idx="3265">
                  <c:v>66.759243999999995</c:v>
                </c:pt>
                <c:pt idx="3266">
                  <c:v>66.758861999999993</c:v>
                </c:pt>
                <c:pt idx="3267">
                  <c:v>66.759112999999999</c:v>
                </c:pt>
                <c:pt idx="3268">
                  <c:v>66.760012000000003</c:v>
                </c:pt>
                <c:pt idx="3269">
                  <c:v>66.761454999999998</c:v>
                </c:pt>
                <c:pt idx="3270">
                  <c:v>66.763229999999993</c:v>
                </c:pt>
                <c:pt idx="3271">
                  <c:v>66.765158999999997</c:v>
                </c:pt>
                <c:pt idx="3272">
                  <c:v>66.767202999999995</c:v>
                </c:pt>
                <c:pt idx="3273">
                  <c:v>66.769360000000006</c:v>
                </c:pt>
                <c:pt idx="3274">
                  <c:v>66.771496999999997</c:v>
                </c:pt>
                <c:pt idx="3275">
                  <c:v>66.773336</c:v>
                </c:pt>
                <c:pt idx="3276">
                  <c:v>66.774530999999996</c:v>
                </c:pt>
                <c:pt idx="3277">
                  <c:v>66.774733999999995</c:v>
                </c:pt>
                <c:pt idx="3278">
                  <c:v>66.773629</c:v>
                </c:pt>
                <c:pt idx="3279">
                  <c:v>66.771039000000002</c:v>
                </c:pt>
                <c:pt idx="3280">
                  <c:v>66.766990000000007</c:v>
                </c:pt>
                <c:pt idx="3281">
                  <c:v>66.761520000000004</c:v>
                </c:pt>
                <c:pt idx="3282">
                  <c:v>66.754396999999997</c:v>
                </c:pt>
                <c:pt idx="3283">
                  <c:v>66.745203000000004</c:v>
                </c:pt>
                <c:pt idx="3284">
                  <c:v>66.733682999999999</c:v>
                </c:pt>
                <c:pt idx="3285">
                  <c:v>66.719887</c:v>
                </c:pt>
                <c:pt idx="3286">
                  <c:v>66.703935000000001</c:v>
                </c:pt>
                <c:pt idx="3287">
                  <c:v>66.685789999999997</c:v>
                </c:pt>
                <c:pt idx="3288">
                  <c:v>66.665282000000005</c:v>
                </c:pt>
                <c:pt idx="3289">
                  <c:v>66.642161999999999</c:v>
                </c:pt>
                <c:pt idx="3290">
                  <c:v>66.615977999999998</c:v>
                </c:pt>
                <c:pt idx="3291">
                  <c:v>66.586018999999993</c:v>
                </c:pt>
                <c:pt idx="3292">
                  <c:v>66.551522000000006</c:v>
                </c:pt>
                <c:pt idx="3293">
                  <c:v>66.511748999999995</c:v>
                </c:pt>
                <c:pt idx="3294">
                  <c:v>66.465754000000004</c:v>
                </c:pt>
                <c:pt idx="3295">
                  <c:v>66.412227999999999</c:v>
                </c:pt>
                <c:pt idx="3296">
                  <c:v>66.349671000000001</c:v>
                </c:pt>
                <c:pt idx="3297">
                  <c:v>66.276636999999994</c:v>
                </c:pt>
                <c:pt idx="3298">
                  <c:v>66.191614999999999</c:v>
                </c:pt>
                <c:pt idx="3299">
                  <c:v>66.092798000000002</c:v>
                </c:pt>
                <c:pt idx="3300">
                  <c:v>65.978193000000005</c:v>
                </c:pt>
                <c:pt idx="3301">
                  <c:v>65.845896999999994</c:v>
                </c:pt>
                <c:pt idx="3302">
                  <c:v>65.694196000000005</c:v>
                </c:pt>
                <c:pt idx="3303">
                  <c:v>65.521688999999995</c:v>
                </c:pt>
                <c:pt idx="3304">
                  <c:v>65.327614999999994</c:v>
                </c:pt>
                <c:pt idx="3305">
                  <c:v>65.112123999999994</c:v>
                </c:pt>
                <c:pt idx="3306">
                  <c:v>64.876137</c:v>
                </c:pt>
                <c:pt idx="3307">
                  <c:v>64.621078999999995</c:v>
                </c:pt>
                <c:pt idx="3308">
                  <c:v>64.349044000000006</c:v>
                </c:pt>
                <c:pt idx="3309">
                  <c:v>64.063090000000003</c:v>
                </c:pt>
                <c:pt idx="3310">
                  <c:v>63.767114999999997</c:v>
                </c:pt>
                <c:pt idx="3311">
                  <c:v>63.465442000000003</c:v>
                </c:pt>
                <c:pt idx="3312">
                  <c:v>63.162492</c:v>
                </c:pt>
                <c:pt idx="3313">
                  <c:v>62.862409</c:v>
                </c:pt>
                <c:pt idx="3314">
                  <c:v>62.568449999999999</c:v>
                </c:pt>
                <c:pt idx="3315">
                  <c:v>62.282567</c:v>
                </c:pt>
                <c:pt idx="3316">
                  <c:v>62.005716999999997</c:v>
                </c:pt>
                <c:pt idx="3317">
                  <c:v>61.738264999999998</c:v>
                </c:pt>
                <c:pt idx="3318">
                  <c:v>61.479931999999998</c:v>
                </c:pt>
                <c:pt idx="3319">
                  <c:v>61.229702000000003</c:v>
                </c:pt>
                <c:pt idx="3320">
                  <c:v>60.986277000000001</c:v>
                </c:pt>
                <c:pt idx="3321">
                  <c:v>60.748185999999997</c:v>
                </c:pt>
                <c:pt idx="3322">
                  <c:v>60.512031999999998</c:v>
                </c:pt>
                <c:pt idx="3323">
                  <c:v>60.272987000000001</c:v>
                </c:pt>
                <c:pt idx="3324">
                  <c:v>60.027596000000003</c:v>
                </c:pt>
                <c:pt idx="3325">
                  <c:v>59.773634000000001</c:v>
                </c:pt>
                <c:pt idx="3326">
                  <c:v>59.509591</c:v>
                </c:pt>
                <c:pt idx="3327">
                  <c:v>59.235289999999999</c:v>
                </c:pt>
                <c:pt idx="3328">
                  <c:v>58.952567999999999</c:v>
                </c:pt>
                <c:pt idx="3329">
                  <c:v>58.665649999999999</c:v>
                </c:pt>
                <c:pt idx="3330">
                  <c:v>58.380282999999999</c:v>
                </c:pt>
                <c:pt idx="3331">
                  <c:v>58.103670000000001</c:v>
                </c:pt>
                <c:pt idx="3332">
                  <c:v>57.848129</c:v>
                </c:pt>
                <c:pt idx="3333">
                  <c:v>57.629930999999999</c:v>
                </c:pt>
                <c:pt idx="3334">
                  <c:v>57.463481000000002</c:v>
                </c:pt>
                <c:pt idx="3335">
                  <c:v>57.361927999999999</c:v>
                </c:pt>
                <c:pt idx="3336">
                  <c:v>57.337657999999998</c:v>
                </c:pt>
                <c:pt idx="3337">
                  <c:v>57.400207000000002</c:v>
                </c:pt>
                <c:pt idx="3338">
                  <c:v>57.554780000000001</c:v>
                </c:pt>
                <c:pt idx="3339">
                  <c:v>57.801318999999999</c:v>
                </c:pt>
                <c:pt idx="3340">
                  <c:v>58.135072000000001</c:v>
                </c:pt>
                <c:pt idx="3341">
                  <c:v>58.546934</c:v>
                </c:pt>
                <c:pt idx="3342">
                  <c:v>59.022528999999999</c:v>
                </c:pt>
                <c:pt idx="3343">
                  <c:v>59.544058999999997</c:v>
                </c:pt>
                <c:pt idx="3344">
                  <c:v>60.094166000000001</c:v>
                </c:pt>
                <c:pt idx="3345">
                  <c:v>60.656044000000001</c:v>
                </c:pt>
                <c:pt idx="3346">
                  <c:v>61.213518999999998</c:v>
                </c:pt>
                <c:pt idx="3347">
                  <c:v>61.752659000000001</c:v>
                </c:pt>
                <c:pt idx="3348">
                  <c:v>62.262678000000001</c:v>
                </c:pt>
                <c:pt idx="3349">
                  <c:v>62.736182999999997</c:v>
                </c:pt>
                <c:pt idx="3350">
                  <c:v>63.169136000000002</c:v>
                </c:pt>
                <c:pt idx="3351">
                  <c:v>63.560901999999999</c:v>
                </c:pt>
                <c:pt idx="3352">
                  <c:v>63.913451999999999</c:v>
                </c:pt>
                <c:pt idx="3353">
                  <c:v>64.229899000000003</c:v>
                </c:pt>
                <c:pt idx="3354">
                  <c:v>64.513729999999995</c:v>
                </c:pt>
                <c:pt idx="3355">
                  <c:v>64.768910000000005</c:v>
                </c:pt>
                <c:pt idx="3356">
                  <c:v>64.999526000000003</c:v>
                </c:pt>
                <c:pt idx="3357">
                  <c:v>65.208984999999998</c:v>
                </c:pt>
                <c:pt idx="3358">
                  <c:v>65.399953999999994</c:v>
                </c:pt>
                <c:pt idx="3359">
                  <c:v>65.574831000000003</c:v>
                </c:pt>
                <c:pt idx="3360">
                  <c:v>65.735617000000005</c:v>
                </c:pt>
                <c:pt idx="3361">
                  <c:v>65.883401000000006</c:v>
                </c:pt>
                <c:pt idx="3362">
                  <c:v>66.018630999999999</c:v>
                </c:pt>
                <c:pt idx="3363">
                  <c:v>66.141892999999996</c:v>
                </c:pt>
                <c:pt idx="3364">
                  <c:v>66.253851999999995</c:v>
                </c:pt>
                <c:pt idx="3365">
                  <c:v>66.354640000000003</c:v>
                </c:pt>
                <c:pt idx="3366">
                  <c:v>66.443993000000006</c:v>
                </c:pt>
                <c:pt idx="3367">
                  <c:v>66.521902999999995</c:v>
                </c:pt>
                <c:pt idx="3368">
                  <c:v>66.588634999999996</c:v>
                </c:pt>
                <c:pt idx="3369">
                  <c:v>66.644260000000003</c:v>
                </c:pt>
                <c:pt idx="3370">
                  <c:v>66.688737000000003</c:v>
                </c:pt>
                <c:pt idx="3371">
                  <c:v>66.722358999999997</c:v>
                </c:pt>
                <c:pt idx="3372">
                  <c:v>66.745594999999994</c:v>
                </c:pt>
                <c:pt idx="3373">
                  <c:v>66.758545999999996</c:v>
                </c:pt>
                <c:pt idx="3374">
                  <c:v>66.761083999999997</c:v>
                </c:pt>
                <c:pt idx="3375">
                  <c:v>66.753440999999995</c:v>
                </c:pt>
                <c:pt idx="3376">
                  <c:v>66.736149999999995</c:v>
                </c:pt>
                <c:pt idx="3377">
                  <c:v>66.709484000000003</c:v>
                </c:pt>
                <c:pt idx="3378">
                  <c:v>66.673289999999994</c:v>
                </c:pt>
                <c:pt idx="3379">
                  <c:v>66.627275999999995</c:v>
                </c:pt>
                <c:pt idx="3380">
                  <c:v>66.570955999999995</c:v>
                </c:pt>
                <c:pt idx="3381">
                  <c:v>66.503319000000005</c:v>
                </c:pt>
                <c:pt idx="3382">
                  <c:v>66.422843</c:v>
                </c:pt>
                <c:pt idx="3383">
                  <c:v>66.327822999999995</c:v>
                </c:pt>
                <c:pt idx="3384">
                  <c:v>66.216316000000006</c:v>
                </c:pt>
                <c:pt idx="3385">
                  <c:v>66.085915999999997</c:v>
                </c:pt>
                <c:pt idx="3386">
                  <c:v>65.934118999999995</c:v>
                </c:pt>
                <c:pt idx="3387">
                  <c:v>65.759065000000007</c:v>
                </c:pt>
                <c:pt idx="3388">
                  <c:v>65.559831000000003</c:v>
                </c:pt>
                <c:pt idx="3389">
                  <c:v>65.336186999999995</c:v>
                </c:pt>
                <c:pt idx="3390">
                  <c:v>65.088507000000007</c:v>
                </c:pt>
                <c:pt idx="3391">
                  <c:v>64.818083000000001</c:v>
                </c:pt>
                <c:pt idx="3392">
                  <c:v>64.527422000000001</c:v>
                </c:pt>
                <c:pt idx="3393">
                  <c:v>64.220072999999999</c:v>
                </c:pt>
                <c:pt idx="3394">
                  <c:v>63.900303000000001</c:v>
                </c:pt>
                <c:pt idx="3395">
                  <c:v>63.572885999999997</c:v>
                </c:pt>
                <c:pt idx="3396">
                  <c:v>63.242665000000002</c:v>
                </c:pt>
                <c:pt idx="3397">
                  <c:v>62.91384</c:v>
                </c:pt>
                <c:pt idx="3398">
                  <c:v>62.589472000000001</c:v>
                </c:pt>
                <c:pt idx="3399">
                  <c:v>62.271633000000001</c:v>
                </c:pt>
                <c:pt idx="3400">
                  <c:v>61.961840000000002</c:v>
                </c:pt>
                <c:pt idx="3401">
                  <c:v>61.66104</c:v>
                </c:pt>
                <c:pt idx="3402">
                  <c:v>61.369224000000003</c:v>
                </c:pt>
                <c:pt idx="3403">
                  <c:v>61.085518</c:v>
                </c:pt>
                <c:pt idx="3404">
                  <c:v>60.808689999999999</c:v>
                </c:pt>
                <c:pt idx="3405">
                  <c:v>60.537326999999998</c:v>
                </c:pt>
                <c:pt idx="3406">
                  <c:v>60.269697999999998</c:v>
                </c:pt>
                <c:pt idx="3407">
                  <c:v>60.004046000000002</c:v>
                </c:pt>
                <c:pt idx="3408">
                  <c:v>59.739235000000001</c:v>
                </c:pt>
                <c:pt idx="3409">
                  <c:v>59.474794000000003</c:v>
                </c:pt>
                <c:pt idx="3410">
                  <c:v>59.210290000000001</c:v>
                </c:pt>
                <c:pt idx="3411">
                  <c:v>58.945191999999999</c:v>
                </c:pt>
                <c:pt idx="3412">
                  <c:v>58.679445999999999</c:v>
                </c:pt>
                <c:pt idx="3413">
                  <c:v>58.413482999999999</c:v>
                </c:pt>
                <c:pt idx="3414">
                  <c:v>58.147609000000003</c:v>
                </c:pt>
                <c:pt idx="3415">
                  <c:v>57.882072000000001</c:v>
                </c:pt>
                <c:pt idx="3416">
                  <c:v>57.617888000000001</c:v>
                </c:pt>
                <c:pt idx="3417">
                  <c:v>57.356977000000001</c:v>
                </c:pt>
                <c:pt idx="3418">
                  <c:v>57.101376000000002</c:v>
                </c:pt>
                <c:pt idx="3419">
                  <c:v>56.853146000000002</c:v>
                </c:pt>
                <c:pt idx="3420">
                  <c:v>56.615138999999999</c:v>
                </c:pt>
                <c:pt idx="3421">
                  <c:v>56.390984000000003</c:v>
                </c:pt>
                <c:pt idx="3422">
                  <c:v>56.184077000000002</c:v>
                </c:pt>
                <c:pt idx="3423">
                  <c:v>55.997543999999998</c:v>
                </c:pt>
                <c:pt idx="3424">
                  <c:v>55.835248999999997</c:v>
                </c:pt>
                <c:pt idx="3425">
                  <c:v>55.701728000000003</c:v>
                </c:pt>
                <c:pt idx="3426">
                  <c:v>55.600808000000001</c:v>
                </c:pt>
                <c:pt idx="3427">
                  <c:v>55.535130000000002</c:v>
                </c:pt>
                <c:pt idx="3428">
                  <c:v>55.506981000000003</c:v>
                </c:pt>
                <c:pt idx="3429">
                  <c:v>55.518362000000003</c:v>
                </c:pt>
                <c:pt idx="3430">
                  <c:v>55.569952999999998</c:v>
                </c:pt>
                <c:pt idx="3431">
                  <c:v>55.660930999999998</c:v>
                </c:pt>
                <c:pt idx="3432">
                  <c:v>55.789907999999997</c:v>
                </c:pt>
                <c:pt idx="3433">
                  <c:v>55.954946</c:v>
                </c:pt>
                <c:pt idx="3434">
                  <c:v>56.152600999999997</c:v>
                </c:pt>
                <c:pt idx="3435">
                  <c:v>56.378076</c:v>
                </c:pt>
                <c:pt idx="3436">
                  <c:v>56.626536000000002</c:v>
                </c:pt>
                <c:pt idx="3437">
                  <c:v>56.893439000000001</c:v>
                </c:pt>
                <c:pt idx="3438">
                  <c:v>57.173755999999997</c:v>
                </c:pt>
                <c:pt idx="3439">
                  <c:v>57.462116999999999</c:v>
                </c:pt>
                <c:pt idx="3440">
                  <c:v>57.753936000000003</c:v>
                </c:pt>
                <c:pt idx="3441">
                  <c:v>58.045723000000002</c:v>
                </c:pt>
                <c:pt idx="3442">
                  <c:v>58.334428000000003</c:v>
                </c:pt>
                <c:pt idx="3443">
                  <c:v>58.617435</c:v>
                </c:pt>
                <c:pt idx="3444">
                  <c:v>58.893135000000001</c:v>
                </c:pt>
                <c:pt idx="3445">
                  <c:v>59.160657999999998</c:v>
                </c:pt>
                <c:pt idx="3446">
                  <c:v>59.419004999999999</c:v>
                </c:pt>
                <c:pt idx="3447">
                  <c:v>59.667073000000002</c:v>
                </c:pt>
                <c:pt idx="3448">
                  <c:v>59.904366000000003</c:v>
                </c:pt>
                <c:pt idx="3449">
                  <c:v>60.130885999999997</c:v>
                </c:pt>
                <c:pt idx="3450">
                  <c:v>60.346446999999998</c:v>
                </c:pt>
                <c:pt idx="3451">
                  <c:v>60.550655999999996</c:v>
                </c:pt>
                <c:pt idx="3452">
                  <c:v>60.743433000000003</c:v>
                </c:pt>
                <c:pt idx="3453">
                  <c:v>60.924909</c:v>
                </c:pt>
                <c:pt idx="3454">
                  <c:v>61.094929</c:v>
                </c:pt>
                <c:pt idx="3455">
                  <c:v>61.253224000000003</c:v>
                </c:pt>
                <c:pt idx="3456">
                  <c:v>61.399957000000001</c:v>
                </c:pt>
                <c:pt idx="3457">
                  <c:v>61.535640999999998</c:v>
                </c:pt>
                <c:pt idx="3458">
                  <c:v>61.660713000000001</c:v>
                </c:pt>
                <c:pt idx="3459">
                  <c:v>61.775587000000002</c:v>
                </c:pt>
                <c:pt idx="3460">
                  <c:v>61.880915000000002</c:v>
                </c:pt>
                <c:pt idx="3461">
                  <c:v>61.977367000000001</c:v>
                </c:pt>
                <c:pt idx="3462">
                  <c:v>62.065294000000002</c:v>
                </c:pt>
                <c:pt idx="3463">
                  <c:v>62.144984999999998</c:v>
                </c:pt>
                <c:pt idx="3464">
                  <c:v>62.217154999999998</c:v>
                </c:pt>
                <c:pt idx="3465">
                  <c:v>62.282823</c:v>
                </c:pt>
                <c:pt idx="3466">
                  <c:v>62.342939999999999</c:v>
                </c:pt>
                <c:pt idx="3467">
                  <c:v>62.398558999999999</c:v>
                </c:pt>
                <c:pt idx="3468">
                  <c:v>62.451017999999998</c:v>
                </c:pt>
                <c:pt idx="3469">
                  <c:v>62.501618000000001</c:v>
                </c:pt>
                <c:pt idx="3470">
                  <c:v>62.551271</c:v>
                </c:pt>
                <c:pt idx="3471">
                  <c:v>62.600639000000001</c:v>
                </c:pt>
                <c:pt idx="3472">
                  <c:v>62.650362999999999</c:v>
                </c:pt>
                <c:pt idx="3473">
                  <c:v>62.700828000000001</c:v>
                </c:pt>
                <c:pt idx="3474">
                  <c:v>62.751879000000002</c:v>
                </c:pt>
                <c:pt idx="3475">
                  <c:v>62.803182999999997</c:v>
                </c:pt>
                <c:pt idx="3476">
                  <c:v>62.854635000000002</c:v>
                </c:pt>
                <c:pt idx="3477">
                  <c:v>62.905949999999997</c:v>
                </c:pt>
                <c:pt idx="3478">
                  <c:v>62.956229</c:v>
                </c:pt>
                <c:pt idx="3479">
                  <c:v>63.004325999999999</c:v>
                </c:pt>
                <c:pt idx="3480">
                  <c:v>63.049480000000003</c:v>
                </c:pt>
                <c:pt idx="3481">
                  <c:v>63.091422000000001</c:v>
                </c:pt>
                <c:pt idx="3482">
                  <c:v>63.130167999999998</c:v>
                </c:pt>
                <c:pt idx="3483">
                  <c:v>63.166055</c:v>
                </c:pt>
                <c:pt idx="3484">
                  <c:v>63.199795000000002</c:v>
                </c:pt>
                <c:pt idx="3485">
                  <c:v>63.231932999999998</c:v>
                </c:pt>
                <c:pt idx="3486">
                  <c:v>63.262416999999999</c:v>
                </c:pt>
                <c:pt idx="3487">
                  <c:v>63.291057000000002</c:v>
                </c:pt>
                <c:pt idx="3488">
                  <c:v>63.318182</c:v>
                </c:pt>
                <c:pt idx="3489">
                  <c:v>63.344588999999999</c:v>
                </c:pt>
                <c:pt idx="3490">
                  <c:v>63.370989000000002</c:v>
                </c:pt>
                <c:pt idx="3491">
                  <c:v>63.397756999999999</c:v>
                </c:pt>
                <c:pt idx="3492">
                  <c:v>63.425096000000003</c:v>
                </c:pt>
                <c:pt idx="3493">
                  <c:v>63.453045000000003</c:v>
                </c:pt>
                <c:pt idx="3494">
                  <c:v>63.481332000000002</c:v>
                </c:pt>
                <c:pt idx="3495">
                  <c:v>63.509658000000002</c:v>
                </c:pt>
                <c:pt idx="3496">
                  <c:v>63.538086999999997</c:v>
                </c:pt>
                <c:pt idx="3497">
                  <c:v>63.566895000000002</c:v>
                </c:pt>
                <c:pt idx="3498">
                  <c:v>63.596068000000002</c:v>
                </c:pt>
                <c:pt idx="3499">
                  <c:v>63.625117000000003</c:v>
                </c:pt>
                <c:pt idx="3500">
                  <c:v>63.653463000000002</c:v>
                </c:pt>
                <c:pt idx="3501">
                  <c:v>63.680647</c:v>
                </c:pt>
                <c:pt idx="3502">
                  <c:v>63.706192999999999</c:v>
                </c:pt>
                <c:pt idx="3503">
                  <c:v>63.729723999999997</c:v>
                </c:pt>
                <c:pt idx="3504">
                  <c:v>63.751286</c:v>
                </c:pt>
                <c:pt idx="3505">
                  <c:v>63.771239000000001</c:v>
                </c:pt>
                <c:pt idx="3506">
                  <c:v>63.789793000000003</c:v>
                </c:pt>
                <c:pt idx="3507">
                  <c:v>63.806904000000003</c:v>
                </c:pt>
                <c:pt idx="3508">
                  <c:v>63.822800000000001</c:v>
                </c:pt>
                <c:pt idx="3509">
                  <c:v>63.838211999999999</c:v>
                </c:pt>
                <c:pt idx="3510">
                  <c:v>63.853878999999999</c:v>
                </c:pt>
                <c:pt idx="3511">
                  <c:v>63.870344000000003</c:v>
                </c:pt>
                <c:pt idx="3512">
                  <c:v>63.888247999999997</c:v>
                </c:pt>
                <c:pt idx="3513">
                  <c:v>63.908256000000002</c:v>
                </c:pt>
                <c:pt idx="3514">
                  <c:v>63.930549999999997</c:v>
                </c:pt>
                <c:pt idx="3515">
                  <c:v>63.954796999999999</c:v>
                </c:pt>
                <c:pt idx="3516">
                  <c:v>63.980725</c:v>
                </c:pt>
                <c:pt idx="3517">
                  <c:v>64.008296999999999</c:v>
                </c:pt>
                <c:pt idx="3518">
                  <c:v>64.037071999999995</c:v>
                </c:pt>
                <c:pt idx="3519">
                  <c:v>64.066056000000003</c:v>
                </c:pt>
                <c:pt idx="3520">
                  <c:v>64.094583</c:v>
                </c:pt>
                <c:pt idx="3521">
                  <c:v>64.122530999999995</c:v>
                </c:pt>
                <c:pt idx="3522">
                  <c:v>64.149623000000005</c:v>
                </c:pt>
                <c:pt idx="3523">
                  <c:v>64.175309999999996</c:v>
                </c:pt>
                <c:pt idx="3524">
                  <c:v>64.199427</c:v>
                </c:pt>
                <c:pt idx="3525">
                  <c:v>64.222342999999995</c:v>
                </c:pt>
                <c:pt idx="3526">
                  <c:v>64.244495000000001</c:v>
                </c:pt>
                <c:pt idx="3527">
                  <c:v>64.266358999999994</c:v>
                </c:pt>
                <c:pt idx="3528">
                  <c:v>64.289068999999998</c:v>
                </c:pt>
                <c:pt idx="3529">
                  <c:v>64.314206999999996</c:v>
                </c:pt>
                <c:pt idx="3530">
                  <c:v>64.342393999999999</c:v>
                </c:pt>
                <c:pt idx="3531">
                  <c:v>64.372996999999998</c:v>
                </c:pt>
                <c:pt idx="3532">
                  <c:v>64.405237</c:v>
                </c:pt>
                <c:pt idx="3533">
                  <c:v>64.438715999999999</c:v>
                </c:pt>
                <c:pt idx="3534">
                  <c:v>64.473061000000001</c:v>
                </c:pt>
                <c:pt idx="3535">
                  <c:v>64.507949999999994</c:v>
                </c:pt>
                <c:pt idx="3536">
                  <c:v>64.543424000000002</c:v>
                </c:pt>
                <c:pt idx="3537">
                  <c:v>64.579470000000001</c:v>
                </c:pt>
                <c:pt idx="3538">
                  <c:v>64.615177000000003</c:v>
                </c:pt>
                <c:pt idx="3539">
                  <c:v>64.649075999999994</c:v>
                </c:pt>
                <c:pt idx="3540">
                  <c:v>64.680617999999996</c:v>
                </c:pt>
                <c:pt idx="3541">
                  <c:v>64.710530000000006</c:v>
                </c:pt>
                <c:pt idx="3542">
                  <c:v>64.739861000000005</c:v>
                </c:pt>
                <c:pt idx="3543">
                  <c:v>64.769356999999999</c:v>
                </c:pt>
                <c:pt idx="3544">
                  <c:v>64.799655000000001</c:v>
                </c:pt>
                <c:pt idx="3545">
                  <c:v>64.831027000000006</c:v>
                </c:pt>
                <c:pt idx="3546">
                  <c:v>64.862920000000003</c:v>
                </c:pt>
                <c:pt idx="3547">
                  <c:v>64.894548</c:v>
                </c:pt>
                <c:pt idx="3548">
                  <c:v>64.925906999999995</c:v>
                </c:pt>
                <c:pt idx="3549">
                  <c:v>64.957542000000004</c:v>
                </c:pt>
                <c:pt idx="3550">
                  <c:v>64.989448999999993</c:v>
                </c:pt>
                <c:pt idx="3551">
                  <c:v>65.021073999999999</c:v>
                </c:pt>
                <c:pt idx="3552">
                  <c:v>65.052074000000005</c:v>
                </c:pt>
                <c:pt idx="3553">
                  <c:v>65.082430000000002</c:v>
                </c:pt>
                <c:pt idx="3554">
                  <c:v>65.111850000000004</c:v>
                </c:pt>
                <c:pt idx="3555">
                  <c:v>65.139904000000001</c:v>
                </c:pt>
                <c:pt idx="3556">
                  <c:v>65.166758999999999</c:v>
                </c:pt>
                <c:pt idx="3557">
                  <c:v>65.193042000000005</c:v>
                </c:pt>
                <c:pt idx="3558">
                  <c:v>65.219071999999997</c:v>
                </c:pt>
                <c:pt idx="3559">
                  <c:v>65.245011000000005</c:v>
                </c:pt>
                <c:pt idx="3560">
                  <c:v>65.271569</c:v>
                </c:pt>
                <c:pt idx="3561">
                  <c:v>65.299636000000007</c:v>
                </c:pt>
                <c:pt idx="3562">
                  <c:v>65.329442999999998</c:v>
                </c:pt>
                <c:pt idx="3563">
                  <c:v>65.360658999999998</c:v>
                </c:pt>
                <c:pt idx="3564">
                  <c:v>65.393259999999998</c:v>
                </c:pt>
                <c:pt idx="3565">
                  <c:v>65.427486000000002</c:v>
                </c:pt>
                <c:pt idx="3566">
                  <c:v>65.462744999999998</c:v>
                </c:pt>
                <c:pt idx="3567">
                  <c:v>65.497521000000006</c:v>
                </c:pt>
                <c:pt idx="3568">
                  <c:v>65.530732</c:v>
                </c:pt>
                <c:pt idx="3569">
                  <c:v>65.562164999999993</c:v>
                </c:pt>
                <c:pt idx="3570">
                  <c:v>65.591216000000003</c:v>
                </c:pt>
                <c:pt idx="3571">
                  <c:v>65.615958000000006</c:v>
                </c:pt>
                <c:pt idx="3572">
                  <c:v>65.634424999999993</c:v>
                </c:pt>
                <c:pt idx="3573">
                  <c:v>65.646377000000001</c:v>
                </c:pt>
                <c:pt idx="3574">
                  <c:v>65.652601000000004</c:v>
                </c:pt>
                <c:pt idx="3575">
                  <c:v>65.654452000000006</c:v>
                </c:pt>
                <c:pt idx="3576">
                  <c:v>65.654488999999998</c:v>
                </c:pt>
                <c:pt idx="3577">
                  <c:v>65.656076999999996</c:v>
                </c:pt>
                <c:pt idx="3578">
                  <c:v>65.661208000000002</c:v>
                </c:pt>
                <c:pt idx="3579">
                  <c:v>65.669786999999999</c:v>
                </c:pt>
                <c:pt idx="3580">
                  <c:v>65.682015000000007</c:v>
                </c:pt>
                <c:pt idx="3581">
                  <c:v>65.700767999999997</c:v>
                </c:pt>
                <c:pt idx="3582">
                  <c:v>65.729468999999995</c:v>
                </c:pt>
                <c:pt idx="3583">
                  <c:v>65.768191000000002</c:v>
                </c:pt>
                <c:pt idx="3584">
                  <c:v>65.814881999999997</c:v>
                </c:pt>
                <c:pt idx="3585">
                  <c:v>65.867358999999993</c:v>
                </c:pt>
                <c:pt idx="3586">
                  <c:v>65.923390999999995</c:v>
                </c:pt>
                <c:pt idx="3587">
                  <c:v>65.980749000000003</c:v>
                </c:pt>
                <c:pt idx="3588">
                  <c:v>66.038455999999996</c:v>
                </c:pt>
                <c:pt idx="3589">
                  <c:v>66.097282000000007</c:v>
                </c:pt>
                <c:pt idx="3590">
                  <c:v>66.157527999999999</c:v>
                </c:pt>
                <c:pt idx="3591">
                  <c:v>66.217161000000004</c:v>
                </c:pt>
                <c:pt idx="3592">
                  <c:v>66.274377000000001</c:v>
                </c:pt>
                <c:pt idx="3593">
                  <c:v>66.330618000000001</c:v>
                </c:pt>
                <c:pt idx="3594">
                  <c:v>66.388437999999994</c:v>
                </c:pt>
                <c:pt idx="3595">
                  <c:v>66.448925000000003</c:v>
                </c:pt>
                <c:pt idx="3596">
                  <c:v>66.512248999999997</c:v>
                </c:pt>
                <c:pt idx="3597">
                  <c:v>66.578671</c:v>
                </c:pt>
                <c:pt idx="3598">
                  <c:v>66.647803999999994</c:v>
                </c:pt>
                <c:pt idx="3599">
                  <c:v>66.717742000000001</c:v>
                </c:pt>
                <c:pt idx="3600">
                  <c:v>66.786955000000006</c:v>
                </c:pt>
              </c:numCache>
            </c:numRef>
          </c:yVal>
          <c:smooth val="1"/>
          <c:extLst xmlns:c16r2="http://schemas.microsoft.com/office/drawing/2015/06/chart">
            <c:ext xmlns:c16="http://schemas.microsoft.com/office/drawing/2014/chart" uri="{C3380CC4-5D6E-409C-BE32-E72D297353CC}">
              <c16:uniqueId val="{00000000-AEE8-488C-9036-0874C54AAB11}"/>
            </c:ext>
          </c:extLst>
        </c:ser>
        <c:dLbls>
          <c:showLegendKey val="0"/>
          <c:showVal val="0"/>
          <c:showCatName val="0"/>
          <c:showSerName val="0"/>
          <c:showPercent val="0"/>
          <c:showBubbleSize val="0"/>
        </c:dLbls>
        <c:axId val="74986624"/>
        <c:axId val="74988544"/>
      </c:scatterChart>
      <c:valAx>
        <c:axId val="74986624"/>
        <c:scaling>
          <c:orientation val="maxMin"/>
          <c:max val="4000"/>
          <c:min val="400"/>
        </c:scaling>
        <c:delete val="0"/>
        <c:axPos val="b"/>
        <c:title>
          <c:tx>
            <c:rich>
              <a:bodyPr/>
              <a:lstStyle/>
              <a:p>
                <a:pPr>
                  <a:defRPr b="0"/>
                </a:pPr>
                <a:r>
                  <a:rPr lang="en-MY" b="0">
                    <a:latin typeface="Times New Roman" panose="02020603050405020304" pitchFamily="18" charset="0"/>
                    <a:cs typeface="Times New Roman" panose="02020603050405020304" pitchFamily="18" charset="0"/>
                  </a:rPr>
                  <a:t>Wave</a:t>
                </a:r>
                <a:r>
                  <a:rPr lang="en-MY" b="0" baseline="0">
                    <a:latin typeface="Times New Roman" panose="02020603050405020304" pitchFamily="18" charset="0"/>
                    <a:cs typeface="Times New Roman" panose="02020603050405020304" pitchFamily="18" charset="0"/>
                  </a:rPr>
                  <a:t> number (cm</a:t>
                </a:r>
                <a:r>
                  <a:rPr lang="en-MY" b="0" baseline="30000">
                    <a:latin typeface="Times New Roman" panose="02020603050405020304" pitchFamily="18" charset="0"/>
                    <a:cs typeface="Times New Roman" panose="02020603050405020304" pitchFamily="18" charset="0"/>
                  </a:rPr>
                  <a:t>-1</a:t>
                </a:r>
                <a:r>
                  <a:rPr lang="en-MY" b="0" baseline="0">
                    <a:latin typeface="Times New Roman" panose="02020603050405020304" pitchFamily="18" charset="0"/>
                    <a:cs typeface="Times New Roman" panose="02020603050405020304" pitchFamily="18" charset="0"/>
                  </a:rPr>
                  <a:t>)</a:t>
                </a:r>
                <a:endParaRPr lang="en-MY" b="0">
                  <a:latin typeface="Times New Roman" panose="02020603050405020304" pitchFamily="18" charset="0"/>
                  <a:cs typeface="Times New Roman" panose="02020603050405020304" pitchFamily="18" charset="0"/>
                </a:endParaRPr>
              </a:p>
            </c:rich>
          </c:tx>
          <c:layout/>
          <c:overlay val="0"/>
        </c:title>
        <c:numFmt formatCode="General" sourceLinked="1"/>
        <c:majorTickMark val="out"/>
        <c:minorTickMark val="none"/>
        <c:tickLblPos val="nextTo"/>
        <c:crossAx val="74988544"/>
        <c:crosses val="autoZero"/>
        <c:crossBetween val="midCat"/>
        <c:majorUnit val="500"/>
      </c:valAx>
      <c:valAx>
        <c:axId val="74988544"/>
        <c:scaling>
          <c:orientation val="minMax"/>
          <c:max val="68"/>
          <c:min val="54"/>
        </c:scaling>
        <c:delete val="1"/>
        <c:axPos val="r"/>
        <c:title>
          <c:tx>
            <c:rich>
              <a:bodyPr rot="-5400000" vert="horz"/>
              <a:lstStyle/>
              <a:p>
                <a:pPr>
                  <a:defRPr b="0"/>
                </a:pPr>
                <a:r>
                  <a:rPr lang="en-MY" b="0">
                    <a:latin typeface="Times New Roman" panose="02020603050405020304" pitchFamily="18" charset="0"/>
                    <a:cs typeface="Times New Roman" panose="02020603050405020304" pitchFamily="18" charset="0"/>
                  </a:rPr>
                  <a:t>Transmittance</a:t>
                </a:r>
                <a:r>
                  <a:rPr lang="en-MY" b="0" baseline="0">
                    <a:latin typeface="Times New Roman" panose="02020603050405020304" pitchFamily="18" charset="0"/>
                    <a:cs typeface="Times New Roman" panose="02020603050405020304" pitchFamily="18" charset="0"/>
                  </a:rPr>
                  <a:t> (%)</a:t>
                </a:r>
                <a:endParaRPr lang="en-MY" b="0">
                  <a:latin typeface="Times New Roman" panose="02020603050405020304" pitchFamily="18" charset="0"/>
                  <a:cs typeface="Times New Roman" panose="02020603050405020304" pitchFamily="18" charset="0"/>
                </a:endParaRPr>
              </a:p>
            </c:rich>
          </c:tx>
          <c:layout>
            <c:manualLayout>
              <c:xMode val="edge"/>
              <c:yMode val="edge"/>
              <c:x val="2.2081924444129165E-3"/>
              <c:y val="0.17654156866755291"/>
            </c:manualLayout>
          </c:layout>
          <c:overlay val="0"/>
        </c:title>
        <c:numFmt formatCode="General" sourceLinked="1"/>
        <c:majorTickMark val="out"/>
        <c:minorTickMark val="none"/>
        <c:tickLblPos val="nextTo"/>
        <c:crossAx val="74986624"/>
        <c:crosses val="autoZero"/>
        <c:crossBetween val="midCat"/>
      </c:valAx>
      <c:spPr>
        <a:ln>
          <a:solidFill>
            <a:schemeClr val="tx1"/>
          </a:solidFill>
        </a:ln>
      </c:spPr>
    </c:plotArea>
    <c:plotVisOnly val="1"/>
    <c:dispBlanksAs val="gap"/>
    <c:showDLblsOverMax val="0"/>
  </c:chart>
  <c:spPr>
    <a:ln w="6350">
      <a:solidFill>
        <a:schemeClr val="tx1"/>
      </a:soli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744106311035446"/>
          <c:y val="6.1030067532904859E-2"/>
          <c:w val="0.74341995538845929"/>
          <c:h val="0.73444808982210552"/>
        </c:manualLayout>
      </c:layout>
      <c:scatterChart>
        <c:scatterStyle val="lineMarker"/>
        <c:varyColors val="0"/>
        <c:ser>
          <c:idx val="0"/>
          <c:order val="0"/>
          <c:tx>
            <c:v>923 K</c:v>
          </c:tx>
          <c:spPr>
            <a:ln w="28575">
              <a:noFill/>
            </a:ln>
          </c:spPr>
          <c:marker>
            <c:symbol val="diamond"/>
            <c:size val="3"/>
            <c:spPr>
              <a:solidFill>
                <a:schemeClr val="tx1"/>
              </a:solidFill>
            </c:spPr>
          </c:marker>
          <c:trendline>
            <c:trendlineType val="poly"/>
            <c:order val="4"/>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S$3:$AS$12</c:f>
              <c:numCache>
                <c:formatCode>General</c:formatCode>
                <c:ptCount val="10"/>
                <c:pt idx="0">
                  <c:v>40.853734471810398</c:v>
                </c:pt>
                <c:pt idx="1">
                  <c:v>58.981565303165752</c:v>
                </c:pt>
                <c:pt idx="2">
                  <c:v>54.356649096308168</c:v>
                </c:pt>
                <c:pt idx="3">
                  <c:v>57.220238586973267</c:v>
                </c:pt>
                <c:pt idx="4">
                  <c:v>58.19803532566813</c:v>
                </c:pt>
                <c:pt idx="5">
                  <c:v>67.824104065842604</c:v>
                </c:pt>
                <c:pt idx="6">
                  <c:v>61.392726135798199</c:v>
                </c:pt>
                <c:pt idx="7">
                  <c:v>59.495354643814899</c:v>
                </c:pt>
                <c:pt idx="8">
                  <c:v>60.453159753261502</c:v>
                </c:pt>
                <c:pt idx="9">
                  <c:v>62.619467957214603</c:v>
                </c:pt>
              </c:numCache>
            </c:numRef>
          </c:yVal>
          <c:smooth val="0"/>
          <c:extLst xmlns:c16r2="http://schemas.microsoft.com/office/drawing/2015/06/chart">
            <c:ext xmlns:c16="http://schemas.microsoft.com/office/drawing/2014/chart" uri="{C3380CC4-5D6E-409C-BE32-E72D297353CC}">
              <c16:uniqueId val="{00000001-1A8C-4181-A995-68B3F9E87041}"/>
            </c:ext>
          </c:extLst>
        </c:ser>
        <c:ser>
          <c:idx val="1"/>
          <c:order val="1"/>
          <c:tx>
            <c:v>973 K</c:v>
          </c:tx>
          <c:spPr>
            <a:ln w="28575">
              <a:noFill/>
            </a:ln>
          </c:spPr>
          <c:marker>
            <c:symbol val="square"/>
            <c:size val="3"/>
            <c:spPr>
              <a:solidFill>
                <a:schemeClr val="tx1"/>
              </a:solidFill>
              <a:ln>
                <a:solidFill>
                  <a:schemeClr val="tx1"/>
                </a:solidFill>
              </a:ln>
            </c:spPr>
          </c:marker>
          <c:trendline>
            <c:trendlineType val="poly"/>
            <c:order val="4"/>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T$3:$AT$12</c:f>
              <c:numCache>
                <c:formatCode>General</c:formatCode>
                <c:ptCount val="10"/>
                <c:pt idx="0">
                  <c:v>43.224280385931387</c:v>
                </c:pt>
                <c:pt idx="1">
                  <c:v>63.784100366819757</c:v>
                </c:pt>
                <c:pt idx="2">
                  <c:v>68.367955776126919</c:v>
                </c:pt>
                <c:pt idx="3">
                  <c:v>67.995245522641099</c:v>
                </c:pt>
                <c:pt idx="4">
                  <c:v>67.979080299620847</c:v>
                </c:pt>
                <c:pt idx="5">
                  <c:v>69.735246139144905</c:v>
                </c:pt>
                <c:pt idx="6">
                  <c:v>64.104614707138666</c:v>
                </c:pt>
                <c:pt idx="7">
                  <c:v>65.918209672944727</c:v>
                </c:pt>
                <c:pt idx="8">
                  <c:v>66.953589730416581</c:v>
                </c:pt>
                <c:pt idx="9">
                  <c:v>68.647541074566107</c:v>
                </c:pt>
              </c:numCache>
            </c:numRef>
          </c:yVal>
          <c:smooth val="0"/>
          <c:extLst xmlns:c16r2="http://schemas.microsoft.com/office/drawing/2015/06/chart">
            <c:ext xmlns:c16="http://schemas.microsoft.com/office/drawing/2014/chart" uri="{C3380CC4-5D6E-409C-BE32-E72D297353CC}">
              <c16:uniqueId val="{00000003-1A8C-4181-A995-68B3F9E87041}"/>
            </c:ext>
          </c:extLst>
        </c:ser>
        <c:ser>
          <c:idx val="2"/>
          <c:order val="2"/>
          <c:tx>
            <c:v>1023 K</c:v>
          </c:tx>
          <c:spPr>
            <a:ln w="28575">
              <a:noFill/>
            </a:ln>
          </c:spPr>
          <c:marker>
            <c:symbol val="triangle"/>
            <c:size val="3"/>
            <c:spPr>
              <a:solidFill>
                <a:schemeClr val="tx1"/>
              </a:solidFill>
              <a:ln>
                <a:solidFill>
                  <a:schemeClr val="tx1"/>
                </a:solidFill>
              </a:ln>
            </c:spPr>
          </c:marker>
          <c:trendline>
            <c:trendlineType val="poly"/>
            <c:order val="4"/>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U$3:$AU$12</c:f>
              <c:numCache>
                <c:formatCode>General</c:formatCode>
                <c:ptCount val="10"/>
                <c:pt idx="0">
                  <c:v>62.854313985388856</c:v>
                </c:pt>
                <c:pt idx="1">
                  <c:v>72.250384390123614</c:v>
                </c:pt>
                <c:pt idx="2">
                  <c:v>77.393176946867641</c:v>
                </c:pt>
                <c:pt idx="3">
                  <c:v>79.458270706821622</c:v>
                </c:pt>
                <c:pt idx="4">
                  <c:v>77.457117104898117</c:v>
                </c:pt>
                <c:pt idx="5">
                  <c:v>77.142432518520806</c:v>
                </c:pt>
                <c:pt idx="6">
                  <c:v>74.798271323325423</c:v>
                </c:pt>
                <c:pt idx="7">
                  <c:v>74.450859098054934</c:v>
                </c:pt>
                <c:pt idx="8">
                  <c:v>69.005831715010842</c:v>
                </c:pt>
                <c:pt idx="9">
                  <c:v>72.301189235843495</c:v>
                </c:pt>
              </c:numCache>
            </c:numRef>
          </c:yVal>
          <c:smooth val="0"/>
          <c:extLst xmlns:c16r2="http://schemas.microsoft.com/office/drawing/2015/06/chart">
            <c:ext xmlns:c16="http://schemas.microsoft.com/office/drawing/2014/chart" uri="{C3380CC4-5D6E-409C-BE32-E72D297353CC}">
              <c16:uniqueId val="{00000005-1A8C-4181-A995-68B3F9E87041}"/>
            </c:ext>
          </c:extLst>
        </c:ser>
        <c:dLbls>
          <c:showLegendKey val="0"/>
          <c:showVal val="0"/>
          <c:showCatName val="0"/>
          <c:showSerName val="0"/>
          <c:showPercent val="0"/>
          <c:showBubbleSize val="0"/>
        </c:dLbls>
        <c:axId val="75036160"/>
        <c:axId val="75038080"/>
      </c:scatterChart>
      <c:valAx>
        <c:axId val="75036160"/>
        <c:scaling>
          <c:orientation val="minMax"/>
          <c:max val="1.1000000000000001"/>
          <c:min val="0"/>
        </c:scaling>
        <c:delete val="0"/>
        <c:axPos val="b"/>
        <c:title>
          <c:tx>
            <c:rich>
              <a:bodyPr/>
              <a:lstStyle/>
              <a:p>
                <a:pPr>
                  <a:defRPr sz="1000" b="0"/>
                </a:pPr>
                <a:r>
                  <a:rPr lang="en-MY" sz="1000" b="0"/>
                  <a:t>CH</a:t>
                </a:r>
                <a:r>
                  <a:rPr lang="en-MY" sz="1000" b="0" baseline="-25000"/>
                  <a:t>4</a:t>
                </a:r>
                <a:r>
                  <a:rPr lang="en-MY" sz="1000" b="0" baseline="0"/>
                  <a:t>:</a:t>
                </a:r>
                <a:r>
                  <a:rPr lang="en-MY" sz="1000" b="0"/>
                  <a:t>CO</a:t>
                </a:r>
                <a:r>
                  <a:rPr lang="en-MY" sz="1000" b="0" baseline="-25000"/>
                  <a:t>2</a:t>
                </a:r>
                <a:r>
                  <a:rPr lang="en-MY" sz="1000" b="0" baseline="0"/>
                  <a:t> ratio</a:t>
                </a:r>
                <a:endParaRPr lang="en-MY" sz="1000" b="0"/>
              </a:p>
            </c:rich>
          </c:tx>
          <c:layout>
            <c:manualLayout>
              <c:xMode val="edge"/>
              <c:yMode val="edge"/>
              <c:x val="0.44731030242841269"/>
              <c:y val="0.89839599485413468"/>
            </c:manualLayout>
          </c:layout>
          <c:overlay val="0"/>
        </c:title>
        <c:numFmt formatCode="General" sourceLinked="1"/>
        <c:majorTickMark val="out"/>
        <c:minorTickMark val="none"/>
        <c:tickLblPos val="nextTo"/>
        <c:crossAx val="75038080"/>
        <c:crosses val="autoZero"/>
        <c:crossBetween val="midCat"/>
      </c:valAx>
      <c:valAx>
        <c:axId val="75038080"/>
        <c:scaling>
          <c:orientation val="minMax"/>
        </c:scaling>
        <c:delete val="0"/>
        <c:axPos val="l"/>
        <c:title>
          <c:tx>
            <c:rich>
              <a:bodyPr rot="-5400000" vert="horz"/>
              <a:lstStyle/>
              <a:p>
                <a:pPr>
                  <a:defRPr sz="1000" b="0"/>
                </a:pPr>
                <a:r>
                  <a:rPr lang="en-MY" sz="1000" b="0"/>
                  <a:t>CH</a:t>
                </a:r>
                <a:r>
                  <a:rPr lang="en-MY" sz="1000" b="0" baseline="-25000"/>
                  <a:t>4</a:t>
                </a:r>
                <a:r>
                  <a:rPr lang="en-MY" sz="1000" b="0" baseline="0"/>
                  <a:t> conversion (%)</a:t>
                </a:r>
                <a:endParaRPr lang="en-MY" sz="1000" b="0"/>
              </a:p>
            </c:rich>
          </c:tx>
          <c:layout>
            <c:manualLayout>
              <c:xMode val="edge"/>
              <c:yMode val="edge"/>
              <c:x val="9.5547516019956966E-3"/>
              <c:y val="8.8683568747023878E-2"/>
            </c:manualLayout>
          </c:layout>
          <c:overlay val="0"/>
        </c:title>
        <c:numFmt formatCode="General" sourceLinked="1"/>
        <c:majorTickMark val="out"/>
        <c:minorTickMark val="none"/>
        <c:tickLblPos val="nextTo"/>
        <c:crossAx val="75036160"/>
        <c:crosses val="autoZero"/>
        <c:crossBetween val="midCat"/>
      </c:valAx>
      <c:spPr>
        <a:ln>
          <a:solidFill>
            <a:schemeClr val="tx1"/>
          </a:solidFill>
        </a:ln>
      </c:spPr>
    </c:plotArea>
    <c:legend>
      <c:legendPos val="r"/>
      <c:legendEntry>
        <c:idx val="3"/>
        <c:delete val="1"/>
      </c:legendEntry>
      <c:legendEntry>
        <c:idx val="4"/>
        <c:delete val="1"/>
      </c:legendEntry>
      <c:legendEntry>
        <c:idx val="5"/>
        <c:delete val="1"/>
      </c:legendEntry>
      <c:layout>
        <c:manualLayout>
          <c:xMode val="edge"/>
          <c:yMode val="edge"/>
          <c:x val="0.69385353857794807"/>
          <c:y val="0.51794254884806068"/>
          <c:w val="0.21751885644480851"/>
          <c:h val="0.25115157480314959"/>
        </c:manualLayout>
      </c:layout>
      <c:overlay val="0"/>
      <c:spPr>
        <a:ln>
          <a:noFill/>
        </a:ln>
      </c:spPr>
    </c:legend>
    <c:plotVisOnly val="1"/>
    <c:dispBlanksAs val="gap"/>
    <c:showDLblsOverMax val="0"/>
  </c:chart>
  <c:spPr>
    <a:ln w="6350">
      <a:solidFill>
        <a:schemeClr val="tx1"/>
      </a:solid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32530464660047"/>
          <c:y val="9.8296550218225739E-2"/>
          <c:w val="0.78823579484996809"/>
          <c:h val="0.68312860892388449"/>
        </c:manualLayout>
      </c:layout>
      <c:scatterChart>
        <c:scatterStyle val="lineMarker"/>
        <c:varyColors val="0"/>
        <c:ser>
          <c:idx val="0"/>
          <c:order val="0"/>
          <c:tx>
            <c:v>923 K</c:v>
          </c:tx>
          <c:spPr>
            <a:ln w="28575">
              <a:noFill/>
            </a:ln>
          </c:spPr>
          <c:marker>
            <c:symbol val="diamond"/>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V$3:$AV$12</c:f>
              <c:numCache>
                <c:formatCode>General</c:formatCode>
                <c:ptCount val="10"/>
                <c:pt idx="0">
                  <c:v>22.578704199247355</c:v>
                </c:pt>
                <c:pt idx="1">
                  <c:v>31.551226705275248</c:v>
                </c:pt>
                <c:pt idx="2">
                  <c:v>37.074757475719395</c:v>
                </c:pt>
                <c:pt idx="3">
                  <c:v>44.562846463257991</c:v>
                </c:pt>
                <c:pt idx="4">
                  <c:v>49.634432673456956</c:v>
                </c:pt>
                <c:pt idx="5">
                  <c:v>60.094352085539796</c:v>
                </c:pt>
                <c:pt idx="6">
                  <c:v>51.309249864794822</c:v>
                </c:pt>
                <c:pt idx="7">
                  <c:v>55.205098080086529</c:v>
                </c:pt>
                <c:pt idx="8">
                  <c:v>56.143988721635083</c:v>
                </c:pt>
                <c:pt idx="9">
                  <c:v>56.4561715528314</c:v>
                </c:pt>
              </c:numCache>
            </c:numRef>
          </c:yVal>
          <c:smooth val="0"/>
          <c:extLst xmlns:c16r2="http://schemas.microsoft.com/office/drawing/2015/06/chart">
            <c:ext xmlns:c16="http://schemas.microsoft.com/office/drawing/2014/chart" uri="{C3380CC4-5D6E-409C-BE32-E72D297353CC}">
              <c16:uniqueId val="{00000001-5E37-4FD3-BF8C-B911DB5E773C}"/>
            </c:ext>
          </c:extLst>
        </c:ser>
        <c:ser>
          <c:idx val="1"/>
          <c:order val="1"/>
          <c:tx>
            <c:v>973 K</c:v>
          </c:tx>
          <c:spPr>
            <a:ln w="28575">
              <a:noFill/>
            </a:ln>
          </c:spPr>
          <c:marker>
            <c:symbol val="square"/>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W$3:$AW$12</c:f>
              <c:numCache>
                <c:formatCode>General</c:formatCode>
                <c:ptCount val="10"/>
                <c:pt idx="0">
                  <c:v>17.858027807197413</c:v>
                </c:pt>
                <c:pt idx="1">
                  <c:v>34.133679186290188</c:v>
                </c:pt>
                <c:pt idx="2">
                  <c:v>43.011932419947264</c:v>
                </c:pt>
                <c:pt idx="3">
                  <c:v>52.740398320075698</c:v>
                </c:pt>
                <c:pt idx="4">
                  <c:v>56.918607048696394</c:v>
                </c:pt>
                <c:pt idx="5">
                  <c:v>60.915042702300738</c:v>
                </c:pt>
                <c:pt idx="6">
                  <c:v>64.082456706176629</c:v>
                </c:pt>
                <c:pt idx="7">
                  <c:v>69.894386591026887</c:v>
                </c:pt>
                <c:pt idx="8">
                  <c:v>68.453453365482119</c:v>
                </c:pt>
                <c:pt idx="9">
                  <c:v>75.48327962683372</c:v>
                </c:pt>
              </c:numCache>
            </c:numRef>
          </c:yVal>
          <c:smooth val="0"/>
          <c:extLst xmlns:c16r2="http://schemas.microsoft.com/office/drawing/2015/06/chart">
            <c:ext xmlns:c16="http://schemas.microsoft.com/office/drawing/2014/chart" uri="{C3380CC4-5D6E-409C-BE32-E72D297353CC}">
              <c16:uniqueId val="{00000003-5E37-4FD3-BF8C-B911DB5E773C}"/>
            </c:ext>
          </c:extLst>
        </c:ser>
        <c:ser>
          <c:idx val="2"/>
          <c:order val="2"/>
          <c:tx>
            <c:v>1023 K</c:v>
          </c:tx>
          <c:spPr>
            <a:ln w="28575">
              <a:noFill/>
            </a:ln>
          </c:spPr>
          <c:marker>
            <c:symbol val="triangle"/>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X$3:$AX$12</c:f>
              <c:numCache>
                <c:formatCode>General</c:formatCode>
                <c:ptCount val="10"/>
                <c:pt idx="0">
                  <c:v>28.985156725330686</c:v>
                </c:pt>
                <c:pt idx="1">
                  <c:v>37.463464463573473</c:v>
                </c:pt>
                <c:pt idx="2">
                  <c:v>48.587797733059915</c:v>
                </c:pt>
                <c:pt idx="3">
                  <c:v>58.068792814971715</c:v>
                </c:pt>
                <c:pt idx="4">
                  <c:v>64.787966598688513</c:v>
                </c:pt>
                <c:pt idx="5">
                  <c:v>68.308023722874466</c:v>
                </c:pt>
                <c:pt idx="6">
                  <c:v>71.677563123915533</c:v>
                </c:pt>
                <c:pt idx="7">
                  <c:v>74.633737916037589</c:v>
                </c:pt>
                <c:pt idx="8">
                  <c:v>74.573519644185041</c:v>
                </c:pt>
                <c:pt idx="9">
                  <c:v>87.611474412420847</c:v>
                </c:pt>
              </c:numCache>
            </c:numRef>
          </c:yVal>
          <c:smooth val="0"/>
          <c:extLst xmlns:c16r2="http://schemas.microsoft.com/office/drawing/2015/06/chart">
            <c:ext xmlns:c16="http://schemas.microsoft.com/office/drawing/2014/chart" uri="{C3380CC4-5D6E-409C-BE32-E72D297353CC}">
              <c16:uniqueId val="{00000005-5E37-4FD3-BF8C-B911DB5E773C}"/>
            </c:ext>
          </c:extLst>
        </c:ser>
        <c:dLbls>
          <c:showLegendKey val="0"/>
          <c:showVal val="0"/>
          <c:showCatName val="0"/>
          <c:showSerName val="0"/>
          <c:showPercent val="0"/>
          <c:showBubbleSize val="0"/>
        </c:dLbls>
        <c:axId val="75097600"/>
        <c:axId val="75099520"/>
      </c:scatterChart>
      <c:valAx>
        <c:axId val="75097600"/>
        <c:scaling>
          <c:orientation val="minMax"/>
          <c:max val="1.1000000000000001"/>
          <c:min val="0"/>
        </c:scaling>
        <c:delete val="0"/>
        <c:axPos val="b"/>
        <c:title>
          <c:tx>
            <c:rich>
              <a:bodyPr/>
              <a:lstStyle/>
              <a:p>
                <a:pPr>
                  <a:defRPr sz="1000" b="0"/>
                </a:pPr>
                <a:r>
                  <a:rPr lang="en-MY" sz="1000" b="0"/>
                  <a:t>CH</a:t>
                </a:r>
                <a:r>
                  <a:rPr lang="en-MY" sz="1000" b="0" baseline="-25000"/>
                  <a:t>4</a:t>
                </a:r>
                <a:r>
                  <a:rPr lang="en-MY" sz="1000" b="0" baseline="0"/>
                  <a:t>:</a:t>
                </a:r>
                <a:r>
                  <a:rPr lang="en-MY" sz="1000" b="0"/>
                  <a:t>CO</a:t>
                </a:r>
                <a:r>
                  <a:rPr lang="en-MY" sz="1000" b="0" baseline="-25000"/>
                  <a:t>2</a:t>
                </a:r>
                <a:r>
                  <a:rPr lang="en-MY" sz="1000" b="0" baseline="0"/>
                  <a:t> ratio</a:t>
                </a:r>
                <a:endParaRPr lang="en-MY" sz="1000" b="0"/>
              </a:p>
            </c:rich>
          </c:tx>
          <c:layout>
            <c:manualLayout>
              <c:xMode val="edge"/>
              <c:yMode val="edge"/>
              <c:x val="0.43053289509982423"/>
              <c:y val="0.89672648252747222"/>
            </c:manualLayout>
          </c:layout>
          <c:overlay val="0"/>
        </c:title>
        <c:numFmt formatCode="General" sourceLinked="1"/>
        <c:majorTickMark val="out"/>
        <c:minorTickMark val="none"/>
        <c:tickLblPos val="nextTo"/>
        <c:crossAx val="75099520"/>
        <c:crosses val="autoZero"/>
        <c:crossBetween val="midCat"/>
      </c:valAx>
      <c:valAx>
        <c:axId val="75099520"/>
        <c:scaling>
          <c:orientation val="minMax"/>
        </c:scaling>
        <c:delete val="0"/>
        <c:axPos val="l"/>
        <c:title>
          <c:tx>
            <c:rich>
              <a:bodyPr rot="-5400000" vert="horz"/>
              <a:lstStyle/>
              <a:p>
                <a:pPr>
                  <a:defRPr sz="1000" b="0"/>
                </a:pPr>
                <a:r>
                  <a:rPr lang="en-MY" sz="1000" b="0"/>
                  <a:t>CO</a:t>
                </a:r>
                <a:r>
                  <a:rPr lang="en-MY" sz="1000" b="0" baseline="-25000"/>
                  <a:t>2</a:t>
                </a:r>
                <a:r>
                  <a:rPr lang="en-MY" sz="1000" b="0" baseline="0"/>
                  <a:t> conversion (%)</a:t>
                </a:r>
                <a:endParaRPr lang="en-MY" sz="1000" b="0"/>
              </a:p>
            </c:rich>
          </c:tx>
          <c:layout>
            <c:manualLayout>
              <c:xMode val="edge"/>
              <c:yMode val="edge"/>
              <c:x val="3.0934871879753768E-3"/>
              <c:y val="0.16167172220746046"/>
            </c:manualLayout>
          </c:layout>
          <c:overlay val="0"/>
        </c:title>
        <c:numFmt formatCode="General" sourceLinked="1"/>
        <c:majorTickMark val="out"/>
        <c:minorTickMark val="none"/>
        <c:tickLblPos val="nextTo"/>
        <c:crossAx val="75097600"/>
        <c:crosses val="autoZero"/>
        <c:crossBetween val="midCat"/>
      </c:valAx>
      <c:spPr>
        <a:ln>
          <a:solidFill>
            <a:schemeClr val="tx1"/>
          </a:solidFill>
        </a:ln>
      </c:spPr>
    </c:plotArea>
    <c:legend>
      <c:legendPos val="r"/>
      <c:legendEntry>
        <c:idx val="3"/>
        <c:delete val="1"/>
      </c:legendEntry>
      <c:legendEntry>
        <c:idx val="4"/>
        <c:delete val="1"/>
      </c:legendEntry>
      <c:legendEntry>
        <c:idx val="5"/>
        <c:delete val="1"/>
      </c:legendEntry>
      <c:layout>
        <c:manualLayout>
          <c:xMode val="edge"/>
          <c:yMode val="edge"/>
          <c:x val="0.72228196700637626"/>
          <c:y val="0.52379436533012724"/>
          <c:w val="0.21751885644480851"/>
          <c:h val="0.25115157480314959"/>
        </c:manualLayout>
      </c:layout>
      <c:overlay val="0"/>
      <c:spPr>
        <a:ln>
          <a:noFill/>
        </a:ln>
      </c:spPr>
    </c:legend>
    <c:plotVisOnly val="1"/>
    <c:dispBlanksAs val="gap"/>
    <c:showDLblsOverMax val="0"/>
  </c:chart>
  <c:spPr>
    <a:ln w="6350">
      <a:solidFill>
        <a:schemeClr val="tx1"/>
      </a:solid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72684157114156"/>
          <c:y val="5.1400554097404488E-2"/>
          <c:w val="0.78381909468523658"/>
          <c:h val="0.72312882764654418"/>
        </c:manualLayout>
      </c:layout>
      <c:scatterChart>
        <c:scatterStyle val="lineMarker"/>
        <c:varyColors val="0"/>
        <c:ser>
          <c:idx val="0"/>
          <c:order val="0"/>
          <c:tx>
            <c:v>923 K</c:v>
          </c:tx>
          <c:spPr>
            <a:ln w="28575">
              <a:noFill/>
            </a:ln>
          </c:spPr>
          <c:marker>
            <c:symbol val="diamond"/>
            <c:size val="3"/>
            <c:spPr>
              <a:solidFill>
                <a:schemeClr val="tx1"/>
              </a:solidFill>
              <a:ln>
                <a:solidFill>
                  <a:schemeClr val="tx1">
                    <a:shade val="95000"/>
                    <a:satMod val="105000"/>
                  </a:schemeClr>
                </a:solidFill>
              </a:ln>
            </c:spPr>
          </c:marker>
          <c:trendline>
            <c:trendlineType val="poly"/>
            <c:order val="3"/>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Y$3:$AY$12</c:f>
              <c:numCache>
                <c:formatCode>General</c:formatCode>
                <c:ptCount val="10"/>
                <c:pt idx="0">
                  <c:v>0.99034294561367542</c:v>
                </c:pt>
                <c:pt idx="1">
                  <c:v>4.9622183653703402</c:v>
                </c:pt>
                <c:pt idx="2">
                  <c:v>7.0411882913517765</c:v>
                </c:pt>
                <c:pt idx="3">
                  <c:v>9.4787824052145275</c:v>
                </c:pt>
                <c:pt idx="4">
                  <c:v>14.966182635683028</c:v>
                </c:pt>
                <c:pt idx="5">
                  <c:v>21.164078903648615</c:v>
                </c:pt>
                <c:pt idx="6">
                  <c:v>17.833675619118988</c:v>
                </c:pt>
                <c:pt idx="7">
                  <c:v>20.564621317629427</c:v>
                </c:pt>
                <c:pt idx="8">
                  <c:v>17.030897625326084</c:v>
                </c:pt>
                <c:pt idx="9">
                  <c:v>18.343928286120299</c:v>
                </c:pt>
              </c:numCache>
            </c:numRef>
          </c:yVal>
          <c:smooth val="0"/>
          <c:extLst xmlns:c16r2="http://schemas.microsoft.com/office/drawing/2015/06/chart">
            <c:ext xmlns:c16="http://schemas.microsoft.com/office/drawing/2014/chart" uri="{C3380CC4-5D6E-409C-BE32-E72D297353CC}">
              <c16:uniqueId val="{00000001-3EFB-4284-A385-1419B0293237}"/>
            </c:ext>
          </c:extLst>
        </c:ser>
        <c:ser>
          <c:idx val="1"/>
          <c:order val="1"/>
          <c:tx>
            <c:v>973 K</c:v>
          </c:tx>
          <c:spPr>
            <a:ln w="28575">
              <a:noFill/>
            </a:ln>
          </c:spPr>
          <c:marker>
            <c:symbol val="square"/>
            <c:size val="3"/>
            <c:spPr>
              <a:solidFill>
                <a:schemeClr val="tx1"/>
              </a:solidFill>
              <a:ln>
                <a:solidFill>
                  <a:schemeClr val="tx1">
                    <a:shade val="95000"/>
                    <a:satMod val="105000"/>
                  </a:schemeClr>
                </a:solidFill>
              </a:ln>
            </c:spPr>
          </c:marker>
          <c:trendline>
            <c:trendlineType val="poly"/>
            <c:order val="3"/>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Z$3:$AZ$12</c:f>
              <c:numCache>
                <c:formatCode>General</c:formatCode>
                <c:ptCount val="10"/>
                <c:pt idx="0">
                  <c:v>1.1013813970915725</c:v>
                </c:pt>
                <c:pt idx="1">
                  <c:v>5.300585538455012</c:v>
                </c:pt>
                <c:pt idx="2">
                  <c:v>10.828499798516802</c:v>
                </c:pt>
                <c:pt idx="3">
                  <c:v>13.719250835978539</c:v>
                </c:pt>
                <c:pt idx="4">
                  <c:v>19.064101703063251</c:v>
                </c:pt>
                <c:pt idx="5">
                  <c:v>25.744415027111863</c:v>
                </c:pt>
                <c:pt idx="6">
                  <c:v>23.752475238775268</c:v>
                </c:pt>
                <c:pt idx="7">
                  <c:v>26.205824808590961</c:v>
                </c:pt>
                <c:pt idx="8">
                  <c:v>28.93451972767955</c:v>
                </c:pt>
                <c:pt idx="9">
                  <c:v>29.305300068575001</c:v>
                </c:pt>
              </c:numCache>
            </c:numRef>
          </c:yVal>
          <c:smooth val="0"/>
          <c:extLst xmlns:c16r2="http://schemas.microsoft.com/office/drawing/2015/06/chart">
            <c:ext xmlns:c16="http://schemas.microsoft.com/office/drawing/2014/chart" uri="{C3380CC4-5D6E-409C-BE32-E72D297353CC}">
              <c16:uniqueId val="{00000003-3EFB-4284-A385-1419B0293237}"/>
            </c:ext>
          </c:extLst>
        </c:ser>
        <c:ser>
          <c:idx val="2"/>
          <c:order val="2"/>
          <c:tx>
            <c:v>1023 K</c:v>
          </c:tx>
          <c:spPr>
            <a:ln w="28575">
              <a:noFill/>
            </a:ln>
          </c:spPr>
          <c:marker>
            <c:symbol val="triangle"/>
            <c:size val="3"/>
            <c:spPr>
              <a:solidFill>
                <a:schemeClr val="tx1"/>
              </a:solidFill>
              <a:ln>
                <a:solidFill>
                  <a:schemeClr val="tx1">
                    <a:shade val="95000"/>
                    <a:satMod val="105000"/>
                  </a:schemeClr>
                </a:solidFill>
              </a:ln>
            </c:spPr>
          </c:marker>
          <c:trendline>
            <c:trendlineType val="poly"/>
            <c:order val="3"/>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BA$3:$BA$12</c:f>
              <c:numCache>
                <c:formatCode>General</c:formatCode>
                <c:ptCount val="10"/>
                <c:pt idx="0">
                  <c:v>1.6925861252306453</c:v>
                </c:pt>
                <c:pt idx="1">
                  <c:v>5.4603908774063106</c:v>
                </c:pt>
                <c:pt idx="2">
                  <c:v>12.333520971926674</c:v>
                </c:pt>
                <c:pt idx="3">
                  <c:v>18.688971799421708</c:v>
                </c:pt>
                <c:pt idx="4">
                  <c:v>23.347334942842398</c:v>
                </c:pt>
                <c:pt idx="5">
                  <c:v>30.846181716636856</c:v>
                </c:pt>
                <c:pt idx="6">
                  <c:v>33.959759916861671</c:v>
                </c:pt>
                <c:pt idx="7">
                  <c:v>35.996715293635248</c:v>
                </c:pt>
                <c:pt idx="8">
                  <c:v>37.152115396851208</c:v>
                </c:pt>
                <c:pt idx="9">
                  <c:v>41.984538815561578</c:v>
                </c:pt>
              </c:numCache>
            </c:numRef>
          </c:yVal>
          <c:smooth val="0"/>
          <c:extLst xmlns:c16r2="http://schemas.microsoft.com/office/drawing/2015/06/chart">
            <c:ext xmlns:c16="http://schemas.microsoft.com/office/drawing/2014/chart" uri="{C3380CC4-5D6E-409C-BE32-E72D297353CC}">
              <c16:uniqueId val="{00000005-3EFB-4284-A385-1419B0293237}"/>
            </c:ext>
          </c:extLst>
        </c:ser>
        <c:dLbls>
          <c:showLegendKey val="0"/>
          <c:showVal val="0"/>
          <c:showCatName val="0"/>
          <c:showSerName val="0"/>
          <c:showPercent val="0"/>
          <c:showBubbleSize val="0"/>
        </c:dLbls>
        <c:axId val="75544448"/>
        <c:axId val="75546624"/>
      </c:scatterChart>
      <c:valAx>
        <c:axId val="75544448"/>
        <c:scaling>
          <c:orientation val="minMax"/>
          <c:max val="1.1000000000000001"/>
          <c:min val="0"/>
        </c:scaling>
        <c:delete val="0"/>
        <c:axPos val="b"/>
        <c:title>
          <c:tx>
            <c:rich>
              <a:bodyPr/>
              <a:lstStyle/>
              <a:p>
                <a:pPr>
                  <a:defRPr sz="1000" b="0"/>
                </a:pPr>
                <a:r>
                  <a:rPr lang="en-MY" sz="1000" b="0"/>
                  <a:t>CH</a:t>
                </a:r>
                <a:r>
                  <a:rPr lang="en-MY" sz="1000" b="0" baseline="-25000"/>
                  <a:t>4</a:t>
                </a:r>
                <a:r>
                  <a:rPr lang="en-MY" sz="1000" b="0"/>
                  <a:t>:CO</a:t>
                </a:r>
                <a:r>
                  <a:rPr lang="en-MY" sz="1000" b="0" baseline="-25000"/>
                  <a:t>2</a:t>
                </a:r>
                <a:r>
                  <a:rPr lang="en-MY" sz="1000" b="0" baseline="0"/>
                  <a:t> ratio</a:t>
                </a:r>
                <a:endParaRPr lang="en-MY" sz="1000" b="0"/>
              </a:p>
            </c:rich>
          </c:tx>
          <c:layout>
            <c:manualLayout>
              <c:xMode val="edge"/>
              <c:yMode val="edge"/>
              <c:x val="0.43288713910761162"/>
              <c:y val="0.87199074074074079"/>
            </c:manualLayout>
          </c:layout>
          <c:overlay val="0"/>
        </c:title>
        <c:numFmt formatCode="General" sourceLinked="1"/>
        <c:majorTickMark val="out"/>
        <c:minorTickMark val="none"/>
        <c:tickLblPos val="nextTo"/>
        <c:crossAx val="75546624"/>
        <c:crosses val="autoZero"/>
        <c:crossBetween val="midCat"/>
      </c:valAx>
      <c:valAx>
        <c:axId val="75546624"/>
        <c:scaling>
          <c:orientation val="minMax"/>
        </c:scaling>
        <c:delete val="0"/>
        <c:axPos val="l"/>
        <c:title>
          <c:tx>
            <c:rich>
              <a:bodyPr rot="-5400000" vert="horz"/>
              <a:lstStyle/>
              <a:p>
                <a:pPr>
                  <a:defRPr sz="1000" b="0"/>
                </a:pPr>
                <a:r>
                  <a:rPr lang="en-MY" sz="1000" b="0"/>
                  <a:t>H</a:t>
                </a:r>
                <a:r>
                  <a:rPr lang="en-MY" sz="1000" b="0" baseline="-25000"/>
                  <a:t>2</a:t>
                </a:r>
                <a:r>
                  <a:rPr lang="en-MY" sz="1000" b="0" baseline="0"/>
                  <a:t> yield</a:t>
                </a:r>
                <a:endParaRPr lang="en-MY" sz="1000" b="0"/>
              </a:p>
            </c:rich>
          </c:tx>
          <c:layout>
            <c:manualLayout>
              <c:xMode val="edge"/>
              <c:yMode val="edge"/>
              <c:x val="3.1032607410560165E-3"/>
              <c:y val="0.27838341958007001"/>
            </c:manualLayout>
          </c:layout>
          <c:overlay val="0"/>
        </c:title>
        <c:numFmt formatCode="General" sourceLinked="1"/>
        <c:majorTickMark val="out"/>
        <c:minorTickMark val="none"/>
        <c:tickLblPos val="nextTo"/>
        <c:crossAx val="75544448"/>
        <c:crosses val="autoZero"/>
        <c:crossBetween val="midCat"/>
      </c:valAx>
      <c:spPr>
        <a:ln>
          <a:solidFill>
            <a:schemeClr val="tx1">
              <a:shade val="95000"/>
              <a:satMod val="105000"/>
            </a:schemeClr>
          </a:solidFill>
        </a:ln>
      </c:spPr>
    </c:plotArea>
    <c:legend>
      <c:legendPos val="r"/>
      <c:legendEntry>
        <c:idx val="3"/>
        <c:delete val="1"/>
      </c:legendEntry>
      <c:legendEntry>
        <c:idx val="4"/>
        <c:delete val="1"/>
      </c:legendEntry>
      <c:legendEntry>
        <c:idx val="5"/>
        <c:delete val="1"/>
      </c:legendEntry>
      <c:layout>
        <c:manualLayout>
          <c:xMode val="edge"/>
          <c:yMode val="edge"/>
          <c:x val="0.75183025545230264"/>
          <c:y val="0.50794278215223099"/>
          <c:w val="0.18467620891946535"/>
          <c:h val="0.27104345835821642"/>
        </c:manualLayout>
      </c:layout>
      <c:overlay val="0"/>
      <c:spPr>
        <a:noFill/>
        <a:ln>
          <a:noFill/>
        </a:ln>
      </c:spPr>
    </c:legend>
    <c:plotVisOnly val="1"/>
    <c:dispBlanksAs val="gap"/>
    <c:showDLblsOverMax val="0"/>
  </c:chart>
  <c:spPr>
    <a:ln w="6350">
      <a:solidFill>
        <a:schemeClr val="tx1"/>
      </a:solid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67246840687306"/>
          <c:y val="5.1400554097404488E-2"/>
          <c:w val="0.7735989255101382"/>
          <c:h val="0.73444808982210552"/>
        </c:manualLayout>
      </c:layout>
      <c:scatterChart>
        <c:scatterStyle val="lineMarker"/>
        <c:varyColors val="0"/>
        <c:ser>
          <c:idx val="0"/>
          <c:order val="0"/>
          <c:tx>
            <c:v>923 K</c:v>
          </c:tx>
          <c:spPr>
            <a:ln w="28575">
              <a:noFill/>
            </a:ln>
          </c:spPr>
          <c:marker>
            <c:symbol val="diamond"/>
            <c:size val="3"/>
            <c:spPr>
              <a:solidFill>
                <a:schemeClr val="tx1"/>
              </a:solidFill>
              <a:ln>
                <a:solidFill>
                  <a:schemeClr val="tx1">
                    <a:shade val="95000"/>
                    <a:satMod val="105000"/>
                  </a:schemeClr>
                </a:solidFill>
              </a:ln>
            </c:spPr>
          </c:marker>
          <c:trendline>
            <c:trendlineType val="poly"/>
            <c:order val="3"/>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BB$3:$BB$12</c:f>
              <c:numCache>
                <c:formatCode>General</c:formatCode>
                <c:ptCount val="10"/>
                <c:pt idx="0">
                  <c:v>8.9355778248086395</c:v>
                </c:pt>
                <c:pt idx="1">
                  <c:v>14.657562921376794</c:v>
                </c:pt>
                <c:pt idx="2">
                  <c:v>19.031993904293607</c:v>
                </c:pt>
                <c:pt idx="3">
                  <c:v>19.46817623054697</c:v>
                </c:pt>
                <c:pt idx="4">
                  <c:v>24.234342525472698</c:v>
                </c:pt>
                <c:pt idx="5">
                  <c:v>24.98053397627617</c:v>
                </c:pt>
                <c:pt idx="6">
                  <c:v>25.415788323110458</c:v>
                </c:pt>
                <c:pt idx="7">
                  <c:v>28.321995868606479</c:v>
                </c:pt>
                <c:pt idx="8">
                  <c:v>25.604648134536419</c:v>
                </c:pt>
                <c:pt idx="9">
                  <c:v>26.665525675470199</c:v>
                </c:pt>
              </c:numCache>
            </c:numRef>
          </c:yVal>
          <c:smooth val="0"/>
          <c:extLst xmlns:c16r2="http://schemas.microsoft.com/office/drawing/2015/06/chart">
            <c:ext xmlns:c16="http://schemas.microsoft.com/office/drawing/2014/chart" uri="{C3380CC4-5D6E-409C-BE32-E72D297353CC}">
              <c16:uniqueId val="{00000001-67F9-48CF-B764-B02161B92D22}"/>
            </c:ext>
          </c:extLst>
        </c:ser>
        <c:ser>
          <c:idx val="1"/>
          <c:order val="1"/>
          <c:tx>
            <c:v>973 K</c:v>
          </c:tx>
          <c:spPr>
            <a:ln w="28575">
              <a:noFill/>
            </a:ln>
          </c:spPr>
          <c:marker>
            <c:symbol val="square"/>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BC$3:$BC$12</c:f>
              <c:numCache>
                <c:formatCode>General</c:formatCode>
                <c:ptCount val="10"/>
                <c:pt idx="0">
                  <c:v>6.5622448611040705</c:v>
                </c:pt>
                <c:pt idx="1">
                  <c:v>16.237495881279465</c:v>
                </c:pt>
                <c:pt idx="2">
                  <c:v>21.047565202514321</c:v>
                </c:pt>
                <c:pt idx="3">
                  <c:v>25.204209015562427</c:v>
                </c:pt>
                <c:pt idx="4">
                  <c:v>27.20358867288488</c:v>
                </c:pt>
                <c:pt idx="5">
                  <c:v>29.950375754042682</c:v>
                </c:pt>
                <c:pt idx="6">
                  <c:v>30.402589724742739</c:v>
                </c:pt>
                <c:pt idx="7">
                  <c:v>33.379259707507472</c:v>
                </c:pt>
                <c:pt idx="8">
                  <c:v>34.184585846808943</c:v>
                </c:pt>
                <c:pt idx="9">
                  <c:v>35.403256957469502</c:v>
                </c:pt>
              </c:numCache>
            </c:numRef>
          </c:yVal>
          <c:smooth val="0"/>
          <c:extLst xmlns:c16r2="http://schemas.microsoft.com/office/drawing/2015/06/chart">
            <c:ext xmlns:c16="http://schemas.microsoft.com/office/drawing/2014/chart" uri="{C3380CC4-5D6E-409C-BE32-E72D297353CC}">
              <c16:uniqueId val="{00000003-67F9-48CF-B764-B02161B92D22}"/>
            </c:ext>
          </c:extLst>
        </c:ser>
        <c:ser>
          <c:idx val="2"/>
          <c:order val="2"/>
          <c:tx>
            <c:v>1023 K</c:v>
          </c:tx>
          <c:spPr>
            <a:ln w="28575">
              <a:noFill/>
            </a:ln>
          </c:spPr>
          <c:marker>
            <c:symbol val="triangle"/>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BD$3:$BD$12</c:f>
              <c:numCache>
                <c:formatCode>General</c:formatCode>
                <c:ptCount val="10"/>
                <c:pt idx="0">
                  <c:v>8.6053355489937644</c:v>
                </c:pt>
                <c:pt idx="1">
                  <c:v>17.984369138743855</c:v>
                </c:pt>
                <c:pt idx="2">
                  <c:v>26.382806876362345</c:v>
                </c:pt>
                <c:pt idx="3">
                  <c:v>29.731372611142088</c:v>
                </c:pt>
                <c:pt idx="4">
                  <c:v>33.641653888072192</c:v>
                </c:pt>
                <c:pt idx="5">
                  <c:v>35.981409996451568</c:v>
                </c:pt>
                <c:pt idx="6">
                  <c:v>37.862264282455513</c:v>
                </c:pt>
                <c:pt idx="7">
                  <c:v>36.187965415420493</c:v>
                </c:pt>
                <c:pt idx="8">
                  <c:v>38.043252268464542</c:v>
                </c:pt>
                <c:pt idx="9">
                  <c:v>39.763561362599503</c:v>
                </c:pt>
              </c:numCache>
            </c:numRef>
          </c:yVal>
          <c:smooth val="0"/>
          <c:extLst xmlns:c16r2="http://schemas.microsoft.com/office/drawing/2015/06/chart">
            <c:ext xmlns:c16="http://schemas.microsoft.com/office/drawing/2014/chart" uri="{C3380CC4-5D6E-409C-BE32-E72D297353CC}">
              <c16:uniqueId val="{00000005-67F9-48CF-B764-B02161B92D22}"/>
            </c:ext>
          </c:extLst>
        </c:ser>
        <c:dLbls>
          <c:showLegendKey val="0"/>
          <c:showVal val="0"/>
          <c:showCatName val="0"/>
          <c:showSerName val="0"/>
          <c:showPercent val="0"/>
          <c:showBubbleSize val="0"/>
        </c:dLbls>
        <c:axId val="75713152"/>
        <c:axId val="75731712"/>
      </c:scatterChart>
      <c:valAx>
        <c:axId val="75713152"/>
        <c:scaling>
          <c:orientation val="minMax"/>
          <c:max val="1.1000000000000001"/>
          <c:min val="0"/>
        </c:scaling>
        <c:delete val="0"/>
        <c:axPos val="b"/>
        <c:title>
          <c:tx>
            <c:rich>
              <a:bodyPr/>
              <a:lstStyle/>
              <a:p>
                <a:pPr>
                  <a:defRPr sz="1000" b="0"/>
                </a:pPr>
                <a:r>
                  <a:rPr lang="en-MY" sz="1000" b="0"/>
                  <a:t>CH</a:t>
                </a:r>
                <a:r>
                  <a:rPr lang="en-MY" sz="1000" b="0" baseline="-25000"/>
                  <a:t>4</a:t>
                </a:r>
                <a:r>
                  <a:rPr lang="en-MY" sz="1000" b="0"/>
                  <a:t>:CO</a:t>
                </a:r>
                <a:r>
                  <a:rPr lang="en-MY" sz="1000" b="0" baseline="-25000"/>
                  <a:t>2</a:t>
                </a:r>
                <a:r>
                  <a:rPr lang="en-MY" sz="1000" b="0" baseline="0"/>
                  <a:t> ratio</a:t>
                </a:r>
                <a:endParaRPr lang="en-MY" sz="1000" b="0"/>
              </a:p>
            </c:rich>
          </c:tx>
          <c:layout/>
          <c:overlay val="0"/>
        </c:title>
        <c:numFmt formatCode="General" sourceLinked="1"/>
        <c:majorTickMark val="out"/>
        <c:minorTickMark val="none"/>
        <c:tickLblPos val="nextTo"/>
        <c:crossAx val="75731712"/>
        <c:crosses val="autoZero"/>
        <c:crossBetween val="midCat"/>
      </c:valAx>
      <c:valAx>
        <c:axId val="75731712"/>
        <c:scaling>
          <c:orientation val="minMax"/>
        </c:scaling>
        <c:delete val="0"/>
        <c:axPos val="l"/>
        <c:title>
          <c:tx>
            <c:rich>
              <a:bodyPr rot="-5400000" vert="horz"/>
              <a:lstStyle/>
              <a:p>
                <a:pPr>
                  <a:defRPr sz="1000" b="0"/>
                </a:pPr>
                <a:r>
                  <a:rPr lang="en-MY" sz="1000" b="0"/>
                  <a:t>CO</a:t>
                </a:r>
                <a:r>
                  <a:rPr lang="en-MY" sz="1000" b="0" baseline="0"/>
                  <a:t> yield</a:t>
                </a:r>
                <a:endParaRPr lang="en-MY" sz="1000" b="0"/>
              </a:p>
            </c:rich>
          </c:tx>
          <c:layout>
            <c:manualLayout>
              <c:xMode val="edge"/>
              <c:yMode val="edge"/>
              <c:x val="1.3563484744587106E-2"/>
              <c:y val="0.26320837860519691"/>
            </c:manualLayout>
          </c:layout>
          <c:overlay val="0"/>
        </c:title>
        <c:numFmt formatCode="General" sourceLinked="1"/>
        <c:majorTickMark val="out"/>
        <c:minorTickMark val="none"/>
        <c:tickLblPos val="nextTo"/>
        <c:crossAx val="75713152"/>
        <c:crosses val="autoZero"/>
        <c:crossBetween val="midCat"/>
      </c:valAx>
      <c:spPr>
        <a:ln>
          <a:solidFill>
            <a:schemeClr val="tx1">
              <a:shade val="95000"/>
              <a:satMod val="105000"/>
            </a:schemeClr>
          </a:solidFill>
        </a:ln>
      </c:spPr>
    </c:plotArea>
    <c:legend>
      <c:legendPos val="r"/>
      <c:legendEntry>
        <c:idx val="3"/>
        <c:delete val="1"/>
      </c:legendEntry>
      <c:legendEntry>
        <c:idx val="4"/>
        <c:delete val="1"/>
      </c:legendEntry>
      <c:legendEntry>
        <c:idx val="5"/>
        <c:delete val="1"/>
      </c:legendEntry>
      <c:layout>
        <c:manualLayout>
          <c:xMode val="edge"/>
          <c:yMode val="edge"/>
          <c:x val="0.78015117479684404"/>
          <c:y val="0.54386824146981627"/>
          <c:w val="0.16846732101962902"/>
          <c:h val="0.24431442394458461"/>
        </c:manualLayout>
      </c:layout>
      <c:overlay val="0"/>
      <c:spPr>
        <a:ln>
          <a:noFill/>
        </a:ln>
      </c:spPr>
    </c:legend>
    <c:plotVisOnly val="1"/>
    <c:dispBlanksAs val="gap"/>
    <c:showDLblsOverMax val="0"/>
  </c:chart>
  <c:spPr>
    <a:ln w="6350">
      <a:solidFill>
        <a:schemeClr val="tx1"/>
      </a:solid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3019</cdr:x>
      <cdr:y>0.30423</cdr:y>
    </cdr:from>
    <cdr:to>
      <cdr:x>0.28829</cdr:x>
      <cdr:y>0.43689</cdr:y>
    </cdr:to>
    <cdr:sp macro="" textlink="">
      <cdr:nvSpPr>
        <cdr:cNvPr id="2" name="Text Box 1"/>
        <cdr:cNvSpPr txBox="1"/>
      </cdr:nvSpPr>
      <cdr:spPr>
        <a:xfrm xmlns:a="http://schemas.openxmlformats.org/drawingml/2006/main">
          <a:off x="730119" y="596954"/>
          <a:ext cx="184281" cy="2602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b="1"/>
            <a:t>I</a:t>
          </a:r>
        </a:p>
      </cdr:txBody>
    </cdr:sp>
  </cdr:relSizeAnchor>
  <cdr:relSizeAnchor xmlns:cdr="http://schemas.openxmlformats.org/drawingml/2006/chartDrawing">
    <cdr:from>
      <cdr:x>0.2679</cdr:x>
      <cdr:y>0.12621</cdr:y>
    </cdr:from>
    <cdr:to>
      <cdr:x>0.36937</cdr:x>
      <cdr:y>0.23786</cdr:y>
    </cdr:to>
    <cdr:sp macro="" textlink="">
      <cdr:nvSpPr>
        <cdr:cNvPr id="4" name="Text Box 3"/>
        <cdr:cNvSpPr txBox="1"/>
      </cdr:nvSpPr>
      <cdr:spPr>
        <a:xfrm xmlns:a="http://schemas.openxmlformats.org/drawingml/2006/main">
          <a:off x="849719" y="247651"/>
          <a:ext cx="321856" cy="2190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b="1"/>
            <a:t>II</a:t>
          </a:r>
        </a:p>
      </cdr:txBody>
    </cdr:sp>
  </cdr:relSizeAnchor>
  <cdr:relSizeAnchor xmlns:cdr="http://schemas.openxmlformats.org/drawingml/2006/chartDrawing">
    <cdr:from>
      <cdr:x>0.33869</cdr:x>
      <cdr:y>0.24272</cdr:y>
    </cdr:from>
    <cdr:to>
      <cdr:x>0.43844</cdr:x>
      <cdr:y>0.35437</cdr:y>
    </cdr:to>
    <cdr:sp macro="" textlink="">
      <cdr:nvSpPr>
        <cdr:cNvPr id="6" name="Text Box 5"/>
        <cdr:cNvSpPr txBox="1"/>
      </cdr:nvSpPr>
      <cdr:spPr>
        <a:xfrm xmlns:a="http://schemas.openxmlformats.org/drawingml/2006/main">
          <a:off x="1074253" y="476250"/>
          <a:ext cx="316397"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b="1"/>
            <a:t>III</a:t>
          </a:r>
        </a:p>
      </cdr:txBody>
    </cdr:sp>
  </cdr:relSizeAnchor>
  <cdr:relSizeAnchor xmlns:cdr="http://schemas.openxmlformats.org/drawingml/2006/chartDrawing">
    <cdr:from>
      <cdr:x>0.47643</cdr:x>
      <cdr:y>0.08868</cdr:y>
    </cdr:from>
    <cdr:to>
      <cdr:x>0.6006</cdr:x>
      <cdr:y>0.21359</cdr:y>
    </cdr:to>
    <cdr:sp macro="" textlink="">
      <cdr:nvSpPr>
        <cdr:cNvPr id="7" name="Text Box 6"/>
        <cdr:cNvSpPr txBox="1"/>
      </cdr:nvSpPr>
      <cdr:spPr>
        <a:xfrm xmlns:a="http://schemas.openxmlformats.org/drawingml/2006/main">
          <a:off x="1511146" y="174007"/>
          <a:ext cx="393854" cy="2450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b="1"/>
            <a:t>IV</a:t>
          </a:r>
        </a:p>
      </cdr:txBody>
    </cdr:sp>
  </cdr:relSizeAnchor>
</c:userShapes>
</file>

<file path=word/drawings/drawing2.xml><?xml version="1.0" encoding="utf-8"?>
<c:userShapes xmlns:c="http://schemas.openxmlformats.org/drawingml/2006/chart">
  <cdr:relSizeAnchor xmlns:cdr="http://schemas.openxmlformats.org/drawingml/2006/chartDrawing">
    <cdr:from>
      <cdr:x>0.28027</cdr:x>
      <cdr:y>0.17842</cdr:y>
    </cdr:from>
    <cdr:to>
      <cdr:x>0.40111</cdr:x>
      <cdr:y>0.27564</cdr:y>
    </cdr:to>
    <cdr:sp macro="" textlink="">
      <cdr:nvSpPr>
        <cdr:cNvPr id="2" name="TextBox 1"/>
        <cdr:cNvSpPr txBox="1"/>
      </cdr:nvSpPr>
      <cdr:spPr>
        <a:xfrm xmlns:a="http://schemas.openxmlformats.org/drawingml/2006/main">
          <a:off x="887907" y="339103"/>
          <a:ext cx="382823" cy="1847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a:latin typeface="Times New Roman" pitchFamily="18" charset="0"/>
              <a:cs typeface="Times New Roman" pitchFamily="18" charset="0"/>
            </a:rPr>
            <a:t>473 K</a:t>
          </a:r>
        </a:p>
      </cdr:txBody>
    </cdr:sp>
  </cdr:relSizeAnchor>
  <cdr:relSizeAnchor xmlns:cdr="http://schemas.openxmlformats.org/drawingml/2006/chartDrawing">
    <cdr:from>
      <cdr:x>0.55021</cdr:x>
      <cdr:y>0.25003</cdr:y>
    </cdr:from>
    <cdr:to>
      <cdr:x>0.68851</cdr:x>
      <cdr:y>0.38089</cdr:y>
    </cdr:to>
    <cdr:sp macro="" textlink="">
      <cdr:nvSpPr>
        <cdr:cNvPr id="3" name="TextBox 2"/>
        <cdr:cNvSpPr txBox="1"/>
      </cdr:nvSpPr>
      <cdr:spPr>
        <a:xfrm xmlns:a="http://schemas.openxmlformats.org/drawingml/2006/main">
          <a:off x="1743075" y="475205"/>
          <a:ext cx="438150" cy="2486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a:latin typeface="Times New Roman" pitchFamily="18" charset="0"/>
              <a:cs typeface="Times New Roman" pitchFamily="18" charset="0"/>
            </a:rPr>
            <a:t>673 K</a:t>
          </a:r>
        </a:p>
      </cdr:txBody>
    </cdr:sp>
  </cdr:relSizeAnchor>
</c:userShapes>
</file>

<file path=word/drawings/drawing3.xml><?xml version="1.0" encoding="utf-8"?>
<c:userShapes xmlns:c="http://schemas.openxmlformats.org/drawingml/2006/chart">
  <cdr:relSizeAnchor xmlns:cdr="http://schemas.openxmlformats.org/drawingml/2006/chartDrawing">
    <cdr:from>
      <cdr:x>0.23151</cdr:x>
      <cdr:y>0.05803</cdr:y>
    </cdr:from>
    <cdr:to>
      <cdr:x>0.23452</cdr:x>
      <cdr:y>0.78337</cdr:y>
    </cdr:to>
    <cdr:cxnSp macro="">
      <cdr:nvCxnSpPr>
        <cdr:cNvPr id="2" name="Straight Connector 1"/>
        <cdr:cNvCxnSpPr/>
      </cdr:nvCxnSpPr>
      <cdr:spPr>
        <a:xfrm xmlns:a="http://schemas.openxmlformats.org/drawingml/2006/main">
          <a:off x="733425" y="133349"/>
          <a:ext cx="9525" cy="166687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4943</cdr:x>
      <cdr:y>0.04559</cdr:y>
    </cdr:from>
    <cdr:to>
      <cdr:x>0.64943</cdr:x>
      <cdr:y>0.77922</cdr:y>
    </cdr:to>
    <cdr:cxnSp macro="">
      <cdr:nvCxnSpPr>
        <cdr:cNvPr id="4" name="Straight Connector 3"/>
        <cdr:cNvCxnSpPr/>
      </cdr:nvCxnSpPr>
      <cdr:spPr>
        <a:xfrm xmlns:a="http://schemas.openxmlformats.org/drawingml/2006/main">
          <a:off x="2057400" y="104775"/>
          <a:ext cx="0" cy="168592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6891</cdr:x>
      <cdr:y>0.04974</cdr:y>
    </cdr:from>
    <cdr:to>
      <cdr:x>0.87192</cdr:x>
      <cdr:y>0.78751</cdr:y>
    </cdr:to>
    <cdr:cxnSp macro="">
      <cdr:nvCxnSpPr>
        <cdr:cNvPr id="6" name="Straight Connector 5"/>
        <cdr:cNvCxnSpPr/>
      </cdr:nvCxnSpPr>
      <cdr:spPr>
        <a:xfrm xmlns:a="http://schemas.openxmlformats.org/drawingml/2006/main">
          <a:off x="2752725" y="114300"/>
          <a:ext cx="9525" cy="169545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9597</cdr:x>
      <cdr:y>0.04974</cdr:y>
    </cdr:from>
    <cdr:to>
      <cdr:x>0.911</cdr:x>
      <cdr:y>0.78751</cdr:y>
    </cdr:to>
    <cdr:cxnSp macro="">
      <cdr:nvCxnSpPr>
        <cdr:cNvPr id="8" name="Straight Connector 7"/>
        <cdr:cNvCxnSpPr/>
      </cdr:nvCxnSpPr>
      <cdr:spPr>
        <a:xfrm xmlns:a="http://schemas.openxmlformats.org/drawingml/2006/main" flipH="1">
          <a:off x="2838450" y="114300"/>
          <a:ext cx="47625" cy="169545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18C88E-5EB5-42E2-9BE8-55A0EB565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3</Pages>
  <Words>4546</Words>
  <Characters>24324</Characters>
  <Application>Microsoft Office Word</Application>
  <DocSecurity>0</DocSecurity>
  <Lines>495</Lines>
  <Paragraphs>118</Paragraphs>
  <ScaleCrop>false</ScaleCrop>
  <HeadingPairs>
    <vt:vector size="2" baseType="variant">
      <vt:variant>
        <vt:lpstr>Title</vt:lpstr>
      </vt:variant>
      <vt:variant>
        <vt:i4>1</vt:i4>
      </vt:variant>
    </vt:vector>
  </HeadingPairs>
  <TitlesOfParts>
    <vt:vector size="1" baseType="lpstr">
      <vt:lpstr>MJAS Vol 21 No 1 (2017)</vt:lpstr>
    </vt:vector>
  </TitlesOfParts>
  <Company>UKM</Company>
  <LinksUpToDate>false</LinksUpToDate>
  <CharactersWithSpaces>29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1 (2017)</dc:title>
  <dc:creator>Harun Hj Hamzah</dc:creator>
  <cp:lastModifiedBy>Harun Hamzah</cp:lastModifiedBy>
  <cp:revision>32</cp:revision>
  <cp:lastPrinted>2017-02-06T02:21:00Z</cp:lastPrinted>
  <dcterms:created xsi:type="dcterms:W3CDTF">2017-01-18T07:38:00Z</dcterms:created>
  <dcterms:modified xsi:type="dcterms:W3CDTF">2017-02-06T02:21:00Z</dcterms:modified>
</cp:coreProperties>
</file>